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2BA29" w14:textId="77777777" w:rsidR="007A7729" w:rsidRPr="007A7729" w:rsidRDefault="007A7729" w:rsidP="007A7729">
      <w:pPr>
        <w:widowControl w:val="0"/>
        <w:spacing w:line="240" w:lineRule="auto"/>
        <w:jc w:val="center"/>
        <w:outlineLvl w:val="0"/>
        <w:rPr>
          <w:rFonts w:ascii="Times New Roman" w:hAnsi="Times New Roman"/>
          <w:b/>
          <w:smallCaps/>
          <w:sz w:val="24"/>
        </w:rPr>
      </w:pPr>
      <w:r w:rsidRPr="007A7729">
        <w:rPr>
          <w:rFonts w:ascii="Times New Roman" w:hAnsi="Times New Roman"/>
          <w:b/>
          <w:smallCaps/>
          <w:sz w:val="24"/>
        </w:rPr>
        <w:t>Emotional Reactions to Terrorism and U.S. Public Support for the Iraq War</w:t>
      </w:r>
    </w:p>
    <w:p w14:paraId="63575B17" w14:textId="77777777" w:rsidR="00AF0825" w:rsidRDefault="00AF0825" w:rsidP="008720A2">
      <w:pPr>
        <w:widowControl w:val="0"/>
        <w:ind w:firstLine="720"/>
        <w:rPr>
          <w:rFonts w:ascii="Times New Roman" w:hAnsi="Times New Roman"/>
          <w:sz w:val="24"/>
        </w:rPr>
      </w:pPr>
      <w:bookmarkStart w:id="0" w:name="_GoBack"/>
      <w:bookmarkEnd w:id="0"/>
    </w:p>
    <w:p w14:paraId="592037F9"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Peter Liberman</w:t>
      </w:r>
    </w:p>
    <w:p w14:paraId="4410358E" w14:textId="289A041F" w:rsidR="008720A2" w:rsidRPr="00D0172F" w:rsidRDefault="006D568C" w:rsidP="008720A2">
      <w:pPr>
        <w:widowControl w:val="0"/>
        <w:spacing w:line="240" w:lineRule="auto"/>
        <w:jc w:val="center"/>
        <w:rPr>
          <w:rFonts w:ascii="Times New Roman" w:hAnsi="Times New Roman"/>
          <w:sz w:val="24"/>
        </w:rPr>
      </w:pPr>
      <w:r>
        <w:rPr>
          <w:rFonts w:ascii="Times New Roman" w:hAnsi="Times New Roman"/>
          <w:sz w:val="24"/>
        </w:rPr>
        <w:t>Department</w:t>
      </w:r>
      <w:r w:rsidR="008720A2" w:rsidRPr="00D0172F">
        <w:rPr>
          <w:rFonts w:ascii="Times New Roman" w:hAnsi="Times New Roman"/>
          <w:sz w:val="24"/>
        </w:rPr>
        <w:t xml:space="preserve"> of Political Science</w:t>
      </w:r>
    </w:p>
    <w:p w14:paraId="3CE36A38"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Queens College and the Graduate Center, City University of New York</w:t>
      </w:r>
    </w:p>
    <w:p w14:paraId="7B6EB3D1"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 xml:space="preserve">65-30 </w:t>
      </w:r>
      <w:proofErr w:type="spellStart"/>
      <w:r w:rsidRPr="00D0172F">
        <w:rPr>
          <w:rFonts w:ascii="Times New Roman" w:hAnsi="Times New Roman"/>
          <w:sz w:val="24"/>
        </w:rPr>
        <w:t>Kissena</w:t>
      </w:r>
      <w:proofErr w:type="spellEnd"/>
      <w:r w:rsidRPr="00D0172F">
        <w:rPr>
          <w:rFonts w:ascii="Times New Roman" w:hAnsi="Times New Roman"/>
          <w:sz w:val="24"/>
        </w:rPr>
        <w:t xml:space="preserve"> Blvd</w:t>
      </w:r>
    </w:p>
    <w:p w14:paraId="60F55215"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Queens, New York 11367</w:t>
      </w:r>
    </w:p>
    <w:p w14:paraId="3E5AE4E4"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Tel: 718.997.5473</w:t>
      </w:r>
    </w:p>
    <w:p w14:paraId="400BE2EF"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Fax: 718.997-5492</w:t>
      </w:r>
    </w:p>
    <w:p w14:paraId="230DB814"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liberman@qc.cuny.edu</w:t>
      </w:r>
    </w:p>
    <w:p w14:paraId="2D2040DB" w14:textId="77777777" w:rsidR="008720A2" w:rsidRPr="00D0172F" w:rsidRDefault="008720A2" w:rsidP="008720A2">
      <w:pPr>
        <w:widowControl w:val="0"/>
        <w:spacing w:line="240" w:lineRule="auto"/>
        <w:rPr>
          <w:rFonts w:ascii="Times New Roman" w:hAnsi="Times New Roman"/>
          <w:sz w:val="24"/>
        </w:rPr>
      </w:pPr>
    </w:p>
    <w:p w14:paraId="06CBAB3C" w14:textId="234F0480" w:rsidR="00FD4A55" w:rsidRDefault="005B53CC" w:rsidP="00FD4A55">
      <w:pPr>
        <w:widowControl w:val="0"/>
        <w:jc w:val="center"/>
        <w:rPr>
          <w:rFonts w:ascii="Times New Roman" w:hAnsi="Times New Roman"/>
          <w:sz w:val="24"/>
        </w:rPr>
      </w:pPr>
      <w:r>
        <w:rPr>
          <w:rFonts w:ascii="Times New Roman" w:hAnsi="Times New Roman"/>
          <w:sz w:val="24"/>
        </w:rPr>
        <w:t>March 2018</w:t>
      </w:r>
    </w:p>
    <w:p w14:paraId="732D362D" w14:textId="294E72A6" w:rsidR="00FD4A55" w:rsidRPr="00AF0825" w:rsidRDefault="008720A2" w:rsidP="00AF0825">
      <w:pPr>
        <w:widowControl w:val="0"/>
        <w:jc w:val="center"/>
        <w:rPr>
          <w:rFonts w:ascii="Times New Roman" w:hAnsi="Times New Roman"/>
          <w:sz w:val="24"/>
        </w:rPr>
      </w:pPr>
      <w:r>
        <w:rPr>
          <w:rFonts w:ascii="Times New Roman" w:hAnsi="Times New Roman"/>
          <w:sz w:val="24"/>
        </w:rPr>
        <w:t xml:space="preserve">DRAFT: Please do not cite without the author’s prior permission. </w:t>
      </w:r>
    </w:p>
    <w:p w14:paraId="46784A45" w14:textId="5FB5CD2F" w:rsidR="008720A2" w:rsidRPr="00FD4A55" w:rsidRDefault="00FD4A55" w:rsidP="00FD4A55">
      <w:pPr>
        <w:widowControl w:val="0"/>
        <w:jc w:val="center"/>
        <w:outlineLvl w:val="0"/>
        <w:rPr>
          <w:rFonts w:ascii="Times New Roman" w:hAnsi="Times New Roman"/>
          <w:smallCaps/>
          <w:sz w:val="24"/>
        </w:rPr>
      </w:pPr>
      <w:r w:rsidRPr="00FD4A55">
        <w:rPr>
          <w:rFonts w:ascii="Times New Roman" w:hAnsi="Times New Roman"/>
          <w:smallCaps/>
          <w:sz w:val="24"/>
        </w:rPr>
        <w:t>Abstract</w:t>
      </w:r>
    </w:p>
    <w:p w14:paraId="0FC6154E" w14:textId="776C686B" w:rsidR="008720A2" w:rsidRPr="005C3FB1" w:rsidRDefault="00FD4A55" w:rsidP="005A0E84">
      <w:pPr>
        <w:widowControl w:val="0"/>
        <w:autoSpaceDE w:val="0"/>
        <w:autoSpaceDN w:val="0"/>
        <w:adjustRightInd w:val="0"/>
        <w:spacing w:line="240" w:lineRule="auto"/>
        <w:rPr>
          <w:rFonts w:ascii="Times New Roman" w:eastAsia="MS Mincho" w:hAnsi="Times New Roman"/>
          <w:sz w:val="24"/>
        </w:rPr>
      </w:pPr>
      <w:r w:rsidRPr="005C3FB1">
        <w:rPr>
          <w:rFonts w:ascii="Times New Roman" w:eastAsia="MS Mincho" w:hAnsi="Times New Roman"/>
          <w:sz w:val="24"/>
        </w:rPr>
        <w:t xml:space="preserve">In </w:t>
      </w:r>
      <w:r w:rsidR="00013A84">
        <w:rPr>
          <w:rFonts w:ascii="Times New Roman" w:eastAsia="MS Mincho" w:hAnsi="Times New Roman"/>
          <w:sz w:val="24"/>
        </w:rPr>
        <w:t>retrospectively integrated</w:t>
      </w:r>
      <w:r w:rsidRPr="005C3FB1">
        <w:rPr>
          <w:rFonts w:ascii="Times New Roman" w:eastAsia="MS Mincho" w:hAnsi="Times New Roman"/>
          <w:sz w:val="24"/>
        </w:rPr>
        <w:t xml:space="preserve"> survey data, U.S. citizens who were relatively angry and wanting revenge soon after the September 11, 2001 terror attacks more strongly supported war against Iraq over one year later. This was not due to mistaken beliefs that Iraq had been involved in the attacks, to angry citizens' perceptions of a greater terrorist threat or lesser war risks, to political orientations, or to cue taking from elite discourse. Rather, angry desires for revenge appear to have been </w:t>
      </w:r>
      <w:r w:rsidR="005C3FB1" w:rsidRPr="005C3FB1">
        <w:rPr>
          <w:rFonts w:ascii="Times New Roman" w:eastAsia="MS Mincho" w:hAnsi="Times New Roman"/>
          <w:sz w:val="24"/>
        </w:rPr>
        <w:t xml:space="preserve">psychologically </w:t>
      </w:r>
      <w:r w:rsidR="0066600C">
        <w:rPr>
          <w:rFonts w:ascii="Times New Roman" w:eastAsia="MS Mincho" w:hAnsi="Times New Roman"/>
          <w:sz w:val="24"/>
        </w:rPr>
        <w:t>redirected</w:t>
      </w:r>
      <w:r w:rsidRPr="005C3FB1">
        <w:rPr>
          <w:rFonts w:ascii="Times New Roman" w:eastAsia="MS Mincho" w:hAnsi="Times New Roman"/>
          <w:sz w:val="24"/>
        </w:rPr>
        <w:t xml:space="preserve"> toward Iraq. These findings demonstrate the importance of anger in political attitudes, challenge widely accepted interpretations of the impact of 9/11 on U.S. public support for war, and help explain how President George W. Bush was able to lead the </w:t>
      </w:r>
      <w:r w:rsidR="005A0E84">
        <w:rPr>
          <w:rFonts w:ascii="Times New Roman" w:eastAsia="MS Mincho" w:hAnsi="Times New Roman"/>
          <w:sz w:val="24"/>
        </w:rPr>
        <w:t xml:space="preserve">United States </w:t>
      </w:r>
      <w:r w:rsidRPr="005C3FB1">
        <w:rPr>
          <w:rFonts w:ascii="Times New Roman" w:eastAsia="MS Mincho" w:hAnsi="Times New Roman"/>
          <w:sz w:val="24"/>
        </w:rPr>
        <w:t>to war in 2003 against a country h</w:t>
      </w:r>
      <w:r w:rsidR="005C3FB1">
        <w:rPr>
          <w:rFonts w:ascii="Times New Roman" w:eastAsia="MS Mincho" w:hAnsi="Times New Roman"/>
          <w:sz w:val="24"/>
        </w:rPr>
        <w:t>aving nothing to do with the ter</w:t>
      </w:r>
      <w:r w:rsidRPr="005C3FB1">
        <w:rPr>
          <w:rFonts w:ascii="Times New Roman" w:eastAsia="MS Mincho" w:hAnsi="Times New Roman"/>
          <w:sz w:val="24"/>
        </w:rPr>
        <w:t>ror attacks.</w:t>
      </w:r>
    </w:p>
    <w:p w14:paraId="7F58B7DF" w14:textId="77777777" w:rsidR="005A0E84" w:rsidRDefault="005A0E84" w:rsidP="005C3FB1">
      <w:pPr>
        <w:widowControl w:val="0"/>
        <w:spacing w:line="240" w:lineRule="auto"/>
        <w:jc w:val="center"/>
        <w:outlineLvl w:val="0"/>
        <w:rPr>
          <w:rFonts w:ascii="Times New Roman" w:hAnsi="Times New Roman"/>
          <w:smallCaps/>
          <w:sz w:val="24"/>
        </w:rPr>
      </w:pPr>
    </w:p>
    <w:p w14:paraId="7E250A48" w14:textId="77777777" w:rsidR="00FD4A55" w:rsidRDefault="00FD4A55" w:rsidP="005C3FB1">
      <w:pPr>
        <w:widowControl w:val="0"/>
        <w:spacing w:line="240" w:lineRule="auto"/>
        <w:jc w:val="center"/>
        <w:outlineLvl w:val="0"/>
        <w:rPr>
          <w:rFonts w:ascii="Times New Roman" w:hAnsi="Times New Roman"/>
          <w:smallCaps/>
          <w:sz w:val="24"/>
        </w:rPr>
      </w:pPr>
      <w:r w:rsidRPr="005C3FB1">
        <w:rPr>
          <w:rFonts w:ascii="Times New Roman" w:hAnsi="Times New Roman"/>
          <w:smallCaps/>
          <w:sz w:val="24"/>
        </w:rPr>
        <w:t>Keywords</w:t>
      </w:r>
    </w:p>
    <w:p w14:paraId="44B2F45B" w14:textId="77777777" w:rsidR="005A0E84" w:rsidRPr="005C3FB1" w:rsidRDefault="005A0E84" w:rsidP="005C3FB1">
      <w:pPr>
        <w:widowControl w:val="0"/>
        <w:spacing w:line="240" w:lineRule="auto"/>
        <w:jc w:val="center"/>
        <w:outlineLvl w:val="0"/>
        <w:rPr>
          <w:rFonts w:ascii="Times New Roman" w:hAnsi="Times New Roman"/>
          <w:smallCaps/>
          <w:sz w:val="24"/>
        </w:rPr>
      </w:pPr>
    </w:p>
    <w:p w14:paraId="53D2FB83" w14:textId="3EBE7E66" w:rsidR="00FD4A55" w:rsidRPr="005C3FB1" w:rsidRDefault="00FD4A55" w:rsidP="005C3FB1">
      <w:pPr>
        <w:widowControl w:val="0"/>
        <w:spacing w:line="240" w:lineRule="auto"/>
        <w:outlineLvl w:val="0"/>
        <w:rPr>
          <w:rFonts w:ascii="Times New Roman" w:eastAsia="MS Mincho" w:hAnsi="Times New Roman"/>
          <w:sz w:val="24"/>
        </w:rPr>
      </w:pPr>
      <w:r w:rsidRPr="005C3FB1">
        <w:rPr>
          <w:rFonts w:ascii="Times New Roman" w:eastAsia="MS Mincho" w:hAnsi="Times New Roman"/>
          <w:sz w:val="24"/>
        </w:rPr>
        <w:t>Public opinion, Iraq War, terrorism, September 11</w:t>
      </w:r>
      <w:r w:rsidRPr="005C3FB1">
        <w:rPr>
          <w:rFonts w:ascii="Times New Roman" w:eastAsia="MS Mincho" w:hAnsi="Times New Roman"/>
          <w:sz w:val="24"/>
          <w:vertAlign w:val="superscript"/>
        </w:rPr>
        <w:t>th</w:t>
      </w:r>
      <w:r w:rsidRPr="005C3FB1">
        <w:rPr>
          <w:rFonts w:ascii="Times New Roman" w:eastAsia="MS Mincho" w:hAnsi="Times New Roman"/>
          <w:sz w:val="24"/>
        </w:rPr>
        <w:t>, 2001, retribution, anger, threat</w:t>
      </w:r>
      <w:r w:rsidR="005C3FB1" w:rsidRPr="005C3FB1">
        <w:rPr>
          <w:rFonts w:ascii="Times New Roman" w:eastAsia="MS Mincho" w:hAnsi="Times New Roman"/>
          <w:sz w:val="24"/>
        </w:rPr>
        <w:t>, displaced aggression</w:t>
      </w:r>
      <w:r w:rsidRPr="005C3FB1">
        <w:rPr>
          <w:rFonts w:ascii="Times New Roman" w:eastAsia="MS Mincho" w:hAnsi="Times New Roman"/>
          <w:sz w:val="24"/>
        </w:rPr>
        <w:t xml:space="preserve">. </w:t>
      </w:r>
    </w:p>
    <w:p w14:paraId="3D2C1BD1" w14:textId="77777777" w:rsidR="008720A2" w:rsidRPr="00D0172F" w:rsidRDefault="008720A2" w:rsidP="008720A2">
      <w:pPr>
        <w:widowControl w:val="0"/>
        <w:jc w:val="center"/>
        <w:outlineLvl w:val="0"/>
        <w:rPr>
          <w:rFonts w:ascii="Times New Roman" w:hAnsi="Times New Roman"/>
          <w:smallCaps/>
          <w:sz w:val="24"/>
        </w:rPr>
      </w:pPr>
      <w:r w:rsidRPr="00D0172F">
        <w:rPr>
          <w:rFonts w:ascii="Times New Roman" w:hAnsi="Times New Roman"/>
          <w:smallCaps/>
          <w:sz w:val="24"/>
        </w:rPr>
        <w:t>Acknowledgments</w:t>
      </w:r>
    </w:p>
    <w:p w14:paraId="6033E988" w14:textId="027C57C2" w:rsidR="008720A2" w:rsidRDefault="008720A2" w:rsidP="005A0E84">
      <w:pPr>
        <w:spacing w:line="240" w:lineRule="auto"/>
        <w:rPr>
          <w:rFonts w:ascii="Times New Roman" w:hAnsi="Times New Roman"/>
          <w:sz w:val="24"/>
        </w:rPr>
      </w:pPr>
      <w:r w:rsidRPr="00D0172F">
        <w:rPr>
          <w:rFonts w:ascii="Times New Roman" w:hAnsi="Times New Roman"/>
          <w:sz w:val="24"/>
        </w:rPr>
        <w:t xml:space="preserve">This </w:t>
      </w:r>
      <w:r>
        <w:rPr>
          <w:rFonts w:ascii="Times New Roman" w:hAnsi="Times New Roman"/>
          <w:sz w:val="24"/>
        </w:rPr>
        <w:t>paper</w:t>
      </w:r>
      <w:r w:rsidRPr="00D0172F">
        <w:rPr>
          <w:rFonts w:ascii="Times New Roman" w:hAnsi="Times New Roman"/>
          <w:sz w:val="24"/>
        </w:rPr>
        <w:t xml:space="preserve"> would not have been possible without the valuable survey data collected </w:t>
      </w:r>
      <w:r w:rsidR="00EA0EBE">
        <w:rPr>
          <w:rFonts w:ascii="Times New Roman" w:hAnsi="Times New Roman"/>
          <w:sz w:val="24"/>
        </w:rPr>
        <w:t xml:space="preserve">by Steven Kull, Clay Ramsay (both </w:t>
      </w:r>
      <w:r w:rsidRPr="00D0172F">
        <w:rPr>
          <w:rFonts w:ascii="Times New Roman" w:hAnsi="Times New Roman"/>
          <w:sz w:val="24"/>
        </w:rPr>
        <w:t>of the Program for International Policy Attitudes at the University of Mar</w:t>
      </w:r>
      <w:r>
        <w:rPr>
          <w:rFonts w:ascii="Times New Roman" w:hAnsi="Times New Roman"/>
          <w:sz w:val="24"/>
        </w:rPr>
        <w:t>yland</w:t>
      </w:r>
      <w:r w:rsidR="00EA0EBE">
        <w:rPr>
          <w:rFonts w:ascii="Times New Roman" w:hAnsi="Times New Roman"/>
          <w:sz w:val="24"/>
        </w:rPr>
        <w:t>)</w:t>
      </w:r>
      <w:r>
        <w:rPr>
          <w:rFonts w:ascii="Times New Roman" w:hAnsi="Times New Roman"/>
          <w:sz w:val="24"/>
        </w:rPr>
        <w:t>, Jennifer Lerner,</w:t>
      </w:r>
      <w:r w:rsidRPr="00D0172F">
        <w:rPr>
          <w:rFonts w:ascii="Times New Roman" w:hAnsi="Times New Roman"/>
          <w:sz w:val="24"/>
        </w:rPr>
        <w:t xml:space="preserve"> Baruch </w:t>
      </w:r>
      <w:proofErr w:type="spellStart"/>
      <w:r w:rsidRPr="00D0172F">
        <w:rPr>
          <w:rFonts w:ascii="Times New Roman" w:hAnsi="Times New Roman"/>
          <w:sz w:val="24"/>
        </w:rPr>
        <w:t>Fischhoff</w:t>
      </w:r>
      <w:proofErr w:type="spellEnd"/>
      <w:r w:rsidRPr="00D0172F">
        <w:rPr>
          <w:rFonts w:ascii="Times New Roman" w:hAnsi="Times New Roman"/>
          <w:sz w:val="24"/>
        </w:rPr>
        <w:t>, and the professional staff at GfK</w:t>
      </w:r>
      <w:r>
        <w:rPr>
          <w:rFonts w:ascii="Times New Roman" w:hAnsi="Times New Roman"/>
          <w:sz w:val="24"/>
        </w:rPr>
        <w:t>, Inc</w:t>
      </w:r>
      <w:r w:rsidRPr="00D0172F">
        <w:rPr>
          <w:rFonts w:ascii="Times New Roman" w:hAnsi="Times New Roman"/>
          <w:sz w:val="24"/>
        </w:rPr>
        <w:t xml:space="preserve">. </w:t>
      </w:r>
      <w:r>
        <w:rPr>
          <w:rFonts w:ascii="Times New Roman" w:hAnsi="Times New Roman"/>
          <w:sz w:val="24"/>
        </w:rPr>
        <w:t>F</w:t>
      </w:r>
      <w:r w:rsidRPr="00D0172F">
        <w:rPr>
          <w:rFonts w:ascii="Times New Roman" w:hAnsi="Times New Roman"/>
          <w:sz w:val="24"/>
        </w:rPr>
        <w:t xml:space="preserve">inancial support </w:t>
      </w:r>
      <w:r>
        <w:rPr>
          <w:rFonts w:ascii="Times New Roman" w:hAnsi="Times New Roman"/>
          <w:sz w:val="24"/>
        </w:rPr>
        <w:t xml:space="preserve">was provided by a PSC-CUNY grant (66454-0044). </w:t>
      </w:r>
      <w:r w:rsidR="00EA0EBE">
        <w:rPr>
          <w:rFonts w:ascii="Times New Roman" w:hAnsi="Times New Roman"/>
          <w:sz w:val="24"/>
        </w:rPr>
        <w:t xml:space="preserve"> </w:t>
      </w:r>
      <w:r>
        <w:rPr>
          <w:rFonts w:ascii="Times New Roman" w:hAnsi="Times New Roman"/>
          <w:sz w:val="24"/>
        </w:rPr>
        <w:t xml:space="preserve">I am also grateful to </w:t>
      </w:r>
      <w:r w:rsidR="006246FD">
        <w:rPr>
          <w:rFonts w:ascii="Times New Roman" w:hAnsi="Times New Roman"/>
          <w:sz w:val="24"/>
        </w:rPr>
        <w:t xml:space="preserve">Michael Cohen, </w:t>
      </w:r>
      <w:r w:rsidR="00B20C1F">
        <w:rPr>
          <w:rFonts w:ascii="Times New Roman" w:hAnsi="Times New Roman"/>
          <w:sz w:val="24"/>
        </w:rPr>
        <w:t xml:space="preserve">Keena Lipsitz, </w:t>
      </w:r>
      <w:r w:rsidR="008A083B">
        <w:rPr>
          <w:rFonts w:ascii="Times New Roman" w:hAnsi="Times New Roman"/>
          <w:sz w:val="24"/>
        </w:rPr>
        <w:t xml:space="preserve">Ariel Malka, Patrick Miller, </w:t>
      </w:r>
      <w:r w:rsidRPr="00D0172F">
        <w:rPr>
          <w:rFonts w:ascii="Times New Roman" w:hAnsi="Times New Roman"/>
          <w:sz w:val="24"/>
        </w:rPr>
        <w:t xml:space="preserve">Linda J. </w:t>
      </w:r>
      <w:proofErr w:type="spellStart"/>
      <w:r w:rsidRPr="00D0172F">
        <w:rPr>
          <w:rFonts w:ascii="Times New Roman" w:hAnsi="Times New Roman"/>
          <w:sz w:val="24"/>
        </w:rPr>
        <w:t>Skitka</w:t>
      </w:r>
      <w:proofErr w:type="spellEnd"/>
      <w:r w:rsidR="006246FD">
        <w:rPr>
          <w:rFonts w:ascii="Times New Roman" w:hAnsi="Times New Roman"/>
          <w:sz w:val="24"/>
        </w:rPr>
        <w:t>,</w:t>
      </w:r>
      <w:r>
        <w:rPr>
          <w:rFonts w:ascii="Times New Roman" w:hAnsi="Times New Roman"/>
          <w:sz w:val="24"/>
        </w:rPr>
        <w:t xml:space="preserve"> </w:t>
      </w:r>
      <w:r w:rsidR="00FD4A55">
        <w:rPr>
          <w:rFonts w:ascii="Times New Roman" w:hAnsi="Times New Roman"/>
          <w:sz w:val="24"/>
        </w:rPr>
        <w:t xml:space="preserve">and Caterina Thomson </w:t>
      </w:r>
      <w:r w:rsidR="005A0E84">
        <w:rPr>
          <w:rFonts w:ascii="Times New Roman" w:hAnsi="Times New Roman"/>
          <w:sz w:val="24"/>
        </w:rPr>
        <w:t>for comments on earlier drafts</w:t>
      </w:r>
      <w:r>
        <w:rPr>
          <w:rFonts w:ascii="Times New Roman" w:hAnsi="Times New Roman"/>
          <w:sz w:val="24"/>
        </w:rPr>
        <w:t>.</w:t>
      </w:r>
      <w:r w:rsidR="005A0E84">
        <w:rPr>
          <w:rFonts w:ascii="Times New Roman" w:hAnsi="Times New Roman"/>
          <w:sz w:val="24"/>
        </w:rPr>
        <w:t xml:space="preserve"> </w:t>
      </w:r>
    </w:p>
    <w:p w14:paraId="780E5B37" w14:textId="77777777" w:rsidR="005A0E84" w:rsidRDefault="005A0E84" w:rsidP="005A0E84">
      <w:pPr>
        <w:spacing w:line="240" w:lineRule="auto"/>
        <w:rPr>
          <w:rFonts w:ascii="Times New Roman" w:hAnsi="Times New Roman"/>
          <w:sz w:val="24"/>
        </w:rPr>
      </w:pPr>
    </w:p>
    <w:p w14:paraId="42F9AC6D" w14:textId="77777777" w:rsidR="005A0E84" w:rsidRDefault="005A0E84" w:rsidP="005A0E84">
      <w:pPr>
        <w:spacing w:line="240" w:lineRule="auto"/>
        <w:rPr>
          <w:rFonts w:ascii="Times New Roman" w:hAnsi="Times New Roman"/>
          <w:sz w:val="24"/>
        </w:rPr>
      </w:pPr>
    </w:p>
    <w:p w14:paraId="59CE519A" w14:textId="0A53836D" w:rsidR="005A0E84" w:rsidRDefault="005A0E84" w:rsidP="005A0E84">
      <w:pPr>
        <w:spacing w:line="240" w:lineRule="auto"/>
        <w:rPr>
          <w:rFonts w:ascii="Times New Roman" w:hAnsi="Times New Roman"/>
          <w:sz w:val="24"/>
        </w:rPr>
      </w:pPr>
      <w:r>
        <w:rPr>
          <w:rFonts w:ascii="Times New Roman" w:hAnsi="Times New Roman"/>
          <w:sz w:val="24"/>
        </w:rPr>
        <w:t xml:space="preserve">Prepared for presentation to the Annual Meeting of the </w:t>
      </w:r>
      <w:r w:rsidR="005B53CC">
        <w:rPr>
          <w:rFonts w:ascii="Times New Roman" w:hAnsi="Times New Roman"/>
          <w:sz w:val="24"/>
        </w:rPr>
        <w:t>Midwest Political Science Association</w:t>
      </w:r>
      <w:r>
        <w:rPr>
          <w:rFonts w:ascii="Times New Roman" w:hAnsi="Times New Roman"/>
          <w:sz w:val="24"/>
        </w:rPr>
        <w:t xml:space="preserve">, </w:t>
      </w:r>
      <w:r w:rsidR="005B53CC">
        <w:rPr>
          <w:rFonts w:ascii="Times New Roman" w:hAnsi="Times New Roman"/>
          <w:sz w:val="24"/>
        </w:rPr>
        <w:t>Chicago, Illinois</w:t>
      </w:r>
      <w:r>
        <w:rPr>
          <w:rFonts w:ascii="Times New Roman" w:hAnsi="Times New Roman"/>
          <w:sz w:val="24"/>
        </w:rPr>
        <w:t xml:space="preserve">, </w:t>
      </w:r>
      <w:r w:rsidR="005B53CC">
        <w:rPr>
          <w:rFonts w:ascii="Times New Roman" w:hAnsi="Times New Roman"/>
          <w:sz w:val="24"/>
        </w:rPr>
        <w:t>April 6-8, 2018</w:t>
      </w:r>
      <w:r>
        <w:rPr>
          <w:rFonts w:ascii="Times New Roman" w:hAnsi="Times New Roman"/>
          <w:sz w:val="24"/>
        </w:rPr>
        <w:t>.</w:t>
      </w:r>
    </w:p>
    <w:p w14:paraId="41C0CD61" w14:textId="77777777" w:rsidR="005A0E84" w:rsidRDefault="005A0E84" w:rsidP="005A0E84">
      <w:pPr>
        <w:spacing w:line="240" w:lineRule="auto"/>
        <w:rPr>
          <w:rFonts w:ascii="Times New Roman" w:hAnsi="Times New Roman"/>
          <w:sz w:val="24"/>
        </w:rPr>
        <w:sectPr w:rsidR="005A0E84" w:rsidSect="006B4481">
          <w:footerReference w:type="even" r:id="rId8"/>
          <w:footerReference w:type="default" r:id="rId9"/>
          <w:endnotePr>
            <w:numFmt w:val="decimal"/>
          </w:endnotePr>
          <w:pgSz w:w="12240" w:h="15840"/>
          <w:pgMar w:top="1440" w:right="1440" w:bottom="1440" w:left="1440" w:header="720" w:footer="720" w:gutter="0"/>
          <w:pgNumType w:start="1"/>
          <w:cols w:space="720"/>
          <w:titlePg/>
        </w:sectPr>
      </w:pPr>
    </w:p>
    <w:p w14:paraId="1BF66A6B" w14:textId="106A0401" w:rsidR="00AC4344" w:rsidRPr="00443937" w:rsidRDefault="006825B0" w:rsidP="008F2D81">
      <w:pPr>
        <w:ind w:firstLine="720"/>
        <w:rPr>
          <w:rFonts w:ascii="Times New Roman" w:hAnsi="Times New Roman"/>
          <w:sz w:val="24"/>
        </w:rPr>
      </w:pPr>
      <w:r>
        <w:rPr>
          <w:rFonts w:ascii="Times New Roman" w:hAnsi="Times New Roman"/>
          <w:sz w:val="24"/>
        </w:rPr>
        <w:lastRenderedPageBreak/>
        <w:t>The</w:t>
      </w:r>
      <w:r w:rsidR="00391418" w:rsidRPr="00443937">
        <w:rPr>
          <w:rFonts w:ascii="Times New Roman" w:hAnsi="Times New Roman"/>
          <w:sz w:val="24"/>
        </w:rPr>
        <w:t xml:space="preserve"> September 11</w:t>
      </w:r>
      <w:r w:rsidR="00391418" w:rsidRPr="00443937">
        <w:rPr>
          <w:rFonts w:ascii="Times New Roman" w:hAnsi="Times New Roman"/>
          <w:sz w:val="24"/>
          <w:vertAlign w:val="superscript"/>
        </w:rPr>
        <w:t>th</w:t>
      </w:r>
      <w:r w:rsidR="00391418" w:rsidRPr="00443937">
        <w:rPr>
          <w:rFonts w:ascii="Times New Roman" w:hAnsi="Times New Roman"/>
          <w:sz w:val="24"/>
        </w:rPr>
        <w:t xml:space="preserve">, 2001 </w:t>
      </w:r>
      <w:r>
        <w:rPr>
          <w:rFonts w:ascii="Times New Roman" w:hAnsi="Times New Roman"/>
          <w:sz w:val="24"/>
        </w:rPr>
        <w:t xml:space="preserve">terror </w:t>
      </w:r>
      <w:r w:rsidR="00391418" w:rsidRPr="00443937">
        <w:rPr>
          <w:rFonts w:ascii="Times New Roman" w:hAnsi="Times New Roman"/>
          <w:sz w:val="24"/>
        </w:rPr>
        <w:t>attacks on New York and Washington</w:t>
      </w:r>
      <w:r w:rsidR="00305FF7" w:rsidRPr="00443937">
        <w:rPr>
          <w:rFonts w:ascii="Times New Roman" w:hAnsi="Times New Roman"/>
          <w:sz w:val="24"/>
        </w:rPr>
        <w:t xml:space="preserve"> </w:t>
      </w:r>
      <w:r w:rsidR="000E2E6F" w:rsidRPr="00443937">
        <w:rPr>
          <w:rFonts w:ascii="Times New Roman" w:hAnsi="Times New Roman"/>
          <w:sz w:val="24"/>
        </w:rPr>
        <w:t>had an immediate impact</w:t>
      </w:r>
      <w:r w:rsidR="00BD0BC8" w:rsidRPr="00443937">
        <w:rPr>
          <w:rFonts w:ascii="Times New Roman" w:hAnsi="Times New Roman"/>
          <w:sz w:val="24"/>
        </w:rPr>
        <w:t xml:space="preserve"> </w:t>
      </w:r>
      <w:r w:rsidR="000E2E6F" w:rsidRPr="00443937">
        <w:rPr>
          <w:rFonts w:ascii="Times New Roman" w:hAnsi="Times New Roman"/>
          <w:sz w:val="24"/>
        </w:rPr>
        <w:t>on</w:t>
      </w:r>
      <w:r w:rsidR="0053051C" w:rsidRPr="00443937">
        <w:rPr>
          <w:rFonts w:ascii="Times New Roman" w:hAnsi="Times New Roman"/>
          <w:sz w:val="24"/>
        </w:rPr>
        <w:t xml:space="preserve"> U.S. public support for</w:t>
      </w:r>
      <w:r w:rsidR="009238D7" w:rsidRPr="00443937">
        <w:rPr>
          <w:rFonts w:ascii="Times New Roman" w:hAnsi="Times New Roman"/>
          <w:sz w:val="24"/>
        </w:rPr>
        <w:t xml:space="preserve"> going to</w:t>
      </w:r>
      <w:r w:rsidR="0053051C" w:rsidRPr="00443937">
        <w:rPr>
          <w:rFonts w:ascii="Times New Roman" w:hAnsi="Times New Roman"/>
          <w:sz w:val="24"/>
        </w:rPr>
        <w:t xml:space="preserve"> war</w:t>
      </w:r>
      <w:r w:rsidR="00253289" w:rsidRPr="00443937">
        <w:rPr>
          <w:rFonts w:ascii="Times New Roman" w:hAnsi="Times New Roman"/>
          <w:sz w:val="24"/>
        </w:rPr>
        <w:t xml:space="preserve"> </w:t>
      </w:r>
      <w:r w:rsidR="0053051C" w:rsidRPr="00443937">
        <w:rPr>
          <w:rFonts w:ascii="Times New Roman" w:hAnsi="Times New Roman"/>
          <w:sz w:val="24"/>
        </w:rPr>
        <w:t xml:space="preserve">against </w:t>
      </w:r>
      <w:r w:rsidR="00305FF7" w:rsidRPr="00443937">
        <w:rPr>
          <w:rFonts w:ascii="Times New Roman" w:hAnsi="Times New Roman"/>
          <w:sz w:val="24"/>
        </w:rPr>
        <w:t>Iraq</w:t>
      </w:r>
      <w:r w:rsidR="0053051C" w:rsidRPr="00443937">
        <w:rPr>
          <w:rFonts w:ascii="Times New Roman" w:hAnsi="Times New Roman"/>
          <w:sz w:val="24"/>
        </w:rPr>
        <w:t>.</w:t>
      </w:r>
      <w:r w:rsidR="00391418" w:rsidRPr="00443937">
        <w:rPr>
          <w:rFonts w:ascii="Times New Roman" w:hAnsi="Times New Roman"/>
          <w:sz w:val="24"/>
        </w:rPr>
        <w:t xml:space="preserve"> </w:t>
      </w:r>
      <w:r w:rsidR="00914B5B" w:rsidRPr="00443937">
        <w:rPr>
          <w:rFonts w:ascii="Times New Roman" w:hAnsi="Times New Roman"/>
          <w:sz w:val="24"/>
        </w:rPr>
        <w:t xml:space="preserve">Having hovered </w:t>
      </w:r>
      <w:r w:rsidR="00E635ED" w:rsidRPr="00443937">
        <w:rPr>
          <w:rFonts w:ascii="Times New Roman" w:hAnsi="Times New Roman"/>
          <w:sz w:val="24"/>
        </w:rPr>
        <w:t>around</w:t>
      </w:r>
      <w:r w:rsidR="00914B5B" w:rsidRPr="00443937">
        <w:rPr>
          <w:rFonts w:ascii="Times New Roman" w:hAnsi="Times New Roman"/>
          <w:sz w:val="24"/>
        </w:rPr>
        <w:t xml:space="preserve"> 50% </w:t>
      </w:r>
      <w:r w:rsidR="00C92FB5" w:rsidRPr="00443937">
        <w:rPr>
          <w:rFonts w:ascii="Times New Roman" w:hAnsi="Times New Roman"/>
          <w:sz w:val="24"/>
        </w:rPr>
        <w:t>since the end of the 1991 Gulf War</w:t>
      </w:r>
      <w:r w:rsidR="00440017" w:rsidRPr="00443937">
        <w:rPr>
          <w:rFonts w:ascii="Times New Roman" w:hAnsi="Times New Roman"/>
          <w:sz w:val="24"/>
        </w:rPr>
        <w:t>,</w:t>
      </w:r>
      <w:r w:rsidR="0076761F" w:rsidRPr="00443937">
        <w:rPr>
          <w:rFonts w:ascii="Times New Roman" w:hAnsi="Times New Roman"/>
          <w:sz w:val="24"/>
        </w:rPr>
        <w:t xml:space="preserve"> </w:t>
      </w:r>
      <w:r w:rsidR="0053051C" w:rsidRPr="00443937">
        <w:rPr>
          <w:rFonts w:ascii="Times New Roman" w:hAnsi="Times New Roman"/>
          <w:sz w:val="24"/>
        </w:rPr>
        <w:t xml:space="preserve">support for </w:t>
      </w:r>
      <w:r w:rsidR="00792F95">
        <w:rPr>
          <w:rFonts w:ascii="Times New Roman" w:hAnsi="Times New Roman"/>
          <w:sz w:val="24"/>
        </w:rPr>
        <w:t>sending</w:t>
      </w:r>
      <w:r w:rsidR="00A84732" w:rsidRPr="00443937">
        <w:rPr>
          <w:rFonts w:ascii="Times New Roman" w:hAnsi="Times New Roman"/>
          <w:sz w:val="24"/>
        </w:rPr>
        <w:t xml:space="preserve"> </w:t>
      </w:r>
      <w:r w:rsidR="00E635ED" w:rsidRPr="00443937">
        <w:rPr>
          <w:rFonts w:ascii="Times New Roman" w:hAnsi="Times New Roman"/>
          <w:sz w:val="24"/>
        </w:rPr>
        <w:t>U.S.</w:t>
      </w:r>
      <w:r w:rsidR="00A84732" w:rsidRPr="00443937">
        <w:rPr>
          <w:rFonts w:ascii="Times New Roman" w:hAnsi="Times New Roman"/>
          <w:sz w:val="24"/>
        </w:rPr>
        <w:t xml:space="preserve"> troops to remove Saddam Hussein from power</w:t>
      </w:r>
      <w:r w:rsidR="0053051C" w:rsidRPr="00443937">
        <w:rPr>
          <w:rFonts w:ascii="Times New Roman" w:hAnsi="Times New Roman"/>
          <w:sz w:val="24"/>
        </w:rPr>
        <w:t xml:space="preserve"> </w:t>
      </w:r>
      <w:r>
        <w:rPr>
          <w:rFonts w:ascii="Times New Roman" w:hAnsi="Times New Roman"/>
          <w:sz w:val="24"/>
        </w:rPr>
        <w:t>leaped above</w:t>
      </w:r>
      <w:r w:rsidR="004D54C4" w:rsidRPr="00443937">
        <w:rPr>
          <w:rFonts w:ascii="Times New Roman" w:hAnsi="Times New Roman"/>
          <w:sz w:val="24"/>
        </w:rPr>
        <w:t xml:space="preserve"> 70%</w:t>
      </w:r>
      <w:r w:rsidR="0076761F" w:rsidRPr="00443937">
        <w:rPr>
          <w:rFonts w:ascii="Times New Roman" w:hAnsi="Times New Roman"/>
          <w:sz w:val="24"/>
        </w:rPr>
        <w:t xml:space="preserve"> </w:t>
      </w:r>
      <w:r w:rsidR="00792F95">
        <w:rPr>
          <w:rFonts w:ascii="Times New Roman" w:hAnsi="Times New Roman"/>
          <w:sz w:val="24"/>
        </w:rPr>
        <w:t>immediately</w:t>
      </w:r>
      <w:r w:rsidR="0076761F" w:rsidRPr="00443937">
        <w:rPr>
          <w:rFonts w:ascii="Times New Roman" w:hAnsi="Times New Roman"/>
          <w:sz w:val="24"/>
        </w:rPr>
        <w:t xml:space="preserve"> </w:t>
      </w:r>
      <w:r w:rsidR="00792F95">
        <w:rPr>
          <w:rFonts w:ascii="Times New Roman" w:hAnsi="Times New Roman"/>
          <w:sz w:val="24"/>
        </w:rPr>
        <w:t>following</w:t>
      </w:r>
      <w:r w:rsidR="00F0610A" w:rsidRPr="00443937">
        <w:rPr>
          <w:rFonts w:ascii="Times New Roman" w:hAnsi="Times New Roman"/>
          <w:sz w:val="24"/>
        </w:rPr>
        <w:t xml:space="preserve"> the attacks</w:t>
      </w:r>
      <w:r w:rsidR="00DD1209">
        <w:rPr>
          <w:rFonts w:ascii="Times New Roman" w:hAnsi="Times New Roman"/>
          <w:sz w:val="24"/>
        </w:rPr>
        <w:t xml:space="preserve">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Everts&lt;/Author&gt;&lt;Year&gt;2005&lt;/Year&gt;&lt;RecNum&gt;798&lt;/RecNum&gt;&lt;DisplayText&gt;(Everts &amp;amp; Isernia 2005; Foyle 2004)&lt;/DisplayText&gt;&lt;record&gt;&lt;rec-number&gt;798&lt;/rec-number&gt;&lt;foreign-keys&gt;&lt;key app="EN" db-id="f9szsa2f9p9eztes9xpvvdtdaederv5rea5s" timestamp="0"&gt;798&lt;/key&gt;&lt;key app="ENWeb" db-id="ThguHQrtqgcAADHRs@o"&gt;756&lt;/key&gt;&lt;/foreign-keys&gt;&lt;ref-type name="Journal Article"&gt;17&lt;/ref-type&gt;&lt;contributors&gt;&lt;authors&gt;&lt;author&gt;Everts, Philip&lt;/author&gt;&lt;author&gt;Isernia, Pierangelo&lt;/author&gt;&lt;/authors&gt;&lt;/contributors&gt;&lt;titles&gt;&lt;title&gt;The Polls–Trends: The War in Iraq&lt;/title&gt;&lt;secondary-title&gt;Public Opinion Quarterly&lt;/secondary-title&gt;&lt;short-title&gt;Polls–Trends&lt;/short-title&gt;&lt;/titles&gt;&lt;periodical&gt;&lt;full-title&gt;Public Opinion Quarterly&lt;/full-title&gt;&lt;/periodical&gt;&lt;pages&gt;264–323&lt;/pages&gt;&lt;volume&gt;69&lt;/volume&gt;&lt;number&gt;2&lt;/number&gt;&lt;dates&gt;&lt;year&gt;2005&lt;/year&gt;&lt;pub-dates&gt;&lt;date&gt;Summer&lt;/date&gt;&lt;/pub-dates&gt;&lt;/dates&gt;&lt;urls&gt;&lt;/urls&gt;&lt;/record&gt;&lt;/Cite&gt;&lt;Cite&gt;&lt;Author&gt;Foyle&lt;/Author&gt;&lt;Year&gt;2004&lt;/Year&gt;&lt;RecNum&gt;720&lt;/RecNum&gt;&lt;record&gt;&lt;rec-number&gt;720&lt;/rec-number&gt;&lt;foreign-keys&gt;&lt;key app="EN" db-id="f9szsa2f9p9eztes9xpvvdtdaederv5rea5s" timestamp="0"&gt;720&lt;/key&gt;&lt;key app="ENWeb" db-id="ThguHQrtqgcAADHRs@o"&gt;682&lt;/key&gt;&lt;/foreign-keys&gt;&lt;ref-type name="Journal Article"&gt;17&lt;/ref-type&gt;&lt;contributors&gt;&lt;authors&gt;&lt;author&gt;Foyle, Douglas C.&lt;/author&gt;&lt;/authors&gt;&lt;/contributors&gt;&lt;titles&gt;&lt;title&gt;Leading the Public to War? The Influence of American Public Opinion on the Bush Administration&amp;apos;s Decision to Go to War in Iraq&lt;/title&gt;&lt;secondary-title&gt;International Journal of Public Opinion Research&lt;/secondary-title&gt;&lt;short-title&gt;Leading the Public to War?&lt;/short-title&gt;&lt;/titles&gt;&lt;periodical&gt;&lt;full-title&gt;International Journal of Public Opinion Research&lt;/full-title&gt;&lt;/periodical&gt;&lt;pages&gt;269–94&lt;/pages&gt;&lt;volume&gt;16&lt;/volume&gt;&lt;number&gt;3&lt;/number&gt;&lt;dates&gt;&lt;year&gt;2004&lt;/year&gt;&lt;/dates&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Everts &amp; Isernia 2005; Foyle 2004)</w:t>
      </w:r>
      <w:r w:rsidR="00EE7E9B">
        <w:rPr>
          <w:rFonts w:ascii="Times New Roman" w:hAnsi="Times New Roman"/>
          <w:sz w:val="24"/>
        </w:rPr>
        <w:fldChar w:fldCharType="end"/>
      </w:r>
      <w:r w:rsidR="0076761F" w:rsidRPr="00443937">
        <w:rPr>
          <w:rFonts w:ascii="Times New Roman" w:hAnsi="Times New Roman"/>
          <w:sz w:val="24"/>
        </w:rPr>
        <w:t>.</w:t>
      </w:r>
      <w:r w:rsidR="00AC4344" w:rsidRPr="00443937">
        <w:rPr>
          <w:rFonts w:ascii="Times New Roman" w:hAnsi="Times New Roman"/>
          <w:sz w:val="24"/>
        </w:rPr>
        <w:t xml:space="preserve"> </w:t>
      </w:r>
      <w:r w:rsidR="00432B54">
        <w:rPr>
          <w:rFonts w:ascii="Times New Roman" w:hAnsi="Times New Roman"/>
          <w:color w:val="000000"/>
          <w:sz w:val="24"/>
        </w:rPr>
        <w:t xml:space="preserve">Questions on support for </w:t>
      </w:r>
      <w:r w:rsidR="00BD6397">
        <w:rPr>
          <w:rFonts w:ascii="Times New Roman" w:hAnsi="Times New Roman"/>
          <w:color w:val="000000"/>
          <w:sz w:val="24"/>
        </w:rPr>
        <w:t>military action</w:t>
      </w:r>
      <w:r w:rsidR="00432B54">
        <w:rPr>
          <w:rFonts w:ascii="Times New Roman" w:hAnsi="Times New Roman"/>
          <w:color w:val="000000"/>
          <w:sz w:val="24"/>
        </w:rPr>
        <w:t xml:space="preserve"> entai</w:t>
      </w:r>
      <w:r w:rsidR="00BD6397">
        <w:rPr>
          <w:rFonts w:ascii="Times New Roman" w:hAnsi="Times New Roman"/>
          <w:color w:val="000000"/>
          <w:sz w:val="24"/>
        </w:rPr>
        <w:t xml:space="preserve">ling heavy U.S. casualties </w:t>
      </w:r>
      <w:r w:rsidR="00432B54">
        <w:rPr>
          <w:rFonts w:ascii="Times New Roman" w:hAnsi="Times New Roman"/>
          <w:color w:val="000000"/>
          <w:sz w:val="24"/>
        </w:rPr>
        <w:t xml:space="preserve">tell the same story (see Liberman and Skitka 2017: 637).  </w:t>
      </w:r>
      <w:r w:rsidR="00AC4344" w:rsidRPr="00443937">
        <w:rPr>
          <w:rFonts w:ascii="Times New Roman" w:hAnsi="Times New Roman"/>
          <w:sz w:val="24"/>
        </w:rPr>
        <w:t xml:space="preserve">To the extent that </w:t>
      </w:r>
      <w:r w:rsidR="00C77017">
        <w:rPr>
          <w:rFonts w:ascii="Times New Roman" w:hAnsi="Times New Roman"/>
          <w:sz w:val="24"/>
        </w:rPr>
        <w:t>this “9/11 effect”</w:t>
      </w:r>
      <w:r w:rsidR="00343892">
        <w:rPr>
          <w:rFonts w:ascii="Times New Roman" w:hAnsi="Times New Roman"/>
          <w:sz w:val="24"/>
        </w:rPr>
        <w:t xml:space="preserve"> </w:t>
      </w:r>
      <w:r w:rsidR="00AC4344" w:rsidRPr="00443937">
        <w:rPr>
          <w:rFonts w:ascii="Times New Roman" w:hAnsi="Times New Roman"/>
          <w:sz w:val="24"/>
        </w:rPr>
        <w:t xml:space="preserve">persisted into </w:t>
      </w:r>
      <w:r w:rsidR="008B6038" w:rsidRPr="00443937">
        <w:rPr>
          <w:rFonts w:ascii="Times New Roman" w:hAnsi="Times New Roman"/>
          <w:sz w:val="24"/>
        </w:rPr>
        <w:t>f</w:t>
      </w:r>
      <w:r w:rsidR="00AC4344" w:rsidRPr="00443937">
        <w:rPr>
          <w:rFonts w:ascii="Times New Roman" w:hAnsi="Times New Roman"/>
          <w:sz w:val="24"/>
        </w:rPr>
        <w:t xml:space="preserve">all 2002, </w:t>
      </w:r>
      <w:r w:rsidR="000022DE" w:rsidRPr="00443937">
        <w:rPr>
          <w:rFonts w:ascii="Times New Roman" w:hAnsi="Times New Roman"/>
          <w:sz w:val="24"/>
        </w:rPr>
        <w:t xml:space="preserve">when the U.S. Congress voted to authorize the use of force against Iraq, </w:t>
      </w:r>
      <w:r w:rsidR="00AC4344" w:rsidRPr="00443937">
        <w:rPr>
          <w:rFonts w:ascii="Times New Roman" w:hAnsi="Times New Roman"/>
          <w:sz w:val="24"/>
        </w:rPr>
        <w:t xml:space="preserve">it </w:t>
      </w:r>
      <w:r w:rsidR="00792F95">
        <w:rPr>
          <w:rFonts w:ascii="Times New Roman" w:hAnsi="Times New Roman"/>
          <w:sz w:val="24"/>
        </w:rPr>
        <w:t>helped President George W. Bush</w:t>
      </w:r>
      <w:r w:rsidR="00792F95" w:rsidRPr="00443937">
        <w:rPr>
          <w:rFonts w:ascii="Times New Roman" w:hAnsi="Times New Roman"/>
          <w:sz w:val="24"/>
        </w:rPr>
        <w:t xml:space="preserve"> </w:t>
      </w:r>
      <w:r w:rsidR="00596E45" w:rsidRPr="00443937">
        <w:rPr>
          <w:rFonts w:ascii="Times New Roman" w:hAnsi="Times New Roman"/>
          <w:sz w:val="24"/>
        </w:rPr>
        <w:t xml:space="preserve">take the nation </w:t>
      </w:r>
      <w:r w:rsidR="002B03EF" w:rsidRPr="00443937">
        <w:rPr>
          <w:rFonts w:ascii="Times New Roman" w:hAnsi="Times New Roman"/>
          <w:sz w:val="24"/>
        </w:rPr>
        <w:t>to war the following s</w:t>
      </w:r>
      <w:r w:rsidR="00AC4344" w:rsidRPr="00443937">
        <w:rPr>
          <w:rFonts w:ascii="Times New Roman" w:hAnsi="Times New Roman"/>
          <w:sz w:val="24"/>
        </w:rPr>
        <w:t xml:space="preserve">pring. </w:t>
      </w:r>
    </w:p>
    <w:p w14:paraId="63F8AA66" w14:textId="01D25EC4" w:rsidR="00067217" w:rsidRDefault="006246FD" w:rsidP="005351D4">
      <w:pPr>
        <w:ind w:firstLine="720"/>
        <w:rPr>
          <w:rFonts w:ascii="Times New Roman" w:hAnsi="Times New Roman"/>
          <w:sz w:val="24"/>
        </w:rPr>
      </w:pPr>
      <w:r>
        <w:rPr>
          <w:rFonts w:ascii="Times New Roman" w:hAnsi="Times New Roman"/>
          <w:sz w:val="24"/>
        </w:rPr>
        <w:t>Most</w:t>
      </w:r>
      <w:r w:rsidR="00AC4344" w:rsidRPr="00443937">
        <w:rPr>
          <w:rFonts w:ascii="Times New Roman" w:hAnsi="Times New Roman"/>
          <w:sz w:val="24"/>
        </w:rPr>
        <w:t xml:space="preserve"> </w:t>
      </w:r>
      <w:r w:rsidR="003D584E">
        <w:rPr>
          <w:rFonts w:ascii="Times New Roman" w:hAnsi="Times New Roman"/>
          <w:sz w:val="24"/>
        </w:rPr>
        <w:t>observers have attributed this</w:t>
      </w:r>
      <w:r w:rsidR="00AC4344" w:rsidRPr="00443937">
        <w:rPr>
          <w:rFonts w:ascii="Times New Roman" w:hAnsi="Times New Roman"/>
          <w:sz w:val="24"/>
        </w:rPr>
        <w:t xml:space="preserve"> 9/11 effect </w:t>
      </w:r>
      <w:r w:rsidR="00B34FD2">
        <w:rPr>
          <w:rFonts w:ascii="Times New Roman" w:hAnsi="Times New Roman"/>
          <w:sz w:val="24"/>
        </w:rPr>
        <w:t xml:space="preserve">to </w:t>
      </w:r>
      <w:r w:rsidR="00C77017">
        <w:rPr>
          <w:rFonts w:ascii="Times New Roman" w:hAnsi="Times New Roman"/>
          <w:sz w:val="24"/>
        </w:rPr>
        <w:t xml:space="preserve">public </w:t>
      </w:r>
      <w:r w:rsidR="00751644">
        <w:rPr>
          <w:rFonts w:ascii="Times New Roman" w:hAnsi="Times New Roman"/>
          <w:sz w:val="24"/>
        </w:rPr>
        <w:t>threat perceptions,</w:t>
      </w:r>
      <w:r w:rsidR="007A3D06" w:rsidRPr="00443937">
        <w:rPr>
          <w:rFonts w:ascii="Times New Roman" w:hAnsi="Times New Roman"/>
          <w:sz w:val="24"/>
        </w:rPr>
        <w:t xml:space="preserve"> </w:t>
      </w:r>
      <w:r w:rsidR="00751644">
        <w:rPr>
          <w:rFonts w:ascii="Times New Roman" w:hAnsi="Times New Roman"/>
          <w:sz w:val="24"/>
        </w:rPr>
        <w:t xml:space="preserve">fear and anxiety, </w:t>
      </w:r>
      <w:r w:rsidR="00C45DD1">
        <w:rPr>
          <w:rFonts w:ascii="Times New Roman" w:hAnsi="Times New Roman"/>
          <w:sz w:val="24"/>
        </w:rPr>
        <w:t xml:space="preserve">an </w:t>
      </w:r>
      <w:r w:rsidR="006A2EC2" w:rsidRPr="00443937">
        <w:rPr>
          <w:rFonts w:ascii="Times New Roman" w:hAnsi="Times New Roman"/>
          <w:sz w:val="24"/>
        </w:rPr>
        <w:t xml:space="preserve">alarmist </w:t>
      </w:r>
      <w:r w:rsidR="00C77017">
        <w:rPr>
          <w:rFonts w:ascii="Times New Roman" w:hAnsi="Times New Roman"/>
          <w:sz w:val="24"/>
        </w:rPr>
        <w:t xml:space="preserve">administration </w:t>
      </w:r>
      <w:r w:rsidR="006A2EC2" w:rsidRPr="00443937">
        <w:rPr>
          <w:rFonts w:ascii="Times New Roman" w:hAnsi="Times New Roman"/>
          <w:sz w:val="24"/>
        </w:rPr>
        <w:t>discourse</w:t>
      </w:r>
      <w:r w:rsidR="00C22D87">
        <w:rPr>
          <w:rFonts w:ascii="Times New Roman" w:hAnsi="Times New Roman"/>
          <w:sz w:val="24"/>
        </w:rPr>
        <w:t>,</w:t>
      </w:r>
      <w:r w:rsidR="006A2EC2" w:rsidRPr="00443937">
        <w:rPr>
          <w:rFonts w:ascii="Times New Roman" w:hAnsi="Times New Roman"/>
          <w:sz w:val="24"/>
        </w:rPr>
        <w:t xml:space="preserve"> and an echoing </w:t>
      </w:r>
      <w:r w:rsidR="00C22D87">
        <w:rPr>
          <w:rFonts w:ascii="Times New Roman" w:hAnsi="Times New Roman"/>
          <w:sz w:val="24"/>
        </w:rPr>
        <w:t xml:space="preserve">media </w:t>
      </w:r>
      <w:r w:rsidR="006F1C89">
        <w:rPr>
          <w:rFonts w:ascii="Times New Roman" w:hAnsi="Times New Roman"/>
          <w:sz w:val="24"/>
        </w:rPr>
        <w:fldChar w:fldCharType="begin">
          <w:fldData xml:space="preserve">PEVuZE5vdGU+PENpdGU+PEF1dGhvcj5BbHRoZWlkZTwvQXV0aG9yPjxZZWFyPjIwMDk8L1llYXI+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BbHRoZWlkZTwvQXV0aG9yPjxZZWFyPjIwMDk8L1llYXI+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6F1C89">
        <w:rPr>
          <w:rFonts w:ascii="Times New Roman" w:hAnsi="Times New Roman"/>
          <w:sz w:val="24"/>
        </w:rPr>
      </w:r>
      <w:r w:rsidR="006F1C89">
        <w:rPr>
          <w:rFonts w:ascii="Times New Roman" w:hAnsi="Times New Roman"/>
          <w:sz w:val="24"/>
        </w:rPr>
        <w:fldChar w:fldCharType="separate"/>
      </w:r>
      <w:r w:rsidR="006F1C89">
        <w:rPr>
          <w:rFonts w:ascii="Times New Roman" w:hAnsi="Times New Roman"/>
          <w:noProof/>
          <w:sz w:val="24"/>
        </w:rPr>
        <w:t>(e.g., Altheide 2009; Gadarian 2010; Lustick 2006; Nacos et al. 2011; Pyszczynski et al. 2006)</w:t>
      </w:r>
      <w:r w:rsidR="006F1C89">
        <w:rPr>
          <w:rFonts w:ascii="Times New Roman" w:hAnsi="Times New Roman"/>
          <w:sz w:val="24"/>
        </w:rPr>
        <w:fldChar w:fldCharType="end"/>
      </w:r>
      <w:r w:rsidR="00AC4344" w:rsidRPr="00443937">
        <w:rPr>
          <w:rFonts w:ascii="Times New Roman" w:hAnsi="Times New Roman"/>
          <w:sz w:val="24"/>
        </w:rPr>
        <w:t xml:space="preserve">. </w:t>
      </w:r>
      <w:r w:rsidR="00013A84">
        <w:rPr>
          <w:rFonts w:ascii="Times New Roman" w:hAnsi="Times New Roman"/>
          <w:sz w:val="24"/>
        </w:rPr>
        <w:t xml:space="preserve"> </w:t>
      </w:r>
      <w:r w:rsidR="005351D4">
        <w:rPr>
          <w:rFonts w:ascii="Times New Roman" w:hAnsi="Times New Roman"/>
          <w:sz w:val="24"/>
        </w:rPr>
        <w:t xml:space="preserve">For example, </w:t>
      </w:r>
      <w:r w:rsidR="00207A84" w:rsidRPr="00735E2B">
        <w:rPr>
          <w:rFonts w:ascii="Times New Roman" w:hAnsi="Times New Roman"/>
          <w:sz w:val="24"/>
        </w:rPr>
        <w:t xml:space="preserve">Gadarian </w:t>
      </w:r>
      <w:r w:rsidR="00DD3895">
        <w:rPr>
          <w:rFonts w:ascii="Times New Roman" w:hAnsi="Times New Roman"/>
          <w:sz w:val="24"/>
        </w:rPr>
        <w:fldChar w:fldCharType="begin"/>
      </w:r>
      <w:r w:rsidR="00747C1F">
        <w:rPr>
          <w:rFonts w:ascii="Times New Roman" w:hAnsi="Times New Roman"/>
          <w:sz w:val="24"/>
        </w:rPr>
        <w:instrText xml:space="preserve"> ADDIN EN.CITE &lt;EndNote&gt;&lt;Cite ExcludeAuth="1"&gt;&lt;Author&gt;Gadarian&lt;/Author&gt;&lt;Year&gt;2010&lt;/Year&gt;&lt;RecNum&gt;1325&lt;/RecNum&gt;&lt;Pages&gt;469&lt;/Pages&gt;&lt;DisplayText&gt;(2010: 469)&lt;/DisplayText&gt;&lt;record&gt;&lt;rec-number&gt;1325&lt;/rec-number&gt;&lt;foreign-keys&gt;&lt;key app="EN" db-id="f9szsa2f9p9eztes9xpvvdtdaederv5rea5s" timestamp="1274717213"&gt;1325&lt;/key&gt;&lt;key app="ENWeb" db-id="ThguHQrtqgcAADHRs@o"&gt;1251&lt;/key&gt;&lt;/foreign-keys&gt;&lt;ref-type name="Journal Article"&gt;17&lt;/ref-type&gt;&lt;contributors&gt;&lt;authors&gt;&lt;author&gt;Gadarian,Shana Kushner&lt;/author&gt;&lt;/authors&gt;&lt;/contributors&gt;&lt;titles&gt;&lt;title&gt;The Politics of Threat: How Terrorism News Shapes Foreign Policy Attitudes&lt;/title&gt;&lt;secondary-title&gt;Journal of Politics&lt;/secondary-title&gt;&lt;short-title&gt;Politics of Threat&lt;/short-title&gt;&lt;/titles&gt;&lt;periodical&gt;&lt;full-title&gt;Journal of Politics&lt;/full-title&gt;&lt;/periodical&gt;&lt;pages&gt;469–483&lt;/pages&gt;&lt;volume&gt;72&lt;/volume&gt;&lt;number&gt;02&lt;/number&gt;&lt;dates&gt;&lt;year&gt;2010&lt;/year&gt;&lt;/dates&gt;&lt;publisher&gt;Cambridge Journals Online&lt;/publisher&gt;&lt;isbn&gt;0022-3816&lt;/isbn&gt;&lt;urls&gt;&lt;related-urls&gt;&lt;url&gt;http://journals.cambridge.org/action/displayAbstract?fromPage=online&amp;amp;aid=7418160&amp;amp;fulltextType=RA&amp;amp;fileId=S0022381609990910&lt;/url&gt;&lt;/related-urls&gt;&lt;/urls&gt;&lt;electronic-resource-num&gt;doi:10.1017/S0022381609990910&lt;/electronic-resource-num&gt;&lt;access-date&gt;2010&lt;/access-date&gt;&lt;/record&gt;&lt;/Cite&gt;&lt;/EndNote&gt;</w:instrText>
      </w:r>
      <w:r w:rsidR="00DD3895">
        <w:rPr>
          <w:rFonts w:ascii="Times New Roman" w:hAnsi="Times New Roman"/>
          <w:sz w:val="24"/>
        </w:rPr>
        <w:fldChar w:fldCharType="separate"/>
      </w:r>
      <w:r w:rsidR="00DD3895">
        <w:rPr>
          <w:rFonts w:ascii="Times New Roman" w:hAnsi="Times New Roman"/>
          <w:noProof/>
          <w:sz w:val="24"/>
        </w:rPr>
        <w:t>(2010: 469)</w:t>
      </w:r>
      <w:r w:rsidR="00DD3895">
        <w:rPr>
          <w:rFonts w:ascii="Times New Roman" w:hAnsi="Times New Roman"/>
          <w:sz w:val="24"/>
        </w:rPr>
        <w:fldChar w:fldCharType="end"/>
      </w:r>
      <w:r w:rsidR="00207A84" w:rsidRPr="00735E2B">
        <w:rPr>
          <w:rFonts w:ascii="Times New Roman" w:hAnsi="Times New Roman"/>
          <w:sz w:val="24"/>
        </w:rPr>
        <w:t xml:space="preserve"> contends that</w:t>
      </w:r>
      <w:r w:rsidR="00207A84">
        <w:rPr>
          <w:rFonts w:ascii="Times New Roman" w:hAnsi="Times New Roman"/>
          <w:sz w:val="24"/>
        </w:rPr>
        <w:t>, once</w:t>
      </w:r>
      <w:r w:rsidR="00207A84" w:rsidRPr="00735E2B">
        <w:rPr>
          <w:rFonts w:ascii="Times New Roman" w:hAnsi="Times New Roman"/>
          <w:sz w:val="24"/>
        </w:rPr>
        <w:t xml:space="preserve"> the attacks</w:t>
      </w:r>
      <w:r w:rsidR="00207A84">
        <w:rPr>
          <w:rFonts w:ascii="Times New Roman" w:hAnsi="Times New Roman"/>
          <w:sz w:val="24"/>
        </w:rPr>
        <w:t xml:space="preserve"> had</w:t>
      </w:r>
      <w:r w:rsidR="00207A84" w:rsidRPr="00735E2B">
        <w:rPr>
          <w:rFonts w:ascii="Times New Roman" w:hAnsi="Times New Roman"/>
          <w:sz w:val="24"/>
        </w:rPr>
        <w:t xml:space="preserve"> “shattered America’s sense of invulne</w:t>
      </w:r>
      <w:r w:rsidR="00207A84">
        <w:rPr>
          <w:rFonts w:ascii="Times New Roman" w:hAnsi="Times New Roman"/>
          <w:sz w:val="24"/>
        </w:rPr>
        <w:t xml:space="preserve">rability and unparalleled might,…the media’s emphasis on threatening information…increased the public’s probability of supporting the hawkish policies advocated by political leaders, principally the president.” </w:t>
      </w:r>
    </w:p>
    <w:p w14:paraId="7A31101B" w14:textId="73DE574D" w:rsidR="000253C2" w:rsidRDefault="00067217" w:rsidP="000253C2">
      <w:pPr>
        <w:ind w:firstLine="720"/>
        <w:rPr>
          <w:rFonts w:ascii="Times New Roman" w:hAnsi="Times New Roman"/>
          <w:sz w:val="24"/>
        </w:rPr>
      </w:pPr>
      <w:r>
        <w:rPr>
          <w:rFonts w:ascii="Times New Roman" w:hAnsi="Times New Roman"/>
          <w:sz w:val="24"/>
        </w:rPr>
        <w:t xml:space="preserve">However, studies examining public emotions and attitudes toward Iraq have found </w:t>
      </w:r>
      <w:r w:rsidR="00BB5007">
        <w:rPr>
          <w:rFonts w:ascii="Times New Roman" w:hAnsi="Times New Roman"/>
          <w:sz w:val="24"/>
        </w:rPr>
        <w:t xml:space="preserve">that </w:t>
      </w:r>
      <w:r w:rsidR="000253C2">
        <w:rPr>
          <w:rFonts w:ascii="Times New Roman" w:hAnsi="Times New Roman"/>
          <w:sz w:val="24"/>
        </w:rPr>
        <w:t>anger at the terrorists was a much stronger predictor of public belligerence</w:t>
      </w:r>
      <w:r>
        <w:rPr>
          <w:rFonts w:ascii="Times New Roman" w:hAnsi="Times New Roman"/>
          <w:sz w:val="24"/>
        </w:rPr>
        <w:t xml:space="preserve"> toward Iraq</w:t>
      </w:r>
      <w:r w:rsidR="000253C2">
        <w:rPr>
          <w:rFonts w:ascii="Times New Roman" w:hAnsi="Times New Roman"/>
          <w:sz w:val="24"/>
        </w:rPr>
        <w:t xml:space="preserve"> than was fear</w:t>
      </w:r>
      <w:r w:rsidR="00BB5007">
        <w:rPr>
          <w:rFonts w:ascii="Times New Roman" w:hAnsi="Times New Roman"/>
          <w:sz w:val="24"/>
        </w:rPr>
        <w:t xml:space="preserve"> </w: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7IHNlZSBhbHNvIGNvbnZlbmllbmNlIHNhbXBsZSBzdHVkaWVzIGJ5IENoZXVu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7IHNlZSBhbHNvIGNvbnZlbmllbmNlIHNhbXBsZSBzdHVkaWVzIGJ5IENoZXVu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r>
      <w:r w:rsidR="00747C1F">
        <w:rPr>
          <w:rFonts w:ascii="Times New Roman" w:hAnsi="Times New Roman"/>
          <w:sz w:val="24"/>
        </w:rPr>
        <w:fldChar w:fldCharType="separate"/>
      </w:r>
      <w:r w:rsidR="00747C1F">
        <w:rPr>
          <w:rFonts w:ascii="Times New Roman" w:hAnsi="Times New Roman"/>
          <w:noProof/>
          <w:sz w:val="24"/>
        </w:rPr>
        <w:t>(Huddy et al. 2007; Skitka et al. 2006; see also convenience sample studies by Cheung-Blunden &amp; Blunden 2008a; Cheung-Blunden &amp; Blunden 2008b)</w:t>
      </w:r>
      <w:r w:rsidR="00747C1F">
        <w:rPr>
          <w:rFonts w:ascii="Times New Roman" w:hAnsi="Times New Roman"/>
          <w:sz w:val="24"/>
        </w:rPr>
        <w:fldChar w:fldCharType="end"/>
      </w:r>
      <w:r w:rsidR="005351D4">
        <w:rPr>
          <w:rFonts w:ascii="Times New Roman" w:hAnsi="Times New Roman"/>
          <w:sz w:val="24"/>
        </w:rPr>
        <w:t xml:space="preserve">. </w:t>
      </w:r>
      <w:r w:rsidR="00013A84">
        <w:rPr>
          <w:rFonts w:ascii="Times New Roman" w:hAnsi="Times New Roman"/>
          <w:sz w:val="24"/>
        </w:rPr>
        <w:t xml:space="preserve"> </w:t>
      </w:r>
      <w:r w:rsidR="005351D4">
        <w:rPr>
          <w:rFonts w:ascii="Times New Roman" w:hAnsi="Times New Roman"/>
          <w:sz w:val="24"/>
        </w:rPr>
        <w:t xml:space="preserve">Huddy et al. (2007) </w:t>
      </w:r>
      <w:r w:rsidR="00BB5007">
        <w:rPr>
          <w:rFonts w:ascii="Times New Roman" w:hAnsi="Times New Roman"/>
          <w:sz w:val="24"/>
        </w:rPr>
        <w:t>attr</w:t>
      </w:r>
      <w:r w:rsidR="000253C2">
        <w:rPr>
          <w:rFonts w:ascii="Times New Roman" w:hAnsi="Times New Roman"/>
          <w:sz w:val="24"/>
        </w:rPr>
        <w:t>ibute this</w:t>
      </w:r>
      <w:r w:rsidR="00BB5007">
        <w:rPr>
          <w:rFonts w:ascii="Times New Roman" w:hAnsi="Times New Roman"/>
          <w:sz w:val="24"/>
        </w:rPr>
        <w:t xml:space="preserve"> </w:t>
      </w:r>
      <w:r w:rsidR="0097309E">
        <w:rPr>
          <w:rFonts w:ascii="Times New Roman" w:hAnsi="Times New Roman"/>
          <w:sz w:val="24"/>
        </w:rPr>
        <w:t>to anger’s tendencies</w:t>
      </w:r>
      <w:r w:rsidR="00BB5007">
        <w:rPr>
          <w:rFonts w:ascii="Times New Roman" w:hAnsi="Times New Roman"/>
          <w:sz w:val="24"/>
        </w:rPr>
        <w:t xml:space="preserve"> to attenuate perceived risks and </w:t>
      </w:r>
      <w:r w:rsidR="00EB37F4">
        <w:rPr>
          <w:rFonts w:ascii="Times New Roman" w:hAnsi="Times New Roman"/>
          <w:sz w:val="24"/>
        </w:rPr>
        <w:t>to promote simple heuristic reasoning</w:t>
      </w:r>
      <w:r w:rsidR="005351D4">
        <w:rPr>
          <w:rFonts w:ascii="Times New Roman" w:hAnsi="Times New Roman"/>
          <w:sz w:val="24"/>
        </w:rPr>
        <w:t>.</w:t>
      </w:r>
      <w:r w:rsidR="000253C2">
        <w:rPr>
          <w:rFonts w:ascii="Times New Roman" w:hAnsi="Times New Roman"/>
          <w:sz w:val="24"/>
        </w:rPr>
        <w:t xml:space="preserve"> </w:t>
      </w:r>
      <w:r w:rsidR="00013A84">
        <w:rPr>
          <w:rFonts w:ascii="Times New Roman" w:hAnsi="Times New Roman"/>
          <w:sz w:val="24"/>
        </w:rPr>
        <w:t xml:space="preserve">However, other </w:t>
      </w:r>
      <w:r w:rsidR="0097309E">
        <w:rPr>
          <w:rFonts w:ascii="Times New Roman" w:hAnsi="Times New Roman"/>
          <w:sz w:val="24"/>
        </w:rPr>
        <w:t>“</w:t>
      </w:r>
      <w:r w:rsidR="00EB37F4">
        <w:rPr>
          <w:rFonts w:ascii="Times New Roman" w:hAnsi="Times New Roman"/>
          <w:sz w:val="24"/>
        </w:rPr>
        <w:t xml:space="preserve">carryover </w:t>
      </w:r>
      <w:r w:rsidR="00EB37F4">
        <w:rPr>
          <w:rFonts w:ascii="Times New Roman" w:hAnsi="Times New Roman"/>
          <w:color w:val="000000"/>
          <w:sz w:val="24"/>
        </w:rPr>
        <w:t>effect</w:t>
      </w:r>
      <w:r w:rsidR="00013A84">
        <w:rPr>
          <w:rFonts w:ascii="Times New Roman" w:hAnsi="Times New Roman"/>
          <w:color w:val="000000"/>
          <w:sz w:val="24"/>
        </w:rPr>
        <w:t>s</w:t>
      </w:r>
      <w:r w:rsidR="0097309E">
        <w:rPr>
          <w:rFonts w:ascii="Times New Roman" w:hAnsi="Times New Roman"/>
          <w:color w:val="000000"/>
          <w:sz w:val="24"/>
        </w:rPr>
        <w:t>”</w:t>
      </w:r>
      <w:r w:rsidR="000253C2">
        <w:rPr>
          <w:rFonts w:ascii="Times New Roman" w:hAnsi="Times New Roman"/>
          <w:color w:val="000000"/>
          <w:sz w:val="24"/>
        </w:rPr>
        <w:t xml:space="preserve"> of anger</w:t>
      </w:r>
      <w:r w:rsidR="0097309E">
        <w:rPr>
          <w:rFonts w:ascii="Times New Roman" w:hAnsi="Times New Roman"/>
          <w:color w:val="000000"/>
          <w:sz w:val="24"/>
        </w:rPr>
        <w:t xml:space="preserve"> </w:t>
      </w:r>
      <w:r w:rsidR="00013A84">
        <w:rPr>
          <w:rFonts w:ascii="Times New Roman" w:hAnsi="Times New Roman"/>
          <w:color w:val="000000"/>
          <w:sz w:val="24"/>
        </w:rPr>
        <w:t xml:space="preserve">might have affected support for war.  Just as </w:t>
      </w:r>
      <w:r w:rsidR="0097309E">
        <w:rPr>
          <w:rFonts w:ascii="Times New Roman" w:hAnsi="Times New Roman"/>
          <w:color w:val="000000"/>
          <w:sz w:val="24"/>
        </w:rPr>
        <w:t>a</w:t>
      </w:r>
      <w:r w:rsidR="00FF222C">
        <w:rPr>
          <w:rFonts w:ascii="Times New Roman" w:hAnsi="Times New Roman"/>
          <w:sz w:val="24"/>
        </w:rPr>
        <w:t>nger over a serious, inadequately punished offense lead</w:t>
      </w:r>
      <w:r w:rsidR="000253C2">
        <w:rPr>
          <w:rFonts w:ascii="Times New Roman" w:hAnsi="Times New Roman"/>
          <w:sz w:val="24"/>
        </w:rPr>
        <w:t>s</w:t>
      </w:r>
      <w:r w:rsidR="00FF222C">
        <w:rPr>
          <w:rFonts w:ascii="Times New Roman" w:hAnsi="Times New Roman"/>
          <w:sz w:val="24"/>
        </w:rPr>
        <w:t xml:space="preserve"> people to lash out against uninvolved individuals</w:t>
      </w:r>
      <w:r w:rsidR="00013A84">
        <w:rPr>
          <w:rFonts w:ascii="Times New Roman" w:hAnsi="Times New Roman"/>
          <w:sz w:val="24"/>
        </w:rPr>
        <w:t xml:space="preserve">, perhaps Americans felt a need to lash out after 9/11 </w:t>
      </w:r>
      <w:r w:rsidR="006F1C89">
        <w:rPr>
          <w:rFonts w:ascii="Times New Roman" w:hAnsi="Times New Roman"/>
          <w:sz w:val="24"/>
        </w:rPr>
        <w:fldChar w:fldCharType="begin">
          <w:fldData xml:space="preserve">PEVuZE5vdGU+PENpdGU+PEF1dGhvcj5CdXNobWFuPC9BdXRob3I+PFllYXI+MjAwNTwvWWVhcj48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CdXNobWFuPC9BdXRob3I+PFllYXI+MjAwNTwvWWVhcj48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6F1C89">
        <w:rPr>
          <w:rFonts w:ascii="Times New Roman" w:hAnsi="Times New Roman"/>
          <w:sz w:val="24"/>
        </w:rPr>
      </w:r>
      <w:r w:rsidR="006F1C89">
        <w:rPr>
          <w:rFonts w:ascii="Times New Roman" w:hAnsi="Times New Roman"/>
          <w:sz w:val="24"/>
        </w:rPr>
        <w:fldChar w:fldCharType="separate"/>
      </w:r>
      <w:r w:rsidR="006F1C89">
        <w:rPr>
          <w:rFonts w:ascii="Times New Roman" w:hAnsi="Times New Roman"/>
          <w:noProof/>
          <w:sz w:val="24"/>
        </w:rPr>
        <w:t>(Bushman et al. 2005; Marcus-</w:t>
      </w:r>
      <w:r w:rsidR="006F1C89">
        <w:rPr>
          <w:rFonts w:ascii="Times New Roman" w:hAnsi="Times New Roman"/>
          <w:noProof/>
          <w:sz w:val="24"/>
        </w:rPr>
        <w:lastRenderedPageBreak/>
        <w:t>Newhall et al. 2000; Pedersen et al. 2008)</w:t>
      </w:r>
      <w:r w:rsidR="006F1C89">
        <w:rPr>
          <w:rFonts w:ascii="Times New Roman" w:hAnsi="Times New Roman"/>
          <w:sz w:val="24"/>
        </w:rPr>
        <w:fldChar w:fldCharType="end"/>
      </w:r>
      <w:r w:rsidR="00FF222C">
        <w:rPr>
          <w:rFonts w:ascii="Times New Roman" w:hAnsi="Times New Roman"/>
          <w:sz w:val="24"/>
        </w:rPr>
        <w:t xml:space="preserve">. </w:t>
      </w:r>
      <w:r w:rsidR="00013A84">
        <w:rPr>
          <w:rFonts w:ascii="Times New Roman" w:hAnsi="Times New Roman"/>
          <w:sz w:val="24"/>
        </w:rPr>
        <w:t xml:space="preserve"> </w:t>
      </w:r>
      <w:r w:rsidR="00FF222C">
        <w:rPr>
          <w:rFonts w:ascii="Times New Roman" w:hAnsi="Times New Roman"/>
          <w:sz w:val="24"/>
        </w:rPr>
        <w:t xml:space="preserve">Although studied </w:t>
      </w:r>
      <w:r w:rsidR="000253C2">
        <w:rPr>
          <w:rFonts w:ascii="Times New Roman" w:hAnsi="Times New Roman"/>
          <w:sz w:val="24"/>
        </w:rPr>
        <w:t xml:space="preserve">mainly </w:t>
      </w:r>
      <w:r w:rsidR="00FF222C">
        <w:rPr>
          <w:rFonts w:ascii="Times New Roman" w:hAnsi="Times New Roman"/>
          <w:sz w:val="24"/>
        </w:rPr>
        <w:t xml:space="preserve">in interpersonal contexts, </w:t>
      </w:r>
      <w:r w:rsidR="000253C2">
        <w:rPr>
          <w:rFonts w:ascii="Times New Roman" w:hAnsi="Times New Roman"/>
          <w:sz w:val="24"/>
        </w:rPr>
        <w:t xml:space="preserve">similar effects have been observed </w:t>
      </w:r>
      <w:r w:rsidR="00FF222C">
        <w:rPr>
          <w:rFonts w:ascii="Times New Roman" w:hAnsi="Times New Roman"/>
          <w:sz w:val="24"/>
        </w:rPr>
        <w:t xml:space="preserve">in </w:t>
      </w:r>
      <w:r w:rsidR="000253C2">
        <w:rPr>
          <w:rFonts w:ascii="Times New Roman" w:hAnsi="Times New Roman"/>
          <w:sz w:val="24"/>
        </w:rPr>
        <w:t>other</w:t>
      </w:r>
      <w:r w:rsidR="00FF222C">
        <w:rPr>
          <w:rFonts w:ascii="Times New Roman" w:hAnsi="Times New Roman"/>
          <w:sz w:val="24"/>
        </w:rPr>
        <w:t xml:space="preserve"> contexts</w:t>
      </w:r>
      <w:r w:rsidR="000253C2">
        <w:rPr>
          <w:rFonts w:ascii="Times New Roman" w:hAnsi="Times New Roman"/>
          <w:sz w:val="24"/>
        </w:rPr>
        <w:t xml:space="preserve"> as well</w:t>
      </w:r>
      <w:r w:rsidR="00FF222C">
        <w:rPr>
          <w:rFonts w:ascii="Times New Roman" w:hAnsi="Times New Roman"/>
          <w:sz w:val="24"/>
        </w:rPr>
        <w:t xml:space="preserve">, including intergroup ones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Tetlock&lt;/Author&gt;&lt;Year&gt;2007&lt;/Year&gt;&lt;RecNum&gt;1204&lt;/RecNum&gt;&lt;Prefix&gt;e.g.`, &lt;/Prefix&gt;&lt;DisplayText&gt;(e.g., Tetlock et al. 2007; Vasquez et al. 2010)&lt;/DisplayText&gt;&lt;record&gt;&lt;rec-number&gt;1204&lt;/rec-number&gt;&lt;foreign-keys&gt;&lt;key app="EN" db-id="f9szsa2f9p9eztes9xpvvdtdaederv5rea5s" timestamp="1261500522"&gt;1204&lt;/key&gt;&lt;key app="ENWeb" db-id="ThguHQrtqgcAADHRs@o"&gt;1135&lt;/key&gt;&lt;/foreign-keys&gt;&lt;ref-type name="Journal Article"&gt;17&lt;/ref-type&gt;&lt;contributors&gt;&lt;authors&gt;&lt;author&gt;Tetlock, Philip E.&lt;/author&gt;&lt;author&gt;Visser, Penny S.&lt;/author&gt;&lt;author&gt;Singh, Ramadhar&lt;/author&gt;&lt;author&gt;Polifroni, Mark&lt;/author&gt;&lt;author&gt;Scott, Amanda&lt;/author&gt;&lt;author&gt;Elson, Beth&lt;/author&gt;&lt;author&gt;Mazzocco, Philip&lt;/author&gt;&lt;author&gt;Rescober, Phillip&lt;/author&gt;&lt;/authors&gt;&lt;/contributors&gt;&lt;titles&gt;&lt;title&gt;People as intuitive prosecutors: The impact of social-control goals on attributions of responsibility&lt;/title&gt;&lt;secondary-title&gt;Journal of Experimental Social Psychology&lt;/secondary-title&gt;&lt;short-title&gt;People as Intuitive Prosecutors&lt;/short-title&gt;&lt;/titles&gt;&lt;periodical&gt;&lt;full-title&gt;Journal of Experimental Social Psychology&lt;/full-title&gt;&lt;/periodical&gt;&lt;pages&gt;195–209&lt;/pages&gt;&lt;volume&gt;43&lt;/volume&gt;&lt;number&gt;2&lt;/number&gt;&lt;dates&gt;&lt;year&gt;2007&lt;/year&gt;&lt;/dates&gt;&lt;urls&gt;&lt;/urls&gt;&lt;/record&gt;&lt;/Cite&gt;&lt;Cite&gt;&lt;Author&gt;Vasquez&lt;/Author&gt;&lt;Year&gt;2010&lt;/Year&gt;&lt;RecNum&gt;1447&lt;/RecNum&gt;&lt;record&gt;&lt;rec-number&gt;1447&lt;/rec-number&gt;&lt;foreign-keys&gt;&lt;key app="EN" db-id="f9szsa2f9p9eztes9xpvvdtdaederv5rea5s" timestamp="1315588043"&gt;1447&lt;/key&gt;&lt;/foreign-keys&gt;&lt;ref-type name="Journal Article"&gt;17&lt;/ref-type&gt;&lt;contributors&gt;&lt;authors&gt;&lt;author&gt;Vasquez, Eduardo A.&lt;/author&gt;&lt;author&gt;Lickel, Brian&lt;/author&gt;&lt;author&gt;Hennigan, Karen&lt;/author&gt;&lt;/authors&gt;&lt;/contributors&gt;&lt;titles&gt;&lt;title&gt;Gangs, displaced, and group-based aggression&lt;/title&gt;&lt;secondary-title&gt;Aggression and Violent Behavior&lt;/secondary-title&gt;&lt;/titles&gt;&lt;periodical&gt;&lt;full-title&gt;Aggression and Violent Behavior&lt;/full-title&gt;&lt;/periodical&gt;&lt;pages&gt;130–140&lt;/pages&gt;&lt;volume&gt;15&lt;/volume&gt;&lt;number&gt;2&lt;/number&gt;&lt;dates&gt;&lt;year&gt;2010&lt;/year&gt;&lt;/dates&gt;&lt;publisher&gt;Elsevier&lt;/publisher&gt;&lt;isbn&gt;1359-1789&lt;/isbn&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e.g., Tetlock et al. 2007; Vasquez et al. 2010)</w:t>
      </w:r>
      <w:r w:rsidR="00EE7E9B">
        <w:rPr>
          <w:rFonts w:ascii="Times New Roman" w:hAnsi="Times New Roman"/>
          <w:sz w:val="24"/>
        </w:rPr>
        <w:fldChar w:fldCharType="end"/>
      </w:r>
      <w:r w:rsidR="00493BB3">
        <w:rPr>
          <w:rFonts w:ascii="Times New Roman" w:hAnsi="Times New Roman"/>
          <w:sz w:val="24"/>
        </w:rPr>
        <w:t xml:space="preserve">. </w:t>
      </w:r>
    </w:p>
    <w:p w14:paraId="70F83CFF" w14:textId="7433B7D4" w:rsidR="00BB5007" w:rsidRDefault="00432B54" w:rsidP="00EB37F4">
      <w:pPr>
        <w:ind w:firstLine="720"/>
        <w:rPr>
          <w:rFonts w:ascii="Times New Roman" w:hAnsi="Times New Roman"/>
          <w:sz w:val="24"/>
        </w:rPr>
      </w:pPr>
      <w:r>
        <w:rPr>
          <w:rFonts w:ascii="Times New Roman" w:hAnsi="Times New Roman"/>
          <w:sz w:val="24"/>
        </w:rPr>
        <w:t>However, there is another obvious explanation for the link between anger over 9/11 and war support, one that does not require any carryover effects at all, but which has received little attention in research on anger and war: m</w:t>
      </w:r>
      <w:r w:rsidR="0097309E">
        <w:rPr>
          <w:rFonts w:ascii="Times New Roman" w:hAnsi="Times New Roman"/>
          <w:sz w:val="24"/>
        </w:rPr>
        <w:t xml:space="preserve">isperceptions </w:t>
      </w:r>
      <w:r w:rsidR="00EB37F4">
        <w:rPr>
          <w:rFonts w:ascii="Times New Roman" w:hAnsi="Times New Roman"/>
          <w:sz w:val="24"/>
        </w:rPr>
        <w:t>that</w:t>
      </w:r>
      <w:r w:rsidR="000253C2">
        <w:rPr>
          <w:rFonts w:ascii="Times New Roman" w:hAnsi="Times New Roman"/>
          <w:sz w:val="24"/>
        </w:rPr>
        <w:t xml:space="preserve"> Iraq was involved in the terror attacks</w:t>
      </w:r>
      <w:r>
        <w:rPr>
          <w:rFonts w:ascii="Times New Roman" w:hAnsi="Times New Roman"/>
          <w:sz w:val="24"/>
        </w:rPr>
        <w:t xml:space="preserve"> would have led outraged citizens to want to make Iraq “pay.” </w:t>
      </w:r>
      <w:r w:rsidR="00EB37F4">
        <w:rPr>
          <w:rFonts w:ascii="Times New Roman" w:hAnsi="Times New Roman"/>
          <w:sz w:val="24"/>
        </w:rPr>
        <w:t xml:space="preserve"> </w:t>
      </w:r>
      <w:r>
        <w:rPr>
          <w:rFonts w:ascii="Times New Roman" w:hAnsi="Times New Roman"/>
          <w:sz w:val="24"/>
        </w:rPr>
        <w:t>B</w:t>
      </w:r>
      <w:r w:rsidR="0097309E">
        <w:rPr>
          <w:rFonts w:ascii="Times New Roman" w:hAnsi="Times New Roman"/>
          <w:sz w:val="24"/>
        </w:rPr>
        <w:t>y some measures</w:t>
      </w:r>
      <w:r w:rsidR="00EB37F4">
        <w:rPr>
          <w:rFonts w:ascii="Times New Roman" w:hAnsi="Times New Roman"/>
          <w:sz w:val="24"/>
        </w:rPr>
        <w:t xml:space="preserve"> </w:t>
      </w:r>
      <w:r>
        <w:rPr>
          <w:rFonts w:ascii="Times New Roman" w:hAnsi="Times New Roman"/>
          <w:sz w:val="24"/>
        </w:rPr>
        <w:t xml:space="preserve">these misperceptions </w:t>
      </w:r>
      <w:r w:rsidR="0097309E">
        <w:rPr>
          <w:rFonts w:ascii="Times New Roman" w:hAnsi="Times New Roman"/>
          <w:sz w:val="24"/>
        </w:rPr>
        <w:t xml:space="preserve">were quite </w:t>
      </w:r>
      <w:r w:rsidR="00EB37F4">
        <w:rPr>
          <w:rFonts w:ascii="Times New Roman" w:hAnsi="Times New Roman"/>
          <w:sz w:val="24"/>
        </w:rPr>
        <w:t>widespread</w:t>
      </w:r>
      <w:r w:rsidR="000253C2">
        <w:rPr>
          <w:rFonts w:ascii="Times New Roman" w:hAnsi="Times New Roman"/>
          <w:sz w:val="24"/>
        </w:rPr>
        <w:t xml:space="preserve">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Althaus&lt;/Author&gt;&lt;Year&gt;2004&lt;/Year&gt;&lt;RecNum&gt;775&lt;/RecNum&gt;&lt;DisplayText&gt;(Althaus &amp;amp; Largio 2004; Kull et al. 2003-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Cite&gt;&lt;Author&gt;Kull&lt;/Author&gt;&lt;Year&gt;2003-04&lt;/Year&gt;&lt;RecNum&gt;483&lt;/RecNum&gt;&lt;record&gt;&lt;rec-number&gt;483&lt;/rec-number&gt;&lt;foreign-keys&gt;&lt;key app="EN" db-id="f9szsa2f9p9eztes9xpvvdtdaederv5rea5s" timestamp="0"&gt;483&lt;/key&gt;&lt;key app="ENWeb" db-id="ThguHQrtqgcAADHRs@o"&gt;457&lt;/key&gt;&lt;/foreign-keys&gt;&lt;ref-type name="Journal Article"&gt;17&lt;/ref-type&gt;&lt;contributors&gt;&lt;authors&gt;&lt;author&gt;Kull, Steven&lt;/author&gt;&lt;author&gt;Ramsay, Clay&lt;/author&gt;&lt;author&gt;Lewis, Evan&lt;/author&gt;&lt;/authors&gt;&lt;/contributors&gt;&lt;titles&gt;&lt;title&gt;Misperceptions, the Media, and the Iraq War&lt;/title&gt;&lt;secondary-title&gt;Political Science Quarterly&lt;/secondary-title&gt;&lt;/titles&gt;&lt;periodical&gt;&lt;full-title&gt;Political Science Quarterly&lt;/full-title&gt;&lt;/periodical&gt;&lt;pages&gt;569–98&lt;/pages&gt;&lt;volume&gt;118&lt;/volume&gt;&lt;number&gt;4&lt;/number&gt;&lt;dates&gt;&lt;year&gt;2003-04&lt;/year&gt;&lt;/dates&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Althaus &amp; Largio 2004; Kull et al. 2003-04)</w:t>
      </w:r>
      <w:r w:rsidR="00EE7E9B">
        <w:rPr>
          <w:rFonts w:ascii="Times New Roman" w:hAnsi="Times New Roman"/>
          <w:sz w:val="24"/>
        </w:rPr>
        <w:fldChar w:fldCharType="end"/>
      </w:r>
      <w:r>
        <w:rPr>
          <w:rFonts w:ascii="Times New Roman" w:hAnsi="Times New Roman"/>
          <w:sz w:val="24"/>
        </w:rPr>
        <w:t>.</w:t>
      </w:r>
      <w:r w:rsidR="00EB37F4">
        <w:rPr>
          <w:rFonts w:ascii="Times New Roman" w:hAnsi="Times New Roman"/>
          <w:sz w:val="24"/>
        </w:rPr>
        <w:t xml:space="preserve"> Unfortunately, </w:t>
      </w:r>
      <w:r>
        <w:rPr>
          <w:rFonts w:ascii="Times New Roman" w:hAnsi="Times New Roman"/>
          <w:color w:val="000000"/>
          <w:sz w:val="24"/>
        </w:rPr>
        <w:t xml:space="preserve">no single opinion survey measured emotional reactions to 9/11, beliefs about Iraqi involvement, </w:t>
      </w:r>
      <w:r w:rsidRPr="007A076A">
        <w:rPr>
          <w:rFonts w:ascii="Times New Roman" w:hAnsi="Times New Roman"/>
          <w:color w:val="000000"/>
          <w:sz w:val="24"/>
        </w:rPr>
        <w:t>and</w:t>
      </w:r>
      <w:r>
        <w:rPr>
          <w:rFonts w:ascii="Times New Roman" w:hAnsi="Times New Roman"/>
          <w:color w:val="000000"/>
          <w:sz w:val="24"/>
        </w:rPr>
        <w:t xml:space="preserve"> support for war, although some did examine two of the three.  </w:t>
      </w:r>
      <w:r>
        <w:rPr>
          <w:rFonts w:ascii="Times New Roman" w:hAnsi="Times New Roman"/>
          <w:sz w:val="24"/>
        </w:rPr>
        <w:t>L</w:t>
      </w:r>
      <w:r w:rsidR="00FF222C">
        <w:rPr>
          <w:rFonts w:ascii="Times New Roman" w:hAnsi="Times New Roman"/>
          <w:sz w:val="24"/>
        </w:rPr>
        <w:t xml:space="preserve">acking </w:t>
      </w:r>
      <w:r w:rsidR="0018495D">
        <w:rPr>
          <w:rFonts w:ascii="Times New Roman" w:hAnsi="Times New Roman"/>
          <w:sz w:val="24"/>
        </w:rPr>
        <w:t xml:space="preserve">measures of </w:t>
      </w:r>
      <w:r w:rsidR="00EB37F4">
        <w:rPr>
          <w:rFonts w:ascii="Times New Roman" w:hAnsi="Times New Roman"/>
          <w:sz w:val="24"/>
        </w:rPr>
        <w:t xml:space="preserve">public </w:t>
      </w:r>
      <w:r w:rsidR="00BB5007">
        <w:rPr>
          <w:rFonts w:ascii="Times New Roman" w:hAnsi="Times New Roman"/>
          <w:sz w:val="24"/>
        </w:rPr>
        <w:t xml:space="preserve">beliefs about Iraqi involvement, </w:t>
      </w:r>
      <w:r w:rsidR="0097309E">
        <w:rPr>
          <w:rFonts w:ascii="Times New Roman" w:hAnsi="Times New Roman"/>
          <w:sz w:val="24"/>
        </w:rPr>
        <w:t>prior studies of emotion and support for war against Iraq were</w:t>
      </w:r>
      <w:r w:rsidR="00EB37F4">
        <w:rPr>
          <w:rFonts w:ascii="Times New Roman" w:hAnsi="Times New Roman"/>
          <w:sz w:val="24"/>
        </w:rPr>
        <w:t xml:space="preserve"> </w:t>
      </w:r>
      <w:r w:rsidR="0097309E">
        <w:rPr>
          <w:rFonts w:ascii="Times New Roman" w:hAnsi="Times New Roman"/>
          <w:sz w:val="24"/>
        </w:rPr>
        <w:t>un</w:t>
      </w:r>
      <w:r w:rsidR="00EB37F4">
        <w:rPr>
          <w:rFonts w:ascii="Times New Roman" w:hAnsi="Times New Roman"/>
          <w:sz w:val="24"/>
        </w:rPr>
        <w:t xml:space="preserve">able to </w:t>
      </w:r>
      <w:r w:rsidR="0097309E">
        <w:rPr>
          <w:rFonts w:ascii="Times New Roman" w:hAnsi="Times New Roman"/>
          <w:sz w:val="24"/>
        </w:rPr>
        <w:t xml:space="preserve">test this hypothesis, or </w:t>
      </w:r>
      <w:r w:rsidR="0018495D">
        <w:rPr>
          <w:rFonts w:ascii="Times New Roman" w:hAnsi="Times New Roman"/>
          <w:sz w:val="24"/>
        </w:rPr>
        <w:t xml:space="preserve">differentiate </w:t>
      </w:r>
      <w:r w:rsidR="0097309E">
        <w:rPr>
          <w:rFonts w:ascii="Times New Roman" w:hAnsi="Times New Roman"/>
          <w:sz w:val="24"/>
        </w:rPr>
        <w:t xml:space="preserve">it from anger </w:t>
      </w:r>
      <w:r w:rsidR="00FF222C">
        <w:rPr>
          <w:rFonts w:ascii="Times New Roman" w:hAnsi="Times New Roman"/>
          <w:sz w:val="24"/>
        </w:rPr>
        <w:t>carryover</w:t>
      </w:r>
      <w:r>
        <w:rPr>
          <w:rFonts w:ascii="Times New Roman" w:hAnsi="Times New Roman"/>
          <w:sz w:val="24"/>
        </w:rPr>
        <w:t xml:space="preserve"> effects </w:t>
      </w:r>
      <w:r w:rsidR="00B7633C">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B7633C">
        <w:rPr>
          <w:rFonts w:ascii="Times New Roman" w:hAnsi="Times New Roman"/>
          <w:sz w:val="24"/>
        </w:rPr>
      </w:r>
      <w:r w:rsidR="00B7633C">
        <w:rPr>
          <w:rFonts w:ascii="Times New Roman" w:hAnsi="Times New Roman"/>
          <w:sz w:val="24"/>
        </w:rPr>
        <w:fldChar w:fldCharType="separate"/>
      </w:r>
      <w:r w:rsidR="00B7633C">
        <w:rPr>
          <w:rFonts w:ascii="Times New Roman" w:hAnsi="Times New Roman"/>
          <w:noProof/>
          <w:sz w:val="24"/>
        </w:rPr>
        <w:t>(Huddy et al. 2007; Skitka et al. 2006)</w:t>
      </w:r>
      <w:r w:rsidR="00B7633C">
        <w:rPr>
          <w:rFonts w:ascii="Times New Roman" w:hAnsi="Times New Roman"/>
          <w:sz w:val="24"/>
        </w:rPr>
        <w:fldChar w:fldCharType="end"/>
      </w:r>
      <w:r w:rsidR="00BB5007">
        <w:rPr>
          <w:rFonts w:ascii="Times New Roman" w:hAnsi="Times New Roman"/>
          <w:sz w:val="24"/>
        </w:rPr>
        <w:t xml:space="preserve">. </w:t>
      </w:r>
      <w:r>
        <w:rPr>
          <w:rFonts w:ascii="Times New Roman" w:hAnsi="Times New Roman"/>
          <w:sz w:val="24"/>
        </w:rPr>
        <w:t xml:space="preserve"> Liberman and Skitka (2017) examined links between citizens’ beliefs about Iraqi culpability and their feelings that the Iraq War would satisfy desires for avenge, but lacked more direct measures of anger and revenge.</w:t>
      </w:r>
    </w:p>
    <w:p w14:paraId="3AE43F8E" w14:textId="0C5DD756" w:rsidR="0097309E" w:rsidRPr="0039727D" w:rsidRDefault="00A65064" w:rsidP="0039727D">
      <w:pPr>
        <w:ind w:firstLine="720"/>
        <w:rPr>
          <w:rFonts w:ascii="Times New Roman" w:hAnsi="Times New Roman"/>
          <w:color w:val="000000"/>
          <w:sz w:val="24"/>
        </w:rPr>
      </w:pPr>
      <w:r>
        <w:rPr>
          <w:rFonts w:ascii="Times New Roman" w:hAnsi="Times New Roman"/>
          <w:sz w:val="24"/>
        </w:rPr>
        <w:t xml:space="preserve">To shed more light on these questions, I constructed a new dataset </w:t>
      </w:r>
      <w:r w:rsidR="0018495D">
        <w:rPr>
          <w:rFonts w:ascii="Times New Roman" w:hAnsi="Times New Roman"/>
          <w:sz w:val="24"/>
        </w:rPr>
        <w:t>that combines</w:t>
      </w:r>
      <w:r>
        <w:rPr>
          <w:rFonts w:ascii="Times New Roman" w:hAnsi="Times New Roman"/>
          <w:sz w:val="24"/>
        </w:rPr>
        <w:t xml:space="preserve"> data from a </w:t>
      </w:r>
      <w:r w:rsidR="0039727D">
        <w:rPr>
          <w:rFonts w:ascii="Times New Roman" w:hAnsi="Times New Roman"/>
          <w:sz w:val="24"/>
        </w:rPr>
        <w:t>F</w:t>
      </w:r>
      <w:r w:rsidR="0018495D">
        <w:rPr>
          <w:rFonts w:ascii="Times New Roman" w:hAnsi="Times New Roman"/>
          <w:sz w:val="24"/>
        </w:rPr>
        <w:t xml:space="preserve">all 2001 survey on </w:t>
      </w:r>
      <w:r w:rsidR="00432B54">
        <w:rPr>
          <w:rFonts w:ascii="Times New Roman" w:hAnsi="Times New Roman"/>
          <w:sz w:val="24"/>
        </w:rPr>
        <w:t xml:space="preserve">emotional </w:t>
      </w:r>
      <w:r w:rsidR="0018495D">
        <w:rPr>
          <w:rFonts w:ascii="Times New Roman" w:hAnsi="Times New Roman"/>
          <w:sz w:val="24"/>
        </w:rPr>
        <w:t xml:space="preserve">reactions to 9/11 </w:t>
      </w:r>
      <w:r>
        <w:rPr>
          <w:rFonts w:ascii="Times New Roman" w:hAnsi="Times New Roman"/>
          <w:sz w:val="24"/>
        </w:rPr>
        <w:t xml:space="preserve">with </w:t>
      </w:r>
      <w:r w:rsidR="0039727D">
        <w:rPr>
          <w:rFonts w:ascii="Times New Roman" w:hAnsi="Times New Roman"/>
          <w:sz w:val="24"/>
        </w:rPr>
        <w:t>a</w:t>
      </w:r>
      <w:r w:rsidR="0097309E">
        <w:rPr>
          <w:rFonts w:ascii="Times New Roman" w:hAnsi="Times New Roman"/>
          <w:sz w:val="24"/>
        </w:rPr>
        <w:t xml:space="preserve"> </w:t>
      </w:r>
      <w:r w:rsidR="0039727D">
        <w:rPr>
          <w:rFonts w:ascii="Times New Roman" w:hAnsi="Times New Roman"/>
          <w:sz w:val="24"/>
        </w:rPr>
        <w:t xml:space="preserve">February </w:t>
      </w:r>
      <w:r>
        <w:rPr>
          <w:rFonts w:ascii="Times New Roman" w:hAnsi="Times New Roman"/>
          <w:sz w:val="24"/>
        </w:rPr>
        <w:t>2003 su</w:t>
      </w:r>
      <w:r w:rsidR="0039727D">
        <w:rPr>
          <w:rFonts w:ascii="Times New Roman" w:hAnsi="Times New Roman"/>
          <w:sz w:val="24"/>
        </w:rPr>
        <w:t>rvey</w:t>
      </w:r>
      <w:r w:rsidR="0018495D">
        <w:rPr>
          <w:rFonts w:ascii="Times New Roman" w:hAnsi="Times New Roman"/>
          <w:sz w:val="24"/>
        </w:rPr>
        <w:t xml:space="preserve"> on attitudes about Iraq. </w:t>
      </w:r>
      <w:r w:rsidR="0039727D">
        <w:rPr>
          <w:rFonts w:ascii="Times New Roman" w:hAnsi="Times New Roman"/>
          <w:sz w:val="24"/>
        </w:rPr>
        <w:t xml:space="preserve"> </w:t>
      </w:r>
      <w:r w:rsidR="0018495D">
        <w:rPr>
          <w:rFonts w:ascii="Times New Roman" w:hAnsi="Times New Roman"/>
          <w:sz w:val="24"/>
        </w:rPr>
        <w:t>Alt</w:t>
      </w:r>
      <w:r>
        <w:rPr>
          <w:rFonts w:ascii="Times New Roman" w:hAnsi="Times New Roman"/>
          <w:sz w:val="24"/>
        </w:rPr>
        <w:t xml:space="preserve">hough designed </w:t>
      </w:r>
      <w:r w:rsidR="0018495D">
        <w:rPr>
          <w:rFonts w:ascii="Times New Roman" w:hAnsi="Times New Roman"/>
          <w:sz w:val="24"/>
        </w:rPr>
        <w:t>independently</w:t>
      </w:r>
      <w:r>
        <w:rPr>
          <w:rFonts w:ascii="Times New Roman" w:hAnsi="Times New Roman"/>
          <w:sz w:val="24"/>
        </w:rPr>
        <w:t xml:space="preserve">, </w:t>
      </w:r>
      <w:r w:rsidR="0018495D">
        <w:rPr>
          <w:rFonts w:ascii="Times New Roman" w:hAnsi="Times New Roman"/>
          <w:sz w:val="24"/>
        </w:rPr>
        <w:t>these surveys</w:t>
      </w:r>
      <w:r>
        <w:rPr>
          <w:rFonts w:ascii="Times New Roman" w:hAnsi="Times New Roman"/>
          <w:sz w:val="24"/>
        </w:rPr>
        <w:t xml:space="preserve"> were administered by the same online survey firm </w:t>
      </w:r>
      <w:r w:rsidR="0018495D">
        <w:rPr>
          <w:rFonts w:ascii="Times New Roman" w:hAnsi="Times New Roman"/>
          <w:sz w:val="24"/>
        </w:rPr>
        <w:t xml:space="preserve">to </w:t>
      </w:r>
      <w:r w:rsidR="0018495D">
        <w:rPr>
          <w:rFonts w:ascii="Times New Roman" w:hAnsi="Times New Roman"/>
          <w:noProof/>
          <w:sz w:val="24"/>
        </w:rPr>
        <w:t>overlapping samples of</w:t>
      </w:r>
      <w:r w:rsidR="0018495D">
        <w:rPr>
          <w:rFonts w:ascii="Times New Roman" w:hAnsi="Times New Roman"/>
          <w:sz w:val="24"/>
        </w:rPr>
        <w:t xml:space="preserve"> its nationally representative respondent panel</w:t>
      </w:r>
      <w:r w:rsidR="00BF5D70">
        <w:rPr>
          <w:rFonts w:ascii="Times New Roman" w:hAnsi="Times New Roman"/>
          <w:noProof/>
          <w:sz w:val="24"/>
        </w:rPr>
        <w:t>. M</w:t>
      </w:r>
      <w:r w:rsidR="00764024">
        <w:rPr>
          <w:rFonts w:ascii="Times New Roman" w:hAnsi="Times New Roman"/>
          <w:noProof/>
          <w:sz w:val="24"/>
        </w:rPr>
        <w:t>issing data imputation methods permit incorporating additional incomplete</w:t>
      </w:r>
      <w:r w:rsidR="0018495D">
        <w:rPr>
          <w:rFonts w:ascii="Times New Roman" w:hAnsi="Times New Roman"/>
          <w:noProof/>
          <w:sz w:val="24"/>
        </w:rPr>
        <w:t xml:space="preserve"> data </w:t>
      </w:r>
      <w:r w:rsidR="00764024">
        <w:rPr>
          <w:rFonts w:ascii="Times New Roman" w:hAnsi="Times New Roman"/>
          <w:noProof/>
          <w:sz w:val="24"/>
        </w:rPr>
        <w:t>from both periods in order</w:t>
      </w:r>
      <w:r w:rsidR="0018495D">
        <w:rPr>
          <w:rFonts w:ascii="Times New Roman" w:hAnsi="Times New Roman"/>
          <w:noProof/>
          <w:sz w:val="24"/>
        </w:rPr>
        <w:t xml:space="preserve"> to </w:t>
      </w:r>
      <w:r w:rsidR="00BF5D70">
        <w:rPr>
          <w:rFonts w:ascii="Times New Roman" w:hAnsi="Times New Roman"/>
          <w:noProof/>
          <w:sz w:val="24"/>
        </w:rPr>
        <w:t>increase efficiency and decrease bias</w:t>
      </w:r>
      <w:r w:rsidR="0018495D">
        <w:rPr>
          <w:rFonts w:ascii="Times New Roman" w:hAnsi="Times New Roman"/>
          <w:noProof/>
          <w:sz w:val="24"/>
        </w:rPr>
        <w:t xml:space="preserve">es in </w:t>
      </w:r>
      <w:r w:rsidR="00764024">
        <w:rPr>
          <w:rFonts w:ascii="Times New Roman" w:hAnsi="Times New Roman"/>
          <w:noProof/>
          <w:sz w:val="24"/>
        </w:rPr>
        <w:t>the data analysis</w:t>
      </w:r>
      <w:r w:rsidR="00BF5D70">
        <w:rPr>
          <w:rFonts w:ascii="Times New Roman" w:hAnsi="Times New Roman"/>
          <w:noProof/>
          <w:sz w:val="24"/>
        </w:rPr>
        <w:t xml:space="preserve">. </w:t>
      </w:r>
    </w:p>
    <w:p w14:paraId="11E435B8" w14:textId="6F3051FE" w:rsidR="00C84DFB" w:rsidRDefault="00BF5D70" w:rsidP="008317BD">
      <w:pPr>
        <w:ind w:firstLine="720"/>
        <w:rPr>
          <w:rFonts w:ascii="Times New Roman" w:hAnsi="Times New Roman"/>
          <w:sz w:val="24"/>
        </w:rPr>
      </w:pPr>
      <w:r>
        <w:rPr>
          <w:rFonts w:ascii="Times New Roman" w:hAnsi="Times New Roman"/>
          <w:noProof/>
          <w:sz w:val="24"/>
        </w:rPr>
        <w:t xml:space="preserve">The resulting </w:t>
      </w:r>
      <w:r w:rsidR="0039727D">
        <w:rPr>
          <w:rFonts w:ascii="Times New Roman" w:hAnsi="Times New Roman"/>
          <w:noProof/>
          <w:sz w:val="24"/>
        </w:rPr>
        <w:t xml:space="preserve">retrospectively integrated </w:t>
      </w:r>
      <w:r w:rsidR="00432B54">
        <w:rPr>
          <w:rFonts w:ascii="Times New Roman" w:hAnsi="Times New Roman"/>
          <w:noProof/>
          <w:sz w:val="24"/>
        </w:rPr>
        <w:t xml:space="preserve">survey </w:t>
      </w:r>
      <w:r w:rsidR="0039727D">
        <w:rPr>
          <w:rFonts w:ascii="Times New Roman" w:hAnsi="Times New Roman"/>
          <w:noProof/>
          <w:sz w:val="24"/>
        </w:rPr>
        <w:t>data</w:t>
      </w:r>
      <w:r>
        <w:rPr>
          <w:rFonts w:ascii="Times New Roman" w:hAnsi="Times New Roman"/>
          <w:noProof/>
          <w:sz w:val="24"/>
        </w:rPr>
        <w:t xml:space="preserve"> </w:t>
      </w:r>
      <w:r w:rsidR="008317BD">
        <w:rPr>
          <w:rFonts w:ascii="Times New Roman" w:hAnsi="Times New Roman"/>
          <w:noProof/>
          <w:sz w:val="24"/>
        </w:rPr>
        <w:t>yields several significant new findings.</w:t>
      </w:r>
      <w:r w:rsidR="00764024">
        <w:rPr>
          <w:rFonts w:ascii="Times New Roman" w:hAnsi="Times New Roman"/>
          <w:sz w:val="24"/>
        </w:rPr>
        <w:t xml:space="preserve"> </w:t>
      </w:r>
      <w:r w:rsidR="008317BD">
        <w:rPr>
          <w:rFonts w:ascii="Times New Roman" w:hAnsi="Times New Roman"/>
          <w:sz w:val="24"/>
        </w:rPr>
        <w:t xml:space="preserve">Anger </w:t>
      </w:r>
      <w:r w:rsidR="00F80349">
        <w:rPr>
          <w:rFonts w:ascii="Times New Roman" w:hAnsi="Times New Roman"/>
          <w:sz w:val="24"/>
        </w:rPr>
        <w:t xml:space="preserve">and </w:t>
      </w:r>
      <w:r w:rsidR="008317BD">
        <w:rPr>
          <w:rFonts w:ascii="Times New Roman" w:hAnsi="Times New Roman"/>
          <w:sz w:val="24"/>
        </w:rPr>
        <w:t>desires for revenge</w:t>
      </w:r>
      <w:r w:rsidR="00F80349">
        <w:rPr>
          <w:rFonts w:ascii="Times New Roman" w:hAnsi="Times New Roman"/>
          <w:sz w:val="24"/>
        </w:rPr>
        <w:t xml:space="preserve"> </w:t>
      </w:r>
      <w:r w:rsidR="008317BD">
        <w:rPr>
          <w:rFonts w:ascii="Times New Roman" w:hAnsi="Times New Roman"/>
          <w:sz w:val="24"/>
        </w:rPr>
        <w:t>in fall 2001 predict</w:t>
      </w:r>
      <w:r w:rsidR="00F80349">
        <w:rPr>
          <w:rFonts w:ascii="Times New Roman" w:hAnsi="Times New Roman"/>
          <w:sz w:val="24"/>
        </w:rPr>
        <w:t xml:space="preserve"> support for war over a year later</w:t>
      </w:r>
      <w:r w:rsidR="00764024">
        <w:rPr>
          <w:rFonts w:ascii="Times New Roman" w:hAnsi="Times New Roman"/>
          <w:sz w:val="24"/>
        </w:rPr>
        <w:t>,</w:t>
      </w:r>
      <w:r w:rsidR="00F80349">
        <w:rPr>
          <w:rFonts w:ascii="Times New Roman" w:hAnsi="Times New Roman"/>
          <w:sz w:val="24"/>
        </w:rPr>
        <w:t xml:space="preserve"> </w:t>
      </w:r>
      <w:r w:rsidR="008317BD">
        <w:rPr>
          <w:rFonts w:ascii="Times New Roman" w:hAnsi="Times New Roman"/>
          <w:sz w:val="24"/>
        </w:rPr>
        <w:lastRenderedPageBreak/>
        <w:t xml:space="preserve">showing that associations </w:t>
      </w:r>
      <w:r w:rsidR="00F80349">
        <w:rPr>
          <w:rFonts w:ascii="Times New Roman" w:hAnsi="Times New Roman"/>
          <w:sz w:val="24"/>
        </w:rPr>
        <w:t>previously found at single points in time</w:t>
      </w:r>
      <w:r w:rsidR="00A45D1C">
        <w:rPr>
          <w:rFonts w:ascii="Times New Roman" w:hAnsi="Times New Roman"/>
          <w:sz w:val="24"/>
        </w:rPr>
        <w:t xml:space="preserve"> </w:t>
      </w:r>
      <w:r w:rsidR="008317BD">
        <w:rPr>
          <w:rFonts w:ascii="Times New Roman" w:hAnsi="Times New Roman"/>
          <w:sz w:val="24"/>
        </w:rPr>
        <w:t>had considerable stability over time</w:t>
      </w:r>
      <w:r w:rsidR="00F80349">
        <w:rPr>
          <w:rFonts w:ascii="Times New Roman" w:hAnsi="Times New Roman"/>
          <w:sz w:val="24"/>
        </w:rPr>
        <w:t>.</w:t>
      </w:r>
      <w:r w:rsidR="00A45D1C">
        <w:rPr>
          <w:rFonts w:ascii="Times New Roman" w:hAnsi="Times New Roman"/>
          <w:sz w:val="24"/>
        </w:rPr>
        <w:t xml:space="preserve"> </w:t>
      </w:r>
      <w:r w:rsidR="00F80349">
        <w:rPr>
          <w:rFonts w:ascii="Times New Roman" w:hAnsi="Times New Roman"/>
          <w:sz w:val="24"/>
        </w:rPr>
        <w:t xml:space="preserve">More importantly, </w:t>
      </w:r>
      <w:r w:rsidR="00764024">
        <w:rPr>
          <w:rFonts w:ascii="Times New Roman" w:hAnsi="Times New Roman"/>
          <w:sz w:val="24"/>
        </w:rPr>
        <w:t>war support’s relationships with fall 2001 anger and revenge</w:t>
      </w:r>
      <w:r w:rsidR="00FD2EBA">
        <w:rPr>
          <w:rFonts w:ascii="Times New Roman" w:hAnsi="Times New Roman"/>
          <w:sz w:val="24"/>
        </w:rPr>
        <w:t xml:space="preserve"> were </w:t>
      </w:r>
      <w:r w:rsidR="00FD2EBA" w:rsidRPr="00FD2EBA">
        <w:rPr>
          <w:rFonts w:ascii="Times New Roman" w:hAnsi="Times New Roman"/>
          <w:i/>
          <w:sz w:val="24"/>
        </w:rPr>
        <w:t>not</w:t>
      </w:r>
      <w:r w:rsidR="00FD2EBA">
        <w:rPr>
          <w:rFonts w:ascii="Times New Roman" w:hAnsi="Times New Roman"/>
          <w:sz w:val="24"/>
        </w:rPr>
        <w:t xml:space="preserve"> caused by </w:t>
      </w:r>
      <w:r w:rsidR="00764024">
        <w:rPr>
          <w:rFonts w:ascii="Times New Roman" w:hAnsi="Times New Roman"/>
          <w:sz w:val="24"/>
        </w:rPr>
        <w:t xml:space="preserve">beliefs </w:t>
      </w:r>
      <w:r w:rsidR="00A05F6C">
        <w:rPr>
          <w:rFonts w:ascii="Times New Roman" w:hAnsi="Times New Roman"/>
          <w:sz w:val="24"/>
        </w:rPr>
        <w:t>about Iraqi involvement in 9/11</w:t>
      </w:r>
      <w:r w:rsidR="00FD2EBA">
        <w:rPr>
          <w:rFonts w:ascii="Times New Roman" w:hAnsi="Times New Roman"/>
          <w:sz w:val="24"/>
        </w:rPr>
        <w:t xml:space="preserve">, </w:t>
      </w:r>
      <w:r w:rsidR="00A45D1C">
        <w:rPr>
          <w:rFonts w:ascii="Times New Roman" w:hAnsi="Times New Roman"/>
          <w:sz w:val="24"/>
        </w:rPr>
        <w:t>o</w:t>
      </w:r>
      <w:r w:rsidR="0036556A">
        <w:rPr>
          <w:rFonts w:ascii="Times New Roman" w:hAnsi="Times New Roman"/>
          <w:sz w:val="24"/>
        </w:rPr>
        <w:t>ptimism about the risks of war</w:t>
      </w:r>
      <w:r w:rsidR="008317BD">
        <w:rPr>
          <w:rFonts w:ascii="Times New Roman" w:hAnsi="Times New Roman"/>
          <w:sz w:val="24"/>
        </w:rPr>
        <w:t>,</w:t>
      </w:r>
      <w:r w:rsidR="00A45D1C">
        <w:rPr>
          <w:rFonts w:ascii="Times New Roman" w:hAnsi="Times New Roman"/>
          <w:sz w:val="24"/>
        </w:rPr>
        <w:t xml:space="preserve"> attenuated </w:t>
      </w:r>
      <w:r w:rsidR="00764024">
        <w:rPr>
          <w:rFonts w:ascii="Times New Roman" w:hAnsi="Times New Roman"/>
          <w:sz w:val="24"/>
        </w:rPr>
        <w:t>information processing</w:t>
      </w:r>
      <w:r w:rsidR="008317BD">
        <w:rPr>
          <w:rFonts w:ascii="Times New Roman" w:hAnsi="Times New Roman"/>
          <w:sz w:val="24"/>
        </w:rPr>
        <w:t xml:space="preserve">, threat perceptions, trait anger, </w:t>
      </w:r>
      <w:r w:rsidR="00FD2EBA">
        <w:rPr>
          <w:rFonts w:ascii="Times New Roman" w:hAnsi="Times New Roman"/>
          <w:sz w:val="24"/>
        </w:rPr>
        <w:t>or</w:t>
      </w:r>
      <w:r w:rsidR="0036556A">
        <w:rPr>
          <w:rFonts w:ascii="Times New Roman" w:hAnsi="Times New Roman"/>
          <w:sz w:val="24"/>
        </w:rPr>
        <w:t xml:space="preserve"> cue taking from elite discourse. </w:t>
      </w:r>
      <w:r w:rsidR="008317BD">
        <w:rPr>
          <w:rFonts w:ascii="Times New Roman" w:hAnsi="Times New Roman"/>
          <w:sz w:val="24"/>
        </w:rPr>
        <w:t>Displaced aggression thus provides the most convincing explanation for the apparent effect of anger and desires for revenge on support for going to war against Iraq</w:t>
      </w:r>
      <w:r w:rsidR="00FD2EBA">
        <w:rPr>
          <w:rFonts w:ascii="Times New Roman" w:hAnsi="Times New Roman"/>
          <w:sz w:val="24"/>
        </w:rPr>
        <w:t>.</w:t>
      </w:r>
    </w:p>
    <w:p w14:paraId="35E44290" w14:textId="62682E4C" w:rsidR="00326C33" w:rsidRDefault="00BA791B" w:rsidP="00C84DFB">
      <w:pPr>
        <w:ind w:firstLine="720"/>
        <w:rPr>
          <w:rFonts w:ascii="Times New Roman" w:hAnsi="Times New Roman"/>
          <w:sz w:val="24"/>
        </w:rPr>
      </w:pPr>
      <w:r>
        <w:rPr>
          <w:rFonts w:ascii="Times New Roman" w:hAnsi="Times New Roman"/>
          <w:sz w:val="24"/>
        </w:rPr>
        <w:t>These</w:t>
      </w:r>
      <w:r w:rsidR="00D071A2">
        <w:rPr>
          <w:rFonts w:ascii="Times New Roman" w:hAnsi="Times New Roman"/>
          <w:sz w:val="24"/>
        </w:rPr>
        <w:t xml:space="preserve"> </w:t>
      </w:r>
      <w:r w:rsidR="008317BD">
        <w:rPr>
          <w:rFonts w:ascii="Times New Roman" w:hAnsi="Times New Roman"/>
          <w:sz w:val="24"/>
        </w:rPr>
        <w:t>finding</w:t>
      </w:r>
      <w:r>
        <w:rPr>
          <w:rFonts w:ascii="Times New Roman" w:hAnsi="Times New Roman"/>
          <w:sz w:val="24"/>
        </w:rPr>
        <w:t xml:space="preserve">s </w:t>
      </w:r>
      <w:r w:rsidR="006B211C">
        <w:rPr>
          <w:rFonts w:ascii="Times New Roman" w:hAnsi="Times New Roman"/>
          <w:sz w:val="24"/>
        </w:rPr>
        <w:t xml:space="preserve">clarify </w:t>
      </w:r>
      <w:r w:rsidR="00764024">
        <w:rPr>
          <w:rFonts w:ascii="Times New Roman" w:hAnsi="Times New Roman"/>
          <w:sz w:val="24"/>
        </w:rPr>
        <w:t xml:space="preserve">how </w:t>
      </w:r>
      <w:r w:rsidR="00FD2EBA">
        <w:rPr>
          <w:rFonts w:ascii="Times New Roman" w:hAnsi="Times New Roman"/>
          <w:sz w:val="24"/>
        </w:rPr>
        <w:t>9/11</w:t>
      </w:r>
      <w:r w:rsidR="008D76A2">
        <w:rPr>
          <w:rFonts w:ascii="Times New Roman" w:hAnsi="Times New Roman"/>
          <w:sz w:val="24"/>
        </w:rPr>
        <w:t xml:space="preserve"> affected public</w:t>
      </w:r>
      <w:r w:rsidR="003602F4">
        <w:rPr>
          <w:rFonts w:ascii="Times New Roman" w:hAnsi="Times New Roman"/>
          <w:sz w:val="24"/>
        </w:rPr>
        <w:t xml:space="preserve"> support for</w:t>
      </w:r>
      <w:r w:rsidR="006C7F96">
        <w:rPr>
          <w:rFonts w:ascii="Times New Roman" w:hAnsi="Times New Roman"/>
          <w:sz w:val="24"/>
        </w:rPr>
        <w:t xml:space="preserve"> </w:t>
      </w:r>
      <w:r w:rsidR="00FD2EBA">
        <w:rPr>
          <w:rFonts w:ascii="Times New Roman" w:hAnsi="Times New Roman"/>
          <w:sz w:val="24"/>
        </w:rPr>
        <w:t>war against an uninvolved state</w:t>
      </w:r>
      <w:r w:rsidR="006C7F96" w:rsidRPr="00443937">
        <w:rPr>
          <w:rFonts w:ascii="Times New Roman" w:hAnsi="Times New Roman"/>
          <w:sz w:val="24"/>
        </w:rPr>
        <w:t>.</w:t>
      </w:r>
      <w:r w:rsidR="003602F4">
        <w:rPr>
          <w:rFonts w:ascii="Times New Roman" w:hAnsi="Times New Roman"/>
          <w:sz w:val="24"/>
        </w:rPr>
        <w:t xml:space="preserve"> </w:t>
      </w:r>
      <w:r>
        <w:rPr>
          <w:rFonts w:ascii="Times New Roman" w:hAnsi="Times New Roman"/>
          <w:sz w:val="24"/>
        </w:rPr>
        <w:t>They</w:t>
      </w:r>
      <w:r w:rsidR="00E65734">
        <w:rPr>
          <w:rFonts w:ascii="Times New Roman" w:hAnsi="Times New Roman"/>
          <w:sz w:val="24"/>
        </w:rPr>
        <w:t xml:space="preserve"> </w:t>
      </w:r>
      <w:r w:rsidR="00326C33">
        <w:rPr>
          <w:rFonts w:ascii="Times New Roman" w:hAnsi="Times New Roman"/>
          <w:sz w:val="24"/>
        </w:rPr>
        <w:t xml:space="preserve">also </w:t>
      </w:r>
      <w:r>
        <w:rPr>
          <w:rFonts w:ascii="Times New Roman" w:hAnsi="Times New Roman"/>
          <w:sz w:val="24"/>
        </w:rPr>
        <w:t>speak</w:t>
      </w:r>
      <w:r w:rsidR="00E65734">
        <w:rPr>
          <w:rFonts w:ascii="Times New Roman" w:hAnsi="Times New Roman"/>
          <w:sz w:val="24"/>
        </w:rPr>
        <w:t xml:space="preserve"> to</w:t>
      </w:r>
      <w:r w:rsidR="00D90D4A" w:rsidRPr="00443937">
        <w:rPr>
          <w:rFonts w:ascii="Times New Roman" w:hAnsi="Times New Roman"/>
          <w:sz w:val="24"/>
        </w:rPr>
        <w:t xml:space="preserve"> </w:t>
      </w:r>
      <w:r w:rsidR="00326C33">
        <w:rPr>
          <w:rFonts w:ascii="Times New Roman" w:hAnsi="Times New Roman"/>
          <w:sz w:val="24"/>
        </w:rPr>
        <w:t>broader</w:t>
      </w:r>
      <w:r w:rsidR="0003073B">
        <w:rPr>
          <w:rFonts w:ascii="Times New Roman" w:hAnsi="Times New Roman"/>
          <w:sz w:val="24"/>
        </w:rPr>
        <w:t xml:space="preserve"> theoretical </w:t>
      </w:r>
      <w:r w:rsidR="00D90D4A" w:rsidRPr="00443937">
        <w:rPr>
          <w:rFonts w:ascii="Times New Roman" w:hAnsi="Times New Roman"/>
          <w:sz w:val="24"/>
        </w:rPr>
        <w:t xml:space="preserve">debates </w:t>
      </w:r>
      <w:r w:rsidR="00EF25B8">
        <w:rPr>
          <w:rFonts w:ascii="Times New Roman" w:hAnsi="Times New Roman"/>
          <w:sz w:val="24"/>
        </w:rPr>
        <w:t>about</w:t>
      </w:r>
      <w:r w:rsidR="00D90D4A" w:rsidRPr="00443937">
        <w:rPr>
          <w:rFonts w:ascii="Times New Roman" w:hAnsi="Times New Roman"/>
          <w:sz w:val="24"/>
        </w:rPr>
        <w:t xml:space="preserve"> </w:t>
      </w:r>
      <w:r w:rsidR="00161960" w:rsidRPr="00443937">
        <w:rPr>
          <w:rFonts w:ascii="Times New Roman" w:hAnsi="Times New Roman"/>
          <w:sz w:val="24"/>
        </w:rPr>
        <w:t>how democracies respond to terrorism</w:t>
      </w:r>
      <w:r w:rsidR="00FD2EBA">
        <w:rPr>
          <w:rFonts w:ascii="Times New Roman" w:hAnsi="Times New Roman"/>
          <w:sz w:val="24"/>
        </w:rPr>
        <w:t xml:space="preserve"> and about </w:t>
      </w:r>
      <w:r w:rsidR="00FD2EBA" w:rsidRPr="00443937">
        <w:rPr>
          <w:rFonts w:ascii="Times New Roman" w:hAnsi="Times New Roman"/>
          <w:sz w:val="24"/>
        </w:rPr>
        <w:t>the roles o</w:t>
      </w:r>
      <w:r w:rsidR="00FD2EBA">
        <w:rPr>
          <w:rFonts w:ascii="Times New Roman" w:hAnsi="Times New Roman"/>
          <w:sz w:val="24"/>
        </w:rPr>
        <w:t>f emotion, moral motivation, and material interest</w:t>
      </w:r>
      <w:r w:rsidR="00FD2EBA" w:rsidRPr="00443937">
        <w:rPr>
          <w:rFonts w:ascii="Times New Roman" w:hAnsi="Times New Roman"/>
          <w:sz w:val="24"/>
        </w:rPr>
        <w:t xml:space="preserve"> in </w:t>
      </w:r>
      <w:r w:rsidR="00FD2EBA">
        <w:rPr>
          <w:rFonts w:ascii="Times New Roman" w:hAnsi="Times New Roman"/>
          <w:sz w:val="24"/>
        </w:rPr>
        <w:t>public opinion.</w:t>
      </w:r>
      <w:r w:rsidR="006C7F96">
        <w:rPr>
          <w:rFonts w:ascii="Times New Roman" w:hAnsi="Times New Roman"/>
          <w:sz w:val="24"/>
        </w:rPr>
        <w:t xml:space="preserve"> </w:t>
      </w:r>
      <w:r w:rsidR="00D87FB7">
        <w:rPr>
          <w:rFonts w:ascii="Times New Roman" w:hAnsi="Times New Roman"/>
          <w:sz w:val="24"/>
        </w:rPr>
        <w:t>Finally</w:t>
      </w:r>
      <w:r w:rsidR="00500DA6">
        <w:rPr>
          <w:rFonts w:ascii="Times New Roman" w:hAnsi="Times New Roman"/>
          <w:sz w:val="24"/>
        </w:rPr>
        <w:t xml:space="preserve">, </w:t>
      </w:r>
      <w:r w:rsidR="00CD621F">
        <w:rPr>
          <w:rFonts w:ascii="Times New Roman" w:hAnsi="Times New Roman"/>
          <w:sz w:val="24"/>
        </w:rPr>
        <w:t>by demonstrating</w:t>
      </w:r>
      <w:r w:rsidR="00C84DFB">
        <w:rPr>
          <w:rFonts w:ascii="Times New Roman" w:hAnsi="Times New Roman"/>
          <w:sz w:val="24"/>
        </w:rPr>
        <w:t xml:space="preserve"> the feasibility of </w:t>
      </w:r>
      <w:r w:rsidR="00CD621F">
        <w:rPr>
          <w:rFonts w:ascii="Times New Roman" w:hAnsi="Times New Roman"/>
          <w:sz w:val="24"/>
        </w:rPr>
        <w:t xml:space="preserve">analyzing data from </w:t>
      </w:r>
      <w:r w:rsidR="00F61227">
        <w:rPr>
          <w:rFonts w:ascii="Times New Roman" w:hAnsi="Times New Roman"/>
          <w:sz w:val="24"/>
        </w:rPr>
        <w:t xml:space="preserve">uncoordinated online surveys, </w:t>
      </w:r>
      <w:r w:rsidR="00CD621F">
        <w:rPr>
          <w:rFonts w:ascii="Times New Roman" w:hAnsi="Times New Roman"/>
          <w:sz w:val="24"/>
        </w:rPr>
        <w:t>this paper introduces a new</w:t>
      </w:r>
      <w:r w:rsidR="003520BA">
        <w:rPr>
          <w:rFonts w:ascii="Times New Roman" w:hAnsi="Times New Roman"/>
          <w:sz w:val="24"/>
        </w:rPr>
        <w:t xml:space="preserve"> way</w:t>
      </w:r>
      <w:r w:rsidR="00CD621F">
        <w:rPr>
          <w:rFonts w:ascii="Times New Roman" w:hAnsi="Times New Roman"/>
          <w:sz w:val="24"/>
        </w:rPr>
        <w:t xml:space="preserve"> </w:t>
      </w:r>
      <w:r w:rsidR="00857788">
        <w:rPr>
          <w:rFonts w:ascii="Times New Roman" w:hAnsi="Times New Roman"/>
          <w:sz w:val="24"/>
        </w:rPr>
        <w:t xml:space="preserve">for opinion researchers </w:t>
      </w:r>
      <w:r w:rsidR="00CD621F">
        <w:rPr>
          <w:rFonts w:ascii="Times New Roman" w:hAnsi="Times New Roman"/>
          <w:sz w:val="24"/>
        </w:rPr>
        <w:t xml:space="preserve">to </w:t>
      </w:r>
      <w:r w:rsidR="00FD2EBA">
        <w:rPr>
          <w:rFonts w:ascii="Times New Roman" w:hAnsi="Times New Roman"/>
          <w:sz w:val="24"/>
        </w:rPr>
        <w:t>exploit</w:t>
      </w:r>
      <w:r w:rsidR="00CD621F">
        <w:rPr>
          <w:rFonts w:ascii="Times New Roman" w:hAnsi="Times New Roman"/>
          <w:sz w:val="24"/>
        </w:rPr>
        <w:t xml:space="preserve"> </w:t>
      </w:r>
      <w:r w:rsidR="003520BA">
        <w:rPr>
          <w:rFonts w:ascii="Times New Roman" w:hAnsi="Times New Roman"/>
          <w:sz w:val="24"/>
        </w:rPr>
        <w:t xml:space="preserve">online survey firms’ data </w:t>
      </w:r>
      <w:r w:rsidR="000F56DD">
        <w:rPr>
          <w:rFonts w:ascii="Times New Roman" w:hAnsi="Times New Roman"/>
          <w:sz w:val="24"/>
        </w:rPr>
        <w:t>archives</w:t>
      </w:r>
      <w:r w:rsidR="003520BA">
        <w:rPr>
          <w:rFonts w:ascii="Times New Roman" w:hAnsi="Times New Roman"/>
          <w:sz w:val="24"/>
        </w:rPr>
        <w:t xml:space="preserve"> </w:t>
      </w:r>
      <w:r w:rsidR="00AF36E4">
        <w:rPr>
          <w:rFonts w:ascii="Times New Roman" w:hAnsi="Times New Roman"/>
          <w:sz w:val="24"/>
        </w:rPr>
        <w:t>f</w:t>
      </w:r>
      <w:r w:rsidR="003520BA">
        <w:rPr>
          <w:rFonts w:ascii="Times New Roman" w:hAnsi="Times New Roman"/>
          <w:sz w:val="24"/>
        </w:rPr>
        <w:t>or secondary analysis</w:t>
      </w:r>
      <w:r w:rsidR="00AD1A1E">
        <w:rPr>
          <w:rFonts w:ascii="Times New Roman" w:hAnsi="Times New Roman"/>
          <w:sz w:val="24"/>
        </w:rPr>
        <w:t>.</w:t>
      </w:r>
    </w:p>
    <w:p w14:paraId="7698DBD5" w14:textId="77777777" w:rsidR="00D90D4A" w:rsidRPr="00443937" w:rsidRDefault="00D90D4A" w:rsidP="008F2D81">
      <w:pPr>
        <w:ind w:firstLine="720"/>
        <w:rPr>
          <w:rFonts w:ascii="Times New Roman" w:hAnsi="Times New Roman"/>
          <w:sz w:val="24"/>
        </w:rPr>
      </w:pPr>
    </w:p>
    <w:p w14:paraId="2548D561" w14:textId="0F80639C" w:rsidR="00D90D4A" w:rsidRPr="00443937" w:rsidRDefault="00FC4473" w:rsidP="008F2D81">
      <w:pPr>
        <w:pStyle w:val="Heading1"/>
        <w:rPr>
          <w:rFonts w:ascii="Times New Roman" w:hAnsi="Times New Roman"/>
          <w:bCs/>
          <w:smallCaps/>
          <w:szCs w:val="24"/>
        </w:rPr>
      </w:pPr>
      <w:r>
        <w:rPr>
          <w:rFonts w:ascii="Times New Roman" w:hAnsi="Times New Roman"/>
          <w:bCs/>
          <w:smallCaps/>
          <w:szCs w:val="24"/>
        </w:rPr>
        <w:t xml:space="preserve">Explaining </w:t>
      </w:r>
      <w:r w:rsidR="00DE7956">
        <w:rPr>
          <w:rFonts w:ascii="Times New Roman" w:hAnsi="Times New Roman"/>
          <w:bCs/>
          <w:smallCaps/>
          <w:szCs w:val="24"/>
        </w:rPr>
        <w:t xml:space="preserve">the Link Between Post-9/11 Anger, Revenge, and Support for War Against Iraq </w:t>
      </w:r>
    </w:p>
    <w:p w14:paraId="76F05EE0" w14:textId="0917A6C6" w:rsidR="00DE7956" w:rsidRDefault="00DE7956" w:rsidP="00DE7956">
      <w:pPr>
        <w:ind w:firstLine="720"/>
        <w:rPr>
          <w:rFonts w:ascii="Times New Roman" w:hAnsi="Times New Roman"/>
          <w:sz w:val="24"/>
        </w:rPr>
      </w:pPr>
      <w:r>
        <w:rPr>
          <w:rFonts w:ascii="Times New Roman" w:hAnsi="Times New Roman"/>
          <w:color w:val="000000"/>
          <w:sz w:val="24"/>
        </w:rPr>
        <w:t>Correlations observed between war support, on the one hand, and anger, revenge, and punitive dispositions suggest that public anger and revenge played a role, but there are many possible explanations for this connection</w:t>
      </w:r>
      <w:r w:rsidR="007A3545">
        <w:rPr>
          <w:rFonts w:ascii="Times New Roman" w:hAnsi="Times New Roman"/>
          <w:color w:val="000000"/>
          <w:sz w:val="24"/>
        </w:rPr>
        <w:t xml:space="preserve">. </w:t>
      </w:r>
    </w:p>
    <w:p w14:paraId="746D2D7A" w14:textId="77777777" w:rsidR="00A24A5F" w:rsidRPr="007D1579" w:rsidRDefault="00A24A5F" w:rsidP="00E542B6">
      <w:pPr>
        <w:pStyle w:val="Heading2"/>
        <w:rPr>
          <w:i/>
        </w:rPr>
      </w:pPr>
      <w:r w:rsidRPr="007D1579">
        <w:rPr>
          <w:i/>
        </w:rPr>
        <w:t>Mistaken Revenge</w:t>
      </w:r>
      <w:r>
        <w:rPr>
          <w:i/>
        </w:rPr>
        <w:t xml:space="preserve"> and Justice</w:t>
      </w:r>
    </w:p>
    <w:p w14:paraId="63682A35" w14:textId="003F5E29" w:rsidR="00A96F4B" w:rsidRPr="00BD6397" w:rsidRDefault="00A24A5F" w:rsidP="00BD6397">
      <w:pPr>
        <w:ind w:firstLine="720"/>
        <w:rPr>
          <w:rFonts w:ascii="Times New Roman" w:hAnsi="Times New Roman"/>
          <w:color w:val="000000"/>
          <w:sz w:val="24"/>
        </w:rPr>
      </w:pPr>
      <w:r>
        <w:rPr>
          <w:rFonts w:ascii="Times New Roman" w:hAnsi="Times New Roman"/>
          <w:sz w:val="24"/>
        </w:rPr>
        <w:t xml:space="preserve">The lethality, targeting of civilians and national symbols, and unfathomable intent of the 9/11 terror attacks inevitably aroused angry U.S. desires for revenge. Appraisals of wrongdoing, especially insufficiently punished wrongdoing against those one cares about, generally arouse strong feelings of anger and desires for retribution </w:t>
      </w:r>
      <w:r w:rsidRPr="00443937">
        <w:rPr>
          <w:rFonts w:ascii="Times New Roman" w:hAnsi="Times New Roman"/>
          <w:sz w:val="24"/>
        </w:rPr>
        <w:t>(</w:t>
      </w:r>
      <w:proofErr w:type="spellStart"/>
      <w:r w:rsidRPr="00443937">
        <w:rPr>
          <w:rFonts w:ascii="Times New Roman" w:hAnsi="Times New Roman"/>
          <w:sz w:val="24"/>
        </w:rPr>
        <w:t>Carlmith</w:t>
      </w:r>
      <w:proofErr w:type="spellEnd"/>
      <w:r w:rsidRPr="00443937">
        <w:rPr>
          <w:rFonts w:ascii="Times New Roman" w:hAnsi="Times New Roman"/>
          <w:sz w:val="24"/>
        </w:rPr>
        <w:t xml:space="preserve"> &amp; Darley 2008)</w:t>
      </w:r>
      <w:r>
        <w:rPr>
          <w:rFonts w:ascii="Times New Roman" w:hAnsi="Times New Roman"/>
          <w:sz w:val="24"/>
        </w:rPr>
        <w:t xml:space="preserve">. </w:t>
      </w:r>
      <w:r w:rsidR="00A96F4B">
        <w:rPr>
          <w:rFonts w:ascii="Times New Roman" w:hAnsi="Times New Roman"/>
          <w:sz w:val="24"/>
        </w:rPr>
        <w:t xml:space="preserve"> Moreover, justice </w:t>
      </w:r>
      <w:r w:rsidR="00A96F4B">
        <w:rPr>
          <w:rFonts w:ascii="Times New Roman" w:hAnsi="Times New Roman"/>
          <w:sz w:val="24"/>
        </w:rPr>
        <w:lastRenderedPageBreak/>
        <w:t>often outweighs security in people’s motivations for punishing harmful acts. To be sure, retribution</w:t>
      </w:r>
      <w:r w:rsidR="00A96F4B">
        <w:rPr>
          <w:rFonts w:ascii="Times New Roman" w:hAnsi="Times New Roman"/>
          <w:color w:val="000000"/>
          <w:sz w:val="24"/>
        </w:rPr>
        <w:t xml:space="preserve"> often </w:t>
      </w:r>
      <w:r w:rsidR="00A96F4B" w:rsidRPr="00600580">
        <w:rPr>
          <w:rFonts w:ascii="Times New Roman" w:hAnsi="Times New Roman"/>
          <w:sz w:val="24"/>
        </w:rPr>
        <w:t>incapacitate</w:t>
      </w:r>
      <w:r w:rsidR="00BD6397">
        <w:rPr>
          <w:rFonts w:ascii="Times New Roman" w:hAnsi="Times New Roman"/>
          <w:sz w:val="24"/>
        </w:rPr>
        <w:t>s</w:t>
      </w:r>
      <w:r w:rsidR="00A96F4B" w:rsidRPr="00600580">
        <w:rPr>
          <w:rFonts w:ascii="Times New Roman" w:hAnsi="Times New Roman"/>
          <w:sz w:val="24"/>
        </w:rPr>
        <w:t xml:space="preserve"> threats </w:t>
      </w:r>
      <w:r w:rsidR="00A96F4B">
        <w:rPr>
          <w:rFonts w:ascii="Times New Roman" w:hAnsi="Times New Roman"/>
          <w:sz w:val="24"/>
        </w:rPr>
        <w:t>and deter</w:t>
      </w:r>
      <w:r w:rsidR="00BD6397">
        <w:rPr>
          <w:rFonts w:ascii="Times New Roman" w:hAnsi="Times New Roman"/>
          <w:sz w:val="24"/>
        </w:rPr>
        <w:t xml:space="preserve">s future exploitation, </w:t>
      </w:r>
      <w:r w:rsidR="00A96F4B">
        <w:rPr>
          <w:rFonts w:ascii="Times New Roman" w:hAnsi="Times New Roman"/>
          <w:sz w:val="24"/>
        </w:rPr>
        <w:t>effect</w:t>
      </w:r>
      <w:r w:rsidR="00BD6397">
        <w:rPr>
          <w:rFonts w:ascii="Times New Roman" w:hAnsi="Times New Roman"/>
          <w:sz w:val="24"/>
        </w:rPr>
        <w:t>s that probably account</w:t>
      </w:r>
      <w:r w:rsidR="00A96F4B">
        <w:rPr>
          <w:rFonts w:ascii="Times New Roman" w:hAnsi="Times New Roman"/>
          <w:sz w:val="24"/>
        </w:rPr>
        <w:t xml:space="preserve"> for the underlying psychological mechanism’s evolutionary origins </w:t>
      </w:r>
      <w:r w:rsidR="00A96F4B">
        <w:rPr>
          <w:rFonts w:ascii="Times New Roman" w:hAnsi="Times New Roman"/>
          <w:sz w:val="24"/>
        </w:rPr>
        <w:fldChar w:fldCharType="begin"/>
      </w:r>
      <w:r w:rsidR="00747C1F">
        <w:rPr>
          <w:rFonts w:ascii="Times New Roman" w:hAnsi="Times New Roman"/>
          <w:sz w:val="24"/>
        </w:rPr>
        <w:instrText xml:space="preserve"> ADDIN EN.CITE &lt;EndNote&gt;&lt;Cite&gt;&lt;Author&gt;McCullough&lt;/Author&gt;&lt;Year&gt;2013&lt;/Year&gt;&lt;RecNum&gt;1806&lt;/RecNum&gt;&lt;Prefix&gt;reviewed by &lt;/Prefix&gt;&lt;DisplayText&gt;(reviewed by McCullough et al. 2013)&lt;/DisplayText&gt;&lt;record&gt;&lt;rec-number&gt;1806&lt;/rec-number&gt;&lt;foreign-keys&gt;&lt;key app="EN" db-id="f9szsa2f9p9eztes9xpvvdtdaederv5rea5s" timestamp="1370638703"&gt;1806&lt;/key&gt;&lt;/foreign-keys&gt;&lt;ref-type name="Journal Article"&gt;17&lt;/ref-type&gt;&lt;contributors&gt;&lt;authors&gt;&lt;author&gt;McCullough, Michael E.&lt;/author&gt;&lt;author&gt;Kurzban, Robert&lt;/author&gt;&lt;author&gt;Tabak, Benjamin A.&lt;/author&gt;&lt;/authors&gt;&lt;/contributors&gt;&lt;auth-address&gt;Department of Psychology, University of Miami, Coral Gables, FL 33124-0751, USA. mikem@miami.edu&lt;/auth-address&gt;&lt;titles&gt;&lt;title&gt;Cognitive systems for revenge and forgiveness&lt;/title&gt;&lt;secondary-title&gt;Behavioral and Brain Sciences&lt;/secondary-title&gt;&lt;alt-title&gt;The Behavioral and brain sciences&lt;/alt-title&gt;&lt;/titles&gt;&lt;periodical&gt;&lt;full-title&gt;Behavioral and Brain Sciences&lt;/full-title&gt;&lt;/periodical&gt;&lt;alt-periodical&gt;&lt;full-title&gt;Behav Brain Sci&lt;/full-title&gt;&lt;abbr-1&gt;The Behavioral and brain sciences&lt;/abbr-1&gt;&lt;/alt-periodical&gt;&lt;pages&gt;1–15&lt;/pages&gt;&lt;volume&gt;36&lt;/volume&gt;&lt;number&gt;1&lt;/number&gt;&lt;dates&gt;&lt;year&gt;2013&lt;/year&gt;&lt;pub-dates&gt;&lt;date&gt;Feb&lt;/date&gt;&lt;/pub-dates&gt;&lt;/dates&gt;&lt;isbn&gt;1469-1825 (Electronic)&amp;#xD;0140-525X (Linking)&lt;/isbn&gt;&lt;accession-num&gt;23211191&lt;/accession-num&gt;&lt;urls&gt;&lt;related-urls&gt;&lt;url&gt;http://www.ncbi.nlm.nih.gov/pubmed/23211191&lt;/url&gt;&lt;/related-urls&gt;&lt;/urls&gt;&lt;electronic-resource-num&gt;10.1017/S0140525X11002160&lt;/electronic-resource-num&gt;&lt;/record&gt;&lt;/Cite&gt;&lt;/EndNote&gt;</w:instrText>
      </w:r>
      <w:r w:rsidR="00A96F4B">
        <w:rPr>
          <w:rFonts w:ascii="Times New Roman" w:hAnsi="Times New Roman"/>
          <w:sz w:val="24"/>
        </w:rPr>
        <w:fldChar w:fldCharType="separate"/>
      </w:r>
      <w:r w:rsidR="00A96F4B">
        <w:rPr>
          <w:rFonts w:ascii="Times New Roman" w:hAnsi="Times New Roman"/>
          <w:noProof/>
          <w:sz w:val="24"/>
        </w:rPr>
        <w:t>(reviewed by McCullough et al. 2013)</w:t>
      </w:r>
      <w:r w:rsidR="00A96F4B">
        <w:rPr>
          <w:rFonts w:ascii="Times New Roman" w:hAnsi="Times New Roman"/>
          <w:sz w:val="24"/>
        </w:rPr>
        <w:fldChar w:fldCharType="end"/>
      </w:r>
      <w:r w:rsidR="00A96F4B">
        <w:rPr>
          <w:rFonts w:ascii="Times New Roman" w:hAnsi="Times New Roman"/>
          <w:sz w:val="24"/>
        </w:rPr>
        <w:t xml:space="preserve">. </w:t>
      </w:r>
      <w:r w:rsidR="00BD6397">
        <w:rPr>
          <w:rFonts w:ascii="Times New Roman" w:hAnsi="Times New Roman"/>
          <w:sz w:val="24"/>
        </w:rPr>
        <w:t xml:space="preserve">(Although </w:t>
      </w:r>
      <w:r w:rsidR="00BD6397">
        <w:rPr>
          <w:rFonts w:ascii="Times New Roman" w:hAnsi="Times New Roman"/>
          <w:color w:val="000000"/>
          <w:sz w:val="24"/>
        </w:rPr>
        <w:t xml:space="preserve">philosophers and psychometricians often distinguish between </w:t>
      </w:r>
      <w:r w:rsidR="00BD6397">
        <w:rPr>
          <w:rFonts w:ascii="Times New Roman" w:hAnsi="Times New Roman"/>
          <w:sz w:val="24"/>
        </w:rPr>
        <w:t xml:space="preserve">anger and revenge, this </w:t>
      </w:r>
      <w:r w:rsidR="00BD6397">
        <w:rPr>
          <w:rFonts w:ascii="Times New Roman" w:hAnsi="Times New Roman"/>
          <w:color w:val="000000"/>
          <w:sz w:val="24"/>
        </w:rPr>
        <w:t xml:space="preserve">goal-directed emotion and emotion-freighted goal are close enough for our purposes to treat them here as two elements of a single “anger–revenge” psychological mechanism.)  </w:t>
      </w:r>
      <w:r w:rsidR="00A96F4B">
        <w:rPr>
          <w:rFonts w:ascii="Times New Roman" w:hAnsi="Times New Roman"/>
          <w:sz w:val="24"/>
        </w:rPr>
        <w:t>But experiments</w:t>
      </w:r>
      <w:r w:rsidR="00A96F4B" w:rsidRPr="00600580">
        <w:rPr>
          <w:rFonts w:ascii="Times New Roman" w:hAnsi="Times New Roman"/>
          <w:sz w:val="24"/>
        </w:rPr>
        <w:t xml:space="preserve"> </w:t>
      </w:r>
      <w:r w:rsidR="00A96F4B">
        <w:rPr>
          <w:rFonts w:ascii="Times New Roman" w:hAnsi="Times New Roman"/>
          <w:sz w:val="24"/>
        </w:rPr>
        <w:t xml:space="preserve">on </w:t>
      </w:r>
      <w:r w:rsidR="00A96F4B" w:rsidRPr="00600580">
        <w:rPr>
          <w:rFonts w:ascii="Times New Roman" w:hAnsi="Times New Roman"/>
          <w:sz w:val="24"/>
        </w:rPr>
        <w:t xml:space="preserve">criminal punishment </w:t>
      </w:r>
      <w:r w:rsidR="00A96F4B">
        <w:rPr>
          <w:rFonts w:ascii="Times New Roman" w:hAnsi="Times New Roman"/>
          <w:sz w:val="24"/>
        </w:rPr>
        <w:t>judgments and cooperation games show that people</w:t>
      </w:r>
      <w:r w:rsidR="00A96F4B" w:rsidRPr="00600580">
        <w:rPr>
          <w:rFonts w:ascii="Times New Roman" w:hAnsi="Times New Roman"/>
          <w:sz w:val="24"/>
        </w:rPr>
        <w:t xml:space="preserve"> </w:t>
      </w:r>
      <w:r w:rsidR="00A96F4B">
        <w:rPr>
          <w:rFonts w:ascii="Times New Roman" w:hAnsi="Times New Roman"/>
          <w:sz w:val="24"/>
        </w:rPr>
        <w:t xml:space="preserve">also </w:t>
      </w:r>
      <w:r w:rsidR="00A96F4B" w:rsidRPr="00600580">
        <w:rPr>
          <w:rFonts w:ascii="Times New Roman" w:hAnsi="Times New Roman"/>
          <w:sz w:val="24"/>
        </w:rPr>
        <w:t xml:space="preserve">want wrongdoers </w:t>
      </w:r>
      <w:r w:rsidR="00A96F4B">
        <w:rPr>
          <w:rFonts w:ascii="Times New Roman" w:hAnsi="Times New Roman"/>
          <w:sz w:val="24"/>
        </w:rPr>
        <w:t xml:space="preserve">punished </w:t>
      </w:r>
      <w:r w:rsidR="00A96F4B" w:rsidRPr="00600580">
        <w:rPr>
          <w:rFonts w:ascii="Times New Roman" w:hAnsi="Times New Roman"/>
          <w:sz w:val="24"/>
        </w:rPr>
        <w:t>as an intrinsically desirable, moral end-in-itself</w:t>
      </w:r>
      <w:r w:rsidR="00A96F4B">
        <w:rPr>
          <w:rFonts w:ascii="Times New Roman" w:hAnsi="Times New Roman"/>
          <w:sz w:val="24"/>
        </w:rPr>
        <w:t xml:space="preserve">, sometimes more than instrumental ends </w:t>
      </w:r>
      <w:r w:rsidR="00BF5DBA">
        <w:rPr>
          <w:rFonts w:ascii="Times New Roman" w:hAnsi="Times New Roman"/>
          <w:sz w:val="24"/>
        </w:rPr>
        <w:fldChar w:fldCharType="begin">
          <w:fldData xml:space="preserve">PEVuZE5vdGU+PENpdGU+PEF1dGhvcj5DYW1lcmVyPC9BdXRob3I+PFllYXI+MjAwMzwvWWVhcj48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</w:fldData>
        </w:fldChar>
      </w:r>
      <w:r w:rsidR="00BF5DBA">
        <w:rPr>
          <w:rFonts w:ascii="Times New Roman" w:hAnsi="Times New Roman"/>
          <w:sz w:val="24"/>
        </w:rPr>
        <w:instrText xml:space="preserve"> ADDIN EN.CITE </w:instrText>
      </w:r>
      <w:r w:rsidR="00BF5DBA">
        <w:rPr>
          <w:rFonts w:ascii="Times New Roman" w:hAnsi="Times New Roman"/>
          <w:sz w:val="24"/>
        </w:rPr>
        <w:fldChar w:fldCharType="begin">
          <w:fldData xml:space="preserve">PEVuZE5vdGU+PENpdGU+PEF1dGhvcj5DYW1lcmVyPC9BdXRob3I+PFllYXI+MjAwMzwvWWVhcj48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</w:fldData>
        </w:fldChar>
      </w:r>
      <w:r w:rsidR="00BF5DBA">
        <w:rPr>
          <w:rFonts w:ascii="Times New Roman" w:hAnsi="Times New Roman"/>
          <w:sz w:val="24"/>
        </w:rPr>
        <w:instrText xml:space="preserve"> ADDIN EN.CITE.DATA </w:instrText>
      </w:r>
      <w:r w:rsidR="00BF5DBA">
        <w:rPr>
          <w:rFonts w:ascii="Times New Roman" w:hAnsi="Times New Roman"/>
          <w:sz w:val="24"/>
        </w:rPr>
      </w:r>
      <w:r w:rsidR="00BF5DBA">
        <w:rPr>
          <w:rFonts w:ascii="Times New Roman" w:hAnsi="Times New Roman"/>
          <w:sz w:val="24"/>
        </w:rPr>
        <w:fldChar w:fldCharType="end"/>
      </w:r>
      <w:r w:rsidR="00BF5DBA">
        <w:rPr>
          <w:rFonts w:ascii="Times New Roman" w:hAnsi="Times New Roman"/>
          <w:sz w:val="24"/>
        </w:rPr>
      </w:r>
      <w:r w:rsidR="00BF5DBA">
        <w:rPr>
          <w:rFonts w:ascii="Times New Roman" w:hAnsi="Times New Roman"/>
          <w:sz w:val="24"/>
        </w:rPr>
        <w:fldChar w:fldCharType="separate"/>
      </w:r>
      <w:r w:rsidR="00BF5DBA">
        <w:rPr>
          <w:rFonts w:ascii="Times New Roman" w:hAnsi="Times New Roman"/>
          <w:noProof/>
          <w:sz w:val="24"/>
        </w:rPr>
        <w:t>(Camerer 2003: chap. 2; Carlsmith &amp; Darley 2008; McCullough 2008; Nadelhoffer et al. 2013)</w:t>
      </w:r>
      <w:r w:rsidR="00BF5DBA">
        <w:rPr>
          <w:rFonts w:ascii="Times New Roman" w:hAnsi="Times New Roman"/>
          <w:sz w:val="24"/>
        </w:rPr>
        <w:fldChar w:fldCharType="end"/>
      </w:r>
      <w:r w:rsidR="00A96F4B" w:rsidRPr="00600580">
        <w:rPr>
          <w:rFonts w:ascii="Times New Roman" w:hAnsi="Times New Roman"/>
          <w:sz w:val="24"/>
        </w:rPr>
        <w:t>.</w:t>
      </w:r>
      <w:r w:rsidR="00A96F4B">
        <w:rPr>
          <w:rFonts w:ascii="Times New Roman" w:hAnsi="Times New Roman"/>
          <w:sz w:val="24"/>
        </w:rPr>
        <w:t xml:space="preserve"> </w:t>
      </w:r>
      <w:r w:rsidR="00BD6397">
        <w:rPr>
          <w:rFonts w:ascii="Times New Roman" w:hAnsi="Times New Roman"/>
          <w:sz w:val="24"/>
        </w:rPr>
        <w:t xml:space="preserve"> </w:t>
      </w:r>
      <w:r w:rsidR="00926E10">
        <w:rPr>
          <w:rFonts w:ascii="Times New Roman" w:hAnsi="Times New Roman"/>
          <w:sz w:val="24"/>
        </w:rPr>
        <w:t>Even if the psychological mechanism responsible for anger and retribution is generally functional, it appears to sometimes “misfire” and generate</w:t>
      </w:r>
      <w:r w:rsidR="00926E10" w:rsidRPr="00443937">
        <w:rPr>
          <w:rFonts w:ascii="Times New Roman" w:hAnsi="Times New Roman"/>
          <w:sz w:val="24"/>
        </w:rPr>
        <w:t xml:space="preserve"> support for needless or counterproductive levels of punishment</w:t>
      </w:r>
      <w:r w:rsidR="00926E10">
        <w:rPr>
          <w:rFonts w:ascii="Times New Roman" w:hAnsi="Times New Roman"/>
          <w:sz w:val="24"/>
        </w:rPr>
        <w:t>.</w:t>
      </w:r>
    </w:p>
    <w:p w14:paraId="4898A68A" w14:textId="2038C2C3" w:rsidR="00A96F4B" w:rsidRDefault="00BD6397" w:rsidP="00926E10">
      <w:pPr>
        <w:ind w:firstLine="720"/>
        <w:rPr>
          <w:rFonts w:ascii="Times New Roman" w:hAnsi="Times New Roman"/>
          <w:sz w:val="24"/>
        </w:rPr>
      </w:pPr>
      <w:r>
        <w:rPr>
          <w:rFonts w:ascii="Times New Roman" w:hAnsi="Times New Roman"/>
          <w:color w:val="000000"/>
          <w:sz w:val="24"/>
        </w:rPr>
        <w:t>A</w:t>
      </w:r>
      <w:r w:rsidR="00A96F4B">
        <w:rPr>
          <w:rFonts w:ascii="Times New Roman" w:hAnsi="Times New Roman"/>
          <w:color w:val="000000"/>
          <w:sz w:val="24"/>
        </w:rPr>
        <w:t xml:space="preserve">ttacks on one’s nation </w:t>
      </w:r>
      <w:r>
        <w:rPr>
          <w:rFonts w:ascii="Times New Roman" w:hAnsi="Times New Roman"/>
          <w:color w:val="000000"/>
          <w:sz w:val="24"/>
        </w:rPr>
        <w:t xml:space="preserve">often </w:t>
      </w:r>
      <w:r w:rsidR="00A96F4B">
        <w:rPr>
          <w:rFonts w:ascii="Times New Roman" w:hAnsi="Times New Roman"/>
          <w:color w:val="000000"/>
          <w:sz w:val="24"/>
        </w:rPr>
        <w:t xml:space="preserve">arouse anger responses very similar to those at the individual or societal level. </w:t>
      </w:r>
      <w:r w:rsidR="00926E10">
        <w:rPr>
          <w:rFonts w:ascii="Times New Roman" w:hAnsi="Times New Roman"/>
          <w:color w:val="000000"/>
          <w:sz w:val="24"/>
        </w:rPr>
        <w:t xml:space="preserve"> </w:t>
      </w:r>
      <w:r>
        <w:rPr>
          <w:rFonts w:ascii="Times New Roman" w:hAnsi="Times New Roman"/>
          <w:color w:val="000000"/>
          <w:sz w:val="24"/>
        </w:rPr>
        <w:t>A</w:t>
      </w:r>
      <w:r w:rsidR="00A96F4B">
        <w:rPr>
          <w:rFonts w:ascii="Times New Roman" w:hAnsi="Times New Roman"/>
          <w:color w:val="000000"/>
          <w:sz w:val="24"/>
        </w:rPr>
        <w:t xml:space="preserve"> large body of </w:t>
      </w:r>
      <w:r>
        <w:rPr>
          <w:rFonts w:ascii="Times New Roman" w:hAnsi="Times New Roman"/>
          <w:color w:val="000000"/>
          <w:sz w:val="24"/>
        </w:rPr>
        <w:t>findings</w:t>
      </w:r>
      <w:r w:rsidR="00A96F4B">
        <w:rPr>
          <w:rFonts w:ascii="Times New Roman" w:hAnsi="Times New Roman"/>
          <w:color w:val="000000"/>
          <w:sz w:val="24"/>
        </w:rPr>
        <w:t xml:space="preserve"> in social psychology shows that people feel “intergroup</w:t>
      </w:r>
      <w:r>
        <w:rPr>
          <w:rFonts w:ascii="Times New Roman" w:hAnsi="Times New Roman"/>
          <w:color w:val="000000"/>
          <w:sz w:val="24"/>
        </w:rPr>
        <w:t xml:space="preserve"> emotions</w:t>
      </w:r>
      <w:r w:rsidR="00A96F4B">
        <w:rPr>
          <w:rFonts w:ascii="Times New Roman" w:hAnsi="Times New Roman"/>
          <w:color w:val="000000"/>
          <w:sz w:val="24"/>
        </w:rPr>
        <w:t>”</w:t>
      </w:r>
      <w:r w:rsidR="00113163">
        <w:rPr>
          <w:rFonts w:ascii="Times New Roman" w:hAnsi="Times New Roman"/>
          <w:sz w:val="24"/>
        </w:rPr>
        <w:t xml:space="preserve"> on behalf of </w:t>
      </w:r>
      <w:r w:rsidR="00A96F4B">
        <w:rPr>
          <w:rFonts w:ascii="Times New Roman" w:hAnsi="Times New Roman"/>
          <w:sz w:val="24"/>
        </w:rPr>
        <w:t>groups with which they identify, which</w:t>
      </w:r>
      <w:r w:rsidR="00A24A5F">
        <w:rPr>
          <w:rFonts w:ascii="Times New Roman" w:hAnsi="Times New Roman"/>
          <w:sz w:val="24"/>
        </w:rPr>
        <w:t xml:space="preserve"> </w:t>
      </w:r>
      <w:r w:rsidR="00113163">
        <w:rPr>
          <w:rFonts w:ascii="Times New Roman" w:hAnsi="Times New Roman"/>
          <w:sz w:val="24"/>
        </w:rPr>
        <w:t xml:space="preserve">parallel </w:t>
      </w:r>
      <w:r w:rsidR="00A96F4B">
        <w:rPr>
          <w:rFonts w:ascii="Times New Roman" w:hAnsi="Times New Roman"/>
          <w:sz w:val="24"/>
        </w:rPr>
        <w:t xml:space="preserve">social emotions in many ways </w:t>
      </w:r>
      <w:r w:rsidR="00A24A5F">
        <w:rPr>
          <w:rFonts w:ascii="Times New Roman" w:hAnsi="Times New Roman"/>
          <w:sz w:val="24"/>
        </w:rPr>
        <w:fldChar w:fldCharType="begin">
          <w:fldData xml:space="preserve">PEVuZE5vdGU+PENpdGU+PEF1dGhvcj5Hb3JkaWpuPC9BdXRob3I+PFllYXI+MjAwNjwvWWVhcj48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Hb3JkaWpuPC9BdXRob3I+PFllYXI+MjAwNjwvWWVhcj48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A24A5F">
        <w:rPr>
          <w:rFonts w:ascii="Times New Roman" w:hAnsi="Times New Roman"/>
          <w:sz w:val="24"/>
        </w:rPr>
      </w:r>
      <w:r w:rsidR="00A24A5F">
        <w:rPr>
          <w:rFonts w:ascii="Times New Roman" w:hAnsi="Times New Roman"/>
          <w:sz w:val="24"/>
        </w:rPr>
        <w:fldChar w:fldCharType="separate"/>
      </w:r>
      <w:r w:rsidR="00A24A5F">
        <w:rPr>
          <w:rFonts w:ascii="Times New Roman" w:hAnsi="Times New Roman"/>
          <w:noProof/>
          <w:sz w:val="24"/>
        </w:rPr>
        <w:t>(see, e.g., Gordijn et al. 2006; Mackie et al. 2000; Yzerbyt et al. 2003)</w:t>
      </w:r>
      <w:r w:rsidR="00A24A5F">
        <w:rPr>
          <w:rFonts w:ascii="Times New Roman" w:hAnsi="Times New Roman"/>
          <w:sz w:val="24"/>
        </w:rPr>
        <w:fldChar w:fldCharType="end"/>
      </w:r>
      <w:r w:rsidR="00A24A5F">
        <w:rPr>
          <w:rFonts w:ascii="Times New Roman" w:hAnsi="Times New Roman"/>
          <w:sz w:val="24"/>
        </w:rPr>
        <w:t xml:space="preserve">. </w:t>
      </w:r>
      <w:r>
        <w:rPr>
          <w:rFonts w:ascii="Times New Roman" w:hAnsi="Times New Roman"/>
          <w:color w:val="000000"/>
          <w:sz w:val="24"/>
        </w:rPr>
        <w:t xml:space="preserve">It remains unclear how much morality and justice drive support for international revenge. But </w:t>
      </w:r>
      <w:r w:rsidR="00A96F4B">
        <w:rPr>
          <w:rFonts w:ascii="Times New Roman" w:hAnsi="Times New Roman"/>
          <w:sz w:val="24"/>
        </w:rPr>
        <w:t xml:space="preserve">the potential for </w:t>
      </w:r>
      <w:proofErr w:type="spellStart"/>
      <w:r w:rsidR="00A96F4B">
        <w:rPr>
          <w:rFonts w:ascii="Times New Roman" w:hAnsi="Times New Roman"/>
          <w:sz w:val="24"/>
        </w:rPr>
        <w:t>noninstrumental</w:t>
      </w:r>
      <w:proofErr w:type="spellEnd"/>
      <w:r w:rsidR="00A96F4B">
        <w:rPr>
          <w:rFonts w:ascii="Times New Roman" w:hAnsi="Times New Roman"/>
          <w:sz w:val="24"/>
        </w:rPr>
        <w:t xml:space="preserve"> goals to shape </w:t>
      </w:r>
      <w:r>
        <w:rPr>
          <w:rFonts w:ascii="Times New Roman" w:hAnsi="Times New Roman"/>
          <w:sz w:val="24"/>
        </w:rPr>
        <w:t xml:space="preserve">foreign policy </w:t>
      </w:r>
      <w:r w:rsidR="00A96F4B">
        <w:rPr>
          <w:rFonts w:ascii="Times New Roman" w:hAnsi="Times New Roman"/>
          <w:sz w:val="24"/>
        </w:rPr>
        <w:t xml:space="preserve">attitudes is supported by </w:t>
      </w:r>
      <w:r w:rsidR="0045161C">
        <w:rPr>
          <w:rFonts w:ascii="Times New Roman" w:hAnsi="Times New Roman"/>
          <w:sz w:val="24"/>
        </w:rPr>
        <w:t xml:space="preserve">research showing that prudential cost-benefit reasoning is often sidelined in conflicts where “sacred values” are at stake </w:t>
      </w:r>
      <w:r w:rsidR="0045161C">
        <w:rPr>
          <w:rFonts w:ascii="Times New Roman" w:hAnsi="Times New Roman"/>
          <w:sz w:val="24"/>
        </w:rPr>
        <w:fldChar w:fldCharType="begin"/>
      </w:r>
      <w:r w:rsidR="0045161C">
        <w:rPr>
          <w:rFonts w:ascii="Times New Roman" w:hAnsi="Times New Roman"/>
          <w:sz w:val="24"/>
        </w:rPr>
        <w:instrText xml:space="preserve"> ADDIN EN.CITE &lt;EndNote&gt;&lt;Cite&gt;&lt;Author&gt;Baron&lt;/Author&gt;&lt;Year&gt;1997&lt;/Year&gt;&lt;RecNum&gt;1714&lt;/RecNum&gt;&lt;Prefix&gt;e.g.`, &lt;/Prefix&gt;&lt;DisplayText&gt;(e.g., Baron &amp;amp; Spranca 1997; Ginges et al. 2007)&lt;/DisplayText&gt;&lt;record&gt;&lt;rec-number&gt;1714&lt;/rec-number&gt;&lt;foreign-keys&gt;&lt;key app="EN" db-id="f9szsa2f9p9eztes9xpvvdtdaederv5rea5s" timestamp="1349796404"&gt;1714&lt;/key&gt;&lt;/foreign-keys&gt;&lt;ref-type name="Journal Article"&gt;17&lt;/ref-type&gt;&lt;contributors&gt;&lt;authors&gt;&lt;author&gt;Baron, Jonathan&lt;/author&gt;&lt;author&gt;Spranca, Mark&lt;/author&gt;&lt;/authors&gt;&lt;/contributors&gt;&lt;titles&gt;&lt;title&gt;Protected values&lt;/title&gt;&lt;secondary-title&gt;Organizational Behavior and Human Decision Processes&lt;/secondary-title&gt;&lt;/titles&gt;&lt;periodical&gt;&lt;full-title&gt;Organizational Behavior and Human Decision Processes&lt;/full-title&gt;&lt;/periodical&gt;&lt;pages&gt;1–16&lt;/pages&gt;&lt;volume&gt;70&lt;/volume&gt;&lt;number&gt;1&lt;/number&gt;&lt;dates&gt;&lt;year&gt;1997&lt;/year&gt;&lt;/dates&gt;&lt;isbn&gt;0749-5978&lt;/isbn&gt;&lt;urls&gt;&lt;/urls&gt;&lt;/record&gt;&lt;/Cite&gt;&lt;Cite&gt;&lt;Author&gt;Ginges&lt;/Author&gt;&lt;Year&gt;2007&lt;/Year&gt;&lt;RecNum&gt;1527&lt;/RecNum&gt;&lt;record&gt;&lt;rec-number&gt;1527&lt;/rec-number&gt;&lt;foreign-keys&gt;&lt;key app="EN" db-id="f9szsa2f9p9eztes9xpvvdtdaederv5rea5s" timestamp="1351187420"&gt;1527&lt;/key&gt;&lt;key app="ENWeb" db-id="ThguHQrtqgcAADHRs@o"&gt;1445&lt;/key&gt;&lt;/foreign-keys&gt;&lt;ref-type name="Journal Article"&gt;17&lt;/ref-type&gt;&lt;contributors&gt;&lt;authors&gt;&lt;author&gt;Ginges, Jeremy&lt;/author&gt;&lt;author&gt;Atran, Scott&lt;/author&gt;&lt;author&gt;Medin, Douglas&lt;/author&gt;&lt;author&gt;Shikaki, Khalil&lt;/author&gt;&lt;/authors&gt;&lt;/contributors&gt;&lt;titles&gt;&lt;title&gt;Sacred bounds on rational resolution of violent political conflict&lt;/title&gt;&lt;secondary-title&gt;Proceedings of the National Academy of Sciences&lt;/secondary-title&gt;&lt;/titles&gt;&lt;periodical&gt;&lt;full-title&gt;Proceedings of the National Academy of Sciences&lt;/full-title&gt;&lt;/periodical&gt;&lt;pages&gt;7357&lt;/pages&gt;&lt;volume&gt;104&lt;/volume&gt;&lt;number&gt;18&lt;/number&gt;&lt;dates&gt;&lt;year&gt;2007&lt;/year&gt;&lt;/dates&gt;&lt;publisher&gt;National Acad Sciences&lt;/publisher&gt;&lt;urls&gt;&lt;/urls&gt;&lt;/record&gt;&lt;/Cite&gt;&lt;/EndNote&gt;</w:instrText>
      </w:r>
      <w:r w:rsidR="0045161C">
        <w:rPr>
          <w:rFonts w:ascii="Times New Roman" w:hAnsi="Times New Roman"/>
          <w:sz w:val="24"/>
        </w:rPr>
        <w:fldChar w:fldCharType="separate"/>
      </w:r>
      <w:r w:rsidR="0045161C">
        <w:rPr>
          <w:rFonts w:ascii="Times New Roman" w:hAnsi="Times New Roman"/>
          <w:noProof/>
          <w:sz w:val="24"/>
        </w:rPr>
        <w:t>(e.g., Baron &amp; Spranca 1997; Ginges et al. 2007)</w:t>
      </w:r>
      <w:r w:rsidR="0045161C">
        <w:rPr>
          <w:rFonts w:ascii="Times New Roman" w:hAnsi="Times New Roman"/>
          <w:sz w:val="24"/>
        </w:rPr>
        <w:fldChar w:fldCharType="end"/>
      </w:r>
      <w:r w:rsidR="0045161C">
        <w:rPr>
          <w:rFonts w:ascii="Times New Roman" w:hAnsi="Times New Roman"/>
          <w:sz w:val="24"/>
        </w:rPr>
        <w:t xml:space="preserve">. </w:t>
      </w:r>
    </w:p>
    <w:p w14:paraId="722C5426" w14:textId="239987BB" w:rsidR="0045161C" w:rsidRPr="00926E10" w:rsidRDefault="00BD6397" w:rsidP="00926E10">
      <w:pPr>
        <w:autoSpaceDE w:val="0"/>
        <w:autoSpaceDN w:val="0"/>
        <w:adjustRightInd w:val="0"/>
        <w:ind w:firstLine="720"/>
        <w:rPr>
          <w:rFonts w:ascii="Times New Roman" w:hAnsi="Times New Roman"/>
          <w:sz w:val="24"/>
        </w:rPr>
      </w:pPr>
      <w:r>
        <w:rPr>
          <w:rFonts w:ascii="Times New Roman" w:hAnsi="Times New Roman"/>
          <w:sz w:val="24"/>
        </w:rPr>
        <w:t>Thus, it seems likely that</w:t>
      </w:r>
      <w:r w:rsidR="00926E10">
        <w:rPr>
          <w:rFonts w:ascii="Times New Roman" w:hAnsi="Times New Roman"/>
          <w:sz w:val="24"/>
        </w:rPr>
        <w:t xml:space="preserve"> U.S. citizens who mistakenly thought Saddam Hussein had been involved would hav</w:t>
      </w:r>
      <w:r>
        <w:rPr>
          <w:rFonts w:ascii="Times New Roman" w:hAnsi="Times New Roman"/>
          <w:sz w:val="24"/>
        </w:rPr>
        <w:t xml:space="preserve">e wanted to destroy his regime </w:t>
      </w:r>
      <w:r w:rsidR="00926E10">
        <w:rPr>
          <w:rFonts w:ascii="Times New Roman" w:hAnsi="Times New Roman"/>
          <w:sz w:val="24"/>
        </w:rPr>
        <w:t xml:space="preserve">for the sake of justice as well as for U.S. security.  </w:t>
      </w:r>
      <w:r w:rsidR="001C5228">
        <w:rPr>
          <w:rFonts w:ascii="Times New Roman" w:hAnsi="Times New Roman"/>
          <w:sz w:val="24"/>
        </w:rPr>
        <w:t xml:space="preserve">In fact, </w:t>
      </w:r>
      <w:r w:rsidR="00EA0EBE">
        <w:rPr>
          <w:rFonts w:ascii="Times New Roman" w:hAnsi="Times New Roman"/>
          <w:color w:val="000000"/>
          <w:sz w:val="24"/>
        </w:rPr>
        <w:t xml:space="preserve">a majority of citizens in fall 2001 and during the following year said it was </w:t>
      </w:r>
      <w:r w:rsidR="00EA0EBE">
        <w:rPr>
          <w:rFonts w:ascii="Times New Roman" w:hAnsi="Times New Roman"/>
          <w:color w:val="000000"/>
          <w:sz w:val="24"/>
        </w:rPr>
        <w:lastRenderedPageBreak/>
        <w:t>“likely” or “</w:t>
      </w:r>
      <w:r w:rsidR="00EA0EBE" w:rsidRPr="00443937">
        <w:rPr>
          <w:rFonts w:ascii="Times New Roman" w:hAnsi="Times New Roman"/>
          <w:color w:val="000000"/>
          <w:sz w:val="24"/>
        </w:rPr>
        <w:t>somewhat like</w:t>
      </w:r>
      <w:r w:rsidR="00EA0EBE">
        <w:rPr>
          <w:rFonts w:ascii="Times New Roman" w:hAnsi="Times New Roman"/>
          <w:color w:val="000000"/>
          <w:sz w:val="24"/>
        </w:rPr>
        <w:t xml:space="preserve">ly” that Saddam Hussein had been involved in 9/11. But these poll results </w:t>
      </w:r>
      <w:r>
        <w:rPr>
          <w:rFonts w:ascii="Times New Roman" w:hAnsi="Times New Roman"/>
          <w:color w:val="000000"/>
          <w:sz w:val="24"/>
        </w:rPr>
        <w:t>are misleading.  U</w:t>
      </w:r>
      <w:r w:rsidR="00EA0EBE">
        <w:rPr>
          <w:rFonts w:ascii="Times New Roman" w:hAnsi="Times New Roman"/>
          <w:color w:val="000000"/>
          <w:sz w:val="24"/>
        </w:rPr>
        <w:t xml:space="preserve">sing questions that asked specifically about </w:t>
      </w:r>
      <w:r w:rsidR="00EA0EBE" w:rsidRPr="003520BA">
        <w:rPr>
          <w:rFonts w:ascii="Times New Roman" w:hAnsi="Times New Roman"/>
          <w:color w:val="000000"/>
          <w:sz w:val="24"/>
        </w:rPr>
        <w:t>Iraqi</w:t>
      </w:r>
      <w:r w:rsidR="00EA0EBE">
        <w:rPr>
          <w:rFonts w:ascii="Times New Roman" w:hAnsi="Times New Roman"/>
          <w:i/>
          <w:color w:val="000000"/>
          <w:sz w:val="24"/>
        </w:rPr>
        <w:t xml:space="preserve"> </w:t>
      </w:r>
      <w:r w:rsidR="00EA0EBE">
        <w:rPr>
          <w:rFonts w:ascii="Times New Roman" w:hAnsi="Times New Roman"/>
          <w:color w:val="000000"/>
          <w:sz w:val="24"/>
        </w:rPr>
        <w:t xml:space="preserve">involvement and </w:t>
      </w:r>
      <w:r>
        <w:rPr>
          <w:rFonts w:ascii="Times New Roman" w:hAnsi="Times New Roman"/>
          <w:color w:val="000000"/>
          <w:sz w:val="24"/>
        </w:rPr>
        <w:t>that did not</w:t>
      </w:r>
      <w:r w:rsidR="00EA0EBE">
        <w:rPr>
          <w:rFonts w:ascii="Times New Roman" w:hAnsi="Times New Roman"/>
          <w:color w:val="000000"/>
          <w:sz w:val="24"/>
        </w:rPr>
        <w:t xml:space="preserve"> offer response options with lesser forms of Iraqi support for terrorism</w:t>
      </w:r>
      <w:r>
        <w:rPr>
          <w:rFonts w:ascii="Times New Roman" w:hAnsi="Times New Roman"/>
          <w:color w:val="000000"/>
          <w:sz w:val="24"/>
        </w:rPr>
        <w:t xml:space="preserve"> artificially inflated affirmative responses</w:t>
      </w:r>
      <w:r w:rsidR="00EA0EBE">
        <w:rPr>
          <w:rFonts w:ascii="Times New Roman" w:hAnsi="Times New Roman"/>
          <w:color w:val="000000"/>
          <w:sz w:val="24"/>
        </w:rPr>
        <w:t xml:space="preserve"> </w:t>
      </w:r>
      <w:r w:rsidR="00EA0EBE">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gt;&lt;Author&gt;Althaus&lt;/Author&gt;&lt;Year&gt;2004&lt;/Year&gt;&lt;RecNum&gt;775&lt;/RecNum&gt;&lt;DisplayText&gt;(Althaus &amp;amp; Largio 20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EndNote&gt;</w:instrText>
      </w:r>
      <w:r w:rsidR="00EA0EBE">
        <w:rPr>
          <w:rFonts w:ascii="Times New Roman" w:hAnsi="Times New Roman"/>
          <w:color w:val="000000"/>
          <w:sz w:val="24"/>
        </w:rPr>
        <w:fldChar w:fldCharType="separate"/>
      </w:r>
      <w:r w:rsidR="00EA0EBE">
        <w:rPr>
          <w:rFonts w:ascii="Times New Roman" w:hAnsi="Times New Roman"/>
          <w:noProof/>
          <w:color w:val="000000"/>
          <w:sz w:val="24"/>
        </w:rPr>
        <w:t>(Althaus &amp; Largio 2004)</w:t>
      </w:r>
      <w:r w:rsidR="00EA0EBE">
        <w:rPr>
          <w:rFonts w:ascii="Times New Roman" w:hAnsi="Times New Roman"/>
          <w:color w:val="000000"/>
          <w:sz w:val="24"/>
        </w:rPr>
        <w:fldChar w:fldCharType="end"/>
      </w:r>
      <w:r w:rsidR="00EA0EBE">
        <w:rPr>
          <w:rFonts w:ascii="Times New Roman" w:hAnsi="Times New Roman"/>
          <w:color w:val="000000"/>
          <w:sz w:val="24"/>
        </w:rPr>
        <w:t xml:space="preserve">. </w:t>
      </w:r>
      <w:r>
        <w:rPr>
          <w:rFonts w:ascii="Times New Roman" w:hAnsi="Times New Roman"/>
          <w:color w:val="000000"/>
          <w:sz w:val="24"/>
        </w:rPr>
        <w:t xml:space="preserve"> O</w:t>
      </w:r>
      <w:r w:rsidR="00EA0EBE" w:rsidRPr="00443937">
        <w:rPr>
          <w:rFonts w:ascii="Times New Roman" w:hAnsi="Times New Roman"/>
          <w:color w:val="000000"/>
          <w:sz w:val="24"/>
        </w:rPr>
        <w:t>pen-ended question</w:t>
      </w:r>
      <w:r w:rsidR="00EA0EBE">
        <w:rPr>
          <w:rFonts w:ascii="Times New Roman" w:hAnsi="Times New Roman"/>
          <w:color w:val="000000"/>
          <w:sz w:val="24"/>
        </w:rPr>
        <w:t>s</w:t>
      </w:r>
      <w:r w:rsidR="00EA0EBE" w:rsidRPr="00443937">
        <w:rPr>
          <w:rFonts w:ascii="Times New Roman" w:hAnsi="Times New Roman"/>
          <w:color w:val="000000"/>
          <w:sz w:val="24"/>
        </w:rPr>
        <w:t xml:space="preserve"> </w:t>
      </w:r>
      <w:r w:rsidR="00EA0EBE">
        <w:rPr>
          <w:rFonts w:ascii="Times New Roman" w:hAnsi="Times New Roman"/>
          <w:color w:val="000000"/>
          <w:sz w:val="24"/>
        </w:rPr>
        <w:t>in fall 2001 found</w:t>
      </w:r>
      <w:r w:rsidR="00EA0EBE" w:rsidRPr="00443937">
        <w:rPr>
          <w:rFonts w:ascii="Times New Roman" w:hAnsi="Times New Roman"/>
          <w:color w:val="000000"/>
          <w:sz w:val="24"/>
        </w:rPr>
        <w:t xml:space="preserve"> </w:t>
      </w:r>
      <w:r w:rsidR="00EA0EBE">
        <w:rPr>
          <w:rFonts w:ascii="Times New Roman" w:hAnsi="Times New Roman"/>
          <w:color w:val="000000"/>
          <w:sz w:val="24"/>
        </w:rPr>
        <w:t>a much smaller percentage</w:t>
      </w:r>
      <w:r>
        <w:rPr>
          <w:rFonts w:ascii="Times New Roman" w:hAnsi="Times New Roman"/>
          <w:color w:val="000000"/>
          <w:sz w:val="24"/>
        </w:rPr>
        <w:t>—</w:t>
      </w:r>
      <w:r w:rsidR="00EA0EBE">
        <w:rPr>
          <w:rFonts w:ascii="Times New Roman" w:hAnsi="Times New Roman"/>
          <w:color w:val="000000"/>
          <w:sz w:val="24"/>
        </w:rPr>
        <w:t>o</w:t>
      </w:r>
      <w:r w:rsidR="00EA0EBE" w:rsidRPr="00443937">
        <w:rPr>
          <w:rFonts w:ascii="Times New Roman" w:hAnsi="Times New Roman"/>
          <w:color w:val="000000"/>
          <w:sz w:val="24"/>
        </w:rPr>
        <w:t xml:space="preserve">nly </w:t>
      </w:r>
      <w:r w:rsidR="00EA0EBE">
        <w:rPr>
          <w:rFonts w:ascii="Times New Roman" w:hAnsi="Times New Roman"/>
          <w:color w:val="000000"/>
          <w:sz w:val="24"/>
        </w:rPr>
        <w:t>4</w:t>
      </w:r>
      <w:r>
        <w:rPr>
          <w:rFonts w:ascii="Times New Roman" w:hAnsi="Times New Roman"/>
          <w:color w:val="000000"/>
          <w:sz w:val="24"/>
        </w:rPr>
        <w:t>–</w:t>
      </w:r>
      <w:r w:rsidR="00EA0EBE" w:rsidRPr="00443937">
        <w:rPr>
          <w:rFonts w:ascii="Times New Roman" w:hAnsi="Times New Roman"/>
          <w:color w:val="000000"/>
          <w:sz w:val="24"/>
        </w:rPr>
        <w:t>8% of the publ</w:t>
      </w:r>
      <w:r w:rsidR="00EA0EBE">
        <w:rPr>
          <w:rFonts w:ascii="Times New Roman" w:hAnsi="Times New Roman"/>
          <w:color w:val="000000"/>
          <w:sz w:val="24"/>
        </w:rPr>
        <w:t>ic</w:t>
      </w:r>
      <w:r>
        <w:rPr>
          <w:rFonts w:ascii="Times New Roman" w:hAnsi="Times New Roman"/>
          <w:color w:val="000000"/>
          <w:sz w:val="24"/>
        </w:rPr>
        <w:t>—</w:t>
      </w:r>
      <w:r w:rsidR="00EA0EBE">
        <w:rPr>
          <w:rFonts w:ascii="Times New Roman" w:hAnsi="Times New Roman"/>
          <w:color w:val="000000"/>
          <w:sz w:val="24"/>
        </w:rPr>
        <w:t>named Iraq or Saddam Hussein as being responsible for the attacks (</w:t>
      </w:r>
      <w:r w:rsidR="00EA0EBE" w:rsidRPr="00443937">
        <w:rPr>
          <w:rFonts w:ascii="Times New Roman" w:hAnsi="Times New Roman"/>
          <w:color w:val="000000"/>
          <w:sz w:val="24"/>
        </w:rPr>
        <w:t>Althaus &amp; Largio 2004</w:t>
      </w:r>
      <w:r w:rsidR="00EA0EBE">
        <w:rPr>
          <w:rFonts w:ascii="Times New Roman" w:hAnsi="Times New Roman"/>
          <w:color w:val="000000"/>
          <w:sz w:val="24"/>
        </w:rPr>
        <w:t xml:space="preserve">; Small et al. 2006).  When a February 2003 survey finally asked about different possible Iraqi roles in terrorism, after months of administration efforts to link Iraq to al-Qaeda, </w:t>
      </w:r>
      <w:r w:rsidR="00EA0EBE" w:rsidRPr="00443937">
        <w:rPr>
          <w:rFonts w:ascii="Times New Roman" w:hAnsi="Times New Roman"/>
          <w:color w:val="000000"/>
          <w:sz w:val="24"/>
        </w:rPr>
        <w:t xml:space="preserve">only 20% </w:t>
      </w:r>
      <w:r w:rsidR="00EA0EBE">
        <w:rPr>
          <w:rFonts w:ascii="Times New Roman" w:hAnsi="Times New Roman"/>
          <w:color w:val="000000"/>
          <w:sz w:val="24"/>
        </w:rPr>
        <w:t>said</w:t>
      </w:r>
      <w:r w:rsidR="00EA0EBE" w:rsidRPr="00443937">
        <w:rPr>
          <w:rFonts w:ascii="Times New Roman" w:hAnsi="Times New Roman"/>
          <w:color w:val="000000"/>
          <w:sz w:val="24"/>
        </w:rPr>
        <w:t xml:space="preserve"> that Saddam Hussein was “directly involved</w:t>
      </w:r>
      <w:r w:rsidR="00EA0EBE">
        <w:rPr>
          <w:rFonts w:ascii="Times New Roman" w:hAnsi="Times New Roman"/>
          <w:color w:val="000000"/>
          <w:sz w:val="24"/>
        </w:rPr>
        <w:t xml:space="preserve">” in 9/11. </w:t>
      </w:r>
      <w:r>
        <w:rPr>
          <w:rFonts w:ascii="Times New Roman" w:hAnsi="Times New Roman"/>
          <w:color w:val="000000"/>
          <w:sz w:val="24"/>
        </w:rPr>
        <w:t xml:space="preserve"> </w:t>
      </w:r>
      <w:r w:rsidR="001C5228" w:rsidRPr="001C5228">
        <w:rPr>
          <w:rFonts w:ascii="Times New Roman" w:hAnsi="Times New Roman"/>
          <w:sz w:val="24"/>
        </w:rPr>
        <w:t xml:space="preserve">Liberman </w:t>
      </w:r>
      <w:r w:rsidR="001C5228">
        <w:rPr>
          <w:rFonts w:ascii="Times New Roman" w:hAnsi="Times New Roman"/>
          <w:sz w:val="24"/>
        </w:rPr>
        <w:t xml:space="preserve">and Skitka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2017)</w:t>
      </w:r>
      <w:r w:rsidR="00747C1F">
        <w:rPr>
          <w:rFonts w:ascii="Times New Roman" w:hAnsi="Times New Roman"/>
          <w:sz w:val="24"/>
        </w:rPr>
        <w:fldChar w:fldCharType="end"/>
      </w:r>
      <w:r w:rsidR="001C5228">
        <w:rPr>
          <w:rFonts w:ascii="Times New Roman" w:hAnsi="Times New Roman"/>
          <w:sz w:val="24"/>
        </w:rPr>
        <w:t xml:space="preserve"> found </w:t>
      </w:r>
      <w:r>
        <w:rPr>
          <w:rFonts w:ascii="Times New Roman" w:hAnsi="Times New Roman"/>
          <w:sz w:val="24"/>
        </w:rPr>
        <w:t xml:space="preserve">that </w:t>
      </w:r>
      <w:r w:rsidR="00EA0EBE">
        <w:rPr>
          <w:rFonts w:ascii="Times New Roman" w:hAnsi="Times New Roman"/>
          <w:sz w:val="24"/>
        </w:rPr>
        <w:t xml:space="preserve">these citizens tended to express </w:t>
      </w:r>
      <w:r w:rsidR="001C5228">
        <w:rPr>
          <w:rFonts w:ascii="Times New Roman" w:hAnsi="Times New Roman"/>
          <w:sz w:val="24"/>
        </w:rPr>
        <w:t xml:space="preserve">stronger feelings that invading Iraq would satisfy </w:t>
      </w:r>
      <w:r w:rsidR="00EA0EBE">
        <w:rPr>
          <w:rFonts w:ascii="Times New Roman" w:hAnsi="Times New Roman"/>
          <w:sz w:val="24"/>
        </w:rPr>
        <w:t xml:space="preserve">their </w:t>
      </w:r>
      <w:r w:rsidR="001C5228">
        <w:rPr>
          <w:rFonts w:ascii="Times New Roman" w:hAnsi="Times New Roman"/>
          <w:sz w:val="24"/>
        </w:rPr>
        <w:t xml:space="preserve">desires for revenge, </w:t>
      </w:r>
      <w:r w:rsidR="00EA0EBE">
        <w:rPr>
          <w:rFonts w:ascii="Times New Roman" w:hAnsi="Times New Roman"/>
          <w:sz w:val="24"/>
        </w:rPr>
        <w:t>consistent with a mistaken retribution effect. But the ultimate effect on support for the Iraq War via</w:t>
      </w:r>
      <w:r w:rsidR="001C5228">
        <w:rPr>
          <w:rFonts w:ascii="Times New Roman" w:hAnsi="Times New Roman"/>
          <w:sz w:val="24"/>
        </w:rPr>
        <w:t xml:space="preserve"> these feelings </w:t>
      </w:r>
      <w:r w:rsidR="00EA0EBE">
        <w:rPr>
          <w:rFonts w:ascii="Times New Roman" w:hAnsi="Times New Roman"/>
          <w:sz w:val="24"/>
        </w:rPr>
        <w:t xml:space="preserve">was </w:t>
      </w:r>
      <w:r>
        <w:rPr>
          <w:rFonts w:ascii="Times New Roman" w:hAnsi="Times New Roman"/>
          <w:sz w:val="24"/>
        </w:rPr>
        <w:t>surprisingly modest</w:t>
      </w:r>
      <w:r w:rsidR="001C5228">
        <w:rPr>
          <w:rFonts w:ascii="Times New Roman" w:hAnsi="Times New Roman"/>
          <w:sz w:val="24"/>
        </w:rPr>
        <w:t xml:space="preserve">. </w:t>
      </w:r>
    </w:p>
    <w:p w14:paraId="1526565F" w14:textId="08590A55" w:rsidR="00A24A5F" w:rsidRPr="007D1579" w:rsidRDefault="0055516C" w:rsidP="0055516C">
      <w:pPr>
        <w:pStyle w:val="Heading2"/>
        <w:rPr>
          <w:i/>
        </w:rPr>
      </w:pPr>
      <w:r>
        <w:rPr>
          <w:i/>
        </w:rPr>
        <w:t xml:space="preserve">Anger and </w:t>
      </w:r>
      <w:r w:rsidR="00A24A5F" w:rsidRPr="007D1579">
        <w:rPr>
          <w:i/>
        </w:rPr>
        <w:t>Revenge</w:t>
      </w:r>
      <w:r>
        <w:rPr>
          <w:i/>
        </w:rPr>
        <w:t xml:space="preserve"> Spillover</w:t>
      </w:r>
      <w:r w:rsidR="00926E10">
        <w:rPr>
          <w:i/>
        </w:rPr>
        <w:t xml:space="preserve"> Effects</w:t>
      </w:r>
    </w:p>
    <w:p w14:paraId="01D1409C" w14:textId="1A6F9E3B" w:rsidR="00806DE6" w:rsidRDefault="00926E10" w:rsidP="002D1886">
      <w:pPr>
        <w:ind w:firstLine="720"/>
        <w:rPr>
          <w:rFonts w:ascii="Times New Roman" w:hAnsi="Times New Roman"/>
          <w:sz w:val="24"/>
        </w:rPr>
      </w:pPr>
      <w:r>
        <w:rPr>
          <w:rFonts w:ascii="Times New Roman" w:hAnsi="Times New Roman"/>
          <w:color w:val="000000"/>
          <w:sz w:val="24"/>
        </w:rPr>
        <w:t>Emotion</w:t>
      </w:r>
      <w:r w:rsidR="005C4397">
        <w:rPr>
          <w:rFonts w:ascii="Times New Roman" w:hAnsi="Times New Roman"/>
          <w:color w:val="000000"/>
          <w:sz w:val="24"/>
        </w:rPr>
        <w:t>s</w:t>
      </w:r>
      <w:r>
        <w:rPr>
          <w:rFonts w:ascii="Times New Roman" w:hAnsi="Times New Roman"/>
          <w:color w:val="000000"/>
          <w:sz w:val="24"/>
        </w:rPr>
        <w:t xml:space="preserve"> </w:t>
      </w:r>
      <w:r w:rsidR="00B308A2">
        <w:rPr>
          <w:rFonts w:ascii="Times New Roman" w:hAnsi="Times New Roman"/>
          <w:color w:val="000000"/>
          <w:sz w:val="24"/>
        </w:rPr>
        <w:t>aroused by stimuli not logically related to a judgment task</w:t>
      </w:r>
      <w:r w:rsidR="00D86C1E">
        <w:rPr>
          <w:rFonts w:ascii="Times New Roman" w:hAnsi="Times New Roman"/>
          <w:color w:val="000000"/>
          <w:sz w:val="24"/>
        </w:rPr>
        <w:t xml:space="preserve"> </w:t>
      </w:r>
      <w:r w:rsidR="00B308A2">
        <w:rPr>
          <w:rFonts w:ascii="Times New Roman" w:hAnsi="Times New Roman"/>
          <w:color w:val="000000"/>
          <w:sz w:val="24"/>
        </w:rPr>
        <w:t xml:space="preserve">can often affect </w:t>
      </w:r>
      <w:r w:rsidR="003C35A9">
        <w:rPr>
          <w:rFonts w:ascii="Times New Roman" w:hAnsi="Times New Roman"/>
          <w:sz w:val="24"/>
        </w:rPr>
        <w:t>judgment and decision-</w:t>
      </w:r>
      <w:r w:rsidR="00B308A2">
        <w:rPr>
          <w:rFonts w:ascii="Times New Roman" w:hAnsi="Times New Roman"/>
          <w:sz w:val="24"/>
        </w:rPr>
        <w:t xml:space="preserve">making. </w:t>
      </w:r>
      <w:r w:rsidR="006D4631">
        <w:rPr>
          <w:rFonts w:ascii="Times New Roman" w:hAnsi="Times New Roman"/>
          <w:sz w:val="24"/>
        </w:rPr>
        <w:t xml:space="preserve"> </w:t>
      </w:r>
      <w:r w:rsidR="003C35A9">
        <w:rPr>
          <w:rFonts w:ascii="Times New Roman" w:hAnsi="Times New Roman"/>
          <w:sz w:val="24"/>
        </w:rPr>
        <w:t xml:space="preserve">Anger, which is closely related to </w:t>
      </w:r>
      <w:r w:rsidR="00BD6397">
        <w:rPr>
          <w:rFonts w:ascii="Times New Roman" w:hAnsi="Times New Roman"/>
          <w:sz w:val="24"/>
        </w:rPr>
        <w:t xml:space="preserve">perceived </w:t>
      </w:r>
      <w:r w:rsidR="003C35A9">
        <w:rPr>
          <w:rFonts w:ascii="Times New Roman" w:hAnsi="Times New Roman"/>
          <w:sz w:val="24"/>
        </w:rPr>
        <w:t xml:space="preserve">crime severity, tends to heighten punitiveness, appraisals of certainty, belief that a person rather than a situation is responsible, confidence in one’s coping ability, and heuristic information processing </w:t>
      </w:r>
      <w:r w:rsidR="00747C1F">
        <w:rPr>
          <w:rFonts w:ascii="Times New Roman" w:hAnsi="Times New Roman"/>
          <w:sz w:val="24"/>
        </w:rPr>
        <w:fldChar w:fldCharType="begin">
          <w:fldData xml:space="preserve">PEVuZE5vdGU+PENpdGU+PEF1dGhvcj5MZXJuZXI8L0F1dGhvcj48WWVhcj4yMDE1PC9ZZWFyPjxS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MZXJuZXI8L0F1dGhvcj48WWVhcj4yMDE1PC9ZZWFyPjxS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r>
      <w:r w:rsidR="00747C1F">
        <w:rPr>
          <w:rFonts w:ascii="Times New Roman" w:hAnsi="Times New Roman"/>
          <w:sz w:val="24"/>
        </w:rPr>
        <w:fldChar w:fldCharType="separate"/>
      </w:r>
      <w:r w:rsidR="00747C1F">
        <w:rPr>
          <w:rFonts w:ascii="Times New Roman" w:hAnsi="Times New Roman"/>
          <w:noProof/>
          <w:sz w:val="24"/>
        </w:rPr>
        <w:t>(reviewed by Lerner et al. 2015; Lerner &amp; Tiedens 2006; Litvak et al. 2010)</w:t>
      </w:r>
      <w:r w:rsidR="00747C1F">
        <w:rPr>
          <w:rFonts w:ascii="Times New Roman" w:hAnsi="Times New Roman"/>
          <w:sz w:val="24"/>
        </w:rPr>
        <w:fldChar w:fldCharType="end"/>
      </w:r>
      <w:r w:rsidR="003C35A9">
        <w:rPr>
          <w:rFonts w:ascii="Times New Roman" w:hAnsi="Times New Roman"/>
          <w:sz w:val="24"/>
        </w:rPr>
        <w:t xml:space="preserve">. </w:t>
      </w:r>
      <w:r w:rsidR="00D86C1E">
        <w:rPr>
          <w:rFonts w:ascii="Times New Roman" w:hAnsi="Times New Roman"/>
          <w:sz w:val="24"/>
        </w:rPr>
        <w:t>For example, v</w:t>
      </w:r>
      <w:r w:rsidR="00D86C1E" w:rsidRPr="00CA5C27">
        <w:rPr>
          <w:rFonts w:ascii="Times New Roman" w:hAnsi="Times New Roman"/>
          <w:sz w:val="24"/>
        </w:rPr>
        <w:t>ivid</w:t>
      </w:r>
      <w:r w:rsidR="00D86C1E">
        <w:rPr>
          <w:rFonts w:ascii="Times New Roman" w:hAnsi="Times New Roman"/>
          <w:sz w:val="24"/>
        </w:rPr>
        <w:t xml:space="preserve"> and emotionally arousing crime-</w:t>
      </w:r>
      <w:r w:rsidR="00D86C1E" w:rsidRPr="00CA5C27">
        <w:rPr>
          <w:rFonts w:ascii="Times New Roman" w:hAnsi="Times New Roman"/>
          <w:sz w:val="24"/>
        </w:rPr>
        <w:t xml:space="preserve">scene details </w:t>
      </w:r>
      <w:r w:rsidR="00D86C1E">
        <w:rPr>
          <w:rFonts w:ascii="Times New Roman" w:hAnsi="Times New Roman"/>
          <w:sz w:val="24"/>
        </w:rPr>
        <w:t>increase the likelihood of judging</w:t>
      </w:r>
      <w:r w:rsidR="00D86C1E" w:rsidRPr="00CA5C27">
        <w:rPr>
          <w:rFonts w:ascii="Times New Roman" w:hAnsi="Times New Roman"/>
          <w:sz w:val="24"/>
        </w:rPr>
        <w:t xml:space="preserve"> accused suspects guilty</w:t>
      </w:r>
      <w:r w:rsidR="00D86C1E">
        <w:rPr>
          <w:rFonts w:ascii="Times New Roman" w:hAnsi="Times New Roman"/>
          <w:sz w:val="24"/>
        </w:rPr>
        <w:t xml:space="preserve">, even when the </w:t>
      </w:r>
      <w:r w:rsidR="00BD6397">
        <w:rPr>
          <w:rFonts w:ascii="Times New Roman" w:hAnsi="Times New Roman"/>
          <w:sz w:val="24"/>
        </w:rPr>
        <w:t xml:space="preserve">gory </w:t>
      </w:r>
      <w:r w:rsidR="00D86C1E">
        <w:rPr>
          <w:rFonts w:ascii="Times New Roman" w:hAnsi="Times New Roman"/>
          <w:sz w:val="24"/>
        </w:rPr>
        <w:t>details provide no incriminating evidence</w:t>
      </w:r>
      <w:r w:rsidR="001D1BDE">
        <w:rPr>
          <w:rFonts w:ascii="Times New Roman" w:hAnsi="Times New Roman"/>
          <w:sz w:val="24"/>
        </w:rPr>
        <w:t xml:space="preserve"> </w:t>
      </w:r>
      <w:r w:rsidR="00747C1F" w:rsidRPr="00BD6397">
        <w:rPr>
          <w:rFonts w:ascii="Times New Roman" w:hAnsi="Times New Roman"/>
          <w:sz w:val="24"/>
        </w:rPr>
        <w:fldChar w:fldCharType="begin">
          <w:fldData xml:space="preserve">PEVuZE5vdGU+PENpdGU+PEF1dGhvcj5Eb3VnbGFzPC9BdXRob3I+PFllYXI+MTk5NzwvWWVhcj48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</w:fldData>
        </w:fldChar>
      </w:r>
      <w:r w:rsidR="00747C1F" w:rsidRPr="00BD6397">
        <w:rPr>
          <w:rFonts w:ascii="Times New Roman" w:hAnsi="Times New Roman"/>
          <w:sz w:val="24"/>
        </w:rPr>
        <w:instrText xml:space="preserve"> ADDIN EN.CITE </w:instrText>
      </w:r>
      <w:r w:rsidR="00747C1F" w:rsidRPr="00BD6397">
        <w:rPr>
          <w:rFonts w:ascii="Times New Roman" w:hAnsi="Times New Roman"/>
          <w:sz w:val="24"/>
        </w:rPr>
        <w:fldChar w:fldCharType="begin">
          <w:fldData xml:space="preserve">PEVuZE5vdGU+PENpdGU+PEF1dGhvcj5Eb3VnbGFzPC9BdXRob3I+PFllYXI+MTk5NzwvWWVhcj48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</w:fldData>
        </w:fldChar>
      </w:r>
      <w:r w:rsidR="00747C1F" w:rsidRPr="00BD6397">
        <w:rPr>
          <w:rFonts w:ascii="Times New Roman" w:hAnsi="Times New Roman"/>
          <w:sz w:val="24"/>
        </w:rPr>
        <w:instrText xml:space="preserve"> ADDIN EN.CITE.DATA </w:instrText>
      </w:r>
      <w:r w:rsidR="00747C1F" w:rsidRPr="00BD6397">
        <w:rPr>
          <w:rFonts w:ascii="Times New Roman" w:hAnsi="Times New Roman"/>
          <w:sz w:val="24"/>
        </w:rPr>
      </w:r>
      <w:r w:rsidR="00747C1F" w:rsidRPr="00BD6397">
        <w:rPr>
          <w:rFonts w:ascii="Times New Roman" w:hAnsi="Times New Roman"/>
          <w:sz w:val="24"/>
        </w:rPr>
        <w:fldChar w:fldCharType="end"/>
      </w:r>
      <w:r w:rsidR="00747C1F" w:rsidRPr="00BD6397">
        <w:rPr>
          <w:rFonts w:ascii="Times New Roman" w:hAnsi="Times New Roman"/>
          <w:sz w:val="24"/>
        </w:rPr>
      </w:r>
      <w:r w:rsidR="00747C1F" w:rsidRPr="00BD6397">
        <w:rPr>
          <w:rFonts w:ascii="Times New Roman" w:hAnsi="Times New Roman"/>
          <w:sz w:val="24"/>
        </w:rPr>
        <w:fldChar w:fldCharType="separate"/>
      </w:r>
      <w:r w:rsidR="00747C1F" w:rsidRPr="00BD6397">
        <w:rPr>
          <w:rFonts w:ascii="Times New Roman" w:hAnsi="Times New Roman"/>
          <w:noProof/>
          <w:sz w:val="24"/>
        </w:rPr>
        <w:t>(e.g. Douglas et al. 1997; Bright &amp; Goodman-Delahunty 2006, 2011)</w:t>
      </w:r>
      <w:r w:rsidR="00747C1F" w:rsidRPr="00BD6397">
        <w:rPr>
          <w:rFonts w:ascii="Times New Roman" w:hAnsi="Times New Roman"/>
          <w:sz w:val="24"/>
        </w:rPr>
        <w:fldChar w:fldCharType="end"/>
      </w:r>
      <w:r w:rsidR="00D86C1E" w:rsidRPr="00BD6397">
        <w:rPr>
          <w:rFonts w:ascii="Times New Roman" w:hAnsi="Times New Roman"/>
          <w:sz w:val="24"/>
        </w:rPr>
        <w:t>.</w:t>
      </w:r>
      <w:r w:rsidR="00D86C1E">
        <w:rPr>
          <w:rFonts w:ascii="Times New Roman" w:hAnsi="Times New Roman"/>
        </w:rPr>
        <w:t xml:space="preserve">  </w:t>
      </w:r>
      <w:r w:rsidR="00BD6397">
        <w:rPr>
          <w:rFonts w:ascii="Times New Roman" w:hAnsi="Times New Roman"/>
          <w:sz w:val="24"/>
        </w:rPr>
        <w:t xml:space="preserve">In addition, </w:t>
      </w:r>
      <w:r w:rsidR="00D86C1E">
        <w:rPr>
          <w:rFonts w:ascii="Times New Roman" w:hAnsi="Times New Roman"/>
          <w:sz w:val="24"/>
        </w:rPr>
        <w:t xml:space="preserve">anger at </w:t>
      </w:r>
      <w:r w:rsidR="008541AD">
        <w:rPr>
          <w:rFonts w:ascii="Times New Roman" w:hAnsi="Times New Roman"/>
          <w:sz w:val="24"/>
        </w:rPr>
        <w:t>an offender</w:t>
      </w:r>
      <w:r w:rsidR="00D86C1E">
        <w:rPr>
          <w:rFonts w:ascii="Times New Roman" w:hAnsi="Times New Roman"/>
          <w:sz w:val="24"/>
        </w:rPr>
        <w:t xml:space="preserve"> can under some conditions “spill over” and affect punitiveness toward uninvolved targets. </w:t>
      </w:r>
      <w:r w:rsidR="002D1886">
        <w:rPr>
          <w:rFonts w:ascii="Times New Roman" w:hAnsi="Times New Roman"/>
          <w:sz w:val="24"/>
        </w:rPr>
        <w:t>Those who have been personally injured or offended sometimes engage in “displaced aggression</w:t>
      </w:r>
      <w:r w:rsidR="00D86C1E" w:rsidRPr="370CCF4A">
        <w:rPr>
          <w:rFonts w:ascii="Times New Roman" w:hAnsi="Times New Roman"/>
          <w:sz w:val="24"/>
        </w:rPr>
        <w:t xml:space="preserve">” </w:t>
      </w:r>
      <w:r w:rsidR="002D1886" w:rsidRPr="370CCF4A">
        <w:rPr>
          <w:rFonts w:ascii="Times New Roman" w:hAnsi="Times New Roman"/>
          <w:sz w:val="24"/>
        </w:rPr>
        <w:t xml:space="preserve">toward unrelated </w:t>
      </w:r>
      <w:r w:rsidR="002D1886" w:rsidRPr="370CCF4A">
        <w:rPr>
          <w:rFonts w:ascii="Times New Roman" w:hAnsi="Times New Roman"/>
          <w:sz w:val="24"/>
        </w:rPr>
        <w:lastRenderedPageBreak/>
        <w:t>third parties</w:t>
      </w:r>
      <w:r w:rsidR="002D1886">
        <w:rPr>
          <w:rFonts w:ascii="Times New Roman" w:hAnsi="Times New Roman"/>
          <w:sz w:val="24"/>
        </w:rPr>
        <w:t xml:space="preserve">, particularly </w:t>
      </w:r>
      <w:r w:rsidR="00D86C1E" w:rsidRPr="370CCF4A">
        <w:rPr>
          <w:rFonts w:ascii="Times New Roman" w:hAnsi="Times New Roman"/>
          <w:sz w:val="24"/>
        </w:rPr>
        <w:t xml:space="preserve">those who have engaged in unwanted behavior (“triggered displaced aggression”) or who superficially resemble the original offender </w:t>
      </w:r>
      <w:r w:rsidR="00D86C1E" w:rsidRPr="370CCF4A">
        <w:fldChar w:fldCharType="begin">
          <w:fldData xml:space="preserve">PEVuZE5vdGU+PENpdGU+PEF1dGhvcj5CdXNobWFuPC9BdXRob3I+PFllYXI+MjAwNTwvWWVhcj48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</w:fldData>
        </w:fldChar>
      </w:r>
      <w:r w:rsidR="00747C1F">
        <w:instrText xml:space="preserve"> ADDIN EN.CITE </w:instrText>
      </w:r>
      <w:r w:rsidR="00747C1F">
        <w:fldChar w:fldCharType="begin">
          <w:fldData xml:space="preserve">PEVuZE5vdGU+PENpdGU+PEF1dGhvcj5CdXNobWFuPC9BdXRob3I+PFllYXI+MjAwNTwvWWVhcj48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</w:fldData>
        </w:fldChar>
      </w:r>
      <w:r w:rsidR="00747C1F">
        <w:instrText xml:space="preserve"> ADDIN EN.CITE.DATA </w:instrText>
      </w:r>
      <w:r w:rsidR="00747C1F">
        <w:fldChar w:fldCharType="end"/>
      </w:r>
      <w:r w:rsidR="00D86C1E" w:rsidRPr="370CCF4A">
        <w:rPr>
          <w:rFonts w:ascii="Times New Roman" w:hAnsi="Times New Roman"/>
          <w:sz w:val="24"/>
        </w:rPr>
      </w:r>
      <w:r w:rsidR="00D86C1E" w:rsidRPr="370CCF4A">
        <w:rPr>
          <w:rFonts w:ascii="Times New Roman" w:hAnsi="Times New Roman"/>
          <w:sz w:val="24"/>
        </w:rPr>
        <w:fldChar w:fldCharType="separate"/>
      </w:r>
      <w:r w:rsidR="00747C1F">
        <w:rPr>
          <w:rFonts w:ascii="Times New Roman" w:hAnsi="Times New Roman"/>
          <w:noProof/>
          <w:sz w:val="24"/>
        </w:rPr>
        <w:t>(e.g., Bushman et al. 2005; Marcus-Newhall et al. 2000; Pedersen et al. 2008; Sjöström &amp; Gollwitzer 2015)</w:t>
      </w:r>
      <w:r w:rsidR="00D86C1E" w:rsidRPr="370CCF4A">
        <w:fldChar w:fldCharType="end"/>
      </w:r>
      <w:r w:rsidR="00D86C1E" w:rsidRPr="370CCF4A">
        <w:rPr>
          <w:rFonts w:ascii="Times New Roman" w:hAnsi="Times New Roman"/>
          <w:sz w:val="24"/>
        </w:rPr>
        <w:t>.</w:t>
      </w:r>
      <w:r w:rsidR="002D1886">
        <w:rPr>
          <w:rFonts w:ascii="Times New Roman" w:hAnsi="Times New Roman"/>
          <w:sz w:val="24"/>
        </w:rPr>
        <w:t xml:space="preserve">  In addition, l</w:t>
      </w:r>
      <w:r w:rsidR="002D1886" w:rsidRPr="370CCF4A">
        <w:rPr>
          <w:rFonts w:ascii="Times New Roman" w:hAnsi="Times New Roman"/>
          <w:sz w:val="24"/>
        </w:rPr>
        <w:t xml:space="preserve">earning about serious, unpunished crimes increases appraisals of uninvolved individuals’ misbehavior as more wrongful and deserving of harsh punishment </w:t>
      </w:r>
      <w:r w:rsidR="002D1886" w:rsidRPr="370CCF4A">
        <w:fldChar w:fldCharType="begin">
          <w:fldData xml:space="preserve">PEVuZE5vdGU+PENpdGU+PEF1dGhvcj5MZXJuZXI8L0F1dGhvcj48WWVhcj4xOTk4PC9ZZWFyPjxS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</w:fldData>
        </w:fldChar>
      </w:r>
      <w:r w:rsidR="002D1886">
        <w:rPr>
          <w:rFonts w:ascii="Times New Roman" w:hAnsi="Times New Roman"/>
          <w:sz w:val="24"/>
        </w:rPr>
        <w:instrText xml:space="preserve"> ADDIN EN.CITE </w:instrText>
      </w:r>
      <w:r w:rsidR="002D1886">
        <w:rPr>
          <w:rFonts w:ascii="Times New Roman" w:hAnsi="Times New Roman"/>
          <w:sz w:val="24"/>
        </w:rPr>
        <w:fldChar w:fldCharType="begin">
          <w:fldData xml:space="preserve">PEVuZE5vdGU+PENpdGU+PEF1dGhvcj5MZXJuZXI8L0F1dGhvcj48WWVhcj4xOTk4PC9ZZWFyPjxS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</w:fldData>
        </w:fldChar>
      </w:r>
      <w:r w:rsidR="002D1886">
        <w:rPr>
          <w:rFonts w:ascii="Times New Roman" w:hAnsi="Times New Roman"/>
          <w:sz w:val="24"/>
        </w:rPr>
        <w:instrText xml:space="preserve"> ADDIN EN.CITE.DATA </w:instrText>
      </w:r>
      <w:r w:rsidR="002D1886">
        <w:rPr>
          <w:rFonts w:ascii="Times New Roman" w:hAnsi="Times New Roman"/>
          <w:sz w:val="24"/>
        </w:rPr>
      </w:r>
      <w:r w:rsidR="002D1886">
        <w:rPr>
          <w:rFonts w:ascii="Times New Roman" w:hAnsi="Times New Roman"/>
          <w:sz w:val="24"/>
        </w:rPr>
        <w:fldChar w:fldCharType="end"/>
      </w:r>
      <w:r w:rsidR="002D1886" w:rsidRPr="370CCF4A">
        <w:rPr>
          <w:rFonts w:ascii="Times New Roman" w:hAnsi="Times New Roman"/>
          <w:sz w:val="24"/>
        </w:rPr>
      </w:r>
      <w:r w:rsidR="002D1886" w:rsidRPr="370CCF4A">
        <w:rPr>
          <w:rFonts w:ascii="Times New Roman" w:hAnsi="Times New Roman"/>
          <w:sz w:val="24"/>
        </w:rPr>
        <w:fldChar w:fldCharType="separate"/>
      </w:r>
      <w:r w:rsidR="002D1886" w:rsidRPr="370CCF4A">
        <w:rPr>
          <w:rFonts w:ascii="Times New Roman" w:hAnsi="Times New Roman"/>
          <w:noProof/>
          <w:sz w:val="24"/>
        </w:rPr>
        <w:t>(e.g., Lerner et al. 1998; Rucker et al. 2004; Tetlock et al. 2007)</w:t>
      </w:r>
      <w:r w:rsidR="002D1886" w:rsidRPr="370CCF4A">
        <w:fldChar w:fldCharType="end"/>
      </w:r>
      <w:r w:rsidR="002D1886" w:rsidRPr="370CCF4A">
        <w:rPr>
          <w:rFonts w:ascii="Times New Roman" w:hAnsi="Times New Roman"/>
          <w:sz w:val="24"/>
        </w:rPr>
        <w:t xml:space="preserve">. </w:t>
      </w:r>
      <w:r w:rsidR="008541AD">
        <w:rPr>
          <w:rFonts w:ascii="Times New Roman" w:hAnsi="Times New Roman"/>
          <w:sz w:val="24"/>
        </w:rPr>
        <w:t xml:space="preserve"> </w:t>
      </w:r>
      <w:r w:rsidR="002D1886" w:rsidRPr="370CCF4A">
        <w:rPr>
          <w:rFonts w:ascii="Times New Roman" w:hAnsi="Times New Roman"/>
          <w:sz w:val="24"/>
        </w:rPr>
        <w:t xml:space="preserve">These “prosecutorial mindsets,” moreover, </w:t>
      </w:r>
      <w:r w:rsidR="00653E0F">
        <w:rPr>
          <w:rFonts w:ascii="Times New Roman" w:hAnsi="Times New Roman"/>
          <w:sz w:val="24"/>
        </w:rPr>
        <w:t>correlate</w:t>
      </w:r>
      <w:r w:rsidR="002D1886">
        <w:rPr>
          <w:rFonts w:ascii="Times New Roman" w:hAnsi="Times New Roman"/>
          <w:sz w:val="24"/>
        </w:rPr>
        <w:t xml:space="preserve"> with desires for </w:t>
      </w:r>
      <w:r w:rsidR="00653E0F">
        <w:rPr>
          <w:rFonts w:ascii="Times New Roman" w:hAnsi="Times New Roman"/>
          <w:sz w:val="24"/>
        </w:rPr>
        <w:t>retribution—</w:t>
      </w:r>
      <w:r w:rsidR="00653E0F" w:rsidRPr="00653E0F">
        <w:rPr>
          <w:rFonts w:ascii="Times New Roman" w:hAnsi="Times New Roman"/>
          <w:sz w:val="24"/>
        </w:rPr>
        <w:t xml:space="preserve"> </w:t>
      </w:r>
      <w:r w:rsidR="00653E0F">
        <w:rPr>
          <w:rFonts w:ascii="Times New Roman" w:hAnsi="Times New Roman"/>
          <w:sz w:val="24"/>
        </w:rPr>
        <w:t>despite violating the widely accepted retributive-justice principle that only wrongdoers deserve to be punished—rather than for enhanced deterrence</w:t>
      </w:r>
      <w:r w:rsidR="002D1886">
        <w:rPr>
          <w:rFonts w:ascii="Times New Roman" w:hAnsi="Times New Roman"/>
          <w:sz w:val="24"/>
        </w:rPr>
        <w:t xml:space="preserve"> </w:t>
      </w:r>
      <w:r w:rsidR="002D1886" w:rsidRPr="370CCF4A">
        <w:fldChar w:fldCharType="begin">
          <w:fldData xml:space="preserve">PEVuZE5vdGU+PENpdGU+PEF1dGhvcj5SdWNrZXI8L0F1dGhvcj48WWVhcj4yMDA0PC9ZZWFyPjxS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</w:fldData>
        </w:fldChar>
      </w:r>
      <w:r w:rsidR="002D1886">
        <w:rPr>
          <w:rFonts w:ascii="Times New Roman" w:hAnsi="Times New Roman"/>
          <w:sz w:val="24"/>
        </w:rPr>
        <w:instrText xml:space="preserve"> ADDIN EN.CITE </w:instrText>
      </w:r>
      <w:r w:rsidR="002D1886">
        <w:rPr>
          <w:rFonts w:ascii="Times New Roman" w:hAnsi="Times New Roman"/>
          <w:sz w:val="24"/>
        </w:rPr>
        <w:fldChar w:fldCharType="begin">
          <w:fldData xml:space="preserve">PEVuZE5vdGU+PENpdGU+PEF1dGhvcj5SdWNrZXI8L0F1dGhvcj48WWVhcj4yMDA0PC9ZZWFyPjxS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</w:fldData>
        </w:fldChar>
      </w:r>
      <w:r w:rsidR="002D1886">
        <w:rPr>
          <w:rFonts w:ascii="Times New Roman" w:hAnsi="Times New Roman"/>
          <w:sz w:val="24"/>
        </w:rPr>
        <w:instrText xml:space="preserve"> ADDIN EN.CITE.DATA </w:instrText>
      </w:r>
      <w:r w:rsidR="002D1886">
        <w:rPr>
          <w:rFonts w:ascii="Times New Roman" w:hAnsi="Times New Roman"/>
          <w:sz w:val="24"/>
        </w:rPr>
      </w:r>
      <w:r w:rsidR="002D1886">
        <w:rPr>
          <w:rFonts w:ascii="Times New Roman" w:hAnsi="Times New Roman"/>
          <w:sz w:val="24"/>
        </w:rPr>
        <w:fldChar w:fldCharType="end"/>
      </w:r>
      <w:r w:rsidR="002D1886" w:rsidRPr="370CCF4A">
        <w:rPr>
          <w:rFonts w:ascii="Times New Roman" w:hAnsi="Times New Roman"/>
          <w:sz w:val="24"/>
        </w:rPr>
      </w:r>
      <w:r w:rsidR="002D1886" w:rsidRPr="370CCF4A">
        <w:rPr>
          <w:rFonts w:ascii="Times New Roman" w:hAnsi="Times New Roman"/>
          <w:sz w:val="24"/>
        </w:rPr>
        <w:fldChar w:fldCharType="separate"/>
      </w:r>
      <w:r w:rsidR="002D1886" w:rsidRPr="370CCF4A">
        <w:rPr>
          <w:rFonts w:ascii="Times New Roman" w:hAnsi="Times New Roman"/>
          <w:noProof/>
          <w:sz w:val="24"/>
        </w:rPr>
        <w:t>(Rucker et al. 2004; Tetlock et al. 2007)</w:t>
      </w:r>
      <w:r w:rsidR="002D1886" w:rsidRPr="370CCF4A">
        <w:fldChar w:fldCharType="end"/>
      </w:r>
      <w:r w:rsidR="002D1886" w:rsidRPr="370CCF4A">
        <w:rPr>
          <w:rFonts w:ascii="Times New Roman" w:hAnsi="Times New Roman"/>
          <w:sz w:val="24"/>
        </w:rPr>
        <w:t>.</w:t>
      </w:r>
      <w:r w:rsidR="00806DE6">
        <w:rPr>
          <w:rFonts w:ascii="Times New Roman" w:hAnsi="Times New Roman"/>
          <w:sz w:val="24"/>
        </w:rPr>
        <w:t xml:space="preserve">  </w:t>
      </w:r>
    </w:p>
    <w:p w14:paraId="31B33DB1" w14:textId="335630A6" w:rsidR="002D1886" w:rsidRDefault="008541AD" w:rsidP="00843488">
      <w:pPr>
        <w:autoSpaceDE w:val="0"/>
        <w:autoSpaceDN w:val="0"/>
        <w:adjustRightInd w:val="0"/>
        <w:ind w:firstLine="720"/>
        <w:rPr>
          <w:rFonts w:ascii="Times New Roman" w:hAnsi="Times New Roman"/>
          <w:sz w:val="24"/>
        </w:rPr>
      </w:pPr>
      <w:r>
        <w:rPr>
          <w:rFonts w:ascii="Times New Roman" w:hAnsi="Times New Roman"/>
          <w:sz w:val="24"/>
        </w:rPr>
        <w:t xml:space="preserve">Another seeming anger </w:t>
      </w:r>
      <w:r w:rsidR="002D1886">
        <w:rPr>
          <w:rFonts w:ascii="Times New Roman" w:hAnsi="Times New Roman"/>
          <w:sz w:val="24"/>
        </w:rPr>
        <w:t xml:space="preserve">spillover phenomenon occurs when members of an externally injured group support “vicarious retribution” </w:t>
      </w:r>
      <w:r w:rsidR="002D1886" w:rsidRPr="00272380">
        <w:rPr>
          <w:rFonts w:ascii="Times New Roman" w:hAnsi="Times New Roman"/>
          <w:sz w:val="24"/>
        </w:rPr>
        <w:t xml:space="preserve">against </w:t>
      </w:r>
      <w:r w:rsidR="002D1886" w:rsidRPr="006F0A89">
        <w:rPr>
          <w:rFonts w:ascii="Times New Roman" w:hAnsi="Times New Roman"/>
          <w:sz w:val="24"/>
        </w:rPr>
        <w:t>uninvolved</w:t>
      </w:r>
      <w:r w:rsidR="002D1886">
        <w:rPr>
          <w:rFonts w:ascii="Times New Roman" w:hAnsi="Times New Roman"/>
          <w:sz w:val="24"/>
        </w:rPr>
        <w:t xml:space="preserve"> members of </w:t>
      </w:r>
      <w:r w:rsidR="002D1886" w:rsidRPr="00272380">
        <w:rPr>
          <w:rFonts w:ascii="Times New Roman" w:hAnsi="Times New Roman"/>
          <w:sz w:val="24"/>
        </w:rPr>
        <w:t xml:space="preserve">the perpetrator’s </w:t>
      </w:r>
      <w:r w:rsidR="00806DE6">
        <w:rPr>
          <w:rFonts w:ascii="Times New Roman" w:hAnsi="Times New Roman"/>
          <w:sz w:val="24"/>
        </w:rPr>
        <w:t xml:space="preserve">social </w:t>
      </w:r>
      <w:r w:rsidR="002D1886" w:rsidRPr="00272380">
        <w:rPr>
          <w:rFonts w:ascii="Times New Roman" w:hAnsi="Times New Roman"/>
          <w:sz w:val="24"/>
        </w:rPr>
        <w:t>group</w:t>
      </w:r>
      <w:r w:rsidR="002D1886" w:rsidRPr="00600580">
        <w:rPr>
          <w:rFonts w:ascii="Times New Roman" w:hAnsi="Times New Roman"/>
          <w:sz w:val="24"/>
        </w:rPr>
        <w:t xml:space="preserve"> </w:t>
      </w:r>
      <w:r w:rsidR="002D1886">
        <w:rPr>
          <w:rFonts w:ascii="Times New Roman" w:hAnsi="Times New Roman"/>
          <w:sz w:val="24"/>
        </w:rPr>
        <w:fldChar w:fldCharType="begin"/>
      </w:r>
      <w:r w:rsidR="002D1886">
        <w:rPr>
          <w:rFonts w:ascii="Times New Roman" w:hAnsi="Times New Roman"/>
          <w:sz w:val="24"/>
        </w:rPr>
        <w:instrText xml:space="preserve"> ADDIN EN.CITE &lt;EndNote&gt;&lt;Cite&gt;&lt;Author&gt;Lickel&lt;/Author&gt;&lt;Year&gt;2006&lt;/Year&gt;&lt;RecNum&gt;893&lt;/RecNum&gt;&lt;Prefix&gt;e.g.`, &lt;/Prefix&gt;&lt;DisplayText&gt;(e.g., Lickel et al. 2006; Vasquez et al. 2010)&lt;/DisplayText&gt;&lt;record&gt;&lt;rec-number&gt;893&lt;/rec-number&gt;&lt;foreign-keys&gt;&lt;key app="EN" db-id="f9szsa2f9p9eztes9xpvvdtdaederv5rea5s" timestamp="0"&gt;893&lt;/key&gt;&lt;key app="ENWeb" db-id="ThguHQrtqgcAADHRs@o"&gt;850&lt;/key&gt;&lt;/foreign-keys&gt;&lt;ref-type name="Journal Article"&gt;17&lt;/ref-type&gt;&lt;contributors&gt;&lt;authors&gt;&lt;author&gt;Lickel, Brian&lt;/author&gt;&lt;author&gt;Miller, Norman&lt;/author&gt;&lt;author&gt;Stenstrom, Douglas M.&lt;/author&gt;&lt;author&gt;Denson, Thomas F.&lt;/author&gt;&lt;author&gt;Schmader, Toni&lt;/author&gt;&lt;/authors&gt;&lt;/contributors&gt;&lt;titles&gt;&lt;title&gt;Vicarious Retribution: The Role of Collective Blame in Intergroup Aggression&lt;/title&gt;&lt;secondary-title&gt;Personality and Social Psychology Review&lt;/secondary-title&gt;&lt;short-title&gt;Vicarious Retribution&lt;/short-title&gt;&lt;/titles&gt;&lt;periodical&gt;&lt;full-title&gt;Personality and Social Psychology Review&lt;/full-title&gt;&lt;/periodical&gt;&lt;pages&gt;372–390&lt;/pages&gt;&lt;volume&gt;10&lt;/volume&gt;&lt;number&gt;4&lt;/number&gt;&lt;dates&gt;&lt;year&gt;2006&lt;/year&gt;&lt;/dates&gt;&lt;urls&gt;&lt;/urls&gt;&lt;/record&gt;&lt;/Cite&gt;&lt;Cite&gt;&lt;Author&gt;Vasquez&lt;/Author&gt;&lt;Year&gt;2010&lt;/Year&gt;&lt;RecNum&gt;1447&lt;/RecNum&gt;&lt;record&gt;&lt;rec-number&gt;1447&lt;/rec-number&gt;&lt;foreign-keys&gt;&lt;key app="EN" db-id="f9szsa2f9p9eztes9xpvvdtdaederv5rea5s" timestamp="1315588043"&gt;1447&lt;/key&gt;&lt;/foreign-keys&gt;&lt;ref-type name="Journal Article"&gt;17&lt;/ref-type&gt;&lt;contributors&gt;&lt;authors&gt;&lt;author&gt;Vasquez, Eduardo A.&lt;/author&gt;&lt;author&gt;Lickel, Brian&lt;/author&gt;&lt;author&gt;Hennigan, Karen&lt;/author&gt;&lt;/authors&gt;&lt;/contributors&gt;&lt;titles&gt;&lt;title&gt;Gangs, displaced, and group-based aggression&lt;/title&gt;&lt;secondary-title&gt;Aggression and Violent Behavior&lt;/secondary-title&gt;&lt;/titles&gt;&lt;periodical&gt;&lt;full-title&gt;Aggression and Violent Behavior&lt;/full-title&gt;&lt;/periodical&gt;&lt;pages&gt;130–140&lt;/pages&gt;&lt;volume&gt;15&lt;/volume&gt;&lt;number&gt;2&lt;/number&gt;&lt;dates&gt;&lt;year&gt;2010&lt;/year&gt;&lt;/dates&gt;&lt;publisher&gt;Elsevier&lt;/publisher&gt;&lt;isbn&gt;1359-1789&lt;/isbn&gt;&lt;urls&gt;&lt;/urls&gt;&lt;/record&gt;&lt;/Cite&gt;&lt;/EndNote&gt;</w:instrText>
      </w:r>
      <w:r w:rsidR="002D1886">
        <w:rPr>
          <w:rFonts w:ascii="Times New Roman" w:hAnsi="Times New Roman"/>
          <w:sz w:val="24"/>
        </w:rPr>
        <w:fldChar w:fldCharType="separate"/>
      </w:r>
      <w:r w:rsidR="002D1886">
        <w:rPr>
          <w:rFonts w:ascii="Times New Roman" w:hAnsi="Times New Roman"/>
          <w:noProof/>
          <w:sz w:val="24"/>
        </w:rPr>
        <w:t>(e.g., Lickel et al. 2006; Vasquez et al. 2010)</w:t>
      </w:r>
      <w:r w:rsidR="002D1886">
        <w:rPr>
          <w:rFonts w:ascii="Times New Roman" w:hAnsi="Times New Roman"/>
          <w:sz w:val="24"/>
        </w:rPr>
        <w:fldChar w:fldCharType="end"/>
      </w:r>
      <w:r w:rsidR="002D1886" w:rsidRPr="00600580">
        <w:rPr>
          <w:rFonts w:ascii="Times New Roman" w:hAnsi="Times New Roman"/>
          <w:sz w:val="24"/>
        </w:rPr>
        <w:t xml:space="preserve">. </w:t>
      </w:r>
      <w:r w:rsidR="002D1886">
        <w:rPr>
          <w:rFonts w:ascii="Times New Roman" w:hAnsi="Times New Roman"/>
          <w:sz w:val="24"/>
        </w:rPr>
        <w:t>It is not clear whether these acts reflect a functional desire to incapacitate or deter</w:t>
      </w:r>
      <w:r w:rsidR="00E733B5">
        <w:rPr>
          <w:rFonts w:ascii="Times New Roman" w:hAnsi="Times New Roman"/>
          <w:sz w:val="24"/>
        </w:rPr>
        <w:t xml:space="preserve"> or a less strategic way to salve the </w:t>
      </w:r>
      <w:r w:rsidR="002D1886">
        <w:rPr>
          <w:rFonts w:ascii="Times New Roman" w:hAnsi="Times New Roman"/>
          <w:sz w:val="24"/>
        </w:rPr>
        <w:t>in-group’s self-</w:t>
      </w:r>
      <w:r w:rsidR="00E733B5">
        <w:rPr>
          <w:rFonts w:ascii="Times New Roman" w:hAnsi="Times New Roman"/>
          <w:sz w:val="24"/>
        </w:rPr>
        <w:t>esteem or to let off steam</w:t>
      </w:r>
      <w:r w:rsidR="0039727D">
        <w:rPr>
          <w:rFonts w:ascii="Times New Roman" w:hAnsi="Times New Roman"/>
          <w:sz w:val="24"/>
        </w:rPr>
        <w:t xml:space="preserve"> </w:t>
      </w:r>
      <w:r w:rsidR="0039727D" w:rsidRPr="008541AD">
        <w:rPr>
          <w:rFonts w:ascii="Times New Roman" w:hAnsi="Times New Roman"/>
          <w:sz w:val="24"/>
          <w:szCs w:val="22"/>
        </w:rPr>
        <w:fldChar w:fldCharType="begin"/>
      </w:r>
      <w:r w:rsidR="00747C1F" w:rsidRPr="008541AD">
        <w:rPr>
          <w:rFonts w:ascii="Times New Roman" w:hAnsi="Times New Roman"/>
          <w:sz w:val="24"/>
          <w:szCs w:val="22"/>
        </w:rPr>
        <w:instrText xml:space="preserve"> ADDIN EN.CITE &lt;EndNote&gt;&lt;Cite&gt;&lt;Author&gt;Sjöström&lt;/Author&gt;&lt;Year&gt;2018&lt;/Year&gt;&lt;RecNum&gt;5426&lt;/RecNum&gt;&lt;DisplayText&gt;(Sjöström et al. 2018)&lt;/DisplayText&gt;&lt;record&gt;&lt;rec-number&gt;5426&lt;/rec-number&gt;&lt;foreign-keys&gt;&lt;key app="EN" db-id="f9szsa2f9p9eztes9xpvvdtdaederv5rea5s" timestamp="1515904599"&gt;5426&lt;/key&gt;&lt;key app="ENWeb" db-id=""&gt;0&lt;/key&gt;&lt;/foreign-keys&gt;&lt;ref-type name="Journal Article"&gt;17&lt;/ref-type&gt;&lt;contributors&gt;&lt;authors&gt;&lt;author&gt;Sjöström, Arne&lt;/author&gt;&lt;author&gt;Magraw-Mickelson, Zoe&lt;/author&gt;&lt;author&gt;Gollwitzer, Mario&lt;/author&gt;&lt;/authors&gt;&lt;/contributors&gt;&lt;titles&gt;&lt;title&gt;What makes displaced revenge taste sweet: Retributing displaced responsibility or sending a message to the original perpetrator?&lt;/title&gt;&lt;secondary-title&gt;European Journal of Social Psychology&lt;/secondary-title&gt;&lt;short-title&gt;What makes displaced revenge sweet&lt;/short-title&gt;&lt;/titles&gt;&lt;periodical&gt;&lt;full-title&gt;European Journal of Social Psychology&lt;/full-title&gt;&lt;/periodical&gt;&lt;dates&gt;&lt;year&gt;2018&lt;/year&gt;&lt;/dates&gt;&lt;isbn&gt;00462772&lt;/isbn&gt;&lt;urls&gt;&lt;/urls&gt;&lt;electronic-resource-num&gt;10.1002/ejsp.2345&lt;/electronic-resource-num&gt;&lt;/record&gt;&lt;/Cite&gt;&lt;/EndNote&gt;</w:instrText>
      </w:r>
      <w:r w:rsidR="0039727D" w:rsidRPr="008541AD">
        <w:rPr>
          <w:rFonts w:ascii="Times New Roman" w:hAnsi="Times New Roman"/>
          <w:sz w:val="24"/>
          <w:szCs w:val="22"/>
        </w:rPr>
        <w:fldChar w:fldCharType="separate"/>
      </w:r>
      <w:r w:rsidR="00747C1F" w:rsidRPr="008541AD">
        <w:rPr>
          <w:rFonts w:ascii="Times New Roman" w:hAnsi="Times New Roman"/>
          <w:noProof/>
          <w:sz w:val="24"/>
          <w:szCs w:val="22"/>
        </w:rPr>
        <w:t>(Sjöström et al. 2018)</w:t>
      </w:r>
      <w:r w:rsidR="0039727D" w:rsidRPr="008541AD">
        <w:rPr>
          <w:rFonts w:ascii="Times New Roman" w:hAnsi="Times New Roman"/>
          <w:sz w:val="24"/>
          <w:szCs w:val="22"/>
        </w:rPr>
        <w:fldChar w:fldCharType="end"/>
      </w:r>
      <w:r>
        <w:rPr>
          <w:rFonts w:ascii="Times New Roman" w:hAnsi="Times New Roman"/>
          <w:sz w:val="24"/>
          <w:szCs w:val="22"/>
        </w:rPr>
        <w:t xml:space="preserve">. </w:t>
      </w:r>
      <w:r w:rsidR="00E733B5" w:rsidRPr="008541AD">
        <w:rPr>
          <w:rFonts w:ascii="Times New Roman" w:hAnsi="Times New Roman"/>
          <w:sz w:val="28"/>
        </w:rPr>
        <w:t xml:space="preserve"> </w:t>
      </w:r>
      <w:r w:rsidR="00806DE6">
        <w:rPr>
          <w:rFonts w:ascii="Times New Roman" w:hAnsi="Times New Roman"/>
          <w:sz w:val="24"/>
        </w:rPr>
        <w:t xml:space="preserve">But they </w:t>
      </w:r>
      <w:r w:rsidR="00FF17D7">
        <w:rPr>
          <w:rFonts w:ascii="Times New Roman" w:hAnsi="Times New Roman"/>
          <w:sz w:val="24"/>
        </w:rPr>
        <w:t>may</w:t>
      </w:r>
      <w:r w:rsidR="00806DE6">
        <w:rPr>
          <w:rFonts w:ascii="Times New Roman" w:hAnsi="Times New Roman"/>
          <w:sz w:val="24"/>
        </w:rPr>
        <w:t xml:space="preserve"> appear to be driven by </w:t>
      </w:r>
      <w:r w:rsidR="00806DE6">
        <w:rPr>
          <w:rFonts w:ascii="Times New Roman" w:hAnsi="Times New Roman"/>
          <w:color w:val="000000"/>
          <w:sz w:val="24"/>
        </w:rPr>
        <w:t>oversimplified categorizati</w:t>
      </w:r>
      <w:r w:rsidR="00FF17D7">
        <w:rPr>
          <w:rFonts w:ascii="Times New Roman" w:hAnsi="Times New Roman"/>
          <w:color w:val="000000"/>
          <w:sz w:val="24"/>
        </w:rPr>
        <w:t>on</w:t>
      </w:r>
      <w:r w:rsidR="00806DE6">
        <w:rPr>
          <w:rFonts w:ascii="Times New Roman" w:hAnsi="Times New Roman"/>
          <w:color w:val="000000"/>
          <w:sz w:val="24"/>
        </w:rPr>
        <w:t xml:space="preserve"> of the </w:t>
      </w:r>
      <w:r w:rsidR="00FF17D7">
        <w:rPr>
          <w:rFonts w:ascii="Times New Roman" w:hAnsi="Times New Roman"/>
          <w:color w:val="000000"/>
          <w:sz w:val="24"/>
        </w:rPr>
        <w:t xml:space="preserve">offending </w:t>
      </w:r>
      <w:r w:rsidR="00806DE6">
        <w:rPr>
          <w:rFonts w:ascii="Times New Roman" w:hAnsi="Times New Roman"/>
          <w:color w:val="000000"/>
          <w:sz w:val="24"/>
        </w:rPr>
        <w:t>group</w:t>
      </w:r>
      <w:r w:rsidR="00FF17D7">
        <w:rPr>
          <w:rFonts w:ascii="Times New Roman" w:hAnsi="Times New Roman"/>
          <w:color w:val="000000"/>
          <w:sz w:val="24"/>
        </w:rPr>
        <w:t xml:space="preserve"> as</w:t>
      </w:r>
      <w:r w:rsidR="00806DE6">
        <w:rPr>
          <w:rFonts w:ascii="Times New Roman" w:hAnsi="Times New Roman"/>
          <w:color w:val="000000"/>
          <w:sz w:val="24"/>
        </w:rPr>
        <w:t xml:space="preserve"> monolithic </w:t>
      </w:r>
      <w:r w:rsidR="00FF17D7">
        <w:rPr>
          <w:rFonts w:ascii="Times New Roman" w:hAnsi="Times New Roman"/>
          <w:color w:val="000000"/>
          <w:sz w:val="24"/>
        </w:rPr>
        <w:t xml:space="preserve">in </w:t>
      </w:r>
      <w:r w:rsidR="00806DE6">
        <w:rPr>
          <w:rFonts w:ascii="Times New Roman" w:hAnsi="Times New Roman"/>
          <w:color w:val="000000"/>
          <w:sz w:val="24"/>
        </w:rPr>
        <w:t>nature</w:t>
      </w:r>
      <w:r w:rsidR="00806DE6">
        <w:rPr>
          <w:rFonts w:ascii="Times New Roman" w:hAnsi="Times New Roman"/>
          <w:sz w:val="24"/>
        </w:rPr>
        <w:t xml:space="preserve">. </w:t>
      </w:r>
    </w:p>
    <w:p w14:paraId="21786A51" w14:textId="6FC3628E" w:rsidR="004B20AC" w:rsidRDefault="00CC1283" w:rsidP="008C6B05">
      <w:pPr>
        <w:ind w:firstLine="720"/>
        <w:rPr>
          <w:rFonts w:ascii="Times New Roman" w:hAnsi="Times New Roman"/>
          <w:sz w:val="24"/>
        </w:rPr>
      </w:pPr>
      <w:r>
        <w:rPr>
          <w:rFonts w:ascii="Times New Roman" w:hAnsi="Times New Roman"/>
          <w:sz w:val="24"/>
        </w:rPr>
        <w:t>If</w:t>
      </w:r>
      <w:r w:rsidR="00987217">
        <w:rPr>
          <w:rFonts w:ascii="Times New Roman" w:hAnsi="Times New Roman"/>
          <w:sz w:val="24"/>
        </w:rPr>
        <w:t xml:space="preserve"> these </w:t>
      </w:r>
      <w:r w:rsidR="00843488">
        <w:rPr>
          <w:rFonts w:ascii="Times New Roman" w:hAnsi="Times New Roman"/>
          <w:sz w:val="24"/>
        </w:rPr>
        <w:t xml:space="preserve">phenomena </w:t>
      </w:r>
      <w:r w:rsidR="00987217">
        <w:rPr>
          <w:rFonts w:ascii="Times New Roman" w:hAnsi="Times New Roman"/>
          <w:sz w:val="24"/>
        </w:rPr>
        <w:t xml:space="preserve">generalize to foreign policy opinion, </w:t>
      </w:r>
      <w:r w:rsidR="008541AD">
        <w:rPr>
          <w:rFonts w:ascii="Times New Roman" w:hAnsi="Times New Roman"/>
          <w:sz w:val="24"/>
        </w:rPr>
        <w:t>then</w:t>
      </w:r>
      <w:r w:rsidR="00843488" w:rsidRPr="00600580">
        <w:rPr>
          <w:rFonts w:ascii="Times New Roman" w:hAnsi="Times New Roman"/>
          <w:sz w:val="24"/>
        </w:rPr>
        <w:t xml:space="preserve"> Americans outraged over 9/11 may have supported lashing out at symbolic substitutes for</w:t>
      </w:r>
      <w:r w:rsidR="008541AD">
        <w:rPr>
          <w:rFonts w:ascii="Times New Roman" w:hAnsi="Times New Roman"/>
          <w:sz w:val="24"/>
        </w:rPr>
        <w:t xml:space="preserve"> the elusive al-</w:t>
      </w:r>
      <w:r w:rsidR="00843488">
        <w:rPr>
          <w:rFonts w:ascii="Times New Roman" w:hAnsi="Times New Roman"/>
          <w:sz w:val="24"/>
        </w:rPr>
        <w:t>Qaeda ringleaders</w:t>
      </w:r>
      <w:r w:rsidR="00843488" w:rsidRPr="00600580">
        <w:rPr>
          <w:rFonts w:ascii="Times New Roman" w:hAnsi="Times New Roman"/>
          <w:sz w:val="24"/>
        </w:rPr>
        <w:t xml:space="preserve">. </w:t>
      </w:r>
      <w:r w:rsidR="00843488">
        <w:rPr>
          <w:rFonts w:ascii="Times New Roman" w:hAnsi="Times New Roman"/>
          <w:sz w:val="24"/>
        </w:rPr>
        <w:t xml:space="preserve"> </w:t>
      </w:r>
      <w:r w:rsidR="00843488" w:rsidRPr="00600580">
        <w:rPr>
          <w:rFonts w:ascii="Times New Roman" w:hAnsi="Times New Roman"/>
          <w:sz w:val="24"/>
        </w:rPr>
        <w:t>Saddam Hussein</w:t>
      </w:r>
      <w:r w:rsidR="00843488">
        <w:rPr>
          <w:rFonts w:ascii="Times New Roman" w:hAnsi="Times New Roman"/>
          <w:sz w:val="24"/>
        </w:rPr>
        <w:t xml:space="preserve">’s notorious record of misbehavior could have </w:t>
      </w:r>
      <w:r>
        <w:rPr>
          <w:rFonts w:ascii="Times New Roman" w:hAnsi="Times New Roman"/>
          <w:sz w:val="24"/>
        </w:rPr>
        <w:t>functioned</w:t>
      </w:r>
      <w:r w:rsidR="00843488">
        <w:rPr>
          <w:rFonts w:ascii="Times New Roman" w:hAnsi="Times New Roman"/>
          <w:sz w:val="24"/>
        </w:rPr>
        <w:t xml:space="preserve"> </w:t>
      </w:r>
      <w:r>
        <w:rPr>
          <w:rFonts w:ascii="Times New Roman" w:hAnsi="Times New Roman"/>
          <w:sz w:val="24"/>
        </w:rPr>
        <w:t xml:space="preserve">as a </w:t>
      </w:r>
      <w:r w:rsidR="00843488">
        <w:rPr>
          <w:rFonts w:ascii="Times New Roman" w:hAnsi="Times New Roman"/>
          <w:sz w:val="24"/>
        </w:rPr>
        <w:t xml:space="preserve">“trigger” </w:t>
      </w:r>
      <w:r>
        <w:rPr>
          <w:rFonts w:ascii="Times New Roman" w:hAnsi="Times New Roman"/>
          <w:sz w:val="24"/>
        </w:rPr>
        <w:t xml:space="preserve">in the triggered displaced aggression effect. And </w:t>
      </w:r>
      <w:r w:rsidR="00843488" w:rsidRPr="00600580">
        <w:rPr>
          <w:rFonts w:ascii="Times New Roman" w:hAnsi="Times New Roman"/>
          <w:sz w:val="24"/>
        </w:rPr>
        <w:t>Saddam Hussein</w:t>
      </w:r>
      <w:r>
        <w:rPr>
          <w:rFonts w:ascii="Times New Roman" w:hAnsi="Times New Roman"/>
          <w:sz w:val="24"/>
        </w:rPr>
        <w:t>’s Arab</w:t>
      </w:r>
      <w:r w:rsidR="00843488">
        <w:rPr>
          <w:rFonts w:ascii="Times New Roman" w:hAnsi="Times New Roman"/>
          <w:sz w:val="24"/>
        </w:rPr>
        <w:t xml:space="preserve"> and </w:t>
      </w:r>
      <w:r>
        <w:rPr>
          <w:rFonts w:ascii="Times New Roman" w:hAnsi="Times New Roman"/>
          <w:sz w:val="24"/>
        </w:rPr>
        <w:t xml:space="preserve">Muslim similarities to the actual perpetrators, however superficial, </w:t>
      </w:r>
      <w:r w:rsidR="00843488">
        <w:rPr>
          <w:rFonts w:ascii="Times New Roman" w:hAnsi="Times New Roman"/>
          <w:sz w:val="24"/>
        </w:rPr>
        <w:t xml:space="preserve">might have </w:t>
      </w:r>
      <w:r>
        <w:rPr>
          <w:rFonts w:ascii="Times New Roman" w:hAnsi="Times New Roman"/>
          <w:sz w:val="24"/>
        </w:rPr>
        <w:t xml:space="preserve">channeled post-9/11 anger through the mechanisms that underlie vicarious retribution and the similarity-moderator in displaced aggression. Some evidence for this might be seen in </w:t>
      </w:r>
      <w:r w:rsidRPr="001C5228">
        <w:rPr>
          <w:rFonts w:ascii="Times New Roman" w:hAnsi="Times New Roman"/>
          <w:sz w:val="24"/>
        </w:rPr>
        <w:t xml:space="preserve">Liberman </w:t>
      </w:r>
      <w:r>
        <w:rPr>
          <w:rFonts w:ascii="Times New Roman" w:hAnsi="Times New Roman"/>
          <w:sz w:val="24"/>
        </w:rPr>
        <w:t xml:space="preserve">and </w:t>
      </w:r>
      <w:proofErr w:type="spellStart"/>
      <w:r>
        <w:rPr>
          <w:rFonts w:ascii="Times New Roman" w:hAnsi="Times New Roman"/>
          <w:sz w:val="24"/>
        </w:rPr>
        <w:t>Skitka’s</w:t>
      </w:r>
      <w:proofErr w:type="spellEnd"/>
      <w:r>
        <w:rPr>
          <w:rFonts w:ascii="Times New Roman" w:hAnsi="Times New Roman"/>
          <w:sz w:val="24"/>
        </w:rPr>
        <w:t xml:space="preserve">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2017)</w:t>
      </w:r>
      <w:r w:rsidR="00747C1F">
        <w:rPr>
          <w:rFonts w:ascii="Times New Roman" w:hAnsi="Times New Roman"/>
          <w:sz w:val="24"/>
        </w:rPr>
        <w:fldChar w:fldCharType="end"/>
      </w:r>
      <w:r>
        <w:rPr>
          <w:rFonts w:ascii="Times New Roman" w:hAnsi="Times New Roman"/>
          <w:sz w:val="24"/>
        </w:rPr>
        <w:t xml:space="preserve"> finding that </w:t>
      </w:r>
      <w:r>
        <w:rPr>
          <w:rFonts w:ascii="Times New Roman" w:hAnsi="Times New Roman"/>
          <w:color w:val="000000"/>
          <w:sz w:val="24"/>
        </w:rPr>
        <w:t xml:space="preserve">many U.S. citizens </w:t>
      </w:r>
      <w:r>
        <w:rPr>
          <w:rFonts w:ascii="Times New Roman" w:hAnsi="Times New Roman"/>
          <w:sz w:val="24"/>
        </w:rPr>
        <w:t xml:space="preserve">who did </w:t>
      </w:r>
      <w:r w:rsidRPr="00600580">
        <w:rPr>
          <w:rFonts w:ascii="Times New Roman" w:hAnsi="Times New Roman"/>
          <w:i/>
          <w:sz w:val="24"/>
        </w:rPr>
        <w:t>not</w:t>
      </w:r>
      <w:r w:rsidRPr="00600580">
        <w:rPr>
          <w:rFonts w:ascii="Times New Roman" w:hAnsi="Times New Roman"/>
          <w:sz w:val="24"/>
        </w:rPr>
        <w:t xml:space="preserve"> blame Iraq for 9/11</w:t>
      </w:r>
      <w:r>
        <w:rPr>
          <w:rFonts w:ascii="Times New Roman" w:hAnsi="Times New Roman"/>
          <w:sz w:val="24"/>
        </w:rPr>
        <w:t xml:space="preserve"> nevertheless also acknowledged anticipating </w:t>
      </w:r>
      <w:r>
        <w:rPr>
          <w:rFonts w:ascii="Times New Roman" w:hAnsi="Times New Roman"/>
          <w:sz w:val="24"/>
        </w:rPr>
        <w:lastRenderedPageBreak/>
        <w:t xml:space="preserve">that invading Iraq war would satisfy their desire for revenge.  Though </w:t>
      </w:r>
      <w:r w:rsidR="008541AD">
        <w:rPr>
          <w:rFonts w:ascii="Times New Roman" w:hAnsi="Times New Roman"/>
          <w:sz w:val="24"/>
        </w:rPr>
        <w:t>weaker than</w:t>
      </w:r>
      <w:r>
        <w:rPr>
          <w:rFonts w:ascii="Times New Roman" w:hAnsi="Times New Roman"/>
          <w:sz w:val="24"/>
        </w:rPr>
        <w:t xml:space="preserve"> among those </w:t>
      </w:r>
      <w:r w:rsidR="008541AD">
        <w:rPr>
          <w:rFonts w:ascii="Times New Roman" w:hAnsi="Times New Roman"/>
          <w:sz w:val="24"/>
        </w:rPr>
        <w:t>who</w:t>
      </w:r>
      <w:r>
        <w:rPr>
          <w:rFonts w:ascii="Times New Roman" w:hAnsi="Times New Roman"/>
          <w:sz w:val="24"/>
        </w:rPr>
        <w:t xml:space="preserve"> did blame Iraq, this feeling was strong enough to have</w:t>
      </w:r>
      <w:r w:rsidRPr="00600580">
        <w:rPr>
          <w:rFonts w:ascii="Times New Roman" w:hAnsi="Times New Roman"/>
          <w:sz w:val="24"/>
        </w:rPr>
        <w:t xml:space="preserve"> affected </w:t>
      </w:r>
      <w:r>
        <w:rPr>
          <w:rFonts w:ascii="Times New Roman" w:hAnsi="Times New Roman"/>
          <w:sz w:val="24"/>
        </w:rPr>
        <w:t xml:space="preserve">war </w:t>
      </w:r>
      <w:r w:rsidRPr="00600580">
        <w:rPr>
          <w:rFonts w:ascii="Times New Roman" w:hAnsi="Times New Roman"/>
          <w:sz w:val="24"/>
        </w:rPr>
        <w:t>support</w:t>
      </w:r>
      <w:r>
        <w:rPr>
          <w:rFonts w:ascii="Times New Roman" w:hAnsi="Times New Roman"/>
          <w:sz w:val="24"/>
        </w:rPr>
        <w:t>, even after controlling for threat perceptions, other security incentives for war, and political beliefs.</w:t>
      </w:r>
    </w:p>
    <w:p w14:paraId="1E379ED6" w14:textId="605296E5" w:rsidR="008C6B05" w:rsidRPr="00971729" w:rsidRDefault="008C6B05" w:rsidP="008C6B05">
      <w:pPr>
        <w:ind w:firstLine="720"/>
        <w:rPr>
          <w:rFonts w:ascii="Times New Roman" w:hAnsi="Times New Roman"/>
          <w:color w:val="000000"/>
          <w:sz w:val="24"/>
        </w:rPr>
      </w:pPr>
      <w:r>
        <w:rPr>
          <w:rFonts w:ascii="Times New Roman" w:hAnsi="Times New Roman"/>
          <w:sz w:val="24"/>
        </w:rPr>
        <w:t xml:space="preserve">Two other ways in which anger over 9/11 might have </w:t>
      </w:r>
      <w:r>
        <w:rPr>
          <w:rFonts w:ascii="Times New Roman" w:hAnsi="Times New Roman"/>
          <w:color w:val="000000"/>
          <w:sz w:val="24"/>
        </w:rPr>
        <w:t>heightened</w:t>
      </w:r>
      <w:r w:rsidR="008541AD">
        <w:rPr>
          <w:rFonts w:ascii="Times New Roman" w:hAnsi="Times New Roman"/>
          <w:color w:val="000000"/>
          <w:sz w:val="24"/>
        </w:rPr>
        <w:t xml:space="preserve"> support for war against Iraq are</w:t>
      </w:r>
      <w:r>
        <w:rPr>
          <w:rFonts w:ascii="Times New Roman" w:hAnsi="Times New Roman"/>
          <w:color w:val="000000"/>
          <w:sz w:val="24"/>
        </w:rPr>
        <w:t xml:space="preserve"> by lowering the perceived risks of war and by curtailing people’s </w:t>
      </w:r>
      <w:r w:rsidR="008541AD">
        <w:rPr>
          <w:rFonts w:ascii="Times New Roman" w:hAnsi="Times New Roman"/>
          <w:color w:val="000000"/>
          <w:sz w:val="24"/>
        </w:rPr>
        <w:t xml:space="preserve">thoughtful </w:t>
      </w:r>
      <w:r>
        <w:rPr>
          <w:rFonts w:ascii="Times New Roman" w:hAnsi="Times New Roman"/>
          <w:color w:val="000000"/>
          <w:sz w:val="24"/>
        </w:rPr>
        <w:t xml:space="preserve">reflection. </w:t>
      </w:r>
      <w:r w:rsidR="00FF17D7">
        <w:rPr>
          <w:rFonts w:ascii="Times New Roman" w:hAnsi="Times New Roman"/>
          <w:color w:val="000000"/>
          <w:sz w:val="24"/>
        </w:rPr>
        <w:t xml:space="preserve">Jennifer Lerner and colleagues have shown that anger, including anger over 9/11, tends to diminish appraisals of future unrelated risks, whereas fear has the opposite effects </w:t>
      </w:r>
      <w:r w:rsidR="00FF17D7">
        <w:rPr>
          <w:rFonts w:ascii="Times New Roman" w:hAnsi="Times New Roman"/>
          <w:color w:val="000000"/>
          <w:sz w:val="24"/>
        </w:rPr>
        <w:fldChar w:fldCharType="begin">
          <w:fldData xml:space="preserve">PEVuZE5vdGU+PENpdGU+PEF1dGhvcj5MZXJuZXI8L0F1dGhvcj48WWVhcj4yMDAzPC9ZZWFyPjxS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MZXJuZXI8L0F1dGhvcj48WWVhcj4yMDAzPC9ZZWFyPjxS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sidR="00FF17D7">
        <w:rPr>
          <w:rFonts w:ascii="Times New Roman" w:hAnsi="Times New Roman"/>
          <w:color w:val="000000"/>
          <w:sz w:val="24"/>
        </w:rPr>
      </w:r>
      <w:r w:rsidR="00FF17D7">
        <w:rPr>
          <w:rFonts w:ascii="Times New Roman" w:hAnsi="Times New Roman"/>
          <w:color w:val="000000"/>
          <w:sz w:val="24"/>
        </w:rPr>
        <w:fldChar w:fldCharType="separate"/>
      </w:r>
      <w:r w:rsidR="00FF17D7">
        <w:rPr>
          <w:rFonts w:ascii="Times New Roman" w:hAnsi="Times New Roman"/>
          <w:noProof/>
          <w:color w:val="000000"/>
          <w:sz w:val="24"/>
        </w:rPr>
        <w:t>(Lerner et al. 2003; Lerner &amp; Tiedens 2006; Rydell et al. 2008)</w:t>
      </w:r>
      <w:r w:rsidR="00FF17D7">
        <w:rPr>
          <w:rFonts w:ascii="Times New Roman" w:hAnsi="Times New Roman"/>
          <w:color w:val="000000"/>
          <w:sz w:val="24"/>
        </w:rPr>
        <w:fldChar w:fldCharType="end"/>
      </w:r>
      <w:r w:rsidR="00FF17D7">
        <w:rPr>
          <w:rFonts w:ascii="Times New Roman" w:hAnsi="Times New Roman"/>
          <w:color w:val="000000"/>
          <w:sz w:val="24"/>
        </w:rPr>
        <w:t xml:space="preserve">. Consistent with this, </w:t>
      </w:r>
      <w:r w:rsidR="00FF17D7" w:rsidRPr="00443937">
        <w:rPr>
          <w:rFonts w:ascii="Times New Roman" w:hAnsi="Times New Roman"/>
          <w:color w:val="000000"/>
          <w:sz w:val="24"/>
        </w:rPr>
        <w:t xml:space="preserve">Huddy et al. </w:t>
      </w:r>
      <w:r w:rsidR="008541AD">
        <w:rPr>
          <w:rFonts w:ascii="Times New Roman" w:hAnsi="Times New Roman"/>
          <w:color w:val="000000"/>
          <w:sz w:val="24"/>
        </w:rPr>
        <w:t xml:space="preserve">(2007) </w:t>
      </w:r>
      <w:r w:rsidR="00FF17D7">
        <w:rPr>
          <w:rFonts w:ascii="Times New Roman" w:hAnsi="Times New Roman"/>
          <w:color w:val="000000"/>
          <w:sz w:val="24"/>
        </w:rPr>
        <w:t xml:space="preserve">found that angry citizens expressed greater optimism about the risks of war with Iraq. </w:t>
      </w:r>
      <w:r w:rsidR="008541AD">
        <w:rPr>
          <w:rFonts w:ascii="Times New Roman" w:hAnsi="Times New Roman"/>
          <w:color w:val="000000"/>
          <w:sz w:val="24"/>
        </w:rPr>
        <w:t xml:space="preserve"> </w:t>
      </w:r>
      <w:r>
        <w:rPr>
          <w:rFonts w:ascii="Times New Roman" w:hAnsi="Times New Roman"/>
          <w:color w:val="000000"/>
          <w:sz w:val="24"/>
        </w:rPr>
        <w:t xml:space="preserve">Incidental anger </w:t>
      </w:r>
      <w:r>
        <w:rPr>
          <w:rFonts w:ascii="Times New Roman" w:hAnsi="Times New Roman"/>
          <w:sz w:val="24"/>
        </w:rPr>
        <w:t xml:space="preserve">also can </w:t>
      </w:r>
      <w:r>
        <w:rPr>
          <w:rFonts w:ascii="Times New Roman" w:hAnsi="Times New Roman"/>
          <w:color w:val="000000"/>
          <w:sz w:val="24"/>
        </w:rPr>
        <w:t>attenuate information processing and foster cognitive reliance on simple heuristics like stereotypes</w:t>
      </w:r>
      <w:r w:rsidRPr="00443937">
        <w:rPr>
          <w:rFonts w:ascii="Times New Roman" w:hAnsi="Times New Roman"/>
          <w:color w:val="000000"/>
          <w:sz w:val="24"/>
        </w:rPr>
        <w:t xml:space="preserve"> </w:t>
      </w:r>
      <w:r>
        <w:rPr>
          <w:rFonts w:ascii="Times New Roman" w:hAnsi="Times New Roman"/>
          <w:color w:val="000000"/>
          <w:sz w:val="24"/>
        </w:rPr>
        <w:fldChar w:fldCharType="begin">
          <w:fldData xml:space="preserve">PEVuZE5vdGU+PENpdGU+PEF1dGhvcj5Cb2RlbmhhdXNlbjwvQXV0aG9yPjxZZWFyPjE5OTQ8L1ll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Cb2RlbmhhdXNlbjwvQXV0aG9yPjxZZWFyPjE5OTQ8L1ll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noProof/>
          <w:color w:val="000000"/>
          <w:sz w:val="24"/>
        </w:rPr>
        <w:t>(e.g., Bodenhausen et al. 1994; Rydell et al. 2008; Valentino et al. 2008; but see Moons &amp; Mackie 2007)</w:t>
      </w:r>
      <w:r>
        <w:rPr>
          <w:rFonts w:ascii="Times New Roman" w:hAnsi="Times New Roman"/>
          <w:color w:val="000000"/>
          <w:sz w:val="24"/>
        </w:rPr>
        <w:fldChar w:fldCharType="end"/>
      </w:r>
      <w:r>
        <w:rPr>
          <w:rFonts w:ascii="Times New Roman" w:hAnsi="Times New Roman"/>
          <w:color w:val="000000"/>
          <w:sz w:val="24"/>
        </w:rPr>
        <w:t xml:space="preserve">. </w:t>
      </w:r>
      <w:r w:rsidR="004D2276">
        <w:rPr>
          <w:rFonts w:ascii="Times New Roman" w:hAnsi="Times New Roman"/>
          <w:color w:val="000000"/>
          <w:sz w:val="24"/>
        </w:rPr>
        <w:t xml:space="preserve"> </w:t>
      </w:r>
      <w:r w:rsidRPr="00443937">
        <w:rPr>
          <w:rFonts w:ascii="Times New Roman" w:hAnsi="Times New Roman"/>
          <w:color w:val="000000"/>
          <w:sz w:val="24"/>
        </w:rPr>
        <w:t xml:space="preserve">Huddy et al. (2007) </w:t>
      </w:r>
      <w:r w:rsidR="008541AD">
        <w:rPr>
          <w:rFonts w:ascii="Times New Roman" w:hAnsi="Times New Roman"/>
          <w:color w:val="000000"/>
          <w:sz w:val="24"/>
        </w:rPr>
        <w:t xml:space="preserve">also found evidence consistent with angry citizens overlooking negative information about invading Iraq: </w:t>
      </w:r>
      <w:r>
        <w:rPr>
          <w:rFonts w:ascii="Times New Roman" w:hAnsi="Times New Roman"/>
          <w:color w:val="000000"/>
          <w:sz w:val="24"/>
        </w:rPr>
        <w:t xml:space="preserve">information about the Iraq crisis was uncorrelated with war support among those relatively angry at the terrorists and Saddam Hussein, whereas it predicted diminished war support among less angry citizens. </w:t>
      </w:r>
    </w:p>
    <w:p w14:paraId="56A9DFE6" w14:textId="77A934CA" w:rsidR="00C37CE0" w:rsidRDefault="00144366" w:rsidP="00144366">
      <w:pPr>
        <w:ind w:firstLine="720"/>
        <w:rPr>
          <w:rFonts w:ascii="Times New Roman" w:hAnsi="Times New Roman"/>
          <w:sz w:val="24"/>
        </w:rPr>
      </w:pPr>
      <w:r>
        <w:rPr>
          <w:rFonts w:ascii="Times New Roman" w:hAnsi="Times New Roman"/>
          <w:sz w:val="24"/>
        </w:rPr>
        <w:t xml:space="preserve">Although research on </w:t>
      </w:r>
      <w:r w:rsidR="008541AD">
        <w:rPr>
          <w:rFonts w:ascii="Times New Roman" w:hAnsi="Times New Roman"/>
          <w:sz w:val="24"/>
        </w:rPr>
        <w:t>emotions’</w:t>
      </w:r>
      <w:r>
        <w:rPr>
          <w:rFonts w:ascii="Times New Roman" w:hAnsi="Times New Roman"/>
          <w:sz w:val="24"/>
        </w:rPr>
        <w:t xml:space="preserve"> cognitive effects usually examine outcomes occurring shortly after the emotions’ initial arousal, </w:t>
      </w:r>
      <w:r w:rsidR="008541AD">
        <w:rPr>
          <w:rFonts w:ascii="Times New Roman" w:hAnsi="Times New Roman"/>
          <w:sz w:val="24"/>
        </w:rPr>
        <w:t>these</w:t>
      </w:r>
      <w:r>
        <w:rPr>
          <w:rFonts w:ascii="Times New Roman" w:hAnsi="Times New Roman"/>
          <w:sz w:val="24"/>
        </w:rPr>
        <w:t xml:space="preserve"> </w:t>
      </w:r>
      <w:r w:rsidR="008541AD">
        <w:rPr>
          <w:rFonts w:ascii="Times New Roman" w:hAnsi="Times New Roman"/>
          <w:sz w:val="24"/>
        </w:rPr>
        <w:t xml:space="preserve">effects </w:t>
      </w:r>
      <w:r>
        <w:rPr>
          <w:rFonts w:ascii="Times New Roman" w:hAnsi="Times New Roman"/>
          <w:sz w:val="24"/>
        </w:rPr>
        <w:t xml:space="preserve">can shape beliefs and decisions </w:t>
      </w:r>
      <w:r w:rsidR="00C37CE0">
        <w:rPr>
          <w:rFonts w:ascii="Times New Roman" w:hAnsi="Times New Roman"/>
          <w:sz w:val="24"/>
        </w:rPr>
        <w:t xml:space="preserve">for weeks, months, or </w:t>
      </w:r>
      <w:r w:rsidR="008541AD">
        <w:rPr>
          <w:rFonts w:ascii="Times New Roman" w:hAnsi="Times New Roman"/>
          <w:sz w:val="24"/>
        </w:rPr>
        <w:t xml:space="preserve">even </w:t>
      </w:r>
      <w:r w:rsidR="00C37CE0">
        <w:rPr>
          <w:rFonts w:ascii="Times New Roman" w:hAnsi="Times New Roman"/>
          <w:sz w:val="24"/>
        </w:rPr>
        <w:t>years.  R</w:t>
      </w:r>
      <w:r w:rsidR="00C37CE0" w:rsidRPr="00600580">
        <w:rPr>
          <w:rFonts w:ascii="Times New Roman" w:hAnsi="Times New Roman"/>
          <w:sz w:val="24"/>
        </w:rPr>
        <w:t xml:space="preserve">eminders about </w:t>
      </w:r>
      <w:r w:rsidR="00C37CE0">
        <w:rPr>
          <w:rFonts w:ascii="Times New Roman" w:hAnsi="Times New Roman"/>
          <w:sz w:val="24"/>
        </w:rPr>
        <w:t>the cause of the emotion—such as presidential statements or media stories about 9/11—may readily revive previously experienced feelings.  Even in their absence, rumination can prolong a</w:t>
      </w:r>
      <w:r w:rsidR="00C37CE0" w:rsidRPr="00600580">
        <w:rPr>
          <w:rFonts w:ascii="Times New Roman" w:hAnsi="Times New Roman"/>
          <w:sz w:val="24"/>
        </w:rPr>
        <w:t>nger and desires for revenge</w:t>
      </w:r>
      <w:r w:rsidR="00C37CE0">
        <w:rPr>
          <w:rFonts w:ascii="Times New Roman" w:hAnsi="Times New Roman"/>
          <w:sz w:val="24"/>
        </w:rPr>
        <w:t xml:space="preserve">, along with their effects on judgment </w:t>
      </w:r>
      <w:r w:rsidR="00C37CE0">
        <w:rPr>
          <w:rFonts w:ascii="Times New Roman" w:hAnsi="Times New Roman"/>
          <w:sz w:val="24"/>
        </w:rPr>
        <w:fldChar w:fldCharType="begin">
          <w:fldData xml:space="preserve">PEVuZE5vdGU+PENpdGU+PEF1dGhvcj5CdXNobWFuPC9BdXRob3I+PFllYXI+MjAwNTwvWWVhcj48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==
</w:fldData>
        </w:fldChar>
      </w:r>
      <w:r w:rsidR="00C37CE0">
        <w:rPr>
          <w:rFonts w:ascii="Times New Roman" w:hAnsi="Times New Roman"/>
          <w:sz w:val="24"/>
        </w:rPr>
        <w:instrText xml:space="preserve"> ADDIN EN.CITE </w:instrText>
      </w:r>
      <w:r w:rsidR="00C37CE0">
        <w:rPr>
          <w:rFonts w:ascii="Times New Roman" w:hAnsi="Times New Roman"/>
          <w:sz w:val="24"/>
        </w:rPr>
        <w:fldChar w:fldCharType="begin">
          <w:fldData xml:space="preserve">PEVuZE5vdGU+PENpdGU+PEF1dGhvcj5CdXNobWFuPC9BdXRob3I+PFllYXI+MjAwNTwvWWVhcj48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==
</w:fldData>
        </w:fldChar>
      </w:r>
      <w:r w:rsidR="00C37CE0">
        <w:rPr>
          <w:rFonts w:ascii="Times New Roman" w:hAnsi="Times New Roman"/>
          <w:sz w:val="24"/>
        </w:rPr>
        <w:instrText xml:space="preserve"> ADDIN EN.CITE.DATA </w:instrText>
      </w:r>
      <w:r w:rsidR="00C37CE0">
        <w:rPr>
          <w:rFonts w:ascii="Times New Roman" w:hAnsi="Times New Roman"/>
          <w:sz w:val="24"/>
        </w:rPr>
      </w:r>
      <w:r w:rsidR="00C37CE0">
        <w:rPr>
          <w:rFonts w:ascii="Times New Roman" w:hAnsi="Times New Roman"/>
          <w:sz w:val="24"/>
        </w:rPr>
        <w:fldChar w:fldCharType="end"/>
      </w:r>
      <w:r w:rsidR="00C37CE0">
        <w:rPr>
          <w:rFonts w:ascii="Times New Roman" w:hAnsi="Times New Roman"/>
          <w:sz w:val="24"/>
        </w:rPr>
      </w:r>
      <w:r w:rsidR="00C37CE0">
        <w:rPr>
          <w:rFonts w:ascii="Times New Roman" w:hAnsi="Times New Roman"/>
          <w:sz w:val="24"/>
        </w:rPr>
        <w:fldChar w:fldCharType="separate"/>
      </w:r>
      <w:r w:rsidR="00C37CE0">
        <w:rPr>
          <w:rFonts w:ascii="Times New Roman" w:hAnsi="Times New Roman"/>
          <w:noProof/>
          <w:sz w:val="24"/>
        </w:rPr>
        <w:t>(Bushman et al. 2005; Denson 2013)</w:t>
      </w:r>
      <w:r w:rsidR="00C37CE0">
        <w:rPr>
          <w:rFonts w:ascii="Times New Roman" w:hAnsi="Times New Roman"/>
          <w:sz w:val="24"/>
        </w:rPr>
        <w:fldChar w:fldCharType="end"/>
      </w:r>
      <w:r w:rsidR="00C37CE0" w:rsidRPr="00600580">
        <w:rPr>
          <w:rFonts w:ascii="Times New Roman" w:hAnsi="Times New Roman"/>
          <w:sz w:val="24"/>
        </w:rPr>
        <w:t>.</w:t>
      </w:r>
      <w:r w:rsidR="00C37CE0">
        <w:rPr>
          <w:rFonts w:ascii="Times New Roman" w:hAnsi="Times New Roman"/>
          <w:sz w:val="24"/>
        </w:rPr>
        <w:t xml:space="preserve">  In addition, e</w:t>
      </w:r>
      <w:r w:rsidR="00C37CE0" w:rsidRPr="00A50A4B">
        <w:rPr>
          <w:rFonts w:ascii="Times New Roman" w:hAnsi="Times New Roman"/>
          <w:sz w:val="24"/>
        </w:rPr>
        <w:t xml:space="preserve">motions recurrently experienced over time in response to an event, individual, or group become linked in long-term </w:t>
      </w:r>
      <w:r w:rsidR="00C37CE0" w:rsidRPr="00A50A4B">
        <w:rPr>
          <w:rFonts w:ascii="Times New Roman" w:hAnsi="Times New Roman"/>
          <w:sz w:val="24"/>
        </w:rPr>
        <w:lastRenderedPageBreak/>
        <w:t>memory with memories and attitudes about them</w:t>
      </w:r>
      <w:r w:rsidR="00C37CE0">
        <w:rPr>
          <w:rFonts w:ascii="Times New Roman" w:eastAsia="MS Mincho" w:hAnsi="Times New Roman"/>
          <w:sz w:val="24"/>
        </w:rPr>
        <w:t xml:space="preserve">, which in turn can have </w:t>
      </w:r>
      <w:r w:rsidR="00C37CE0" w:rsidRPr="00600580">
        <w:rPr>
          <w:rFonts w:ascii="Times New Roman" w:eastAsia="MS Mincho" w:hAnsi="Times New Roman"/>
          <w:sz w:val="24"/>
        </w:rPr>
        <w:t xml:space="preserve">persistent effects on judgment and behavior </w:t>
      </w:r>
      <w:r w:rsidR="00C37CE0">
        <w:rPr>
          <w:rFonts w:ascii="Times New Roman" w:eastAsia="MS Mincho" w:hAnsi="Times New Roman"/>
          <w:sz w:val="24"/>
        </w:rPr>
        <w:fldChar w:fldCharType="begin"/>
      </w:r>
      <w:r w:rsidR="00C37CE0">
        <w:rPr>
          <w:rFonts w:ascii="Times New Roman" w:eastAsia="MS Mincho" w:hAnsi="Times New Roman"/>
          <w:sz w:val="24"/>
        </w:rPr>
        <w:instrText xml:space="preserve"> ADDIN EN.CITE &lt;EndNote&gt;&lt;Cite&gt;&lt;Author&gt;Andrade&lt;/Author&gt;&lt;Year&gt;2009&lt;/Year&gt;&lt;RecNum&gt;1197&lt;/RecNum&gt;&lt;DisplayText&gt;(Andrade &amp;amp; Ariely 2009; Lodge &amp;amp; Taber 2013)&lt;/DisplayText&gt;&lt;record&gt;&lt;rec-number&gt;1197&lt;/rec-number&gt;&lt;foreign-keys&gt;&lt;key app="EN" db-id="f9szsa2f9p9eztes9xpvvdtdaederv5rea5s" timestamp="1260783870"&gt;1197&lt;/key&gt;&lt;key app="ENWeb" db-id="ThguHQrtqgcAADHRs@o"&gt;1128&lt;/key&gt;&lt;/foreign-keys&gt;&lt;ref-type name="Journal Article"&gt;17&lt;/ref-type&gt;&lt;contributors&gt;&lt;authors&gt;&lt;author&gt;Andrade, Eduardo B.&lt;/author&gt;&lt;author&gt;Ariely, Dan&lt;/author&gt;&lt;/authors&gt;&lt;/contributors&gt;&lt;titles&gt;&lt;title&gt;The enduring impact of transient emotions on decision making&lt;/title&gt;&lt;secondary-title&gt;Organizational Behavior and Human Decision Processes&lt;/secondary-title&gt;&lt;/titles&gt;&lt;periodical&gt;&lt;full-title&gt;Organizational Behavior and Human Decision Processes&lt;/full-title&gt;&lt;/periodical&gt;&lt;pages&gt;1–8&lt;/pages&gt;&lt;volume&gt;109&lt;/volume&gt;&lt;number&gt;1&lt;/number&gt;&lt;dates&gt;&lt;year&gt;2009&lt;/year&gt;&lt;/dates&gt;&lt;urls&gt;&lt;/urls&gt;&lt;/record&gt;&lt;/Cite&gt;&lt;Cite&gt;&lt;Author&gt;Lodge&lt;/Author&gt;&lt;Year&gt;2013&lt;/Year&gt;&lt;RecNum&gt;2043&lt;/RecNum&gt;&lt;record&gt;&lt;rec-number&gt;2043&lt;/rec-number&gt;&lt;foreign-keys&gt;&lt;key app="EN" db-id="f9szsa2f9p9eztes9xpvvdtdaederv5rea5s" timestamp="1404163185"&gt;2043&lt;/key&gt;&lt;/foreign-keys&gt;&lt;ref-type name="Book"&gt;6&lt;/ref-type&gt;&lt;contributors&gt;&lt;authors&gt;&lt;author&gt;Lodge, Milton&lt;/author&gt;&lt;author&gt;Taber, Charles S&lt;/author&gt;&lt;/authors&gt;&lt;/contributors&gt;&lt;titles&gt;&lt;title&gt;The rationalizing voter&lt;/title&gt;&lt;/titles&gt;&lt;dates&gt;&lt;year&gt;2013&lt;/year&gt;&lt;/dates&gt;&lt;pub-location&gt;New York&lt;/pub-location&gt;&lt;publisher&gt;Cambridge University Press&lt;/publisher&gt;&lt;isbn&gt;0521763509&lt;/isbn&gt;&lt;urls&gt;&lt;/urls&gt;&lt;/record&gt;&lt;/Cite&gt;&lt;/EndNote&gt;</w:instrText>
      </w:r>
      <w:r w:rsidR="00C37CE0">
        <w:rPr>
          <w:rFonts w:ascii="Times New Roman" w:eastAsia="MS Mincho" w:hAnsi="Times New Roman"/>
          <w:sz w:val="24"/>
        </w:rPr>
        <w:fldChar w:fldCharType="separate"/>
      </w:r>
      <w:r w:rsidR="00C37CE0">
        <w:rPr>
          <w:rFonts w:ascii="Times New Roman" w:eastAsia="MS Mincho" w:hAnsi="Times New Roman"/>
          <w:noProof/>
          <w:sz w:val="24"/>
        </w:rPr>
        <w:t>(Andrade &amp; Ariely 2009; Lodge &amp; Taber 2013)</w:t>
      </w:r>
      <w:r w:rsidR="00C37CE0">
        <w:rPr>
          <w:rFonts w:ascii="Times New Roman" w:eastAsia="MS Mincho" w:hAnsi="Times New Roman"/>
          <w:sz w:val="24"/>
        </w:rPr>
        <w:fldChar w:fldCharType="end"/>
      </w:r>
      <w:r w:rsidR="00C37CE0" w:rsidRPr="00600580">
        <w:rPr>
          <w:rFonts w:ascii="Times New Roman" w:eastAsia="MS Mincho" w:hAnsi="Times New Roman"/>
          <w:sz w:val="24"/>
        </w:rPr>
        <w:t>.</w:t>
      </w:r>
    </w:p>
    <w:p w14:paraId="6E071353" w14:textId="4E662886" w:rsidR="00C12EB9" w:rsidRPr="00C12EB9" w:rsidRDefault="008541AD" w:rsidP="00C12EB9">
      <w:pPr>
        <w:ind w:firstLine="720"/>
        <w:rPr>
          <w:rFonts w:ascii="Times New Roman" w:hAnsi="Times New Roman"/>
          <w:sz w:val="24"/>
        </w:rPr>
      </w:pPr>
      <w:r>
        <w:rPr>
          <w:rFonts w:ascii="Times New Roman" w:hAnsi="Times New Roman"/>
          <w:sz w:val="24"/>
        </w:rPr>
        <w:t xml:space="preserve">There is ample evidence of reminders, rumination, and prolonged anger </w:t>
      </w:r>
      <w:r w:rsidR="00C37CE0">
        <w:rPr>
          <w:rFonts w:ascii="Times New Roman" w:hAnsi="Times New Roman"/>
          <w:sz w:val="24"/>
        </w:rPr>
        <w:t xml:space="preserve">in post-9/11 United States. Skitka et al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Skitka&lt;/Author&gt;&lt;Year&gt;2004&lt;/Year&gt;&lt;RecNum&gt;790&lt;/RecNum&gt;&lt;DisplayText&gt;(2004)&lt;/DisplayText&gt;&lt;record&gt;&lt;rec-number&gt;790&lt;/rec-number&gt;&lt;foreign-keys&gt;&lt;key app="EN" db-id="f9szsa2f9p9eztes9xpvvdtdaederv5rea5s" timestamp="0"&gt;790&lt;/key&gt;&lt;key app="ENWeb" db-id="ThguHQrtqgcAADHRs@o"&gt;748&lt;/key&gt;&lt;/foreign-keys&gt;&lt;ref-type name="Journal Article"&gt;17&lt;/ref-type&gt;&lt;contributors&gt;&lt;authors&gt;&lt;author&gt;Skitka, Linda J.&lt;/author&gt;&lt;author&gt;Bauman, Christopher W.&lt;/author&gt;&lt;author&gt;Mullen, Elizabeth&lt;/author&gt;&lt;/authors&gt;&lt;/contributors&gt;&lt;titles&gt;&lt;title&gt;Political tolerance and coming to psychological closure following the September 11, 2001, Terrorist Attacks: An Integrative Approach&lt;/title&gt;&lt;secondary-title&gt;Personality and Social Psychology Bulletin&lt;/secondary-title&gt;&lt;short-title&gt;Political tolerance&lt;/short-title&gt;&lt;/titles&gt;&lt;periodical&gt;&lt;full-title&gt;Personality and Social Psychology Bulletin&lt;/full-title&gt;&lt;/periodical&gt;&lt;pages&gt;743–56&lt;/pages&gt;&lt;volume&gt;30&lt;/volume&gt;&lt;number&gt;6&lt;/number&gt;&lt;dates&gt;&lt;year&gt;2004&lt;/year&gt;&lt;/dates&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2004)</w:t>
      </w:r>
      <w:r w:rsidR="00747C1F">
        <w:rPr>
          <w:rFonts w:ascii="Times New Roman" w:hAnsi="Times New Roman"/>
          <w:sz w:val="24"/>
        </w:rPr>
        <w:fldChar w:fldCharType="end"/>
      </w:r>
      <w:r w:rsidR="00C37CE0">
        <w:rPr>
          <w:rFonts w:ascii="Times New Roman" w:hAnsi="Times New Roman"/>
          <w:sz w:val="24"/>
        </w:rPr>
        <w:t xml:space="preserve"> found that U.S. public anger measured within days of the 9/11 attack strongly predicted anger recalled four months late</w:t>
      </w:r>
      <w:r>
        <w:rPr>
          <w:rFonts w:ascii="Times New Roman" w:hAnsi="Times New Roman"/>
          <w:sz w:val="24"/>
        </w:rPr>
        <w:t xml:space="preserve">r, as well as policy responses like </w:t>
      </w:r>
      <w:r w:rsidR="00C37CE0">
        <w:rPr>
          <w:rFonts w:ascii="Times New Roman" w:hAnsi="Times New Roman"/>
          <w:sz w:val="24"/>
        </w:rPr>
        <w:t>r</w:t>
      </w:r>
      <w:r>
        <w:rPr>
          <w:rFonts w:ascii="Times New Roman" w:hAnsi="Times New Roman"/>
          <w:sz w:val="24"/>
        </w:rPr>
        <w:t>estrictions on civil liberties and personal behavior, like flag flying</w:t>
      </w:r>
      <w:r w:rsidR="00C37CE0">
        <w:rPr>
          <w:rFonts w:ascii="Times New Roman" w:hAnsi="Times New Roman"/>
          <w:sz w:val="24"/>
        </w:rPr>
        <w:t>.  O</w:t>
      </w:r>
      <w:r w:rsidR="00C37CE0" w:rsidRPr="00600580">
        <w:rPr>
          <w:rFonts w:ascii="Times New Roman" w:hAnsi="Times New Roman"/>
          <w:sz w:val="24"/>
        </w:rPr>
        <w:t>n the anniversary of 9/11, two-fifths of Americans said they still thoug</w:t>
      </w:r>
      <w:r w:rsidR="00C37CE0">
        <w:rPr>
          <w:rFonts w:ascii="Times New Roman" w:hAnsi="Times New Roman"/>
          <w:sz w:val="24"/>
        </w:rPr>
        <w:t xml:space="preserve">ht about the attacks every day. Nearly three-quarters of these ruminators </w:t>
      </w:r>
      <w:r w:rsidR="00C37CE0" w:rsidRPr="00600580">
        <w:rPr>
          <w:rFonts w:ascii="Times New Roman" w:hAnsi="Times New Roman"/>
          <w:sz w:val="24"/>
        </w:rPr>
        <w:t>said they still felt “v</w:t>
      </w:r>
      <w:r w:rsidR="00C37CE0">
        <w:rPr>
          <w:rFonts w:ascii="Times New Roman" w:hAnsi="Times New Roman"/>
          <w:sz w:val="24"/>
        </w:rPr>
        <w:t>ery angry” at the culprits, in contrast to o</w:t>
      </w:r>
      <w:r w:rsidR="00C37CE0" w:rsidRPr="00600580">
        <w:rPr>
          <w:rFonts w:ascii="Times New Roman" w:hAnsi="Times New Roman"/>
          <w:sz w:val="24"/>
        </w:rPr>
        <w:t xml:space="preserve">nly </w:t>
      </w:r>
      <w:r w:rsidR="00C37CE0">
        <w:rPr>
          <w:rFonts w:ascii="Times New Roman" w:hAnsi="Times New Roman"/>
          <w:sz w:val="24"/>
        </w:rPr>
        <w:t>about half</w:t>
      </w:r>
      <w:r w:rsidR="00C37CE0" w:rsidRPr="00600580">
        <w:rPr>
          <w:rFonts w:ascii="Times New Roman" w:hAnsi="Times New Roman"/>
          <w:sz w:val="24"/>
        </w:rPr>
        <w:t xml:space="preserve"> of those who </w:t>
      </w:r>
      <w:r w:rsidR="00C37CE0">
        <w:rPr>
          <w:rFonts w:ascii="Times New Roman" w:hAnsi="Times New Roman"/>
          <w:sz w:val="24"/>
        </w:rPr>
        <w:t>thought about the attacks</w:t>
      </w:r>
      <w:r w:rsidR="00C37CE0" w:rsidRPr="00600580">
        <w:rPr>
          <w:rFonts w:ascii="Times New Roman" w:hAnsi="Times New Roman"/>
          <w:sz w:val="24"/>
        </w:rPr>
        <w:t xml:space="preserve"> less often</w:t>
      </w:r>
      <w:r w:rsidR="00C37CE0">
        <w:rPr>
          <w:rFonts w:ascii="Times New Roman" w:hAnsi="Times New Roman"/>
          <w:sz w:val="24"/>
        </w:rPr>
        <w:t xml:space="preserve">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Liberman&lt;/Author&gt;&lt;Year&gt;2017&lt;/Year&gt;&lt;RecNum&gt;5298&lt;/RecNum&gt;&lt;Pages&gt;640&lt;/Pages&gt;&lt;DisplayText&gt;(Liberman &amp;amp; Skitka 2017: 640)&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Liberman &amp; Skitka 2017: 640)</w:t>
      </w:r>
      <w:r w:rsidR="00747C1F">
        <w:rPr>
          <w:rFonts w:ascii="Times New Roman" w:hAnsi="Times New Roman"/>
          <w:sz w:val="24"/>
        </w:rPr>
        <w:fldChar w:fldCharType="end"/>
      </w:r>
      <w:r w:rsidR="00C37CE0" w:rsidRPr="00600580">
        <w:rPr>
          <w:rFonts w:ascii="Times New Roman" w:hAnsi="Times New Roman"/>
          <w:sz w:val="24"/>
        </w:rPr>
        <w:t>.</w:t>
      </w:r>
      <w:r w:rsidR="00C12EB9">
        <w:rPr>
          <w:rFonts w:ascii="Times New Roman" w:hAnsi="Times New Roman"/>
          <w:sz w:val="24"/>
        </w:rPr>
        <w:t xml:space="preserve"> Even a decade later, President Barack Obama reportedly felt that the long hunt for</w:t>
      </w:r>
      <w:r w:rsidR="00C12EB9" w:rsidRPr="005B673B">
        <w:rPr>
          <w:rFonts w:ascii="Times New Roman" w:hAnsi="Times New Roman"/>
          <w:sz w:val="24"/>
        </w:rPr>
        <w:t xml:space="preserve"> </w:t>
      </w:r>
      <w:r w:rsidR="00C12EB9">
        <w:rPr>
          <w:rFonts w:ascii="Times New Roman" w:hAnsi="Times New Roman"/>
          <w:sz w:val="24"/>
        </w:rPr>
        <w:t xml:space="preserve">Osama </w:t>
      </w:r>
      <w:r w:rsidR="00C12EB9" w:rsidRPr="005B673B">
        <w:rPr>
          <w:rFonts w:ascii="Times New Roman" w:hAnsi="Times New Roman"/>
          <w:sz w:val="24"/>
        </w:rPr>
        <w:t>bin Laden</w:t>
      </w:r>
      <w:r w:rsidR="00C12EB9">
        <w:rPr>
          <w:rFonts w:ascii="Times New Roman" w:hAnsi="Times New Roman"/>
          <w:sz w:val="24"/>
        </w:rPr>
        <w:t xml:space="preserve"> </w:t>
      </w:r>
      <w:r w:rsidR="00C12EB9" w:rsidRPr="005B673B">
        <w:rPr>
          <w:rFonts w:ascii="Times New Roman" w:hAnsi="Times New Roman"/>
          <w:sz w:val="24"/>
        </w:rPr>
        <w:t xml:space="preserve">“was about a lot more than taking a monstrous leader off the battlefield. It was about so much more than that. It was about righting an unspeakable wrong [and] healing a nearly unbearable wound in America’s heart” </w:t>
      </w:r>
      <w:r w:rsidR="00C12EB9" w:rsidRPr="005B673B">
        <w:rPr>
          <w:rFonts w:ascii="Times New Roman" w:hAnsi="Times New Roman"/>
          <w:sz w:val="24"/>
        </w:rPr>
        <w:fldChar w:fldCharType="begin"/>
      </w:r>
      <w:r w:rsidR="00C12EB9">
        <w:rPr>
          <w:rFonts w:ascii="Times New Roman" w:hAnsi="Times New Roman"/>
          <w:sz w:val="24"/>
        </w:rPr>
        <w:instrText xml:space="preserve"> ADDIN EN.CITE &lt;EndNote&gt;&lt;Cite&gt;&lt;Author&gt;Biden&lt;/Author&gt;&lt;Year&gt;2012&lt;/Year&gt;&lt;RecNum&gt;1718&lt;/RecNum&gt;&lt;DisplayText&gt;(Biden 2012)&lt;/DisplayText&gt;&lt;record&gt;&lt;rec-number&gt;1718&lt;/rec-number&gt;&lt;foreign-keys&gt;&lt;key app="EN" db-id="f9szsa2f9p9eztes9xpvvdtdaederv5rea5s" timestamp="1350922492"&gt;1718&lt;/key&gt;&lt;/foreign-keys&gt;&lt;ref-type name="Newspaper Article"&gt;23&lt;/ref-type&gt;&lt;contributors&gt;&lt;authors&gt;&lt;author&gt;Biden, Joseph&lt;/author&gt;&lt;/authors&gt;&lt;/contributors&gt;&lt;titles&gt;&lt;title&gt;Speech to the Democratic National Convention (Prepared Remarks)&lt;/title&gt;&lt;secondary-title&gt;Washington Post&lt;/secondary-title&gt;&lt;/titles&gt;&lt;dates&gt;&lt;year&gt;2012&lt;/year&gt;&lt;pub-dates&gt;&lt;date&gt;September 6&lt;/date&gt;&lt;/pub-dates&gt;&lt;/dates&gt;&lt;urls&gt;&lt;related-urls&gt;&lt;url&gt;http://www.washingtonpost.com/politics/dnc-2012-joe-bidens-speech-to-the-democratic-national-convention-prepared-remarks/2012/09/06/100a45c0-f87c-11e1-a073-78d05495927c_story.html&lt;/url&gt;&lt;/related-urls&gt;&lt;/urls&gt;&lt;access-date&gt;October 15, 2012&lt;/access-date&gt;&lt;/record&gt;&lt;/Cite&gt;&lt;/EndNote&gt;</w:instrText>
      </w:r>
      <w:r w:rsidR="00C12EB9" w:rsidRPr="005B673B">
        <w:rPr>
          <w:rFonts w:ascii="Times New Roman" w:hAnsi="Times New Roman"/>
          <w:sz w:val="24"/>
        </w:rPr>
        <w:fldChar w:fldCharType="separate"/>
      </w:r>
      <w:r w:rsidR="00C12EB9" w:rsidRPr="005B673B">
        <w:rPr>
          <w:rFonts w:ascii="Times New Roman" w:hAnsi="Times New Roman"/>
          <w:noProof/>
          <w:sz w:val="24"/>
        </w:rPr>
        <w:t>(Biden 2012)</w:t>
      </w:r>
      <w:r w:rsidR="00C12EB9" w:rsidRPr="005B673B">
        <w:rPr>
          <w:rFonts w:ascii="Times New Roman" w:hAnsi="Times New Roman"/>
          <w:sz w:val="24"/>
        </w:rPr>
        <w:fldChar w:fldCharType="end"/>
      </w:r>
      <w:r w:rsidR="00C12EB9">
        <w:rPr>
          <w:rFonts w:ascii="Times New Roman" w:hAnsi="Times New Roman"/>
        </w:rPr>
        <w:t xml:space="preserve">. </w:t>
      </w:r>
      <w:r>
        <w:rPr>
          <w:rFonts w:ascii="Times New Roman" w:hAnsi="Times New Roman"/>
        </w:rPr>
        <w:t xml:space="preserve"> </w:t>
      </w:r>
      <w:r w:rsidR="00C12EB9">
        <w:rPr>
          <w:rFonts w:ascii="Times New Roman" w:hAnsi="Times New Roman"/>
          <w:sz w:val="24"/>
        </w:rPr>
        <w:t>Thus anger and revenge spillover could have</w:t>
      </w:r>
      <w:r w:rsidR="00C12EB9" w:rsidRPr="00600580">
        <w:rPr>
          <w:rFonts w:ascii="Times New Roman" w:hAnsi="Times New Roman"/>
          <w:sz w:val="24"/>
        </w:rPr>
        <w:t xml:space="preserve"> shape</w:t>
      </w:r>
      <w:r w:rsidR="00C12EB9">
        <w:rPr>
          <w:rFonts w:ascii="Times New Roman" w:hAnsi="Times New Roman"/>
          <w:sz w:val="24"/>
        </w:rPr>
        <w:t>d</w:t>
      </w:r>
      <w:r w:rsidR="00C12EB9" w:rsidRPr="00600580">
        <w:rPr>
          <w:rFonts w:ascii="Times New Roman" w:hAnsi="Times New Roman"/>
          <w:sz w:val="24"/>
        </w:rPr>
        <w:t xml:space="preserve"> </w:t>
      </w:r>
      <w:r w:rsidR="00C12EB9">
        <w:rPr>
          <w:rFonts w:ascii="Times New Roman" w:hAnsi="Times New Roman"/>
          <w:sz w:val="24"/>
        </w:rPr>
        <w:t>citizens’ war support</w:t>
      </w:r>
      <w:r w:rsidR="00C12EB9" w:rsidRPr="00600580">
        <w:rPr>
          <w:rFonts w:ascii="Times New Roman" w:hAnsi="Times New Roman"/>
          <w:sz w:val="24"/>
        </w:rPr>
        <w:t xml:space="preserve"> long </w:t>
      </w:r>
      <w:r w:rsidR="00C12EB9">
        <w:rPr>
          <w:rFonts w:ascii="Times New Roman" w:hAnsi="Times New Roman"/>
          <w:sz w:val="24"/>
        </w:rPr>
        <w:t>after their initial outrage over 9/11 had subsided</w:t>
      </w:r>
      <w:r w:rsidR="00C12EB9" w:rsidRPr="00600580">
        <w:rPr>
          <w:rFonts w:ascii="Times New Roman" w:hAnsi="Times New Roman"/>
          <w:sz w:val="24"/>
        </w:rPr>
        <w:t>.</w:t>
      </w:r>
    </w:p>
    <w:p w14:paraId="3C15FCA4" w14:textId="7BAB9983" w:rsidR="007A3545" w:rsidRPr="007D1579" w:rsidRDefault="000142CC" w:rsidP="0055516C">
      <w:pPr>
        <w:pStyle w:val="Heading2"/>
        <w:rPr>
          <w:i/>
        </w:rPr>
      </w:pPr>
      <w:r>
        <w:rPr>
          <w:i/>
        </w:rPr>
        <w:t>Perceptions</w:t>
      </w:r>
      <w:r w:rsidR="00B266CA">
        <w:rPr>
          <w:i/>
        </w:rPr>
        <w:t xml:space="preserve"> of Threat and Risk</w:t>
      </w:r>
      <w:r>
        <w:rPr>
          <w:i/>
        </w:rPr>
        <w:t xml:space="preserve"> </w:t>
      </w:r>
    </w:p>
    <w:p w14:paraId="63533D61" w14:textId="1E707FE8" w:rsidR="000A47EC" w:rsidRPr="00B266CA" w:rsidRDefault="00F472BD" w:rsidP="00B266CA">
      <w:pPr>
        <w:ind w:firstLine="720"/>
        <w:rPr>
          <w:rFonts w:ascii="Times New Roman" w:hAnsi="Times New Roman"/>
          <w:sz w:val="24"/>
        </w:rPr>
      </w:pPr>
      <w:r>
        <w:rPr>
          <w:rFonts w:ascii="Times New Roman" w:hAnsi="Times New Roman"/>
          <w:color w:val="000000"/>
          <w:sz w:val="24"/>
        </w:rPr>
        <w:t xml:space="preserve">Even apart from beliefs about Iraqi involvement, mistaken revenge, and revenge spillover effects, 9/11 might have led </w:t>
      </w:r>
      <w:r w:rsidR="0059435A">
        <w:rPr>
          <w:rFonts w:ascii="Times New Roman" w:hAnsi="Times New Roman"/>
          <w:color w:val="000000"/>
          <w:sz w:val="24"/>
        </w:rPr>
        <w:t>Americans to conclude</w:t>
      </w:r>
      <w:r w:rsidR="006A115A">
        <w:rPr>
          <w:rFonts w:ascii="Times New Roman" w:hAnsi="Times New Roman"/>
          <w:color w:val="000000"/>
          <w:sz w:val="24"/>
        </w:rPr>
        <w:t xml:space="preserve"> that </w:t>
      </w:r>
      <w:r w:rsidR="00B266CA">
        <w:rPr>
          <w:rFonts w:ascii="Times New Roman" w:hAnsi="Times New Roman"/>
          <w:color w:val="000000"/>
          <w:sz w:val="24"/>
        </w:rPr>
        <w:t>Iraq</w:t>
      </w:r>
      <w:r w:rsidR="00B336BD">
        <w:rPr>
          <w:rFonts w:ascii="Times New Roman" w:hAnsi="Times New Roman"/>
          <w:color w:val="000000"/>
          <w:sz w:val="24"/>
        </w:rPr>
        <w:t xml:space="preserve"> </w:t>
      </w:r>
      <w:r w:rsidR="0059435A">
        <w:rPr>
          <w:rFonts w:ascii="Times New Roman" w:hAnsi="Times New Roman"/>
          <w:color w:val="000000"/>
          <w:sz w:val="24"/>
        </w:rPr>
        <w:t>now posed an intolerable threat to national security</w:t>
      </w:r>
      <w:r w:rsidR="00B336BD">
        <w:rPr>
          <w:rFonts w:ascii="Times New Roman" w:hAnsi="Times New Roman"/>
          <w:color w:val="000000"/>
          <w:sz w:val="24"/>
        </w:rPr>
        <w:t>.</w:t>
      </w:r>
      <w:r w:rsidR="006A115A">
        <w:rPr>
          <w:rFonts w:ascii="Times New Roman" w:hAnsi="Times New Roman"/>
          <w:color w:val="000000"/>
          <w:sz w:val="24"/>
        </w:rPr>
        <w:t xml:space="preserve"> </w:t>
      </w:r>
      <w:r w:rsidR="00B266CA">
        <w:rPr>
          <w:rFonts w:ascii="Times New Roman" w:hAnsi="Times New Roman"/>
          <w:color w:val="000000"/>
          <w:sz w:val="24"/>
        </w:rPr>
        <w:t>R</w:t>
      </w:r>
      <w:r>
        <w:rPr>
          <w:rFonts w:ascii="Times New Roman" w:hAnsi="Times New Roman"/>
          <w:color w:val="000000"/>
          <w:sz w:val="24"/>
        </w:rPr>
        <w:t xml:space="preserve">uthless and skillful terrorists </w:t>
      </w:r>
      <w:r w:rsidR="00B266CA">
        <w:rPr>
          <w:rFonts w:ascii="Times New Roman" w:hAnsi="Times New Roman"/>
          <w:color w:val="000000"/>
          <w:sz w:val="24"/>
        </w:rPr>
        <w:t xml:space="preserve">wanted to inflict </w:t>
      </w:r>
      <w:r>
        <w:rPr>
          <w:rFonts w:ascii="Times New Roman" w:hAnsi="Times New Roman"/>
          <w:color w:val="000000"/>
          <w:sz w:val="24"/>
        </w:rPr>
        <w:t>mass-casualty attacks on</w:t>
      </w:r>
      <w:r w:rsidR="00B266CA">
        <w:rPr>
          <w:rFonts w:ascii="Times New Roman" w:hAnsi="Times New Roman"/>
          <w:color w:val="000000"/>
          <w:sz w:val="24"/>
        </w:rPr>
        <w:t xml:space="preserve"> the United States, and might be able to obtain help from U.S. enemies.</w:t>
      </w:r>
      <w:r>
        <w:rPr>
          <w:rFonts w:ascii="Times New Roman" w:hAnsi="Times New Roman"/>
          <w:color w:val="000000"/>
          <w:sz w:val="24"/>
        </w:rPr>
        <w:t xml:space="preserve"> </w:t>
      </w:r>
      <w:r w:rsidR="008541AD">
        <w:rPr>
          <w:rFonts w:ascii="Times New Roman" w:hAnsi="Times New Roman"/>
          <w:color w:val="000000"/>
          <w:sz w:val="24"/>
        </w:rPr>
        <w:t xml:space="preserve"> </w:t>
      </w:r>
      <w:r w:rsidR="00B266CA">
        <w:rPr>
          <w:rFonts w:ascii="Times New Roman" w:hAnsi="Times New Roman"/>
          <w:color w:val="000000"/>
          <w:sz w:val="24"/>
        </w:rPr>
        <w:t xml:space="preserve">Such an inference is consistent with poll data showing that more </w:t>
      </w:r>
      <w:r w:rsidR="00B266CA" w:rsidRPr="001C7840">
        <w:rPr>
          <w:rFonts w:ascii="Times New Roman" w:hAnsi="Times New Roman"/>
          <w:color w:val="000000"/>
          <w:sz w:val="24"/>
        </w:rPr>
        <w:t xml:space="preserve">people described Iraq as a “very serious threat” in </w:t>
      </w:r>
      <w:r w:rsidR="00B266CA">
        <w:rPr>
          <w:rFonts w:ascii="Times New Roman" w:hAnsi="Times New Roman"/>
          <w:color w:val="000000"/>
          <w:sz w:val="24"/>
        </w:rPr>
        <w:t>the first half of 2002</w:t>
      </w:r>
      <w:r w:rsidR="00B266CA" w:rsidRPr="001C7840">
        <w:rPr>
          <w:rFonts w:ascii="Times New Roman" w:hAnsi="Times New Roman"/>
          <w:color w:val="000000"/>
          <w:sz w:val="24"/>
        </w:rPr>
        <w:t xml:space="preserve"> than they had in the years prior to 9/11 (59%, up from 34-35%</w:t>
      </w:r>
      <w:r w:rsidR="00B266CA">
        <w:rPr>
          <w:rFonts w:ascii="Times New Roman" w:hAnsi="Times New Roman"/>
          <w:color w:val="000000"/>
          <w:sz w:val="24"/>
        </w:rPr>
        <w:t>).</w:t>
      </w:r>
      <w:r w:rsidR="00B266CA">
        <w:rPr>
          <w:rStyle w:val="FootnoteReference"/>
          <w:rFonts w:ascii="Times New Roman" w:hAnsi="Times New Roman"/>
          <w:color w:val="000000"/>
          <w:sz w:val="24"/>
        </w:rPr>
        <w:footnoteReference w:id="1"/>
      </w:r>
      <w:r w:rsidR="00B266CA">
        <w:rPr>
          <w:rFonts w:ascii="Times New Roman" w:hAnsi="Times New Roman"/>
          <w:color w:val="000000"/>
          <w:sz w:val="24"/>
        </w:rPr>
        <w:t xml:space="preserve">  </w:t>
      </w:r>
      <w:r w:rsidR="00B66DDB">
        <w:rPr>
          <w:rFonts w:ascii="Times New Roman" w:hAnsi="Times New Roman"/>
          <w:sz w:val="24"/>
        </w:rPr>
        <w:t>Perceived</w:t>
      </w:r>
      <w:r w:rsidR="00B66DDB" w:rsidRPr="00600580">
        <w:rPr>
          <w:rFonts w:ascii="Times New Roman" w:hAnsi="Times New Roman"/>
          <w:sz w:val="24"/>
        </w:rPr>
        <w:t xml:space="preserve"> </w:t>
      </w:r>
      <w:r w:rsidR="00B66DDB">
        <w:rPr>
          <w:rFonts w:ascii="Times New Roman" w:hAnsi="Times New Roman"/>
          <w:sz w:val="24"/>
        </w:rPr>
        <w:t xml:space="preserve">threat, moreover, </w:t>
      </w:r>
      <w:r w:rsidR="00B66DDB" w:rsidRPr="00600580">
        <w:rPr>
          <w:rFonts w:ascii="Times New Roman" w:hAnsi="Times New Roman"/>
          <w:sz w:val="24"/>
        </w:rPr>
        <w:t>predict anger</w:t>
      </w:r>
      <w:r w:rsidR="00B66DDB">
        <w:rPr>
          <w:rFonts w:ascii="Times New Roman" w:hAnsi="Times New Roman"/>
          <w:sz w:val="24"/>
        </w:rPr>
        <w:t xml:space="preserve"> at the source of the threat</w:t>
      </w:r>
      <w:r w:rsidR="00B66DDB" w:rsidRPr="00600580">
        <w:rPr>
          <w:rFonts w:ascii="Times New Roman" w:hAnsi="Times New Roman"/>
          <w:sz w:val="24"/>
        </w:rPr>
        <w:t xml:space="preserve"> </w:t>
      </w:r>
      <w:r w:rsidR="00B66DDB">
        <w:rPr>
          <w:rFonts w:ascii="Times New Roman" w:hAnsi="Times New Roman"/>
          <w:color w:val="000000"/>
          <w:sz w:val="24"/>
        </w:rPr>
        <w:fldChar w:fldCharType="begin"/>
      </w:r>
      <w:r w:rsidR="00B66DDB">
        <w:rPr>
          <w:rFonts w:ascii="Times New Roman" w:hAnsi="Times New Roman"/>
          <w:color w:val="000000"/>
          <w:sz w:val="24"/>
        </w:rPr>
        <w:instrText xml:space="preserve"> ADDIN EN.CITE &lt;EndNote&gt;&lt;Cite&gt;&lt;Author&gt;Cottrell&lt;/Author&gt;&lt;Year&gt;2005&lt;/Year&gt;&lt;RecNum&gt;922&lt;/RecNum&gt;&lt;Prefix&gt;e.g.`, &lt;/Prefix&gt;&lt;DisplayText&gt;(e.g., Cottrell &amp;amp; Neuberg 2005; Mackie et al. 2000)&lt;/DisplayText&gt;&lt;record&gt;&lt;rec-number&gt;922&lt;/rec-number&gt;&lt;foreign-keys&gt;&lt;key app="EN" db-id="f9szsa2f9p9eztes9xpvvdtdaederv5rea5s" timestamp="0"&gt;922&lt;/key&gt;&lt;key app="ENWeb" db-id="ThguHQrtqgcAADHRs@o"&gt;879&lt;/key&gt;&lt;/foreign-keys&gt;&lt;ref-type name="Journal Article"&gt;17&lt;/ref-type&gt;&lt;contributors&gt;&lt;authors&gt;&lt;author&gt;Cottrell, Catherine A.&lt;/author&gt;&lt;author&gt;Neuberg, Steven L.&lt;/author&gt;&lt;/authors&gt;&lt;/contributors&gt;&lt;titles&gt;&lt;title&gt;Different emotional reactions to different groups: A sociofunctional threat-based approach to ‘‘Prejudice’’&lt;/title&gt;&lt;secondary-title&gt;Journal of Personality and Social Psychology&lt;/secondary-title&gt;&lt;short-title&gt;Different emotional reactions to different groups&lt;/short-title&gt;&lt;/titles&gt;&lt;periodical&gt;&lt;full-title&gt;Journal of Personality and Social Psychology&lt;/full-title&gt;&lt;/periodical&gt;&lt;pages&gt;770–789&lt;/pages&gt;&lt;volume&gt;88&lt;/volume&gt;&lt;number&gt;5&lt;/number&gt;&lt;dates&gt;&lt;year&gt;2005&lt;/year&gt;&lt;/dates&gt;&lt;urls&gt;&lt;/urls&gt;&lt;/record&gt;&lt;/Cite&gt;&lt;Cite&gt;&lt;Author&gt;Mackie&lt;/Author&gt;&lt;Year&gt;2000&lt;/Year&gt;&lt;RecNum&gt;884&lt;/RecNum&gt;&lt;record&gt;&lt;rec-number&gt;884&lt;/rec-number&gt;&lt;foreign-keys&gt;&lt;key app="EN" db-id="f9szsa2f9p9eztes9xpvvdtdaederv5rea5s" timestamp="0"&gt;884&lt;/key&gt;&lt;key app="ENWeb" db-id="ThguHQrtqgcAADHRs@o"&gt;841&lt;/key&gt;&lt;/foreign-keys&gt;&lt;ref-type name="Journal Article"&gt;17&lt;/ref-type&gt;&lt;contributors&gt;&lt;authors&gt;&lt;author&gt;Mackie, Diane M.&lt;/author&gt;&lt;author&gt;Devos, Thierry&lt;/author&gt;&lt;author&gt;Smith, Eliot R.&lt;/author&gt;&lt;/authors&gt;&lt;/contributors&gt;&lt;titles&gt;&lt;title&gt;Intergroup emotions: Explaining offensive action tendencies in an intergroup context&lt;/title&gt;&lt;secondary-title&gt;Journal of Personality and Social Psychology&lt;/secondary-title&gt;&lt;short-title&gt;Intergroup emotions&lt;/short-title&gt;&lt;/titles&gt;&lt;periodical&gt;&lt;full-title&gt;Journal of Personality and Social Psychology&lt;/full-title&gt;&lt;/periodical&gt;&lt;pages&gt;602–616&lt;/pages&gt;&lt;volume&gt;79&lt;/volume&gt;&lt;number&gt;4&lt;/number&gt;&lt;dates&gt;&lt;year&gt;2000&lt;/year&gt;&lt;/dates&gt;&lt;urls&gt;&lt;/urls&gt;&lt;/record&gt;&lt;/Cite&gt;&lt;/EndNote&gt;</w:instrText>
      </w:r>
      <w:r w:rsidR="00B66DDB">
        <w:rPr>
          <w:rFonts w:ascii="Times New Roman" w:hAnsi="Times New Roman"/>
          <w:color w:val="000000"/>
          <w:sz w:val="24"/>
        </w:rPr>
        <w:fldChar w:fldCharType="separate"/>
      </w:r>
      <w:r w:rsidR="00B66DDB">
        <w:rPr>
          <w:rFonts w:ascii="Times New Roman" w:hAnsi="Times New Roman"/>
          <w:noProof/>
          <w:color w:val="000000"/>
          <w:sz w:val="24"/>
        </w:rPr>
        <w:t xml:space="preserve">(e.g., Cottrell &amp; Neuberg 2005; Mackie </w:t>
      </w:r>
      <w:r w:rsidR="00B66DDB">
        <w:rPr>
          <w:rFonts w:ascii="Times New Roman" w:hAnsi="Times New Roman"/>
          <w:noProof/>
          <w:color w:val="000000"/>
          <w:sz w:val="24"/>
        </w:rPr>
        <w:lastRenderedPageBreak/>
        <w:t>et al. 2000)</w:t>
      </w:r>
      <w:r w:rsidR="00B66DDB">
        <w:rPr>
          <w:rFonts w:ascii="Times New Roman" w:hAnsi="Times New Roman"/>
          <w:color w:val="000000"/>
          <w:sz w:val="24"/>
        </w:rPr>
        <w:fldChar w:fldCharType="end"/>
      </w:r>
      <w:r w:rsidR="00B66DDB" w:rsidRPr="00600580">
        <w:rPr>
          <w:rFonts w:ascii="Times New Roman" w:hAnsi="Times New Roman"/>
          <w:color w:val="000000"/>
          <w:sz w:val="24"/>
        </w:rPr>
        <w:t xml:space="preserve"> </w:t>
      </w:r>
      <w:r w:rsidR="00B66DDB">
        <w:rPr>
          <w:rFonts w:ascii="Times New Roman" w:hAnsi="Times New Roman"/>
          <w:color w:val="000000"/>
          <w:sz w:val="24"/>
        </w:rPr>
        <w:t>as well as</w:t>
      </w:r>
      <w:r w:rsidR="00B66DDB" w:rsidRPr="00600580">
        <w:rPr>
          <w:rFonts w:ascii="Times New Roman" w:hAnsi="Times New Roman"/>
          <w:color w:val="000000"/>
          <w:sz w:val="24"/>
        </w:rPr>
        <w:t xml:space="preserve"> </w:t>
      </w:r>
      <w:r w:rsidR="00B66DDB" w:rsidRPr="00600580">
        <w:rPr>
          <w:rFonts w:ascii="Times New Roman" w:hAnsi="Times New Roman"/>
          <w:sz w:val="24"/>
        </w:rPr>
        <w:t xml:space="preserve">support for military </w:t>
      </w:r>
      <w:r w:rsidR="00B66DDB">
        <w:rPr>
          <w:rFonts w:ascii="Times New Roman" w:hAnsi="Times New Roman"/>
          <w:sz w:val="24"/>
        </w:rPr>
        <w:t>action against it</w:t>
      </w:r>
      <w:r w:rsidR="00B66DDB" w:rsidRPr="00600580">
        <w:rPr>
          <w:rFonts w:ascii="Times New Roman" w:hAnsi="Times New Roman"/>
          <w:sz w:val="24"/>
        </w:rPr>
        <w:t xml:space="preserve"> </w:t>
      </w:r>
      <w:r w:rsidR="00B66DDB">
        <w:rPr>
          <w:rFonts w:ascii="Times New Roman" w:hAnsi="Times New Roman"/>
          <w:sz w:val="24"/>
        </w:rPr>
        <w:fldChar w:fldCharType="begin">
          <w:fldData xml:space="preserve">PEVuZE5vdGU+PENpdGU+PEF1dGhvcj5FaWNoZW5iZXJnPC9BdXRob3I+PFllYXI+MjAwNTwvWWVh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</w:fldData>
        </w:fldChar>
      </w:r>
      <w:r w:rsidR="00B66DDB">
        <w:rPr>
          <w:rFonts w:ascii="Times New Roman" w:hAnsi="Times New Roman"/>
          <w:sz w:val="24"/>
        </w:rPr>
        <w:instrText xml:space="preserve"> ADDIN EN.CITE </w:instrText>
      </w:r>
      <w:r w:rsidR="00B66DDB">
        <w:rPr>
          <w:rFonts w:ascii="Times New Roman" w:hAnsi="Times New Roman"/>
          <w:sz w:val="24"/>
        </w:rPr>
        <w:fldChar w:fldCharType="begin">
          <w:fldData xml:space="preserve">PEVuZE5vdGU+PENpdGU+PEF1dGhvcj5FaWNoZW5iZXJnPC9BdXRob3I+PFllYXI+MjAwNTwvWWVh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</w:fldData>
        </w:fldChar>
      </w:r>
      <w:r w:rsidR="00B66DDB">
        <w:rPr>
          <w:rFonts w:ascii="Times New Roman" w:hAnsi="Times New Roman"/>
          <w:sz w:val="24"/>
        </w:rPr>
        <w:instrText xml:space="preserve"> ADDIN EN.CITE.DATA </w:instrText>
      </w:r>
      <w:r w:rsidR="00B66DDB">
        <w:rPr>
          <w:rFonts w:ascii="Times New Roman" w:hAnsi="Times New Roman"/>
          <w:sz w:val="24"/>
        </w:rPr>
      </w:r>
      <w:r w:rsidR="00B66DDB">
        <w:rPr>
          <w:rFonts w:ascii="Times New Roman" w:hAnsi="Times New Roman"/>
          <w:sz w:val="24"/>
        </w:rPr>
        <w:fldChar w:fldCharType="end"/>
      </w:r>
      <w:r w:rsidR="00B66DDB">
        <w:rPr>
          <w:rFonts w:ascii="Times New Roman" w:hAnsi="Times New Roman"/>
          <w:sz w:val="24"/>
        </w:rPr>
      </w:r>
      <w:r w:rsidR="00B66DDB">
        <w:rPr>
          <w:rFonts w:ascii="Times New Roman" w:hAnsi="Times New Roman"/>
          <w:sz w:val="24"/>
        </w:rPr>
        <w:fldChar w:fldCharType="separate"/>
      </w:r>
      <w:r w:rsidR="00B66DDB">
        <w:rPr>
          <w:rFonts w:ascii="Times New Roman" w:hAnsi="Times New Roman"/>
          <w:noProof/>
          <w:sz w:val="24"/>
        </w:rPr>
        <w:t>(e.g., Eichenberg 2005; Gelpi et al. 2009; Herrmann et al. 1999; Jentleson &amp; Britton 1998)</w:t>
      </w:r>
      <w:r w:rsidR="00B66DDB">
        <w:rPr>
          <w:rFonts w:ascii="Times New Roman" w:hAnsi="Times New Roman"/>
          <w:sz w:val="24"/>
        </w:rPr>
        <w:fldChar w:fldCharType="end"/>
      </w:r>
      <w:r w:rsidR="00B66DDB">
        <w:rPr>
          <w:rFonts w:ascii="Times New Roman" w:hAnsi="Times New Roman"/>
          <w:sz w:val="24"/>
        </w:rPr>
        <w:t xml:space="preserve">.  </w:t>
      </w:r>
      <w:r w:rsidR="00B266CA">
        <w:rPr>
          <w:rFonts w:ascii="Times New Roman" w:hAnsi="Times New Roman"/>
          <w:color w:val="000000"/>
          <w:sz w:val="24"/>
        </w:rPr>
        <w:t xml:space="preserve">Even if the perceived </w:t>
      </w:r>
      <w:r w:rsidR="00B266CA" w:rsidRPr="000A47EC">
        <w:rPr>
          <w:rFonts w:ascii="Times New Roman" w:hAnsi="Times New Roman"/>
          <w:color w:val="000000"/>
          <w:sz w:val="24"/>
        </w:rPr>
        <w:t>Iraqi</w:t>
      </w:r>
      <w:r w:rsidR="00B266CA">
        <w:rPr>
          <w:rFonts w:ascii="Times New Roman" w:hAnsi="Times New Roman"/>
          <w:color w:val="000000"/>
          <w:sz w:val="24"/>
        </w:rPr>
        <w:t xml:space="preserve"> threat did not change, an elevated terrorist threat might have led some people to support attacking Iraq as a demonstration of US resolve, to deter other states from</w:t>
      </w:r>
      <w:r w:rsidR="008541AD">
        <w:rPr>
          <w:rFonts w:ascii="Times New Roman" w:hAnsi="Times New Roman"/>
          <w:color w:val="000000"/>
          <w:sz w:val="24"/>
        </w:rPr>
        <w:t xml:space="preserve"> supporting anti-U.S. terrorism</w:t>
      </w:r>
      <w:r w:rsidR="00B266CA">
        <w:rPr>
          <w:rFonts w:ascii="Times New Roman" w:hAnsi="Times New Roman"/>
          <w:color w:val="000000"/>
          <w:sz w:val="24"/>
        </w:rPr>
        <w:t xml:space="preserve">. </w:t>
      </w:r>
      <w:r w:rsidR="008541AD">
        <w:rPr>
          <w:rFonts w:ascii="Times New Roman" w:hAnsi="Times New Roman"/>
          <w:color w:val="000000"/>
          <w:sz w:val="24"/>
        </w:rPr>
        <w:t xml:space="preserve"> </w:t>
      </w:r>
      <w:r w:rsidR="00B266CA">
        <w:rPr>
          <w:rFonts w:ascii="Times New Roman" w:hAnsi="Times New Roman"/>
          <w:color w:val="000000"/>
          <w:sz w:val="24"/>
        </w:rPr>
        <w:t>Either reaction to the attacks could explain why perceptions of the terror threat correlated with s</w:t>
      </w:r>
      <w:r w:rsidR="008541AD">
        <w:rPr>
          <w:rFonts w:ascii="Times New Roman" w:hAnsi="Times New Roman"/>
          <w:color w:val="000000"/>
          <w:sz w:val="24"/>
        </w:rPr>
        <w:t>upport for war against Iraq in F</w:t>
      </w:r>
      <w:r w:rsidR="00B266CA">
        <w:rPr>
          <w:rFonts w:ascii="Times New Roman" w:hAnsi="Times New Roman"/>
          <w:color w:val="000000"/>
          <w:sz w:val="24"/>
        </w:rPr>
        <w:t xml:space="preserve">all 2002 </w:t>
      </w:r>
      <w:r w:rsidR="00B266CA">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gt;&lt;Author&gt;Kam&lt;/Author&gt;&lt;Year&gt;2007&lt;/Year&gt;&lt;RecNum&gt;960&lt;/RecNum&gt;&lt;DisplayText&gt;(Kam &amp;amp; Kinder 2007)&lt;/DisplayText&gt;&lt;record&gt;&lt;rec-number&gt;960&lt;/rec-number&gt;&lt;foreign-keys&gt;&lt;key app="EN" db-id="f9szsa2f9p9eztes9xpvvdtdaederv5rea5s" timestamp="0"&gt;960&lt;/key&gt;&lt;key app="ENWeb" db-id="ThguHQrtqgcAADHRs@o"&gt;916&lt;/key&gt;&lt;/foreign-keys&gt;&lt;ref-type name="Journal Article"&gt;17&lt;/ref-type&gt;&lt;contributors&gt;&lt;authors&gt;&lt;author&gt;Kam, Cindy D.&lt;/author&gt;&lt;author&gt;Kinder, Donald R.&lt;/author&gt;&lt;/authors&gt;&lt;/contributors&gt;&lt;titles&gt;&lt;title&gt;Terror and Ethnocentrism: Foundations of American Support for the War on Terrorism&lt;/title&gt;&lt;secondary-title&gt;Journal of Politics&lt;/secondary-title&gt;&lt;short-title&gt;Terror and Ethnocentrism&lt;/short-title&gt;&lt;/titles&gt;&lt;periodical&gt;&lt;full-title&gt;Journal of Politics&lt;/full-title&gt;&lt;/periodical&gt;&lt;pages&gt;320–38&lt;/pages&gt;&lt;volume&gt;69&lt;/volume&gt;&lt;number&gt;2&lt;/number&gt;&lt;dates&gt;&lt;year&gt;2007&lt;/year&gt;&lt;pub-dates&gt;&lt;date&gt;May&lt;/date&gt;&lt;/pub-dates&gt;&lt;/dates&gt;&lt;urls&gt;&lt;/urls&gt;&lt;/record&gt;&lt;/Cite&gt;&lt;/EndNote&gt;</w:instrText>
      </w:r>
      <w:r w:rsidR="00B266CA">
        <w:rPr>
          <w:rFonts w:ascii="Times New Roman" w:hAnsi="Times New Roman"/>
          <w:color w:val="000000"/>
          <w:sz w:val="24"/>
        </w:rPr>
        <w:fldChar w:fldCharType="separate"/>
      </w:r>
      <w:r w:rsidR="00B266CA">
        <w:rPr>
          <w:rFonts w:ascii="Times New Roman" w:hAnsi="Times New Roman"/>
          <w:noProof/>
          <w:color w:val="000000"/>
          <w:sz w:val="24"/>
        </w:rPr>
        <w:t>(Kam &amp; Kinder 2007)</w:t>
      </w:r>
      <w:r w:rsidR="00B266CA">
        <w:rPr>
          <w:rFonts w:ascii="Times New Roman" w:hAnsi="Times New Roman"/>
          <w:color w:val="000000"/>
          <w:sz w:val="24"/>
        </w:rPr>
        <w:fldChar w:fldCharType="end"/>
      </w:r>
      <w:r w:rsidR="00B266CA">
        <w:rPr>
          <w:rFonts w:ascii="Times New Roman" w:hAnsi="Times New Roman"/>
          <w:color w:val="000000"/>
          <w:sz w:val="24"/>
        </w:rPr>
        <w:t>.</w:t>
      </w:r>
      <w:r w:rsidR="00B66DDB">
        <w:rPr>
          <w:rFonts w:ascii="Times New Roman" w:hAnsi="Times New Roman"/>
          <w:color w:val="000000"/>
          <w:sz w:val="24"/>
        </w:rPr>
        <w:t xml:space="preserve">  </w:t>
      </w:r>
    </w:p>
    <w:p w14:paraId="6CE33AC5" w14:textId="1D42C938" w:rsidR="00913B36" w:rsidRPr="00B66DDB" w:rsidRDefault="00B66DDB" w:rsidP="00B66DDB">
      <w:pPr>
        <w:ind w:firstLine="720"/>
        <w:rPr>
          <w:rFonts w:ascii="Times New Roman" w:hAnsi="Times New Roman"/>
          <w:color w:val="000000"/>
          <w:sz w:val="24"/>
        </w:rPr>
      </w:pPr>
      <w:r w:rsidRPr="005B4026">
        <w:rPr>
          <w:rFonts w:ascii="Times New Roman" w:hAnsi="Times New Roman"/>
          <w:color w:val="000000"/>
          <w:sz w:val="24"/>
        </w:rPr>
        <w:t>Exogenous risk orientations or beliefs about the risks of war</w:t>
      </w:r>
      <w:r>
        <w:rPr>
          <w:rFonts w:ascii="Times New Roman" w:hAnsi="Times New Roman"/>
          <w:color w:val="000000"/>
          <w:sz w:val="24"/>
        </w:rPr>
        <w:t xml:space="preserve"> also theoretically might generate correlations between anger and war support</w:t>
      </w:r>
      <w:r>
        <w:rPr>
          <w:rFonts w:ascii="Times New Roman" w:hAnsi="Times New Roman"/>
          <w:sz w:val="24"/>
        </w:rPr>
        <w:t xml:space="preserve"> </w:t>
      </w:r>
      <w:r>
        <w:rPr>
          <w:rFonts w:ascii="Times New Roman" w:hAnsi="Times New Roman"/>
          <w:color w:val="000000"/>
          <w:sz w:val="24"/>
        </w:rPr>
        <w:fldChar w:fldCharType="begin">
          <w:fldData xml:space="preserve">PEVuZE5vdGU+PENpdGU+PEF1dGhvcj5MYXphcnVzPC9BdXRob3I+PFllYXI+MTk5MTwvWWVhcj48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czPC9wYWdlcz48dm9sdW1lPjEwNjwvdm9sdW1lPjxudW1iZXI+MzU8L251bWJl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YXphcnVzPC9BdXRob3I+PFllYXI+MTk5MTwvWWVhcj48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czPC9wYWdlcz48dm9sdW1lPjEwNjwvdm9sdW1lPjxudW1iZXI+MzU8L251bWJl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Pr>
          <w:rFonts w:ascii="Times New Roman" w:hAnsi="Times New Roman"/>
          <w:noProof/>
          <w:color w:val="000000"/>
          <w:sz w:val="24"/>
        </w:rPr>
        <w:t>(Lazarus 1991; Sell et al. 2009; on intergroup contexts, see Carver 2004; Mackie et al. 2000)</w:t>
      </w:r>
      <w:r>
        <w:rPr>
          <w:rFonts w:ascii="Times New Roman" w:hAnsi="Times New Roman"/>
          <w:color w:val="000000"/>
          <w:sz w:val="24"/>
        </w:rPr>
        <w:fldChar w:fldCharType="end"/>
      </w:r>
      <w:r>
        <w:rPr>
          <w:rFonts w:ascii="Times New Roman" w:hAnsi="Times New Roman"/>
          <w:color w:val="000000"/>
          <w:sz w:val="24"/>
        </w:rPr>
        <w:t xml:space="preserve">.  </w:t>
      </w:r>
      <w:r w:rsidR="00913B36">
        <w:rPr>
          <w:rFonts w:ascii="Times New Roman" w:hAnsi="Times New Roman"/>
          <w:sz w:val="24"/>
        </w:rPr>
        <w:t xml:space="preserve">Perhaps related to perceptions of strength and self-efficacy, people high in trait anger and trait aggression tend to react angrily to obstacles as well as to endorse aggressive and violent state policies </w:t>
      </w:r>
      <w:r w:rsidR="00913B36">
        <w:rPr>
          <w:rFonts w:ascii="Times New Roman" w:hAnsi="Times New Roman"/>
          <w:sz w:val="24"/>
        </w:rPr>
        <w:fldChar w:fldCharType="begin"/>
      </w:r>
      <w:r w:rsidR="00747C1F">
        <w:rPr>
          <w:rFonts w:ascii="Times New Roman" w:hAnsi="Times New Roman"/>
          <w:sz w:val="24"/>
        </w:rPr>
        <w:instrText xml:space="preserve"> ADDIN EN.CITE &lt;EndNote&gt;&lt;Cite&gt;&lt;Author&gt;Kalmoe&lt;/Author&gt;&lt;Year&gt;2011&lt;/Year&gt;&lt;RecNum&gt;1660&lt;/RecNum&gt;&lt;DisplayText&gt;(Kalmoe 2011)&lt;/DisplayText&gt;&lt;record&gt;&lt;rec-number&gt;1660&lt;/rec-number&gt;&lt;foreign-keys&gt;&lt;key app="EN" db-id="f9szsa2f9p9eztes9xpvvdtdaederv5rea5s" timestamp="1333743853"&gt;1660&lt;/key&gt;&lt;/foreign-keys&gt;&lt;ref-type name="Journal Article"&gt;17&lt;/ref-type&gt;&lt;contributors&gt;&lt;authors&gt;&lt;author&gt;Kalmoe, Nathan P.&lt;/author&gt;&lt;/authors&gt;&lt;/contributors&gt;&lt;titles&gt;&lt;title&gt;From Fistfights to Firefights: Trait Aggression and Support for State Violence&lt;/title&gt;&lt;secondary-title&gt;Political Behavior&lt;/secondary-title&gt;&lt;/titles&gt;&lt;periodical&gt;&lt;full-title&gt;Political Behavior&lt;/full-title&gt;&lt;/periodical&gt;&lt;pages&gt;1–20&lt;/pages&gt;&lt;dates&gt;&lt;year&gt;2011&lt;/year&gt;&lt;/dates&gt;&lt;isbn&gt;0190-9320&lt;/isbn&gt;&lt;urls&gt;&lt;/urls&gt;&lt;/record&gt;&lt;/Cite&gt;&lt;/EndNote&gt;</w:instrText>
      </w:r>
      <w:r w:rsidR="00913B36">
        <w:rPr>
          <w:rFonts w:ascii="Times New Roman" w:hAnsi="Times New Roman"/>
          <w:sz w:val="24"/>
        </w:rPr>
        <w:fldChar w:fldCharType="separate"/>
      </w:r>
      <w:r w:rsidR="00913B36">
        <w:rPr>
          <w:rFonts w:ascii="Times New Roman" w:hAnsi="Times New Roman"/>
          <w:noProof/>
          <w:sz w:val="24"/>
        </w:rPr>
        <w:t>(Kalmoe 2011)</w:t>
      </w:r>
      <w:r w:rsidR="00913B36">
        <w:rPr>
          <w:rFonts w:ascii="Times New Roman" w:hAnsi="Times New Roman"/>
          <w:sz w:val="24"/>
        </w:rPr>
        <w:fldChar w:fldCharType="end"/>
      </w:r>
      <w:r w:rsidR="00913B36">
        <w:rPr>
          <w:rFonts w:ascii="Times New Roman" w:hAnsi="Times New Roman"/>
          <w:sz w:val="24"/>
        </w:rPr>
        <w:t>.  Possibly, anger about 9/11 and desires for revenge were only spuriously related to support fo</w:t>
      </w:r>
      <w:r>
        <w:rPr>
          <w:rFonts w:ascii="Times New Roman" w:hAnsi="Times New Roman"/>
          <w:sz w:val="24"/>
        </w:rPr>
        <w:t xml:space="preserve">r the Iraq War due to all three </w:t>
      </w:r>
      <w:r w:rsidR="00913B36">
        <w:rPr>
          <w:rFonts w:ascii="Times New Roman" w:hAnsi="Times New Roman"/>
          <w:sz w:val="24"/>
        </w:rPr>
        <w:t xml:space="preserve">springing from this underlying personality trait. </w:t>
      </w:r>
    </w:p>
    <w:p w14:paraId="5C2C617A" w14:textId="2B1F8CEE" w:rsidR="000142CC" w:rsidRDefault="00822AC1" w:rsidP="000142CC">
      <w:pPr>
        <w:pStyle w:val="Heading2"/>
        <w:rPr>
          <w:i/>
        </w:rPr>
      </w:pPr>
      <w:r>
        <w:rPr>
          <w:i/>
        </w:rPr>
        <w:t>Political information</w:t>
      </w:r>
      <w:r w:rsidR="000142CC">
        <w:rPr>
          <w:i/>
        </w:rPr>
        <w:t xml:space="preserve"> </w:t>
      </w:r>
    </w:p>
    <w:p w14:paraId="58EC2ACA" w14:textId="700489CA" w:rsidR="00E23591" w:rsidRDefault="001C638D" w:rsidP="00B66DDB">
      <w:pPr>
        <w:ind w:firstLine="720"/>
        <w:rPr>
          <w:rFonts w:ascii="Times New Roman" w:hAnsi="Times New Roman"/>
          <w:sz w:val="24"/>
        </w:rPr>
      </w:pPr>
      <w:r>
        <w:rPr>
          <w:rFonts w:ascii="Times New Roman" w:hAnsi="Times New Roman"/>
          <w:sz w:val="24"/>
        </w:rPr>
        <w:t xml:space="preserve">If Republican opinion leaders, or a united front of opinion leaders, expressed outrage over 9/11 and support for war against Iraq, that might have generated correlations </w:t>
      </w:r>
      <w:r w:rsidR="00B66DDB">
        <w:rPr>
          <w:rFonts w:ascii="Times New Roman" w:hAnsi="Times New Roman"/>
          <w:sz w:val="24"/>
        </w:rPr>
        <w:t>between anger and war support in</w:t>
      </w:r>
      <w:r>
        <w:rPr>
          <w:rFonts w:ascii="Times New Roman" w:hAnsi="Times New Roman"/>
          <w:sz w:val="24"/>
        </w:rPr>
        <w:t xml:space="preserve"> public opinion </w:t>
      </w:r>
      <w:r w:rsidR="00B66DDB">
        <w:rPr>
          <w:rFonts w:ascii="Times New Roman" w:hAnsi="Times New Roman"/>
          <w:sz w:val="24"/>
        </w:rPr>
        <w:t>via</w:t>
      </w:r>
      <w:r>
        <w:rPr>
          <w:rFonts w:ascii="Times New Roman" w:hAnsi="Times New Roman"/>
          <w:sz w:val="24"/>
        </w:rPr>
        <w:t xml:space="preserve"> heuristic cue taking.  </w:t>
      </w:r>
      <w:proofErr w:type="spellStart"/>
      <w:r w:rsidR="008B3804" w:rsidRPr="00882E40">
        <w:rPr>
          <w:rFonts w:ascii="Times New Roman" w:hAnsi="Times New Roman"/>
          <w:color w:val="000000"/>
          <w:sz w:val="24"/>
          <w:szCs w:val="22"/>
        </w:rPr>
        <w:t>Nacos</w:t>
      </w:r>
      <w:proofErr w:type="spellEnd"/>
      <w:r w:rsidR="008B3804" w:rsidRPr="00882E40">
        <w:rPr>
          <w:rFonts w:ascii="Times New Roman" w:hAnsi="Times New Roman"/>
          <w:color w:val="000000"/>
          <w:sz w:val="24"/>
          <w:szCs w:val="22"/>
        </w:rPr>
        <w:t xml:space="preserve"> et al </w:t>
      </w:r>
      <w:r w:rsidR="008B3804" w:rsidRPr="00882E40">
        <w:rPr>
          <w:rFonts w:ascii="Times New Roman" w:hAnsi="Times New Roman"/>
          <w:sz w:val="24"/>
          <w:szCs w:val="22"/>
        </w:rPr>
        <w:fldChar w:fldCharType="begin"/>
      </w:r>
      <w:r w:rsidR="008B3804">
        <w:rPr>
          <w:rFonts w:ascii="Times New Roman" w:hAnsi="Times New Roman"/>
          <w:sz w:val="24"/>
          <w:szCs w:val="22"/>
        </w:rPr>
        <w:instrText xml:space="preserve"> ADDIN EN.CITE &lt;EndNote&gt;&lt;Cite ExcludeAuth="1"&gt;&lt;Author&gt;Nacos&lt;/Author&gt;&lt;Year&gt;2011&lt;/Year&gt;&lt;RecNum&gt;1643&lt;/RecNum&gt;&lt;Pages&gt;55`, 58&lt;/Pages&gt;&lt;DisplayText&gt;(2011: 55, 58)&lt;/DisplayText&gt;&lt;record&gt;&lt;rec-number&gt;1643&lt;/rec-number&gt;&lt;foreign-keys&gt;&lt;key app="EN" db-id="f9szsa2f9p9eztes9xpvvdtdaederv5rea5s" timestamp="1332343021"&gt;1643&lt;/key&gt;&lt;/foreign-keys&gt;&lt;ref-type name="Book"&gt;6&lt;/ref-type&gt;&lt;contributors&gt;&lt;authors&gt;&lt;author&gt;Nacos, Brigitte L.&lt;/author&gt;&lt;author&gt;Bloch-Elkon, Yaeli&lt;/author&gt;&lt;author&gt;Shapiro,  Robert Y&lt;/author&gt;&lt;/authors&gt;&lt;/contributors&gt;&lt;titles&gt;&lt;title&gt;Selling Fear: Counterterrorism, the Media, and Public Opinion&lt;/title&gt;&lt;short-title&gt;Selling Fear&lt;/short-title&gt;&lt;/titles&gt;&lt;dates&gt;&lt;year&gt;2011&lt;/year&gt;&lt;/dates&gt;&lt;pub-location&gt;Chicago&lt;/pub-location&gt;&lt;publisher&gt;University of Chicago Press&lt;/publisher&gt;&lt;urls&gt;&lt;/urls&gt;&lt;/record&gt;&lt;/Cite&gt;&lt;/EndNote&gt;</w:instrText>
      </w:r>
      <w:r w:rsidR="008B3804" w:rsidRPr="00882E40">
        <w:rPr>
          <w:rFonts w:ascii="Times New Roman" w:hAnsi="Times New Roman"/>
          <w:sz w:val="24"/>
          <w:szCs w:val="22"/>
        </w:rPr>
        <w:fldChar w:fldCharType="separate"/>
      </w:r>
      <w:r w:rsidR="008B3804" w:rsidRPr="00882E40">
        <w:rPr>
          <w:rFonts w:ascii="Times New Roman" w:hAnsi="Times New Roman"/>
          <w:noProof/>
          <w:sz w:val="24"/>
          <w:szCs w:val="22"/>
        </w:rPr>
        <w:t>(2011: 55, 58)</w:t>
      </w:r>
      <w:r w:rsidR="008B3804" w:rsidRPr="00882E40">
        <w:rPr>
          <w:rFonts w:ascii="Times New Roman" w:hAnsi="Times New Roman"/>
          <w:sz w:val="24"/>
          <w:szCs w:val="22"/>
        </w:rPr>
        <w:fldChar w:fldCharType="end"/>
      </w:r>
      <w:r w:rsidR="008B3804">
        <w:rPr>
          <w:rFonts w:ascii="Times New Roman" w:hAnsi="Times New Roman"/>
          <w:sz w:val="24"/>
          <w:szCs w:val="22"/>
        </w:rPr>
        <w:t xml:space="preserve"> </w:t>
      </w:r>
      <w:r w:rsidR="008B3804" w:rsidRPr="00882E40">
        <w:rPr>
          <w:rFonts w:ascii="Times New Roman" w:hAnsi="Times New Roman"/>
          <w:color w:val="000000"/>
          <w:sz w:val="24"/>
          <w:szCs w:val="22"/>
        </w:rPr>
        <w:t xml:space="preserve">argue that “the Bush administration used the mass media to convey their messages of fear,” and that “the propaganda of threat and fear was…designed to enlist public support for controversial policies adopted in the name of counterterrorism, national crisis, and war.” </w:t>
      </w:r>
      <w:r w:rsidR="008B3804">
        <w:rPr>
          <w:rFonts w:ascii="Times New Roman" w:hAnsi="Times New Roman"/>
          <w:color w:val="000000"/>
          <w:sz w:val="24"/>
          <w:szCs w:val="22"/>
        </w:rPr>
        <w:t xml:space="preserve"> In addition to highlighting </w:t>
      </w:r>
      <w:r>
        <w:rPr>
          <w:rFonts w:ascii="Times New Roman" w:hAnsi="Times New Roman"/>
          <w:color w:val="000000"/>
          <w:sz w:val="24"/>
          <w:szCs w:val="22"/>
        </w:rPr>
        <w:t>security</w:t>
      </w:r>
      <w:r>
        <w:rPr>
          <w:rFonts w:ascii="Times New Roman" w:hAnsi="Times New Roman"/>
          <w:sz w:val="24"/>
        </w:rPr>
        <w:t xml:space="preserve"> threats, </w:t>
      </w:r>
      <w:r w:rsidR="008B3804">
        <w:rPr>
          <w:rFonts w:ascii="Times New Roman" w:hAnsi="Times New Roman"/>
          <w:sz w:val="24"/>
        </w:rPr>
        <w:t xml:space="preserve">Bush </w:t>
      </w:r>
      <w:r>
        <w:rPr>
          <w:rFonts w:ascii="Times New Roman" w:hAnsi="Times New Roman"/>
          <w:sz w:val="24"/>
        </w:rPr>
        <w:t xml:space="preserve">condemned the </w:t>
      </w:r>
      <w:r w:rsidR="008B3804">
        <w:rPr>
          <w:rFonts w:ascii="Times New Roman" w:hAnsi="Times New Roman"/>
          <w:sz w:val="24"/>
        </w:rPr>
        <w:t xml:space="preserve">terrorist </w:t>
      </w:r>
      <w:r>
        <w:rPr>
          <w:rFonts w:ascii="Times New Roman" w:hAnsi="Times New Roman"/>
          <w:sz w:val="24"/>
        </w:rPr>
        <w:t>evil</w:t>
      </w:r>
      <w:r w:rsidR="008B3804">
        <w:rPr>
          <w:rFonts w:ascii="Times New Roman" w:hAnsi="Times New Roman"/>
          <w:sz w:val="24"/>
        </w:rPr>
        <w:t>doers and called for justice</w:t>
      </w:r>
      <w:r>
        <w:rPr>
          <w:rFonts w:ascii="Times New Roman" w:hAnsi="Times New Roman"/>
          <w:sz w:val="24"/>
        </w:rPr>
        <w:t xml:space="preserve"> </w:t>
      </w:r>
      <w:r w:rsidR="008B3804">
        <w:rPr>
          <w:rFonts w:ascii="Times New Roman" w:hAnsi="Times New Roman"/>
          <w:sz w:val="24"/>
        </w:rPr>
        <w:t xml:space="preserve">in a war of “good versus evil,” a frame that would later be extended to Saddam Hussein </w:t>
      </w:r>
      <w:r w:rsidR="00747C1F">
        <w:rPr>
          <w:rFonts w:ascii="Times New Roman" w:hAnsi="Times New Roman"/>
          <w:sz w:val="24"/>
        </w:rPr>
        <w:fldChar w:fldCharType="begin">
          <w:fldData xml:space="preserve">PEVuZE5vdGU+PENpdGU+PEF1dGhvcj5Db2U8L0F1dGhvcj48WWVhcj4yMDA0PC9ZZWFyPjxSZWNO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Db2U8L0F1dGhvcj48WWVhcj4yMDA0PC9ZZWFyPjxSZWNO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r>
      <w:r w:rsidR="00747C1F">
        <w:rPr>
          <w:rFonts w:ascii="Times New Roman" w:hAnsi="Times New Roman"/>
          <w:sz w:val="24"/>
        </w:rPr>
        <w:fldChar w:fldCharType="separate"/>
      </w:r>
      <w:r w:rsidR="00747C1F">
        <w:rPr>
          <w:rFonts w:ascii="Times New Roman" w:hAnsi="Times New Roman"/>
          <w:noProof/>
          <w:sz w:val="24"/>
        </w:rPr>
        <w:t>(Coe et al. 2004; Krebs &amp; Lobasz 2007; Loseke 2009; Nacos et al. 2011: chap 4)</w:t>
      </w:r>
      <w:r w:rsidR="00747C1F">
        <w:rPr>
          <w:rFonts w:ascii="Times New Roman" w:hAnsi="Times New Roman"/>
          <w:sz w:val="24"/>
        </w:rPr>
        <w:fldChar w:fldCharType="end"/>
      </w:r>
      <w:r>
        <w:rPr>
          <w:rFonts w:ascii="Times New Roman" w:hAnsi="Times New Roman"/>
          <w:sz w:val="24"/>
        </w:rPr>
        <w:t xml:space="preserve">. </w:t>
      </w:r>
      <w:r w:rsidR="00B66DDB">
        <w:rPr>
          <w:rFonts w:ascii="Times New Roman" w:hAnsi="Times New Roman"/>
          <w:sz w:val="24"/>
        </w:rPr>
        <w:t>C</w:t>
      </w:r>
      <w:r w:rsidR="009135B7">
        <w:rPr>
          <w:rFonts w:ascii="Times New Roman" w:hAnsi="Times New Roman"/>
          <w:sz w:val="24"/>
        </w:rPr>
        <w:t xml:space="preserve">ue taking and differential news </w:t>
      </w:r>
      <w:r w:rsidR="009135B7">
        <w:rPr>
          <w:rFonts w:ascii="Times New Roman" w:hAnsi="Times New Roman"/>
          <w:sz w:val="24"/>
        </w:rPr>
        <w:lastRenderedPageBreak/>
        <w:t xml:space="preserve">consumption patterns help explain </w:t>
      </w:r>
      <w:r w:rsidR="00B66DDB">
        <w:rPr>
          <w:rFonts w:ascii="Times New Roman" w:hAnsi="Times New Roman"/>
          <w:sz w:val="24"/>
        </w:rPr>
        <w:t xml:space="preserve">why </w:t>
      </w:r>
      <w:r w:rsidR="009135B7">
        <w:rPr>
          <w:rFonts w:ascii="Times New Roman" w:hAnsi="Times New Roman"/>
          <w:sz w:val="24"/>
        </w:rPr>
        <w:t>politically aware D</w:t>
      </w:r>
      <w:r w:rsidR="00B66DDB">
        <w:rPr>
          <w:rFonts w:ascii="Times New Roman" w:hAnsi="Times New Roman"/>
          <w:sz w:val="24"/>
        </w:rPr>
        <w:t xml:space="preserve">emocrats’ </w:t>
      </w:r>
      <w:r w:rsidR="009135B7">
        <w:rPr>
          <w:rFonts w:ascii="Times New Roman" w:hAnsi="Times New Roman"/>
          <w:sz w:val="24"/>
        </w:rPr>
        <w:t xml:space="preserve">support for war in Fall 2002 </w:t>
      </w:r>
      <w:r w:rsidR="00B66DDB">
        <w:rPr>
          <w:rFonts w:ascii="Times New Roman" w:hAnsi="Times New Roman"/>
          <w:sz w:val="24"/>
        </w:rPr>
        <w:t xml:space="preserve">faded while Republican support held firm </w:t>
      </w:r>
      <w:r w:rsidR="009135B7" w:rsidRPr="009135B7">
        <w:rPr>
          <w:rFonts w:ascii="Times New Roman" w:hAnsi="Times New Roman"/>
          <w:sz w:val="24"/>
          <w:szCs w:val="22"/>
        </w:rPr>
        <w:fldChar w:fldCharType="begin">
          <w:fldData xml:space="preserve">PEVuZE5vdGU+PENpdGU+PEF1dGhvcj5KYWNvYnNvbjwvQXV0aG9yPjxZZWFyPjIwMDc8L1llYXI+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</w:fldData>
        </w:fldChar>
      </w:r>
      <w:r w:rsidR="00201C42">
        <w:rPr>
          <w:rFonts w:ascii="Times New Roman" w:hAnsi="Times New Roman"/>
          <w:sz w:val="24"/>
          <w:szCs w:val="22"/>
        </w:rPr>
        <w:instrText xml:space="preserve"> ADDIN EN.CITE </w:instrText>
      </w:r>
      <w:r w:rsidR="00201C42">
        <w:rPr>
          <w:rFonts w:ascii="Times New Roman" w:hAnsi="Times New Roman"/>
          <w:sz w:val="24"/>
          <w:szCs w:val="22"/>
        </w:rPr>
        <w:fldChar w:fldCharType="begin">
          <w:fldData xml:space="preserve">PEVuZE5vdGU+PENpdGU+PEF1dGhvcj5KYWNvYnNvbjwvQXV0aG9yPjxZZWFyPjIwMDc8L1llYXI+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</w:fldData>
        </w:fldChar>
      </w:r>
      <w:r w:rsidR="00201C42">
        <w:rPr>
          <w:rFonts w:ascii="Times New Roman" w:hAnsi="Times New Roman"/>
          <w:sz w:val="24"/>
          <w:szCs w:val="22"/>
        </w:rPr>
        <w:instrText xml:space="preserve"> ADDIN EN.CITE.DATA </w:instrText>
      </w:r>
      <w:r w:rsidR="00201C42">
        <w:rPr>
          <w:rFonts w:ascii="Times New Roman" w:hAnsi="Times New Roman"/>
          <w:sz w:val="24"/>
          <w:szCs w:val="22"/>
        </w:rPr>
      </w:r>
      <w:r w:rsidR="00201C42">
        <w:rPr>
          <w:rFonts w:ascii="Times New Roman" w:hAnsi="Times New Roman"/>
          <w:sz w:val="24"/>
          <w:szCs w:val="22"/>
        </w:rPr>
        <w:fldChar w:fldCharType="end"/>
      </w:r>
      <w:r w:rsidR="009135B7" w:rsidRPr="009135B7">
        <w:rPr>
          <w:rFonts w:ascii="Times New Roman" w:hAnsi="Times New Roman"/>
          <w:sz w:val="24"/>
          <w:szCs w:val="22"/>
        </w:rPr>
      </w:r>
      <w:r w:rsidR="009135B7" w:rsidRPr="009135B7">
        <w:rPr>
          <w:rFonts w:ascii="Times New Roman" w:hAnsi="Times New Roman"/>
          <w:sz w:val="24"/>
          <w:szCs w:val="22"/>
        </w:rPr>
        <w:fldChar w:fldCharType="separate"/>
      </w:r>
      <w:r w:rsidR="00201C42">
        <w:rPr>
          <w:rFonts w:ascii="Times New Roman" w:hAnsi="Times New Roman"/>
          <w:noProof/>
          <w:sz w:val="24"/>
          <w:szCs w:val="22"/>
        </w:rPr>
        <w:t>(Jacobson 2007; Berinsky 2009; Feldman et al. 2015)</w:t>
      </w:r>
      <w:r w:rsidR="009135B7" w:rsidRPr="009135B7">
        <w:rPr>
          <w:rFonts w:ascii="Times New Roman" w:hAnsi="Times New Roman"/>
          <w:sz w:val="24"/>
          <w:szCs w:val="22"/>
        </w:rPr>
        <w:fldChar w:fldCharType="end"/>
      </w:r>
      <w:r w:rsidR="00747C1F">
        <w:rPr>
          <w:rFonts w:ascii="Times New Roman" w:hAnsi="Times New Roman"/>
          <w:sz w:val="24"/>
          <w:szCs w:val="22"/>
        </w:rPr>
        <w:t>.</w:t>
      </w:r>
      <w:r w:rsidR="00B66DDB">
        <w:rPr>
          <w:rFonts w:ascii="Times New Roman" w:hAnsi="Times New Roman"/>
          <w:sz w:val="24"/>
        </w:rPr>
        <w:t xml:space="preserve">  </w:t>
      </w:r>
      <w:r>
        <w:rPr>
          <w:rFonts w:ascii="Times New Roman" w:eastAsia="MS Mincho" w:hAnsi="Times New Roman"/>
          <w:sz w:val="24"/>
        </w:rPr>
        <w:t xml:space="preserve">Thus, </w:t>
      </w:r>
      <w:r w:rsidR="00B66DDB">
        <w:rPr>
          <w:rFonts w:ascii="Times New Roman" w:eastAsia="MS Mincho" w:hAnsi="Times New Roman"/>
          <w:sz w:val="24"/>
        </w:rPr>
        <w:t xml:space="preserve">it is also possible that </w:t>
      </w:r>
      <w:r>
        <w:rPr>
          <w:rFonts w:ascii="Times New Roman" w:eastAsia="MS Mincho" w:hAnsi="Times New Roman"/>
          <w:sz w:val="24"/>
        </w:rPr>
        <w:t xml:space="preserve">conservatives and </w:t>
      </w:r>
      <w:r w:rsidRPr="00213C50">
        <w:rPr>
          <w:rFonts w:ascii="Times New Roman" w:eastAsia="MS Mincho" w:hAnsi="Times New Roman"/>
          <w:sz w:val="24"/>
        </w:rPr>
        <w:t>Republicans</w:t>
      </w:r>
      <w:r>
        <w:rPr>
          <w:rFonts w:ascii="Times New Roman" w:eastAsia="MS Mincho" w:hAnsi="Times New Roman"/>
          <w:sz w:val="24"/>
        </w:rPr>
        <w:t xml:space="preserve"> </w:t>
      </w:r>
      <w:r w:rsidR="00B66DDB">
        <w:rPr>
          <w:rFonts w:ascii="Times New Roman" w:eastAsia="MS Mincho" w:hAnsi="Times New Roman"/>
          <w:sz w:val="24"/>
        </w:rPr>
        <w:t xml:space="preserve">may </w:t>
      </w:r>
      <w:r>
        <w:rPr>
          <w:rFonts w:ascii="Times New Roman" w:eastAsia="MS Mincho" w:hAnsi="Times New Roman"/>
          <w:sz w:val="24"/>
        </w:rPr>
        <w:t>have echoed the president’s angry denunciations of the terrorists</w:t>
      </w:r>
      <w:r w:rsidRPr="00213C50">
        <w:rPr>
          <w:rFonts w:ascii="Times New Roman" w:eastAsia="MS Mincho" w:hAnsi="Times New Roman"/>
          <w:sz w:val="24"/>
        </w:rPr>
        <w:t xml:space="preserve"> and</w:t>
      </w:r>
      <w:r>
        <w:rPr>
          <w:rFonts w:ascii="Times New Roman" w:eastAsia="MS Mincho" w:hAnsi="Times New Roman"/>
          <w:sz w:val="24"/>
        </w:rPr>
        <w:t xml:space="preserve"> his</w:t>
      </w:r>
      <w:r w:rsidRPr="00213C50">
        <w:rPr>
          <w:rFonts w:ascii="Times New Roman" w:eastAsia="MS Mincho" w:hAnsi="Times New Roman"/>
          <w:sz w:val="24"/>
        </w:rPr>
        <w:t xml:space="preserve"> d</w:t>
      </w:r>
      <w:r w:rsidR="009135B7">
        <w:rPr>
          <w:rFonts w:ascii="Times New Roman" w:eastAsia="MS Mincho" w:hAnsi="Times New Roman"/>
          <w:sz w:val="24"/>
        </w:rPr>
        <w:t xml:space="preserve">esire to go to war against Iraq </w:t>
      </w:r>
      <w:r>
        <w:rPr>
          <w:rFonts w:ascii="Times New Roman" w:eastAsia="MS Mincho" w:hAnsi="Times New Roman"/>
          <w:sz w:val="24"/>
        </w:rPr>
        <w:t xml:space="preserve">simply because they trusted him more strongly than did </w:t>
      </w:r>
      <w:r w:rsidR="00DD434E">
        <w:rPr>
          <w:rFonts w:ascii="Times New Roman" w:eastAsia="MS Mincho" w:hAnsi="Times New Roman"/>
          <w:sz w:val="24"/>
        </w:rPr>
        <w:t>liberals and Democrats.  In that</w:t>
      </w:r>
      <w:r>
        <w:rPr>
          <w:rFonts w:ascii="Times New Roman" w:eastAsia="MS Mincho" w:hAnsi="Times New Roman"/>
          <w:sz w:val="24"/>
        </w:rPr>
        <w:t xml:space="preserve"> case, </w:t>
      </w:r>
      <w:r>
        <w:rPr>
          <w:rFonts w:ascii="Times New Roman" w:hAnsi="Times New Roman"/>
          <w:sz w:val="24"/>
        </w:rPr>
        <w:t>emotions or threat perceptions might not have played any causal role at all in public war support.</w:t>
      </w:r>
      <w:r w:rsidR="00DD434E">
        <w:rPr>
          <w:rFonts w:ascii="Times New Roman" w:hAnsi="Times New Roman"/>
          <w:sz w:val="24"/>
        </w:rPr>
        <w:t xml:space="preserve"> </w:t>
      </w:r>
      <w:r w:rsidR="00B66DDB">
        <w:rPr>
          <w:rFonts w:ascii="Times New Roman" w:hAnsi="Times New Roman"/>
          <w:sz w:val="24"/>
        </w:rPr>
        <w:t xml:space="preserve"> </w:t>
      </w:r>
    </w:p>
    <w:p w14:paraId="3B4BB0B0" w14:textId="77777777" w:rsidR="00BB3C8F" w:rsidRDefault="00BB3C8F" w:rsidP="00971729">
      <w:pPr>
        <w:ind w:firstLine="720"/>
        <w:rPr>
          <w:rFonts w:ascii="Times New Roman" w:hAnsi="Times New Roman"/>
          <w:sz w:val="24"/>
        </w:rPr>
      </w:pPr>
    </w:p>
    <w:p w14:paraId="58DE6454" w14:textId="7382979B" w:rsidR="001A1515" w:rsidRDefault="001A1515" w:rsidP="001A1515">
      <w:pPr>
        <w:pStyle w:val="Heading1"/>
        <w:rPr>
          <w:rFonts w:ascii="Times New Roman" w:hAnsi="Times New Roman"/>
          <w:bCs/>
          <w:smallCaps/>
          <w:szCs w:val="24"/>
        </w:rPr>
      </w:pPr>
      <w:r>
        <w:rPr>
          <w:rFonts w:ascii="Times New Roman" w:hAnsi="Times New Roman"/>
          <w:bCs/>
          <w:smallCaps/>
          <w:szCs w:val="24"/>
        </w:rPr>
        <w:t>Anger, Revenge, Beliefs about Iraq, and Support for War Against iraq</w:t>
      </w:r>
    </w:p>
    <w:p w14:paraId="2C97100A" w14:textId="77777777" w:rsidR="00B66DDB" w:rsidRDefault="00BB3C8F" w:rsidP="00BB3C8F">
      <w:pPr>
        <w:ind w:firstLine="720"/>
        <w:rPr>
          <w:rFonts w:ascii="Times New Roman" w:hAnsi="Times New Roman"/>
          <w:color w:val="000000"/>
          <w:sz w:val="24"/>
        </w:rPr>
      </w:pPr>
      <w:r w:rsidRPr="00600580">
        <w:rPr>
          <w:rFonts w:ascii="Times New Roman" w:hAnsi="Times New Roman"/>
          <w:sz w:val="24"/>
        </w:rPr>
        <w:t xml:space="preserve">Despite the plausibility that </w:t>
      </w:r>
      <w:r w:rsidR="00B66DDB">
        <w:rPr>
          <w:rFonts w:ascii="Times New Roman" w:hAnsi="Times New Roman"/>
          <w:sz w:val="24"/>
        </w:rPr>
        <w:t xml:space="preserve">anger and </w:t>
      </w:r>
      <w:r w:rsidRPr="00600580">
        <w:rPr>
          <w:rFonts w:ascii="Times New Roman" w:hAnsi="Times New Roman"/>
          <w:sz w:val="24"/>
        </w:rPr>
        <w:t xml:space="preserve">desires for revenge affected U.S. public support for invading Iraq, </w:t>
      </w:r>
      <w:r>
        <w:rPr>
          <w:rFonts w:ascii="Times New Roman" w:hAnsi="Times New Roman"/>
          <w:sz w:val="24"/>
        </w:rPr>
        <w:t>these</w:t>
      </w:r>
      <w:r w:rsidRPr="00600580">
        <w:rPr>
          <w:rFonts w:ascii="Times New Roman" w:hAnsi="Times New Roman"/>
          <w:sz w:val="24"/>
        </w:rPr>
        <w:t xml:space="preserve"> effects</w:t>
      </w:r>
      <w:r>
        <w:rPr>
          <w:rFonts w:ascii="Times New Roman" w:hAnsi="Times New Roman"/>
          <w:sz w:val="24"/>
        </w:rPr>
        <w:t xml:space="preserve"> remain little understood. This </w:t>
      </w:r>
      <w:r w:rsidR="00B66DDB">
        <w:rPr>
          <w:rFonts w:ascii="Times New Roman" w:hAnsi="Times New Roman"/>
          <w:sz w:val="24"/>
        </w:rPr>
        <w:t>stems in part from the absence of any</w:t>
      </w:r>
      <w:r w:rsidRPr="00600580">
        <w:rPr>
          <w:rFonts w:ascii="Times New Roman" w:hAnsi="Times New Roman"/>
          <w:sz w:val="24"/>
        </w:rPr>
        <w:t xml:space="preserve"> </w:t>
      </w:r>
      <w:r>
        <w:rPr>
          <w:rFonts w:ascii="Times New Roman" w:hAnsi="Times New Roman"/>
          <w:sz w:val="24"/>
        </w:rPr>
        <w:t xml:space="preserve">single </w:t>
      </w:r>
      <w:r w:rsidRPr="00600580">
        <w:rPr>
          <w:rFonts w:ascii="Times New Roman" w:hAnsi="Times New Roman"/>
          <w:sz w:val="24"/>
        </w:rPr>
        <w:t xml:space="preserve">survey </w:t>
      </w:r>
      <w:r>
        <w:rPr>
          <w:rFonts w:ascii="Times New Roman" w:hAnsi="Times New Roman"/>
          <w:sz w:val="24"/>
        </w:rPr>
        <w:t xml:space="preserve">in the years following 9/11 </w:t>
      </w:r>
      <w:r w:rsidR="00B66DDB">
        <w:rPr>
          <w:rFonts w:ascii="Times New Roman" w:hAnsi="Times New Roman"/>
          <w:sz w:val="24"/>
        </w:rPr>
        <w:t xml:space="preserve">that </w:t>
      </w:r>
      <w:r>
        <w:rPr>
          <w:rFonts w:ascii="Times New Roman" w:hAnsi="Times New Roman"/>
          <w:sz w:val="24"/>
        </w:rPr>
        <w:t>measured</w:t>
      </w:r>
      <w:r w:rsidRPr="00600580">
        <w:rPr>
          <w:rFonts w:ascii="Times New Roman" w:hAnsi="Times New Roman"/>
          <w:sz w:val="24"/>
        </w:rPr>
        <w:t xml:space="preserve"> </w:t>
      </w:r>
      <w:r w:rsidR="000E6C6E">
        <w:rPr>
          <w:rFonts w:ascii="Times New Roman" w:hAnsi="Times New Roman"/>
          <w:color w:val="000000"/>
          <w:sz w:val="24"/>
        </w:rPr>
        <w:t xml:space="preserve">emotional reactions to 9/11, beliefs about Iraqi involvement, </w:t>
      </w:r>
      <w:r w:rsidR="000E6C6E" w:rsidRPr="00D90E82">
        <w:rPr>
          <w:rFonts w:ascii="Times New Roman" w:hAnsi="Times New Roman"/>
          <w:i/>
          <w:color w:val="000000"/>
          <w:sz w:val="24"/>
        </w:rPr>
        <w:t>and</w:t>
      </w:r>
      <w:r w:rsidR="000E6C6E">
        <w:rPr>
          <w:rFonts w:ascii="Times New Roman" w:hAnsi="Times New Roman"/>
          <w:color w:val="000000"/>
          <w:sz w:val="24"/>
        </w:rPr>
        <w:t xml:space="preserve"> support for war. </w:t>
      </w:r>
    </w:p>
    <w:p w14:paraId="16C3A397" w14:textId="097D1F2B" w:rsidR="00C17734" w:rsidRPr="002C0B99" w:rsidRDefault="00B66DDB" w:rsidP="00BB3C8F">
      <w:pPr>
        <w:ind w:firstLine="720"/>
        <w:rPr>
          <w:rFonts w:ascii="Times New Roman" w:hAnsi="Times New Roman"/>
          <w:color w:val="000000"/>
          <w:sz w:val="24"/>
        </w:rPr>
      </w:pPr>
      <w:r>
        <w:rPr>
          <w:rFonts w:ascii="Times New Roman" w:hAnsi="Times New Roman"/>
          <w:color w:val="000000"/>
          <w:sz w:val="24"/>
        </w:rPr>
        <w:t>Fortunately,</w:t>
      </w:r>
      <w:r w:rsidR="000E6C6E">
        <w:rPr>
          <w:rFonts w:ascii="Times New Roman" w:hAnsi="Times New Roman"/>
          <w:color w:val="000000"/>
          <w:sz w:val="24"/>
        </w:rPr>
        <w:t xml:space="preserve"> surveys conducted by two independent research teams collected data on all three variables–and on many useful potential confounds besides–usi</w:t>
      </w:r>
      <w:r w:rsidR="00A62D8E">
        <w:rPr>
          <w:rFonts w:ascii="Times New Roman" w:hAnsi="Times New Roman"/>
          <w:color w:val="000000"/>
          <w:sz w:val="24"/>
        </w:rPr>
        <w:t>ng the same online survey firm, Knowledge Networks (</w:t>
      </w:r>
      <w:r w:rsidR="002C0B99">
        <w:rPr>
          <w:rFonts w:ascii="Times New Roman" w:hAnsi="Times New Roman"/>
          <w:color w:val="000000"/>
          <w:sz w:val="24"/>
        </w:rPr>
        <w:t xml:space="preserve">KN; </w:t>
      </w:r>
      <w:r w:rsidR="00A62D8E">
        <w:rPr>
          <w:rFonts w:ascii="Times New Roman" w:hAnsi="Times New Roman"/>
          <w:color w:val="000000"/>
          <w:sz w:val="24"/>
        </w:rPr>
        <w:t xml:space="preserve">now GfK, Inc.). </w:t>
      </w:r>
      <w:r w:rsidR="00BB3C8F">
        <w:rPr>
          <w:rFonts w:ascii="Times New Roman" w:hAnsi="Times New Roman"/>
          <w:color w:val="000000"/>
          <w:sz w:val="24"/>
        </w:rPr>
        <w:t xml:space="preserve"> </w:t>
      </w:r>
      <w:r>
        <w:rPr>
          <w:rFonts w:ascii="Times New Roman" w:hAnsi="Times New Roman"/>
          <w:color w:val="000000"/>
          <w:sz w:val="24"/>
        </w:rPr>
        <w:t>For the analysis that follows, I</w:t>
      </w:r>
      <w:r w:rsidR="002C0B99">
        <w:rPr>
          <w:rFonts w:ascii="Times New Roman" w:hAnsi="Times New Roman"/>
          <w:color w:val="000000"/>
          <w:sz w:val="24"/>
        </w:rPr>
        <w:t xml:space="preserve"> </w:t>
      </w:r>
      <w:r w:rsidR="002C0B99">
        <w:rPr>
          <w:rFonts w:ascii="Times New Roman" w:hAnsi="Times New Roman"/>
          <w:sz w:val="24"/>
        </w:rPr>
        <w:t>merge</w:t>
      </w:r>
      <w:r>
        <w:rPr>
          <w:rFonts w:ascii="Times New Roman" w:hAnsi="Times New Roman"/>
          <w:sz w:val="24"/>
        </w:rPr>
        <w:t>d</w:t>
      </w:r>
      <w:r w:rsidR="002C0B99">
        <w:rPr>
          <w:rFonts w:ascii="Times New Roman" w:hAnsi="Times New Roman"/>
          <w:sz w:val="24"/>
        </w:rPr>
        <w:t xml:space="preserve"> these datasets</w:t>
      </w:r>
      <w:r w:rsidR="00C17734">
        <w:rPr>
          <w:rFonts w:ascii="Times New Roman" w:hAnsi="Times New Roman"/>
          <w:sz w:val="24"/>
        </w:rPr>
        <w:t xml:space="preserve"> </w:t>
      </w:r>
      <w:r w:rsidR="001A39A9">
        <w:rPr>
          <w:rFonts w:ascii="Times New Roman" w:hAnsi="Times New Roman"/>
          <w:sz w:val="24"/>
        </w:rPr>
        <w:t xml:space="preserve">and </w:t>
      </w:r>
      <w:r w:rsidR="002C0B99">
        <w:rPr>
          <w:rFonts w:ascii="Times New Roman" w:hAnsi="Times New Roman"/>
          <w:sz w:val="24"/>
        </w:rPr>
        <w:t>use</w:t>
      </w:r>
      <w:r>
        <w:rPr>
          <w:rFonts w:ascii="Times New Roman" w:hAnsi="Times New Roman"/>
          <w:sz w:val="24"/>
        </w:rPr>
        <w:t>d</w:t>
      </w:r>
      <w:r w:rsidR="002C0B99">
        <w:rPr>
          <w:rFonts w:ascii="Times New Roman" w:hAnsi="Times New Roman"/>
          <w:sz w:val="24"/>
        </w:rPr>
        <w:t xml:space="preserve"> multiple imputation to handle the missing data, </w:t>
      </w:r>
      <w:r w:rsidR="002C0B99">
        <w:rPr>
          <w:rFonts w:ascii="Times New Roman" w:hAnsi="Times New Roman"/>
          <w:color w:val="000000"/>
          <w:sz w:val="24"/>
        </w:rPr>
        <w:t xml:space="preserve">following the approach </w:t>
      </w:r>
      <w:r w:rsidR="00235D35">
        <w:rPr>
          <w:rFonts w:ascii="Times New Roman" w:hAnsi="Times New Roman"/>
          <w:color w:val="000000"/>
          <w:sz w:val="24"/>
        </w:rPr>
        <w:t>that</w:t>
      </w:r>
      <w:r w:rsidR="002C0B99">
        <w:rPr>
          <w:rFonts w:ascii="Times New Roman" w:hAnsi="Times New Roman"/>
          <w:color w:val="000000"/>
          <w:sz w:val="24"/>
        </w:rPr>
        <w:t xml:space="preserve"> Liberman and Skitka </w:t>
      </w:r>
      <w:r w:rsidR="00747C1F">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color w:val="000000"/>
          <w:sz w:val="24"/>
        </w:rPr>
        <w:fldChar w:fldCharType="separate"/>
      </w:r>
      <w:r w:rsidR="00747C1F">
        <w:rPr>
          <w:rFonts w:ascii="Times New Roman" w:hAnsi="Times New Roman"/>
          <w:noProof/>
          <w:color w:val="000000"/>
          <w:sz w:val="24"/>
        </w:rPr>
        <w:t>(2017)</w:t>
      </w:r>
      <w:r w:rsidR="00747C1F">
        <w:rPr>
          <w:rFonts w:ascii="Times New Roman" w:hAnsi="Times New Roman"/>
          <w:color w:val="000000"/>
          <w:sz w:val="24"/>
        </w:rPr>
        <w:fldChar w:fldCharType="end"/>
      </w:r>
      <w:r w:rsidR="00823B8B">
        <w:rPr>
          <w:rFonts w:ascii="Times New Roman" w:hAnsi="Times New Roman"/>
          <w:color w:val="000000"/>
          <w:sz w:val="24"/>
        </w:rPr>
        <w:t xml:space="preserve"> </w:t>
      </w:r>
      <w:r w:rsidR="00235D35">
        <w:rPr>
          <w:rFonts w:ascii="Times New Roman" w:hAnsi="Times New Roman"/>
          <w:color w:val="000000"/>
          <w:sz w:val="24"/>
        </w:rPr>
        <w:t xml:space="preserve">used </w:t>
      </w:r>
      <w:r w:rsidR="00823B8B">
        <w:rPr>
          <w:rFonts w:ascii="Times New Roman" w:hAnsi="Times New Roman"/>
          <w:color w:val="000000"/>
          <w:sz w:val="24"/>
        </w:rPr>
        <w:t xml:space="preserve">to </w:t>
      </w:r>
      <w:r w:rsidR="00823B8B">
        <w:rPr>
          <w:rFonts w:ascii="Times New Roman" w:hAnsi="Times New Roman"/>
          <w:sz w:val="24"/>
        </w:rPr>
        <w:t>examine</w:t>
      </w:r>
      <w:r w:rsidR="0087478D">
        <w:rPr>
          <w:rFonts w:ascii="Times New Roman" w:hAnsi="Times New Roman"/>
          <w:sz w:val="24"/>
        </w:rPr>
        <w:t xml:space="preserve"> </w:t>
      </w:r>
      <w:r w:rsidR="00823B8B">
        <w:rPr>
          <w:rFonts w:ascii="Times New Roman" w:hAnsi="Times New Roman"/>
          <w:sz w:val="24"/>
        </w:rPr>
        <w:t>how</w:t>
      </w:r>
      <w:r w:rsidR="0087478D">
        <w:rPr>
          <w:rFonts w:ascii="Times New Roman" w:hAnsi="Times New Roman"/>
          <w:sz w:val="24"/>
        </w:rPr>
        <w:t xml:space="preserve"> beliefs abo</w:t>
      </w:r>
      <w:r w:rsidR="00823B8B">
        <w:rPr>
          <w:rFonts w:ascii="Times New Roman" w:hAnsi="Times New Roman"/>
          <w:sz w:val="24"/>
        </w:rPr>
        <w:t xml:space="preserve">ut the Iraq–al-Qaeda connection, measured in one survey, related to feelings that the Iraq War would avenge 9/11, which were measured in another.  Here I </w:t>
      </w:r>
      <w:r w:rsidR="00823B8B">
        <w:rPr>
          <w:rFonts w:ascii="Times New Roman" w:hAnsi="Times New Roman"/>
          <w:color w:val="000000"/>
          <w:sz w:val="24"/>
        </w:rPr>
        <w:t>analyze a different combination of independent KN surveys</w:t>
      </w:r>
      <w:r w:rsidR="00823B8B">
        <w:rPr>
          <w:rFonts w:ascii="Times New Roman" w:hAnsi="Times New Roman"/>
          <w:sz w:val="24"/>
        </w:rPr>
        <w:t xml:space="preserve"> to investigate </w:t>
      </w:r>
      <w:r w:rsidR="00C17734">
        <w:rPr>
          <w:rFonts w:ascii="Times New Roman" w:hAnsi="Times New Roman"/>
          <w:sz w:val="24"/>
        </w:rPr>
        <w:t>whether</w:t>
      </w:r>
      <w:r w:rsidR="00235D35">
        <w:rPr>
          <w:rFonts w:ascii="Times New Roman" w:hAnsi="Times New Roman"/>
          <w:sz w:val="24"/>
        </w:rPr>
        <w:t xml:space="preserve"> </w:t>
      </w:r>
      <w:r w:rsidR="001A39A9">
        <w:rPr>
          <w:rFonts w:ascii="Times New Roman" w:hAnsi="Times New Roman"/>
          <w:sz w:val="24"/>
        </w:rPr>
        <w:t>anger and desires for revenge for 9/11 predicted war support even among those who did not think that Iraq had been involved, and whether</w:t>
      </w:r>
      <w:r w:rsidR="00235D35">
        <w:rPr>
          <w:rFonts w:ascii="Times New Roman" w:hAnsi="Times New Roman"/>
          <w:sz w:val="24"/>
        </w:rPr>
        <w:t xml:space="preserve"> </w:t>
      </w:r>
      <w:r w:rsidR="001A39A9">
        <w:rPr>
          <w:rFonts w:ascii="Times New Roman" w:hAnsi="Times New Roman"/>
          <w:sz w:val="24"/>
        </w:rPr>
        <w:t xml:space="preserve">these reactions to 9/11 were stronger predictors of war support among those who thought Iraq was guilty. </w:t>
      </w:r>
    </w:p>
    <w:p w14:paraId="6A678689" w14:textId="77777777" w:rsidR="00C17734" w:rsidRPr="00600580" w:rsidRDefault="00C17734" w:rsidP="00C17734">
      <w:pPr>
        <w:pStyle w:val="Heading2"/>
      </w:pPr>
      <w:r>
        <w:lastRenderedPageBreak/>
        <w:t>Retrospective Integration of</w:t>
      </w:r>
      <w:r w:rsidRPr="00600580">
        <w:t xml:space="preserve"> Online Panel Survey Data </w:t>
      </w:r>
    </w:p>
    <w:p w14:paraId="20A115D4" w14:textId="77777777" w:rsidR="00C17734" w:rsidRPr="00600580" w:rsidRDefault="00C17734" w:rsidP="00C17734">
      <w:pPr>
        <w:ind w:firstLine="720"/>
        <w:rPr>
          <w:rFonts w:ascii="Times New Roman" w:hAnsi="Times New Roman"/>
          <w:sz w:val="24"/>
        </w:rPr>
      </w:pPr>
      <w:r w:rsidRPr="00600580">
        <w:rPr>
          <w:rFonts w:ascii="Times New Roman" w:hAnsi="Times New Roman"/>
          <w:sz w:val="24"/>
        </w:rPr>
        <w:t>Online surveys are typically administered to samples drawn from large</w:t>
      </w:r>
      <w:r>
        <w:rPr>
          <w:rFonts w:ascii="Times New Roman" w:hAnsi="Times New Roman"/>
          <w:sz w:val="24"/>
        </w:rPr>
        <w:t>, stable</w:t>
      </w:r>
      <w:r w:rsidRPr="00600580">
        <w:rPr>
          <w:rFonts w:ascii="Times New Roman" w:hAnsi="Times New Roman"/>
          <w:sz w:val="24"/>
        </w:rPr>
        <w:t xml:space="preserve"> panels of respondents who complete surveys periodically until </w:t>
      </w:r>
      <w:r>
        <w:rPr>
          <w:rFonts w:ascii="Times New Roman" w:hAnsi="Times New Roman"/>
          <w:sz w:val="24"/>
        </w:rPr>
        <w:t xml:space="preserve">retired from </w:t>
      </w:r>
      <w:r w:rsidRPr="00600580">
        <w:rPr>
          <w:rFonts w:ascii="Times New Roman" w:hAnsi="Times New Roman"/>
          <w:sz w:val="24"/>
        </w:rPr>
        <w:t xml:space="preserve">the panel </w:t>
      </w:r>
      <w:r>
        <w:rPr>
          <w:rFonts w:ascii="Times New Roman" w:hAnsi="Times New Roman"/>
          <w:sz w:val="24"/>
        </w:rPr>
        <w:fldChar w:fldCharType="begin"/>
      </w:r>
      <w:r>
        <w:rPr>
          <w:rFonts w:ascii="Times New Roman" w:hAnsi="Times New Roman"/>
          <w:sz w:val="24"/>
        </w:rPr>
        <w:instrText xml:space="preserve"> ADDIN EN.CITE &lt;EndNote&gt;&lt;Cite&gt;&lt;Author&gt;Hays&lt;/Author&gt;&lt;Year&gt;2015&lt;/Year&gt;&lt;RecNum&gt;4917&lt;/RecNum&gt;&lt;DisplayText&gt;(Hays et al. 2015)&lt;/DisplayText&gt;&lt;record&gt;&lt;rec-number&gt;4917&lt;/rec-number&gt;&lt;foreign-keys&gt;&lt;key app="EN" db-id="f9szsa2f9p9eztes9xpvvdtdaederv5rea5s" timestamp="1448309078"&gt;4917&lt;/key&gt;&lt;key app="ENWeb" db-id=""&gt;0&lt;/key&gt;&lt;/foreign-keys&gt;&lt;ref-type name="Journal Article"&gt;17&lt;/ref-type&gt;&lt;contributors&gt;&lt;authors&gt;&lt;author&gt;Hays, Ron D.&lt;/author&gt;&lt;author&gt;Liu, Honghu&lt;/author&gt;&lt;author&gt;Kapteyn, Arie&lt;/author&gt;&lt;/authors&gt;&lt;/contributors&gt;&lt;auth-address&gt;Division of General Internal Medicine &amp;amp; Health Services Research, University of California, 911 Broxton Avenue, Los Angeles, 90024, CA, USA, dr.ronhays@gmail.com.&lt;/auth-address&gt;&lt;titles&gt;&lt;title&gt;Use of Internet panels to conduct surveys&lt;/title&gt;&lt;secondary-title&gt;Behavior Research Methods&lt;/secondary-title&gt;&lt;/titles&gt;&lt;periodical&gt;&lt;full-title&gt;Behavior Research Methods&lt;/full-title&gt;&lt;/periodical&gt;&lt;pages&gt;685–90&lt;/pages&gt;&lt;volume&gt;47&lt;/volume&gt;&lt;number&gt;3&lt;/number&gt;&lt;dates&gt;&lt;year&gt;2015&lt;/year&gt;&lt;pub-dates&gt;&lt;date&gt;Sep&lt;/date&gt;&lt;/pub-dates&gt;&lt;/dates&gt;&lt;isbn&gt;1554-3528 (Electronic)&amp;#xD;1554-351X (Linking)&lt;/isbn&gt;&lt;accession-num&gt;26170052&lt;/accession-num&gt;&lt;urls&gt;&lt;related-urls&gt;&lt;url&gt;http://www.ncbi.nlm.nih.gov/pubmed/26170052&lt;/url&gt;&lt;/related-urls&gt;&lt;/urls&gt;&lt;custom2&gt;PMC4546874&lt;/custom2&gt;&lt;electronic-resource-num&gt;10.3758/s13428-015-0617-9&lt;/electronic-resource-num&gt;&lt;/record&gt;&lt;/Cite&gt;&lt;/EndNote&gt;</w:instrText>
      </w:r>
      <w:r>
        <w:rPr>
          <w:rFonts w:ascii="Times New Roman" w:hAnsi="Times New Roman"/>
          <w:sz w:val="24"/>
        </w:rPr>
        <w:fldChar w:fldCharType="separate"/>
      </w:r>
      <w:r>
        <w:rPr>
          <w:rFonts w:ascii="Times New Roman" w:hAnsi="Times New Roman"/>
          <w:noProof/>
          <w:sz w:val="24"/>
        </w:rPr>
        <w:t>(Hays et al. 2015)</w:t>
      </w:r>
      <w:r>
        <w:rPr>
          <w:rFonts w:ascii="Times New Roman" w:hAnsi="Times New Roman"/>
          <w:sz w:val="24"/>
        </w:rPr>
        <w:fldChar w:fldCharType="end"/>
      </w:r>
      <w:r w:rsidRPr="00600580">
        <w:rPr>
          <w:rFonts w:ascii="Times New Roman" w:hAnsi="Times New Roman"/>
          <w:sz w:val="24"/>
        </w:rPr>
        <w:t xml:space="preserve">. </w:t>
      </w:r>
      <w:r>
        <w:rPr>
          <w:rFonts w:ascii="Times New Roman" w:hAnsi="Times New Roman"/>
          <w:sz w:val="24"/>
        </w:rPr>
        <w:t xml:space="preserve">Samples drawn from a single panel, especially </w:t>
      </w:r>
      <w:r w:rsidRPr="00600580">
        <w:rPr>
          <w:rFonts w:ascii="Times New Roman" w:hAnsi="Times New Roman"/>
          <w:sz w:val="24"/>
        </w:rPr>
        <w:t>within a limited timeframe</w:t>
      </w:r>
      <w:r>
        <w:rPr>
          <w:rFonts w:ascii="Times New Roman" w:hAnsi="Times New Roman"/>
          <w:sz w:val="24"/>
        </w:rPr>
        <w:t>, often intersect, providing</w:t>
      </w:r>
      <w:r w:rsidRPr="00600580">
        <w:rPr>
          <w:rFonts w:ascii="Times New Roman" w:hAnsi="Times New Roman"/>
          <w:sz w:val="24"/>
        </w:rPr>
        <w:t xml:space="preserve"> </w:t>
      </w:r>
      <w:r>
        <w:rPr>
          <w:rFonts w:ascii="Times New Roman" w:hAnsi="Times New Roman"/>
          <w:sz w:val="24"/>
        </w:rPr>
        <w:t>valuable information about cross-survey associations. T</w:t>
      </w:r>
      <w:r w:rsidRPr="00600580">
        <w:rPr>
          <w:rFonts w:ascii="Times New Roman" w:hAnsi="Times New Roman"/>
          <w:sz w:val="24"/>
        </w:rPr>
        <w:t xml:space="preserve">he size of </w:t>
      </w:r>
      <w:r>
        <w:rPr>
          <w:rFonts w:ascii="Times New Roman" w:hAnsi="Times New Roman"/>
          <w:sz w:val="24"/>
        </w:rPr>
        <w:t xml:space="preserve">the overlap, and hence the quality of this information, </w:t>
      </w:r>
      <w:r w:rsidRPr="00600580">
        <w:rPr>
          <w:rFonts w:ascii="Times New Roman" w:hAnsi="Times New Roman"/>
          <w:sz w:val="24"/>
        </w:rPr>
        <w:t>depends on the sizes of the original samples and of the full pane</w:t>
      </w:r>
      <w:r>
        <w:rPr>
          <w:rFonts w:ascii="Times New Roman" w:hAnsi="Times New Roman"/>
          <w:sz w:val="24"/>
        </w:rPr>
        <w:t>l, the sampling frames used,</w:t>
      </w:r>
      <w:r w:rsidRPr="00600580">
        <w:rPr>
          <w:rFonts w:ascii="Times New Roman" w:hAnsi="Times New Roman"/>
          <w:sz w:val="24"/>
        </w:rPr>
        <w:t xml:space="preserve"> </w:t>
      </w:r>
      <w:r>
        <w:rPr>
          <w:rFonts w:ascii="Times New Roman" w:hAnsi="Times New Roman"/>
          <w:sz w:val="24"/>
        </w:rPr>
        <w:t xml:space="preserve">and </w:t>
      </w:r>
      <w:r w:rsidRPr="00600580">
        <w:rPr>
          <w:rFonts w:ascii="Times New Roman" w:hAnsi="Times New Roman"/>
          <w:sz w:val="24"/>
        </w:rPr>
        <w:t xml:space="preserve">intervening panel </w:t>
      </w:r>
      <w:r>
        <w:rPr>
          <w:rFonts w:ascii="Times New Roman" w:hAnsi="Times New Roman"/>
          <w:sz w:val="24"/>
        </w:rPr>
        <w:t xml:space="preserve">rotation and </w:t>
      </w:r>
      <w:r w:rsidRPr="00600580">
        <w:rPr>
          <w:rFonts w:ascii="Times New Roman" w:hAnsi="Times New Roman"/>
          <w:sz w:val="24"/>
        </w:rPr>
        <w:t xml:space="preserve">dropout. </w:t>
      </w:r>
    </w:p>
    <w:p w14:paraId="5ECF3A9C" w14:textId="00F7E762" w:rsidR="00C17734" w:rsidRPr="00600580" w:rsidRDefault="00C17734" w:rsidP="00C17734">
      <w:pPr>
        <w:ind w:firstLine="720"/>
        <w:rPr>
          <w:rFonts w:ascii="Times New Roman" w:hAnsi="Times New Roman"/>
          <w:sz w:val="24"/>
        </w:rPr>
      </w:pPr>
      <w:r w:rsidRPr="370CCF4A">
        <w:rPr>
          <w:rFonts w:ascii="Times New Roman" w:hAnsi="Times New Roman"/>
          <w:sz w:val="24"/>
        </w:rPr>
        <w:t xml:space="preserve">In preparing to analyze such data, researchers can reduce selection bias and increase statistical power significantly by combining the entire survey datasets and imputing the resultant missing data (Deng et al. 2013). </w:t>
      </w:r>
      <w:r w:rsidR="00235D35">
        <w:rPr>
          <w:rFonts w:ascii="Times New Roman" w:hAnsi="Times New Roman"/>
          <w:sz w:val="24"/>
        </w:rPr>
        <w:t xml:space="preserve"> </w:t>
      </w:r>
      <w:r w:rsidRPr="370CCF4A">
        <w:rPr>
          <w:rFonts w:ascii="Times New Roman" w:hAnsi="Times New Roman"/>
          <w:sz w:val="24"/>
        </w:rPr>
        <w:t xml:space="preserve">Online survey firms typically use random or nearly random within-panel sampling frames to solicit panelists to complete surveys, so that the solicitations for completing any two surveys are essentially random. </w:t>
      </w:r>
      <w:r w:rsidR="00213D43">
        <w:rPr>
          <w:rFonts w:ascii="Times New Roman" w:hAnsi="Times New Roman"/>
          <w:sz w:val="24"/>
        </w:rPr>
        <w:t xml:space="preserve"> </w:t>
      </w:r>
      <w:r w:rsidRPr="370CCF4A">
        <w:rPr>
          <w:rFonts w:ascii="Times New Roman" w:hAnsi="Times New Roman"/>
          <w:sz w:val="24"/>
        </w:rPr>
        <w:t xml:space="preserve">But individual propensities for panel dropout and survey acquiescence also affect the composition of the intersecting samples, just as in ordinary panel studies. Thus, analysis of just the complete-case intersecting samples can result in biased parameter estimates, and sacrifices the extensive partial data collected from the panelists who completed only one of the surveys. </w:t>
      </w:r>
    </w:p>
    <w:p w14:paraId="4F084F48" w14:textId="2CD08B6C" w:rsidR="00C17734" w:rsidRDefault="00C17734" w:rsidP="00C17734">
      <w:pPr>
        <w:ind w:firstLine="720"/>
        <w:rPr>
          <w:rFonts w:ascii="Times New Roman" w:hAnsi="Times New Roman"/>
          <w:color w:val="000000"/>
          <w:sz w:val="24"/>
        </w:rPr>
      </w:pPr>
      <w:r>
        <w:rPr>
          <w:rFonts w:ascii="Times New Roman" w:hAnsi="Times New Roman"/>
          <w:sz w:val="24"/>
        </w:rPr>
        <w:t xml:space="preserve">Missing-data methods developed to minimize attrition bias and to maintain statistical power in ordinary panel studies can do the same for retrospectively integrated survey data. </w:t>
      </w:r>
      <w:r w:rsidR="00213D43">
        <w:rPr>
          <w:rFonts w:ascii="Times New Roman" w:hAnsi="Times New Roman"/>
          <w:sz w:val="24"/>
        </w:rPr>
        <w:t xml:space="preserve"> </w:t>
      </w:r>
      <w:r>
        <w:rPr>
          <w:rFonts w:ascii="Times New Roman" w:hAnsi="Times New Roman"/>
          <w:sz w:val="24"/>
        </w:rPr>
        <w:t>A particularly useful method is m</w:t>
      </w:r>
      <w:r w:rsidRPr="00600580">
        <w:rPr>
          <w:rFonts w:ascii="Times New Roman" w:hAnsi="Times New Roman"/>
          <w:sz w:val="24"/>
        </w:rPr>
        <w:t xml:space="preserve">ultiple imputation </w:t>
      </w:r>
      <w:r>
        <w:rPr>
          <w:rFonts w:ascii="Times New Roman" w:hAnsi="Times New Roman"/>
          <w:color w:val="000000"/>
          <w:sz w:val="24"/>
        </w:rPr>
        <w:fldChar w:fldCharType="begin">
          <w:fldData xml:space="preserve">PEVuZE5vdGU+PENpdGU+PEF1dGhvcj5SdWJpbjwvQXV0aG9yPjxZZWFyPjE5ODc8L1llYXI+PFJl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SdWJpbjwvQXV0aG9yPjxZZWFyPjE5ODc8L1llYXI+PFJl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Pr>
          <w:rFonts w:ascii="Times New Roman" w:hAnsi="Times New Roman"/>
          <w:color w:val="000000"/>
          <w:sz w:val="24"/>
        </w:rPr>
      </w:r>
      <w:r>
        <w:rPr>
          <w:rFonts w:ascii="Times New Roman" w:hAnsi="Times New Roman"/>
          <w:color w:val="000000"/>
          <w:sz w:val="24"/>
        </w:rPr>
        <w:fldChar w:fldCharType="separate"/>
      </w:r>
      <w:r w:rsidR="00747C1F">
        <w:rPr>
          <w:rFonts w:ascii="Times New Roman" w:hAnsi="Times New Roman"/>
          <w:noProof/>
          <w:color w:val="000000"/>
          <w:sz w:val="24"/>
        </w:rPr>
        <w:t>(on MI see Rubin 1987; Enders 2010; King et al. 2001; Little &amp; Rubin 2014)</w:t>
      </w:r>
      <w:r>
        <w:rPr>
          <w:rFonts w:ascii="Times New Roman" w:hAnsi="Times New Roman"/>
          <w:color w:val="000000"/>
          <w:sz w:val="24"/>
        </w:rPr>
        <w:fldChar w:fldCharType="end"/>
      </w:r>
      <w:r w:rsidRPr="00600580">
        <w:rPr>
          <w:rFonts w:ascii="Times New Roman" w:hAnsi="Times New Roman"/>
          <w:color w:val="000000"/>
          <w:sz w:val="24"/>
        </w:rPr>
        <w:t xml:space="preserve">. </w:t>
      </w:r>
      <w:r w:rsidR="00213D43">
        <w:rPr>
          <w:rFonts w:ascii="Times New Roman" w:hAnsi="Times New Roman"/>
          <w:color w:val="000000"/>
          <w:sz w:val="24"/>
        </w:rPr>
        <w:t xml:space="preserve"> </w:t>
      </w:r>
      <w:r w:rsidRPr="00600580">
        <w:rPr>
          <w:rFonts w:ascii="Times New Roman" w:hAnsi="Times New Roman"/>
          <w:color w:val="000000"/>
          <w:sz w:val="24"/>
        </w:rPr>
        <w:t>MI involves generating multiple complete datasets, with the</w:t>
      </w:r>
      <w:r w:rsidRPr="00600580">
        <w:rPr>
          <w:rFonts w:ascii="Times New Roman" w:hAnsi="Times New Roman"/>
          <w:sz w:val="24"/>
        </w:rPr>
        <w:t xml:space="preserve"> </w:t>
      </w:r>
      <w:r w:rsidRPr="00600580">
        <w:rPr>
          <w:rFonts w:ascii="Times New Roman" w:hAnsi="Times New Roman"/>
          <w:color w:val="000000"/>
          <w:sz w:val="24"/>
        </w:rPr>
        <w:t xml:space="preserve">imputed values varying across the datasets according to the degree of uncertainty in the imputation model. </w:t>
      </w:r>
      <w:r w:rsidR="00213D43">
        <w:rPr>
          <w:rFonts w:ascii="Times New Roman" w:hAnsi="Times New Roman"/>
          <w:color w:val="000000"/>
          <w:sz w:val="24"/>
        </w:rPr>
        <w:t xml:space="preserve"> </w:t>
      </w:r>
      <w:r>
        <w:rPr>
          <w:rFonts w:ascii="Times New Roman" w:hAnsi="Times New Roman"/>
          <w:color w:val="000000"/>
          <w:sz w:val="24"/>
        </w:rPr>
        <w:t>Using rules developed by Rubin (1987), t</w:t>
      </w:r>
      <w:r w:rsidRPr="00600580">
        <w:rPr>
          <w:rFonts w:ascii="Times New Roman" w:hAnsi="Times New Roman"/>
          <w:color w:val="000000"/>
          <w:sz w:val="24"/>
        </w:rPr>
        <w:t>hese between-imputation variances are then incorporated into the</w:t>
      </w:r>
      <w:r>
        <w:rPr>
          <w:rFonts w:ascii="Times New Roman" w:hAnsi="Times New Roman"/>
          <w:color w:val="000000"/>
          <w:sz w:val="24"/>
        </w:rPr>
        <w:t xml:space="preserve"> parameters’</w:t>
      </w:r>
      <w:r w:rsidRPr="00600580">
        <w:rPr>
          <w:rFonts w:ascii="Times New Roman" w:hAnsi="Times New Roman"/>
          <w:color w:val="000000"/>
          <w:sz w:val="24"/>
        </w:rPr>
        <w:t xml:space="preserve"> standard errors when pooling the results </w:t>
      </w:r>
      <w:r>
        <w:rPr>
          <w:rFonts w:ascii="Times New Roman" w:hAnsi="Times New Roman"/>
          <w:color w:val="000000"/>
          <w:sz w:val="24"/>
        </w:rPr>
        <w:t>of</w:t>
      </w:r>
      <w:r w:rsidRPr="00600580">
        <w:rPr>
          <w:rFonts w:ascii="Times New Roman" w:hAnsi="Times New Roman"/>
          <w:color w:val="000000"/>
          <w:sz w:val="24"/>
        </w:rPr>
        <w:t xml:space="preserve"> statistical </w:t>
      </w:r>
      <w:r w:rsidRPr="00600580">
        <w:rPr>
          <w:rFonts w:ascii="Times New Roman" w:hAnsi="Times New Roman"/>
          <w:color w:val="000000"/>
          <w:sz w:val="24"/>
        </w:rPr>
        <w:lastRenderedPageBreak/>
        <w:t xml:space="preserve">analyses performed </w:t>
      </w:r>
      <w:r>
        <w:rPr>
          <w:rFonts w:ascii="Times New Roman" w:hAnsi="Times New Roman"/>
          <w:color w:val="000000"/>
          <w:sz w:val="24"/>
        </w:rPr>
        <w:t xml:space="preserve">separately </w:t>
      </w:r>
      <w:r w:rsidRPr="00600580">
        <w:rPr>
          <w:rFonts w:ascii="Times New Roman" w:hAnsi="Times New Roman"/>
          <w:color w:val="000000"/>
          <w:sz w:val="24"/>
        </w:rPr>
        <w:t xml:space="preserve">on each of the completed datasets. </w:t>
      </w:r>
      <w:r w:rsidR="00213D43">
        <w:rPr>
          <w:rFonts w:ascii="Times New Roman" w:hAnsi="Times New Roman"/>
          <w:color w:val="000000"/>
          <w:sz w:val="24"/>
        </w:rPr>
        <w:t xml:space="preserve"> </w:t>
      </w:r>
      <w:r w:rsidRPr="00600580">
        <w:rPr>
          <w:rFonts w:ascii="Times New Roman" w:hAnsi="Times New Roman"/>
          <w:color w:val="000000"/>
          <w:sz w:val="24"/>
        </w:rPr>
        <w:t xml:space="preserve">By </w:t>
      </w:r>
      <w:r w:rsidRPr="00600580">
        <w:rPr>
          <w:rFonts w:ascii="Times New Roman" w:hAnsi="Times New Roman"/>
          <w:sz w:val="24"/>
        </w:rPr>
        <w:t>imputing</w:t>
      </w:r>
      <w:r w:rsidRPr="00600580">
        <w:rPr>
          <w:rFonts w:ascii="Times New Roman" w:hAnsi="Times New Roman"/>
          <w:color w:val="000000"/>
          <w:sz w:val="24"/>
        </w:rPr>
        <w:t xml:space="preserve"> values conditional on all the variables included in the imputation model, MI algorithms correct for biases from </w:t>
      </w:r>
      <w:r>
        <w:rPr>
          <w:rFonts w:ascii="Times New Roman" w:hAnsi="Times New Roman"/>
          <w:color w:val="000000"/>
          <w:sz w:val="24"/>
        </w:rPr>
        <w:t>attrition (or other causes of missing data)</w:t>
      </w:r>
      <w:r w:rsidRPr="00600580">
        <w:rPr>
          <w:rFonts w:ascii="Times New Roman" w:hAnsi="Times New Roman"/>
          <w:color w:val="000000"/>
          <w:sz w:val="24"/>
        </w:rPr>
        <w:t xml:space="preserve"> predicted by these varia</w:t>
      </w:r>
      <w:r>
        <w:rPr>
          <w:rFonts w:ascii="Times New Roman" w:hAnsi="Times New Roman"/>
          <w:color w:val="000000"/>
          <w:sz w:val="24"/>
        </w:rPr>
        <w:t xml:space="preserve">bles. </w:t>
      </w:r>
      <w:r w:rsidR="00235D35">
        <w:rPr>
          <w:rFonts w:ascii="Times New Roman" w:hAnsi="Times New Roman"/>
          <w:color w:val="000000"/>
          <w:sz w:val="24"/>
        </w:rPr>
        <w:t xml:space="preserve"> </w:t>
      </w:r>
      <w:r>
        <w:rPr>
          <w:rFonts w:ascii="Times New Roman" w:hAnsi="Times New Roman"/>
          <w:color w:val="000000"/>
          <w:sz w:val="24"/>
        </w:rPr>
        <w:t>Missing data explained by observed variables is referred to as “ignorable</w:t>
      </w:r>
      <w:r w:rsidRPr="00600580">
        <w:rPr>
          <w:rFonts w:ascii="Times New Roman" w:hAnsi="Times New Roman"/>
          <w:color w:val="000000"/>
          <w:sz w:val="24"/>
        </w:rPr>
        <w:t xml:space="preserve"> missingness</w:t>
      </w:r>
      <w:r>
        <w:rPr>
          <w:rFonts w:ascii="Times New Roman" w:hAnsi="Times New Roman"/>
          <w:color w:val="000000"/>
          <w:sz w:val="24"/>
        </w:rPr>
        <w:t>,”</w:t>
      </w:r>
      <w:r w:rsidRPr="00600580">
        <w:rPr>
          <w:rFonts w:ascii="Times New Roman" w:hAnsi="Times New Roman"/>
          <w:color w:val="000000"/>
          <w:sz w:val="24"/>
        </w:rPr>
        <w:t xml:space="preserve"> </w:t>
      </w:r>
      <w:r>
        <w:rPr>
          <w:rFonts w:ascii="Times New Roman" w:hAnsi="Times New Roman"/>
          <w:color w:val="000000"/>
          <w:sz w:val="24"/>
        </w:rPr>
        <w:t xml:space="preserve">because it can be handled without bias by MI or </w:t>
      </w:r>
      <w:r w:rsidRPr="00600580">
        <w:rPr>
          <w:rFonts w:ascii="Times New Roman" w:hAnsi="Times New Roman"/>
          <w:color w:val="000000"/>
          <w:sz w:val="24"/>
        </w:rPr>
        <w:t>maximum-likelihood missing data techniques</w:t>
      </w:r>
      <w:r>
        <w:rPr>
          <w:rFonts w:ascii="Times New Roman" w:hAnsi="Times New Roman"/>
          <w:color w:val="000000"/>
          <w:sz w:val="24"/>
        </w:rPr>
        <w:t>.</w:t>
      </w:r>
      <w:r w:rsidRPr="00600580">
        <w:rPr>
          <w:rFonts w:ascii="Times New Roman" w:hAnsi="Times New Roman"/>
          <w:color w:val="000000"/>
          <w:sz w:val="24"/>
        </w:rPr>
        <w:t xml:space="preserve"> </w:t>
      </w:r>
      <w:r w:rsidR="00213D43">
        <w:rPr>
          <w:rFonts w:ascii="Times New Roman" w:hAnsi="Times New Roman"/>
          <w:color w:val="000000"/>
          <w:sz w:val="24"/>
        </w:rPr>
        <w:t xml:space="preserve"> </w:t>
      </w:r>
      <w:r>
        <w:rPr>
          <w:rFonts w:ascii="Times New Roman" w:hAnsi="Times New Roman"/>
          <w:sz w:val="24"/>
        </w:rPr>
        <w:t>These techniques do</w:t>
      </w:r>
      <w:r w:rsidRPr="00600580">
        <w:rPr>
          <w:rFonts w:ascii="Times New Roman" w:hAnsi="Times New Roman"/>
          <w:sz w:val="24"/>
        </w:rPr>
        <w:t xml:space="preserve"> not correct for “nonignorable” missingness caused by non-observed factors</w:t>
      </w:r>
      <w:r>
        <w:rPr>
          <w:rFonts w:ascii="Times New Roman" w:hAnsi="Times New Roman"/>
          <w:sz w:val="24"/>
        </w:rPr>
        <w:t>, but they</w:t>
      </w:r>
      <w:r w:rsidRPr="00600580">
        <w:rPr>
          <w:rFonts w:ascii="Times New Roman" w:hAnsi="Times New Roman"/>
          <w:sz w:val="24"/>
        </w:rPr>
        <w:t xml:space="preserve"> </w:t>
      </w:r>
      <w:r>
        <w:rPr>
          <w:rFonts w:ascii="Times New Roman" w:hAnsi="Times New Roman"/>
          <w:sz w:val="24"/>
        </w:rPr>
        <w:t>yield</w:t>
      </w:r>
      <w:r w:rsidRPr="00600580">
        <w:rPr>
          <w:rFonts w:ascii="Times New Roman" w:hAnsi="Times New Roman"/>
          <w:sz w:val="24"/>
        </w:rPr>
        <w:t xml:space="preserve"> more efficient and unbiased estimates than </w:t>
      </w:r>
      <w:r>
        <w:rPr>
          <w:rFonts w:ascii="Times New Roman" w:hAnsi="Times New Roman"/>
          <w:sz w:val="24"/>
        </w:rPr>
        <w:t>complete-case analysis</w:t>
      </w:r>
      <w:r w:rsidRPr="00600580">
        <w:rPr>
          <w:rFonts w:ascii="Times New Roman" w:hAnsi="Times New Roman"/>
          <w:sz w:val="24"/>
        </w:rPr>
        <w:t>.</w:t>
      </w:r>
    </w:p>
    <w:p w14:paraId="0CD66A7B" w14:textId="0DB00DDC" w:rsidR="00C17734" w:rsidRPr="00600580" w:rsidRDefault="00C17734" w:rsidP="00C17734">
      <w:pPr>
        <w:ind w:firstLine="720"/>
        <w:rPr>
          <w:rFonts w:ascii="Times New Roman" w:hAnsi="Times New Roman"/>
          <w:sz w:val="24"/>
        </w:rPr>
      </w:pPr>
      <w:r>
        <w:rPr>
          <w:rFonts w:ascii="Times New Roman" w:hAnsi="Times New Roman"/>
          <w:color w:val="000000"/>
          <w:sz w:val="24"/>
        </w:rPr>
        <w:t xml:space="preserve">MI permits using </w:t>
      </w:r>
      <w:r w:rsidRPr="00600580">
        <w:rPr>
          <w:rFonts w:ascii="Times New Roman" w:hAnsi="Times New Roman"/>
          <w:sz w:val="24"/>
        </w:rPr>
        <w:t xml:space="preserve">auxiliary variables </w:t>
      </w:r>
      <w:r>
        <w:rPr>
          <w:rFonts w:ascii="Times New Roman" w:hAnsi="Times New Roman"/>
          <w:sz w:val="24"/>
        </w:rPr>
        <w:t xml:space="preserve">(i.e., those </w:t>
      </w:r>
      <w:r w:rsidRPr="00600580">
        <w:rPr>
          <w:rFonts w:ascii="Times New Roman" w:hAnsi="Times New Roman"/>
          <w:sz w:val="24"/>
        </w:rPr>
        <w:t>n</w:t>
      </w:r>
      <w:r>
        <w:rPr>
          <w:rFonts w:ascii="Times New Roman" w:hAnsi="Times New Roman"/>
          <w:sz w:val="24"/>
        </w:rPr>
        <w:t>ot needed for the data analysis)</w:t>
      </w:r>
      <w:r w:rsidRPr="00600580">
        <w:rPr>
          <w:rFonts w:ascii="Times New Roman" w:hAnsi="Times New Roman"/>
          <w:sz w:val="24"/>
        </w:rPr>
        <w:t xml:space="preserve"> in </w:t>
      </w:r>
      <w:r>
        <w:rPr>
          <w:rFonts w:ascii="Times New Roman" w:hAnsi="Times New Roman"/>
          <w:sz w:val="24"/>
        </w:rPr>
        <w:t xml:space="preserve">the </w:t>
      </w:r>
      <w:r w:rsidRPr="00600580">
        <w:rPr>
          <w:rFonts w:ascii="Times New Roman" w:hAnsi="Times New Roman"/>
          <w:sz w:val="24"/>
        </w:rPr>
        <w:t>imputation model</w:t>
      </w:r>
      <w:r>
        <w:rPr>
          <w:rFonts w:ascii="Times New Roman" w:hAnsi="Times New Roman"/>
          <w:color w:val="000000"/>
          <w:sz w:val="24"/>
        </w:rPr>
        <w:t>, giving it an important advantage over maximum-likelihood methods for analyzing integrated online survey data</w:t>
      </w:r>
      <w:r w:rsidRPr="00600580">
        <w:rPr>
          <w:rFonts w:ascii="Times New Roman" w:hAnsi="Times New Roman"/>
          <w:sz w:val="24"/>
        </w:rPr>
        <w:t xml:space="preserve">. </w:t>
      </w:r>
      <w:r w:rsidR="00235D35">
        <w:rPr>
          <w:rFonts w:ascii="Times New Roman" w:hAnsi="Times New Roman"/>
          <w:sz w:val="24"/>
        </w:rPr>
        <w:t xml:space="preserve"> </w:t>
      </w:r>
      <w:r>
        <w:rPr>
          <w:rFonts w:ascii="Times New Roman" w:hAnsi="Times New Roman"/>
          <w:sz w:val="24"/>
        </w:rPr>
        <w:t>P</w:t>
      </w:r>
      <w:r w:rsidRPr="00600580">
        <w:rPr>
          <w:rFonts w:ascii="Times New Roman" w:hAnsi="Times New Roman"/>
          <w:sz w:val="24"/>
        </w:rPr>
        <w:t>ro</w:t>
      </w:r>
      <w:r>
        <w:rPr>
          <w:rFonts w:ascii="Times New Roman" w:hAnsi="Times New Roman"/>
          <w:sz w:val="24"/>
        </w:rPr>
        <w:t xml:space="preserve">file data, typically collected from online panelists upon recruitment, </w:t>
      </w:r>
      <w:r w:rsidRPr="00600580">
        <w:rPr>
          <w:rFonts w:ascii="Times New Roman" w:hAnsi="Times New Roman"/>
          <w:sz w:val="24"/>
        </w:rPr>
        <w:t>p</w:t>
      </w:r>
      <w:r>
        <w:rPr>
          <w:rFonts w:ascii="Times New Roman" w:hAnsi="Times New Roman"/>
          <w:sz w:val="24"/>
        </w:rPr>
        <w:t xml:space="preserve">rovide a wealth of complete variables that can be employed </w:t>
      </w:r>
      <w:r w:rsidRPr="00600580">
        <w:rPr>
          <w:rFonts w:ascii="Times New Roman" w:hAnsi="Times New Roman"/>
          <w:sz w:val="24"/>
        </w:rPr>
        <w:t>for this purpose</w:t>
      </w:r>
      <w:r>
        <w:rPr>
          <w:rFonts w:ascii="Times New Roman" w:hAnsi="Times New Roman"/>
          <w:sz w:val="24"/>
        </w:rPr>
        <w:t xml:space="preserve">. The combination of intersecting samples and common profile data </w:t>
      </w:r>
      <w:r w:rsidR="00235D35">
        <w:rPr>
          <w:rFonts w:ascii="Times New Roman" w:hAnsi="Times New Roman"/>
          <w:sz w:val="24"/>
        </w:rPr>
        <w:t xml:space="preserve">facilitate the integration of </w:t>
      </w:r>
      <w:r>
        <w:rPr>
          <w:rFonts w:ascii="Times New Roman" w:hAnsi="Times New Roman"/>
          <w:sz w:val="24"/>
        </w:rPr>
        <w:t>data collected from a single online panel</w:t>
      </w:r>
      <w:r w:rsidRPr="00600580">
        <w:rPr>
          <w:rFonts w:ascii="Times New Roman" w:hAnsi="Times New Roman"/>
          <w:sz w:val="24"/>
        </w:rPr>
        <w:t>.</w:t>
      </w:r>
    </w:p>
    <w:p w14:paraId="751B78EE" w14:textId="6ED1851A" w:rsidR="00D85889" w:rsidRDefault="00235D35" w:rsidP="00C17734">
      <w:pPr>
        <w:ind w:firstLine="720"/>
        <w:rPr>
          <w:rFonts w:ascii="Times New Roman" w:hAnsi="Times New Roman"/>
          <w:sz w:val="24"/>
        </w:rPr>
      </w:pPr>
      <w:r>
        <w:rPr>
          <w:rFonts w:ascii="Times New Roman" w:hAnsi="Times New Roman"/>
          <w:color w:val="000000"/>
          <w:sz w:val="24"/>
        </w:rPr>
        <w:t xml:space="preserve">For this study I integrate </w:t>
      </w:r>
      <w:r w:rsidRPr="00600580">
        <w:rPr>
          <w:rFonts w:ascii="Times New Roman" w:hAnsi="Times New Roman"/>
          <w:sz w:val="24"/>
        </w:rPr>
        <w:t xml:space="preserve">two surveys that </w:t>
      </w:r>
      <w:r>
        <w:rPr>
          <w:rFonts w:ascii="Times New Roman" w:hAnsi="Times New Roman"/>
          <w:color w:val="000000"/>
          <w:sz w:val="24"/>
        </w:rPr>
        <w:t>KN/GfK</w:t>
      </w:r>
      <w:r w:rsidRPr="00600580">
        <w:rPr>
          <w:rFonts w:ascii="Times New Roman" w:hAnsi="Times New Roman"/>
          <w:sz w:val="24"/>
        </w:rPr>
        <w:t xml:space="preserve"> administered to </w:t>
      </w:r>
      <w:r>
        <w:rPr>
          <w:rFonts w:ascii="Times New Roman" w:hAnsi="Times New Roman"/>
          <w:color w:val="000000"/>
          <w:sz w:val="24"/>
        </w:rPr>
        <w:t xml:space="preserve">its online respondent panel, then numbering </w:t>
      </w:r>
      <w:r w:rsidRPr="00600580">
        <w:rPr>
          <w:rFonts w:ascii="Times New Roman" w:hAnsi="Times New Roman"/>
          <w:sz w:val="24"/>
        </w:rPr>
        <w:t>34,748</w:t>
      </w:r>
      <w:r>
        <w:rPr>
          <w:rFonts w:ascii="Times New Roman" w:hAnsi="Times New Roman"/>
          <w:sz w:val="24"/>
        </w:rPr>
        <w:t xml:space="preserve">, which </w:t>
      </w:r>
      <w:r>
        <w:rPr>
          <w:rFonts w:ascii="Times New Roman" w:hAnsi="Times New Roman"/>
          <w:color w:val="000000"/>
          <w:sz w:val="24"/>
        </w:rPr>
        <w:t>itself had been constructed by random sampling from the US population.</w:t>
      </w:r>
      <w:r>
        <w:rPr>
          <w:rStyle w:val="FootnoteReference"/>
          <w:rFonts w:ascii="Times New Roman" w:hAnsi="Times New Roman"/>
          <w:color w:val="000000"/>
          <w:sz w:val="24"/>
        </w:rPr>
        <w:footnoteReference w:id="2"/>
      </w:r>
      <w:r>
        <w:rPr>
          <w:rFonts w:ascii="Times New Roman" w:hAnsi="Times New Roman"/>
          <w:color w:val="000000"/>
          <w:sz w:val="24"/>
        </w:rPr>
        <w:t xml:space="preserve">   </w:t>
      </w:r>
      <w:r w:rsidR="00C17734">
        <w:rPr>
          <w:rFonts w:ascii="Times New Roman" w:hAnsi="Times New Roman"/>
          <w:sz w:val="24"/>
        </w:rPr>
        <w:t xml:space="preserve">Lerner et al.’s (2003) panel study </w:t>
      </w:r>
      <w:r w:rsidR="00213D43">
        <w:rPr>
          <w:rFonts w:ascii="Times New Roman" w:hAnsi="Times New Roman"/>
          <w:sz w:val="24"/>
        </w:rPr>
        <w:t>collected data on</w:t>
      </w:r>
      <w:r w:rsidR="00C17734">
        <w:rPr>
          <w:rFonts w:ascii="Times New Roman" w:hAnsi="Times New Roman"/>
          <w:sz w:val="24"/>
        </w:rPr>
        <w:t xml:space="preserve"> </w:t>
      </w:r>
      <w:r w:rsidR="00C17734" w:rsidRPr="00443937">
        <w:rPr>
          <w:rFonts w:ascii="Times New Roman" w:hAnsi="Times New Roman"/>
          <w:sz w:val="24"/>
        </w:rPr>
        <w:t xml:space="preserve">desires </w:t>
      </w:r>
      <w:r w:rsidR="00C17734">
        <w:rPr>
          <w:rFonts w:ascii="Times New Roman" w:hAnsi="Times New Roman"/>
          <w:sz w:val="24"/>
        </w:rPr>
        <w:t>to avenge 9/11 in September 20</w:t>
      </w:r>
      <w:r w:rsidR="00213D43">
        <w:rPr>
          <w:rFonts w:ascii="Times New Roman" w:hAnsi="Times New Roman"/>
          <w:sz w:val="24"/>
        </w:rPr>
        <w:t>–</w:t>
      </w:r>
      <w:r w:rsidR="00C17734">
        <w:rPr>
          <w:rFonts w:ascii="Times New Roman" w:hAnsi="Times New Roman"/>
          <w:sz w:val="24"/>
        </w:rPr>
        <w:t xml:space="preserve">October 4, 2001 (for convenience, referred to as the “September” survey; N=1,402 adult U.S. citizens) and </w:t>
      </w:r>
      <w:r w:rsidR="00213D43">
        <w:rPr>
          <w:rFonts w:ascii="Times New Roman" w:hAnsi="Times New Roman"/>
          <w:sz w:val="24"/>
        </w:rPr>
        <w:t xml:space="preserve">on </w:t>
      </w:r>
      <w:r w:rsidR="00C17734">
        <w:rPr>
          <w:rFonts w:ascii="Times New Roman" w:hAnsi="Times New Roman"/>
          <w:sz w:val="24"/>
        </w:rPr>
        <w:t xml:space="preserve">emotions and perceived terrorism and other risks in </w:t>
      </w:r>
      <w:r w:rsidR="00C17734">
        <w:rPr>
          <w:rFonts w:ascii="Times New Roman" w:eastAsia="MS Mincho" w:hAnsi="Times New Roman"/>
          <w:color w:val="1A1A1A"/>
          <w:sz w:val="24"/>
        </w:rPr>
        <w:t>November 10-</w:t>
      </w:r>
      <w:r w:rsidR="00C17734" w:rsidRPr="00443937">
        <w:rPr>
          <w:rFonts w:ascii="Times New Roman" w:eastAsia="MS Mincho" w:hAnsi="Times New Roman"/>
          <w:color w:val="1A1A1A"/>
          <w:sz w:val="24"/>
        </w:rPr>
        <w:t>29, 2001</w:t>
      </w:r>
      <w:r w:rsidR="00C17734">
        <w:rPr>
          <w:rFonts w:ascii="Times New Roman" w:eastAsia="MS Mincho" w:hAnsi="Times New Roman"/>
          <w:color w:val="1A1A1A"/>
          <w:sz w:val="24"/>
        </w:rPr>
        <w:t xml:space="preserve"> (the “November” survey; </w:t>
      </w:r>
      <w:r w:rsidR="00C17734">
        <w:rPr>
          <w:rFonts w:ascii="Times New Roman" w:hAnsi="Times New Roman"/>
          <w:sz w:val="24"/>
        </w:rPr>
        <w:t>N=</w:t>
      </w:r>
      <w:r w:rsidR="00C17734" w:rsidRPr="00443937">
        <w:rPr>
          <w:rFonts w:ascii="Times New Roman" w:eastAsia="MS Mincho" w:hAnsi="Times New Roman"/>
          <w:color w:val="1A1A1A"/>
          <w:sz w:val="24"/>
        </w:rPr>
        <w:t>83</w:t>
      </w:r>
      <w:r w:rsidR="00A36703">
        <w:rPr>
          <w:rFonts w:ascii="Times New Roman" w:eastAsia="MS Mincho" w:hAnsi="Times New Roman"/>
          <w:color w:val="1A1A1A"/>
          <w:sz w:val="24"/>
        </w:rPr>
        <w:t>0</w:t>
      </w:r>
      <w:r w:rsidR="00C17734">
        <w:rPr>
          <w:rFonts w:ascii="Times New Roman" w:eastAsia="MS Mincho" w:hAnsi="Times New Roman"/>
          <w:color w:val="1A1A1A"/>
          <w:sz w:val="24"/>
        </w:rPr>
        <w:t xml:space="preserve"> adults)</w:t>
      </w:r>
      <w:r w:rsidR="00C17734" w:rsidRPr="00443937">
        <w:rPr>
          <w:rFonts w:ascii="Times New Roman" w:eastAsia="MS Mincho" w:hAnsi="Times New Roman"/>
          <w:color w:val="1A1A1A"/>
          <w:sz w:val="24"/>
        </w:rPr>
        <w:t>.</w:t>
      </w:r>
      <w:r w:rsidR="00A36703">
        <w:rPr>
          <w:rFonts w:ascii="Times New Roman" w:hAnsi="Times New Roman"/>
          <w:b/>
          <w:sz w:val="24"/>
        </w:rPr>
        <w:t xml:space="preserve"> </w:t>
      </w:r>
      <w:r w:rsidR="00FC7E64">
        <w:rPr>
          <w:rFonts w:ascii="Times New Roman" w:hAnsi="Times New Roman"/>
          <w:b/>
          <w:sz w:val="24"/>
        </w:rPr>
        <w:t xml:space="preserve"> </w:t>
      </w:r>
      <w:r w:rsidR="00C17734">
        <w:rPr>
          <w:rFonts w:ascii="Times New Roman" w:eastAsia="MS Mincho" w:hAnsi="Times New Roman"/>
          <w:color w:val="1A1A1A"/>
          <w:sz w:val="24"/>
        </w:rPr>
        <w:t>The other survey,</w:t>
      </w:r>
      <w:r w:rsidR="00C17734" w:rsidRPr="00600580">
        <w:rPr>
          <w:rFonts w:ascii="Times New Roman" w:hAnsi="Times New Roman"/>
          <w:sz w:val="24"/>
        </w:rPr>
        <w:t xml:space="preserve"> fielded </w:t>
      </w:r>
      <w:r w:rsidR="00C17734">
        <w:rPr>
          <w:rFonts w:ascii="Times New Roman" w:hAnsi="Times New Roman"/>
          <w:sz w:val="24"/>
        </w:rPr>
        <w:t>February 1–</w:t>
      </w:r>
      <w:r w:rsidR="00C17734" w:rsidRPr="00600580">
        <w:rPr>
          <w:rFonts w:ascii="Times New Roman" w:hAnsi="Times New Roman"/>
          <w:sz w:val="24"/>
        </w:rPr>
        <w:t xml:space="preserve">15, 2003 </w:t>
      </w:r>
      <w:r w:rsidR="00C17734">
        <w:rPr>
          <w:rFonts w:ascii="Times New Roman" w:hAnsi="Times New Roman"/>
          <w:sz w:val="24"/>
        </w:rPr>
        <w:t xml:space="preserve">for </w:t>
      </w:r>
      <w:r w:rsidR="00C17734" w:rsidRPr="00600580">
        <w:rPr>
          <w:rFonts w:ascii="Times New Roman" w:hAnsi="Times New Roman"/>
          <w:sz w:val="24"/>
        </w:rPr>
        <w:t xml:space="preserve">the </w:t>
      </w:r>
      <w:r w:rsidR="00C17734">
        <w:rPr>
          <w:rFonts w:ascii="Times New Roman" w:hAnsi="Times New Roman"/>
          <w:sz w:val="24"/>
        </w:rPr>
        <w:t xml:space="preserve">University of Maryland’s </w:t>
      </w:r>
      <w:r w:rsidR="00C17734" w:rsidRPr="00600580">
        <w:rPr>
          <w:rFonts w:ascii="Times New Roman" w:hAnsi="Times New Roman"/>
          <w:sz w:val="24"/>
        </w:rPr>
        <w:t>Program on Interna</w:t>
      </w:r>
      <w:r w:rsidR="00C17734">
        <w:rPr>
          <w:rFonts w:ascii="Times New Roman" w:hAnsi="Times New Roman"/>
          <w:sz w:val="24"/>
        </w:rPr>
        <w:t xml:space="preserve">tional Policy Attitudes </w:t>
      </w:r>
      <w:r w:rsidR="00C17734">
        <w:rPr>
          <w:rFonts w:ascii="Times New Roman" w:hAnsi="Times New Roman"/>
          <w:sz w:val="24"/>
        </w:rPr>
        <w:lastRenderedPageBreak/>
        <w:t>(PIPA), measured</w:t>
      </w:r>
      <w:r w:rsidR="00C17734" w:rsidRPr="00600580">
        <w:rPr>
          <w:rFonts w:ascii="Times New Roman" w:hAnsi="Times New Roman"/>
          <w:sz w:val="24"/>
        </w:rPr>
        <w:t xml:space="preserve"> a wide variety of beliefs and attitudes about Iraq </w:t>
      </w:r>
      <w:r w:rsidR="00C17734">
        <w:rPr>
          <w:rFonts w:ascii="Times New Roman" w:hAnsi="Times New Roman"/>
          <w:sz w:val="24"/>
        </w:rPr>
        <w:fldChar w:fldCharType="begin"/>
      </w:r>
      <w:r w:rsidR="00C17734">
        <w:rPr>
          <w:rFonts w:ascii="Times New Roman" w:hAnsi="Times New Roman"/>
          <w:sz w:val="24"/>
        </w:rPr>
        <w:instrText xml:space="preserve"> ADDIN EN.CITE &lt;EndNote&gt;&lt;Cite&gt;&lt;Author&gt;Kull&lt;/Author&gt;&lt;Year&gt;2003-04&lt;/Year&gt;&lt;RecNum&gt;483&lt;/RecNum&gt;&lt;Prefix&gt;N=3`,163`; see &lt;/Prefix&gt;&lt;DisplayText&gt;(N=3,163; see Kull et al. 2003-04)&lt;/DisplayText&gt;&lt;record&gt;&lt;rec-number&gt;483&lt;/rec-number&gt;&lt;foreign-keys&gt;&lt;key app="EN" db-id="f9szsa2f9p9eztes9xpvvdtdaederv5rea5s" timestamp="0"&gt;483&lt;/key&gt;&lt;key app="ENWeb" db-id="ThguHQrtqgcAADHRs@o"&gt;457&lt;/key&gt;&lt;/foreign-keys&gt;&lt;ref-type name="Journal Article"&gt;17&lt;/ref-type&gt;&lt;contributors&gt;&lt;authors&gt;&lt;author&gt;Kull, Steven&lt;/author&gt;&lt;author&gt;Ramsay, Clay&lt;/author&gt;&lt;author&gt;Lewis, Evan&lt;/author&gt;&lt;/authors&gt;&lt;/contributors&gt;&lt;titles&gt;&lt;title&gt;Misperceptions, the Media, and the Iraq War&lt;/title&gt;&lt;secondary-title&gt;Political Science Quarterly&lt;/secondary-title&gt;&lt;/titles&gt;&lt;periodical&gt;&lt;full-title&gt;Political Science Quarterly&lt;/full-title&gt;&lt;/periodical&gt;&lt;pages&gt;569–98&lt;/pages&gt;&lt;volume&gt;118&lt;/volume&gt;&lt;number&gt;4&lt;/number&gt;&lt;dates&gt;&lt;year&gt;2003-04&lt;/year&gt;&lt;/dates&gt;&lt;urls&gt;&lt;/urls&gt;&lt;/record&gt;&lt;/Cite&gt;&lt;/EndNote&gt;</w:instrText>
      </w:r>
      <w:r w:rsidR="00C17734">
        <w:rPr>
          <w:rFonts w:ascii="Times New Roman" w:hAnsi="Times New Roman"/>
          <w:sz w:val="24"/>
        </w:rPr>
        <w:fldChar w:fldCharType="separate"/>
      </w:r>
      <w:r w:rsidR="00C17734">
        <w:rPr>
          <w:rFonts w:ascii="Times New Roman" w:hAnsi="Times New Roman"/>
          <w:noProof/>
          <w:sz w:val="24"/>
        </w:rPr>
        <w:t>(N=3,163; see Kull et al. 2003-04)</w:t>
      </w:r>
      <w:r w:rsidR="00C17734">
        <w:rPr>
          <w:rFonts w:ascii="Times New Roman" w:hAnsi="Times New Roman"/>
          <w:sz w:val="24"/>
        </w:rPr>
        <w:fldChar w:fldCharType="end"/>
      </w:r>
      <w:r w:rsidR="00C17734" w:rsidRPr="00600580">
        <w:rPr>
          <w:rFonts w:ascii="Times New Roman" w:hAnsi="Times New Roman"/>
          <w:sz w:val="24"/>
        </w:rPr>
        <w:t>.</w:t>
      </w:r>
      <w:r w:rsidR="006849DD" w:rsidRPr="006849DD">
        <w:rPr>
          <w:rStyle w:val="FootnoteReference"/>
          <w:rFonts w:ascii="Times New Roman" w:hAnsi="Times New Roman"/>
          <w:sz w:val="24"/>
        </w:rPr>
        <w:t xml:space="preserve"> </w:t>
      </w:r>
      <w:r w:rsidR="006849DD" w:rsidRPr="00600580">
        <w:rPr>
          <w:rStyle w:val="FootnoteReference"/>
          <w:rFonts w:ascii="Times New Roman" w:hAnsi="Times New Roman"/>
          <w:sz w:val="24"/>
        </w:rPr>
        <w:footnoteReference w:id="3"/>
      </w:r>
      <w:r w:rsidR="00C17734">
        <w:rPr>
          <w:rFonts w:ascii="Times New Roman" w:hAnsi="Times New Roman"/>
          <w:sz w:val="24"/>
        </w:rPr>
        <w:t xml:space="preserve">  </w:t>
      </w:r>
    </w:p>
    <w:p w14:paraId="5FE8DDAF" w14:textId="380DEEA7" w:rsidR="00BE2A9F" w:rsidRDefault="00C17734" w:rsidP="0045008B">
      <w:pPr>
        <w:ind w:firstLine="720"/>
        <w:rPr>
          <w:rFonts w:ascii="Times New Roman" w:hAnsi="Times New Roman"/>
          <w:sz w:val="24"/>
        </w:rPr>
      </w:pPr>
      <w:r>
        <w:rPr>
          <w:rFonts w:ascii="Times New Roman" w:hAnsi="Times New Roman"/>
          <w:sz w:val="24"/>
        </w:rPr>
        <w:t xml:space="preserve">Merging the September 2001 and February 2003 datasets </w:t>
      </w:r>
      <w:r w:rsidR="00D85889">
        <w:rPr>
          <w:rFonts w:ascii="Times New Roman" w:hAnsi="Times New Roman"/>
          <w:sz w:val="24"/>
        </w:rPr>
        <w:t xml:space="preserve">identified </w:t>
      </w:r>
      <w:r w:rsidR="00BE2A9F">
        <w:rPr>
          <w:rFonts w:ascii="Times New Roman" w:hAnsi="Times New Roman"/>
          <w:sz w:val="24"/>
        </w:rPr>
        <w:t>4,3</w:t>
      </w:r>
      <w:r w:rsidR="003E6C00">
        <w:rPr>
          <w:rFonts w:ascii="Times New Roman" w:hAnsi="Times New Roman"/>
          <w:sz w:val="24"/>
        </w:rPr>
        <w:t>69</w:t>
      </w:r>
      <w:r w:rsidR="00D85889">
        <w:rPr>
          <w:rFonts w:ascii="Times New Roman" w:hAnsi="Times New Roman"/>
          <w:sz w:val="24"/>
        </w:rPr>
        <w:t xml:space="preserve"> </w:t>
      </w:r>
      <w:r>
        <w:rPr>
          <w:rFonts w:ascii="Times New Roman" w:hAnsi="Times New Roman"/>
          <w:sz w:val="24"/>
        </w:rPr>
        <w:t>un</w:t>
      </w:r>
      <w:r w:rsidR="00D85889">
        <w:rPr>
          <w:rFonts w:ascii="Times New Roman" w:hAnsi="Times New Roman"/>
          <w:sz w:val="24"/>
        </w:rPr>
        <w:t>ique adult panelists who responded to at least one of these surveys</w:t>
      </w:r>
      <w:r w:rsidR="0045008B">
        <w:rPr>
          <w:rFonts w:ascii="Times New Roman" w:hAnsi="Times New Roman"/>
          <w:sz w:val="24"/>
        </w:rPr>
        <w:t xml:space="preserve"> (i.e., the “union” of the datasets)</w:t>
      </w:r>
      <w:r w:rsidR="00D85889">
        <w:rPr>
          <w:rFonts w:ascii="Times New Roman" w:hAnsi="Times New Roman"/>
          <w:sz w:val="24"/>
        </w:rPr>
        <w:t>.</w:t>
      </w:r>
      <w:r w:rsidR="00A36703" w:rsidRPr="00600580">
        <w:rPr>
          <w:rStyle w:val="FootnoteReference"/>
          <w:rFonts w:ascii="Times New Roman" w:hAnsi="Times New Roman"/>
          <w:sz w:val="24"/>
        </w:rPr>
        <w:footnoteReference w:id="4"/>
      </w:r>
      <w:r w:rsidR="00D85889">
        <w:rPr>
          <w:rFonts w:ascii="Times New Roman" w:hAnsi="Times New Roman"/>
          <w:sz w:val="24"/>
        </w:rPr>
        <w:t xml:space="preserve"> </w:t>
      </w:r>
      <w:r w:rsidR="00A36703">
        <w:rPr>
          <w:rFonts w:ascii="Times New Roman" w:hAnsi="Times New Roman"/>
          <w:sz w:val="24"/>
        </w:rPr>
        <w:t xml:space="preserve"> </w:t>
      </w:r>
      <w:r w:rsidR="00FC7E64">
        <w:rPr>
          <w:rFonts w:ascii="Times New Roman" w:hAnsi="Times New Roman"/>
          <w:color w:val="000000"/>
          <w:sz w:val="24"/>
        </w:rPr>
        <w:t xml:space="preserve">The two studies were close enough in time that panel attrition and rotation had not transformed the panel’s composition, and thus reached an overlapping group of respondents. </w:t>
      </w:r>
      <w:r w:rsidR="00213D43">
        <w:rPr>
          <w:rFonts w:ascii="Times New Roman" w:hAnsi="Times New Roman"/>
          <w:color w:val="000000"/>
          <w:sz w:val="24"/>
        </w:rPr>
        <w:t xml:space="preserve"> </w:t>
      </w:r>
      <w:r w:rsidR="00BE2A9F">
        <w:rPr>
          <w:rFonts w:ascii="Times New Roman" w:hAnsi="Times New Roman"/>
          <w:color w:val="000000"/>
          <w:sz w:val="24"/>
        </w:rPr>
        <w:t xml:space="preserve">As can be seen in </w:t>
      </w:r>
      <w:r w:rsidR="006849DD">
        <w:rPr>
          <w:rFonts w:ascii="Times New Roman" w:hAnsi="Times New Roman"/>
          <w:sz w:val="24"/>
        </w:rPr>
        <w:t>Table 1</w:t>
      </w:r>
      <w:r w:rsidR="00BE2A9F">
        <w:rPr>
          <w:rFonts w:ascii="Times New Roman" w:hAnsi="Times New Roman"/>
          <w:sz w:val="24"/>
        </w:rPr>
        <w:t xml:space="preserve">, </w:t>
      </w:r>
      <w:r w:rsidR="00D64987">
        <w:rPr>
          <w:rFonts w:ascii="Times New Roman" w:hAnsi="Times New Roman"/>
          <w:sz w:val="24"/>
        </w:rPr>
        <w:t>1</w:t>
      </w:r>
      <w:r w:rsidR="003E6C00">
        <w:rPr>
          <w:rFonts w:ascii="Times New Roman" w:hAnsi="Times New Roman"/>
          <w:sz w:val="24"/>
        </w:rPr>
        <w:t>77</w:t>
      </w:r>
      <w:r w:rsidR="00D85889">
        <w:rPr>
          <w:rFonts w:ascii="Times New Roman" w:hAnsi="Times New Roman"/>
          <w:sz w:val="24"/>
        </w:rPr>
        <w:t xml:space="preserve"> completed both the September and February surveys, 1</w:t>
      </w:r>
      <w:r w:rsidR="007946FE">
        <w:rPr>
          <w:rFonts w:ascii="Times New Roman" w:hAnsi="Times New Roman"/>
          <w:sz w:val="24"/>
        </w:rPr>
        <w:t>1</w:t>
      </w:r>
      <w:r w:rsidR="003E6C00">
        <w:rPr>
          <w:rFonts w:ascii="Times New Roman" w:hAnsi="Times New Roman"/>
          <w:sz w:val="24"/>
        </w:rPr>
        <w:t>4</w:t>
      </w:r>
      <w:r w:rsidR="00D85889">
        <w:rPr>
          <w:rFonts w:ascii="Times New Roman" w:hAnsi="Times New Roman"/>
          <w:sz w:val="24"/>
        </w:rPr>
        <w:t xml:space="preserve"> of </w:t>
      </w:r>
      <w:r w:rsidR="00213D43">
        <w:rPr>
          <w:rFonts w:ascii="Times New Roman" w:hAnsi="Times New Roman"/>
          <w:sz w:val="24"/>
        </w:rPr>
        <w:t>these respondents</w:t>
      </w:r>
      <w:r w:rsidR="00D85889">
        <w:rPr>
          <w:rFonts w:ascii="Times New Roman" w:hAnsi="Times New Roman"/>
          <w:sz w:val="24"/>
        </w:rPr>
        <w:t xml:space="preserve"> also completed the November </w:t>
      </w:r>
      <w:r w:rsidR="005517FF">
        <w:rPr>
          <w:rFonts w:ascii="Times New Roman" w:hAnsi="Times New Roman"/>
          <w:sz w:val="24"/>
        </w:rPr>
        <w:t>survey</w:t>
      </w:r>
      <w:r w:rsidR="00D85889">
        <w:rPr>
          <w:rFonts w:ascii="Times New Roman" w:hAnsi="Times New Roman"/>
          <w:sz w:val="24"/>
        </w:rPr>
        <w:t xml:space="preserve">. </w:t>
      </w:r>
      <w:r w:rsidR="007946FE">
        <w:rPr>
          <w:rFonts w:ascii="Times New Roman" w:hAnsi="Times New Roman"/>
          <w:sz w:val="24"/>
        </w:rPr>
        <w:t xml:space="preserve"> </w:t>
      </w:r>
      <w:r w:rsidR="00427E78">
        <w:rPr>
          <w:rFonts w:ascii="Times New Roman" w:hAnsi="Times New Roman"/>
          <w:sz w:val="24"/>
        </w:rPr>
        <w:t xml:space="preserve">These intersections between </w:t>
      </w:r>
      <w:r w:rsidR="0045008B">
        <w:rPr>
          <w:rFonts w:ascii="Times New Roman" w:hAnsi="Times New Roman"/>
          <w:sz w:val="24"/>
        </w:rPr>
        <w:t>samples (</w:t>
      </w:r>
      <w:r w:rsidR="00427E78">
        <w:rPr>
          <w:rFonts w:ascii="Times New Roman" w:hAnsi="Times New Roman"/>
          <w:sz w:val="24"/>
        </w:rPr>
        <w:t xml:space="preserve">sometimes </w:t>
      </w:r>
      <w:r w:rsidR="00213D43">
        <w:rPr>
          <w:rFonts w:ascii="Times New Roman" w:hAnsi="Times New Roman"/>
          <w:sz w:val="24"/>
        </w:rPr>
        <w:t xml:space="preserve">referred to as </w:t>
      </w:r>
      <w:r w:rsidR="0045008B">
        <w:rPr>
          <w:rFonts w:ascii="Times New Roman" w:hAnsi="Times New Roman"/>
          <w:sz w:val="24"/>
        </w:rPr>
        <w:t xml:space="preserve">“bridge data”) </w:t>
      </w:r>
      <w:r w:rsidR="00BE2A9F">
        <w:rPr>
          <w:rFonts w:ascii="Times New Roman" w:hAnsi="Times New Roman"/>
          <w:sz w:val="24"/>
        </w:rPr>
        <w:t>provide</w:t>
      </w:r>
      <w:r w:rsidR="0045008B">
        <w:rPr>
          <w:rFonts w:ascii="Times New Roman" w:hAnsi="Times New Roman"/>
          <w:sz w:val="24"/>
        </w:rPr>
        <w:t>s</w:t>
      </w:r>
      <w:r w:rsidR="00213D43">
        <w:rPr>
          <w:rFonts w:ascii="Times New Roman" w:hAnsi="Times New Roman"/>
          <w:sz w:val="24"/>
        </w:rPr>
        <w:t xml:space="preserve"> valuable</w:t>
      </w:r>
      <w:r w:rsidR="00BE2A9F">
        <w:rPr>
          <w:rFonts w:ascii="Times New Roman" w:hAnsi="Times New Roman"/>
          <w:sz w:val="24"/>
        </w:rPr>
        <w:t xml:space="preserve"> information on associations between variables measured in </w:t>
      </w:r>
      <w:r w:rsidR="0045008B">
        <w:rPr>
          <w:rFonts w:ascii="Times New Roman" w:hAnsi="Times New Roman"/>
          <w:sz w:val="24"/>
        </w:rPr>
        <w:t xml:space="preserve">only </w:t>
      </w:r>
      <w:r w:rsidR="00BE2A9F">
        <w:rPr>
          <w:rFonts w:ascii="Times New Roman" w:hAnsi="Times New Roman"/>
          <w:sz w:val="24"/>
        </w:rPr>
        <w:t>one survey</w:t>
      </w:r>
      <w:r w:rsidR="0045008B">
        <w:rPr>
          <w:rFonts w:ascii="Times New Roman" w:hAnsi="Times New Roman"/>
          <w:sz w:val="24"/>
        </w:rPr>
        <w:t xml:space="preserve"> or the other</w:t>
      </w:r>
      <w:r w:rsidR="00BE2A9F">
        <w:rPr>
          <w:rFonts w:ascii="Times New Roman" w:hAnsi="Times New Roman"/>
          <w:sz w:val="24"/>
        </w:rPr>
        <w:t xml:space="preserve">. </w:t>
      </w:r>
      <w:r w:rsidR="0045008B">
        <w:rPr>
          <w:rFonts w:ascii="Times New Roman" w:hAnsi="Times New Roman"/>
          <w:sz w:val="24"/>
        </w:rPr>
        <w:t xml:space="preserve"> Imputing the extensive missing unit-level data for </w:t>
      </w:r>
      <w:r w:rsidR="00427E78">
        <w:rPr>
          <w:rFonts w:ascii="Times New Roman" w:hAnsi="Times New Roman"/>
          <w:sz w:val="24"/>
        </w:rPr>
        <w:t xml:space="preserve">rest of the union </w:t>
      </w:r>
      <w:r w:rsidR="0045008B">
        <w:rPr>
          <w:rFonts w:ascii="Times New Roman" w:hAnsi="Times New Roman"/>
          <w:sz w:val="24"/>
        </w:rPr>
        <w:t xml:space="preserve">the will heavily reflect the associations in the bridge data, adjusted </w:t>
      </w:r>
      <w:r w:rsidR="0045008B" w:rsidRPr="370CCF4A">
        <w:rPr>
          <w:rFonts w:ascii="Times New Roman" w:hAnsi="Times New Roman"/>
          <w:sz w:val="24"/>
        </w:rPr>
        <w:t xml:space="preserve">for </w:t>
      </w:r>
      <w:r w:rsidR="0045008B">
        <w:rPr>
          <w:rFonts w:ascii="Times New Roman" w:hAnsi="Times New Roman"/>
          <w:sz w:val="24"/>
        </w:rPr>
        <w:t>factors in the imputation m</w:t>
      </w:r>
      <w:r w:rsidR="00213D43">
        <w:rPr>
          <w:rFonts w:ascii="Times New Roman" w:hAnsi="Times New Roman"/>
          <w:sz w:val="24"/>
        </w:rPr>
        <w:t>odel that predict missingness.  Although u</w:t>
      </w:r>
      <w:r w:rsidR="00BE2A9F" w:rsidRPr="370CCF4A">
        <w:rPr>
          <w:rFonts w:ascii="Times New Roman" w:hAnsi="Times New Roman"/>
          <w:sz w:val="24"/>
        </w:rPr>
        <w:t xml:space="preserve">nmeasured </w:t>
      </w:r>
      <w:r w:rsidR="0045008B">
        <w:rPr>
          <w:rFonts w:ascii="Times New Roman" w:hAnsi="Times New Roman"/>
          <w:sz w:val="24"/>
        </w:rPr>
        <w:t>factors affecting participation in multiple surveys</w:t>
      </w:r>
      <w:r w:rsidR="00213D43">
        <w:rPr>
          <w:rFonts w:ascii="Times New Roman" w:hAnsi="Times New Roman"/>
          <w:sz w:val="24"/>
        </w:rPr>
        <w:t xml:space="preserve"> probably</w:t>
      </w:r>
      <w:r w:rsidR="00BE2A9F">
        <w:rPr>
          <w:rFonts w:ascii="Times New Roman" w:hAnsi="Times New Roman"/>
          <w:sz w:val="24"/>
        </w:rPr>
        <w:t xml:space="preserve"> bias</w:t>
      </w:r>
      <w:r w:rsidR="00213D43">
        <w:rPr>
          <w:rFonts w:ascii="Times New Roman" w:hAnsi="Times New Roman"/>
          <w:sz w:val="24"/>
        </w:rPr>
        <w:t xml:space="preserve">es the population estimates, </w:t>
      </w:r>
      <w:r w:rsidR="0045008B">
        <w:rPr>
          <w:rFonts w:ascii="Times New Roman" w:hAnsi="Times New Roman"/>
          <w:sz w:val="24"/>
        </w:rPr>
        <w:t>it is unclear that they would do so</w:t>
      </w:r>
      <w:r w:rsidR="0045008B" w:rsidRPr="370CCF4A">
        <w:rPr>
          <w:rFonts w:ascii="Times New Roman" w:hAnsi="Times New Roman"/>
          <w:sz w:val="24"/>
        </w:rPr>
        <w:t xml:space="preserve"> in a direction systematically favorable to </w:t>
      </w:r>
      <w:r w:rsidR="0045008B">
        <w:rPr>
          <w:rFonts w:ascii="Times New Roman" w:hAnsi="Times New Roman"/>
          <w:sz w:val="24"/>
        </w:rPr>
        <w:t>the</w:t>
      </w:r>
      <w:r w:rsidR="0045008B" w:rsidRPr="370CCF4A">
        <w:rPr>
          <w:rFonts w:ascii="Times New Roman" w:hAnsi="Times New Roman"/>
          <w:sz w:val="24"/>
        </w:rPr>
        <w:t xml:space="preserve"> hypotheses</w:t>
      </w:r>
      <w:r w:rsidR="0045008B">
        <w:rPr>
          <w:rFonts w:ascii="Times New Roman" w:hAnsi="Times New Roman"/>
          <w:sz w:val="24"/>
        </w:rPr>
        <w:t xml:space="preserve"> being tested here</w:t>
      </w:r>
      <w:r w:rsidR="0045008B" w:rsidRPr="370CCF4A">
        <w:rPr>
          <w:rFonts w:ascii="Times New Roman" w:hAnsi="Times New Roman"/>
          <w:sz w:val="24"/>
        </w:rPr>
        <w:t>.</w:t>
      </w:r>
      <w:r w:rsidR="0045008B" w:rsidRPr="370CCF4A">
        <w:rPr>
          <w:rStyle w:val="FootnoteReference"/>
          <w:rFonts w:ascii="Times New Roman" w:hAnsi="Times New Roman"/>
          <w:sz w:val="24"/>
        </w:rPr>
        <w:footnoteReference w:id="5"/>
      </w:r>
      <w:r w:rsidR="0045008B" w:rsidRPr="370CCF4A">
        <w:rPr>
          <w:rFonts w:ascii="Times New Roman" w:hAnsi="Times New Roman"/>
          <w:sz w:val="24"/>
        </w:rPr>
        <w:t xml:space="preserve"> </w:t>
      </w:r>
      <w:r w:rsidR="0045008B">
        <w:rPr>
          <w:rFonts w:ascii="Times New Roman" w:hAnsi="Times New Roman"/>
          <w:sz w:val="24"/>
        </w:rPr>
        <w:t xml:space="preserve"> Moreover, whatever the limitations of this data, it is likely to be far more representative than a convenience sample.</w:t>
      </w:r>
      <w:r w:rsidR="00213D43">
        <w:rPr>
          <w:rFonts w:ascii="Times New Roman" w:hAnsi="Times New Roman"/>
          <w:sz w:val="24"/>
        </w:rPr>
        <w:t xml:space="preserve">  That </w:t>
      </w:r>
      <w:r w:rsidR="00213D43">
        <w:rPr>
          <w:rFonts w:ascii="Times New Roman" w:hAnsi="Times New Roman"/>
          <w:sz w:val="24"/>
        </w:rPr>
        <w:lastRenderedPageBreak/>
        <w:t xml:space="preserve">said, given the extensive reliance on imputed data, I do not make strong claims that the results accurately estimate population parameters. </w:t>
      </w:r>
    </w:p>
    <w:p w14:paraId="17D3E290" w14:textId="6CA1BAE1" w:rsidR="00C17734" w:rsidRDefault="002959DC" w:rsidP="002959DC">
      <w:pPr>
        <w:jc w:val="center"/>
        <w:rPr>
          <w:rFonts w:ascii="Times New Roman" w:hAnsi="Times New Roman"/>
          <w:sz w:val="24"/>
        </w:rPr>
      </w:pPr>
      <w:r>
        <w:rPr>
          <w:rFonts w:ascii="Times New Roman" w:eastAsia="MS Mincho" w:hAnsi="Times New Roman"/>
          <w:sz w:val="24"/>
        </w:rPr>
        <w:t>[TABLE 1 ABOUT HERE]</w:t>
      </w:r>
    </w:p>
    <w:p w14:paraId="5EE44D28" w14:textId="36C49F7C" w:rsidR="006849DD" w:rsidRDefault="00293E9B" w:rsidP="00CF21F2">
      <w:pPr>
        <w:ind w:firstLine="720"/>
        <w:rPr>
          <w:rFonts w:ascii="Times New Roman" w:hAnsi="Times New Roman"/>
          <w:sz w:val="24"/>
        </w:rPr>
      </w:pPr>
      <w:r>
        <w:rPr>
          <w:rFonts w:ascii="Times New Roman" w:hAnsi="Times New Roman"/>
          <w:sz w:val="24"/>
        </w:rPr>
        <w:t>I</w:t>
      </w:r>
      <w:r w:rsidR="00CF21F2" w:rsidRPr="370CCF4A">
        <w:rPr>
          <w:rFonts w:ascii="Times New Roman" w:hAnsi="Times New Roman"/>
          <w:sz w:val="24"/>
        </w:rPr>
        <w:t xml:space="preserve"> multiply imputed the unit- and item-nonresponses together for the combined dataset, using the Markov Chain Monte Carlo algorithm to generate 100 complete datasets.</w:t>
      </w:r>
      <w:r w:rsidR="00CF21F2" w:rsidRPr="370CCF4A">
        <w:rPr>
          <w:rStyle w:val="FootnoteReference"/>
          <w:rFonts w:ascii="Times New Roman" w:hAnsi="Times New Roman"/>
          <w:sz w:val="24"/>
        </w:rPr>
        <w:footnoteReference w:id="6"/>
      </w:r>
      <w:r w:rsidR="00CF21F2" w:rsidRPr="370CCF4A">
        <w:rPr>
          <w:rFonts w:ascii="Times New Roman" w:hAnsi="Times New Roman"/>
          <w:sz w:val="24"/>
        </w:rPr>
        <w:t xml:space="preserve"> </w:t>
      </w:r>
      <w:r>
        <w:rPr>
          <w:rFonts w:ascii="Times New Roman" w:hAnsi="Times New Roman"/>
          <w:sz w:val="24"/>
        </w:rPr>
        <w:t xml:space="preserve"> </w:t>
      </w:r>
      <w:r w:rsidR="00CF21F2" w:rsidRPr="370CCF4A">
        <w:rPr>
          <w:rFonts w:ascii="Times New Roman" w:hAnsi="Times New Roman"/>
          <w:sz w:val="24"/>
        </w:rPr>
        <w:t xml:space="preserve">The imputation model included all the analysis variables </w:t>
      </w:r>
      <w:r w:rsidR="00CF21F2">
        <w:rPr>
          <w:rFonts w:ascii="Times New Roman" w:hAnsi="Times New Roman"/>
          <w:sz w:val="24"/>
        </w:rPr>
        <w:t xml:space="preserve">described </w:t>
      </w:r>
      <w:r w:rsidR="006849DD">
        <w:rPr>
          <w:rFonts w:ascii="Times New Roman" w:hAnsi="Times New Roman"/>
          <w:sz w:val="24"/>
        </w:rPr>
        <w:t xml:space="preserve">below, </w:t>
      </w:r>
      <w:r w:rsidR="00CF21F2" w:rsidRPr="370CCF4A">
        <w:rPr>
          <w:rFonts w:ascii="Times New Roman" w:hAnsi="Times New Roman"/>
          <w:sz w:val="24"/>
        </w:rPr>
        <w:t>plus additional auxiliary variables, including demographics collected from all respondents upon recruitment into the panel, and items on war support and the Iraq–al-Qaeda connection measured in three other PIPA surveys.</w:t>
      </w:r>
      <w:r w:rsidR="00CF21F2" w:rsidRPr="370CCF4A">
        <w:rPr>
          <w:rStyle w:val="FootnoteReference"/>
          <w:rFonts w:ascii="Times New Roman" w:hAnsi="Times New Roman"/>
          <w:sz w:val="24"/>
        </w:rPr>
        <w:footnoteReference w:id="7"/>
      </w:r>
      <w:r w:rsidR="00CF21F2" w:rsidRPr="370CCF4A">
        <w:rPr>
          <w:rFonts w:ascii="Times New Roman" w:hAnsi="Times New Roman"/>
          <w:sz w:val="24"/>
        </w:rPr>
        <w:t xml:space="preserve"> </w:t>
      </w:r>
      <w:r w:rsidR="006849DD">
        <w:rPr>
          <w:rFonts w:ascii="Times New Roman" w:hAnsi="Times New Roman"/>
          <w:sz w:val="24"/>
        </w:rPr>
        <w:t xml:space="preserve"> It also included </w:t>
      </w:r>
      <w:r w:rsidR="00D96C1D">
        <w:rPr>
          <w:rFonts w:ascii="Times New Roman" w:hAnsi="Times New Roman"/>
          <w:sz w:val="24"/>
        </w:rPr>
        <w:t>six</w:t>
      </w:r>
      <w:r w:rsidR="006849DD">
        <w:rPr>
          <w:rFonts w:ascii="Times New Roman" w:hAnsi="Times New Roman"/>
          <w:sz w:val="24"/>
        </w:rPr>
        <w:t xml:space="preserve"> interaction terms, </w:t>
      </w:r>
      <w:r w:rsidR="00D96C1D">
        <w:rPr>
          <w:rFonts w:ascii="Times New Roman" w:hAnsi="Times New Roman"/>
          <w:sz w:val="24"/>
        </w:rPr>
        <w:t xml:space="preserve">three multiplying </w:t>
      </w:r>
      <w:r w:rsidR="006849DD">
        <w:rPr>
          <w:rFonts w:ascii="Times New Roman" w:hAnsi="Times New Roman"/>
          <w:sz w:val="24"/>
        </w:rPr>
        <w:t xml:space="preserve">belief in the </w:t>
      </w:r>
      <w:r w:rsidR="006849DD" w:rsidRPr="370CCF4A">
        <w:rPr>
          <w:rFonts w:ascii="Times New Roman" w:hAnsi="Times New Roman"/>
          <w:sz w:val="24"/>
        </w:rPr>
        <w:t>Iraq–al-Qaeda connection</w:t>
      </w:r>
      <w:r w:rsidR="006849DD">
        <w:rPr>
          <w:rFonts w:ascii="Times New Roman" w:hAnsi="Times New Roman"/>
          <w:sz w:val="24"/>
        </w:rPr>
        <w:t xml:space="preserve"> with anger, revenge, and threat perceptions</w:t>
      </w:r>
      <w:r w:rsidR="00D96C1D">
        <w:rPr>
          <w:rFonts w:ascii="Times New Roman" w:hAnsi="Times New Roman"/>
          <w:sz w:val="24"/>
        </w:rPr>
        <w:t xml:space="preserve">, and three multiplying </w:t>
      </w:r>
      <w:r w:rsidR="006849DD">
        <w:rPr>
          <w:rFonts w:ascii="Times New Roman" w:hAnsi="Times New Roman"/>
          <w:sz w:val="24"/>
        </w:rPr>
        <w:t xml:space="preserve">political knowledge measure </w:t>
      </w:r>
      <w:r w:rsidR="00D96C1D">
        <w:rPr>
          <w:rFonts w:ascii="Times New Roman" w:hAnsi="Times New Roman"/>
          <w:sz w:val="24"/>
        </w:rPr>
        <w:t>with</w:t>
      </w:r>
      <w:r w:rsidR="006849DD">
        <w:rPr>
          <w:rFonts w:ascii="Times New Roman" w:hAnsi="Times New Roman"/>
          <w:sz w:val="24"/>
        </w:rPr>
        <w:t xml:space="preserve"> party identification</w:t>
      </w:r>
      <w:r w:rsidR="00D96C1D">
        <w:rPr>
          <w:rFonts w:ascii="Times New Roman" w:hAnsi="Times New Roman"/>
          <w:sz w:val="24"/>
        </w:rPr>
        <w:t>, anger, and revenge</w:t>
      </w:r>
      <w:r w:rsidR="006849DD">
        <w:rPr>
          <w:rFonts w:ascii="Times New Roman" w:hAnsi="Times New Roman"/>
          <w:sz w:val="24"/>
        </w:rPr>
        <w:t xml:space="preserve">.  </w:t>
      </w:r>
    </w:p>
    <w:p w14:paraId="2EC48012" w14:textId="77777777" w:rsidR="00E87E25" w:rsidRPr="00600580" w:rsidRDefault="00E87E25" w:rsidP="00E87E25">
      <w:pPr>
        <w:pStyle w:val="Heading2"/>
        <w:rPr>
          <w:color w:val="222222"/>
        </w:rPr>
      </w:pPr>
      <w:r>
        <w:t>Anger and Revenge Predict War Support</w:t>
      </w:r>
    </w:p>
    <w:p w14:paraId="43720363" w14:textId="66FCA51A" w:rsidR="00E87E25" w:rsidRDefault="00E87E25" w:rsidP="00E87E25">
      <w:pPr>
        <w:ind w:firstLine="720"/>
        <w:rPr>
          <w:rFonts w:ascii="Times New Roman" w:hAnsi="Times New Roman"/>
          <w:sz w:val="24"/>
        </w:rPr>
      </w:pPr>
      <w:r>
        <w:rPr>
          <w:rFonts w:ascii="Times New Roman" w:hAnsi="Times New Roman"/>
          <w:sz w:val="24"/>
        </w:rPr>
        <w:t>Estimating the relationships between feelings of</w:t>
      </w:r>
      <w:r w:rsidR="00D96C1D">
        <w:rPr>
          <w:rFonts w:ascii="Times New Roman" w:hAnsi="Times New Roman"/>
          <w:sz w:val="24"/>
        </w:rPr>
        <w:t xml:space="preserve"> anger and revenge measured in F</w:t>
      </w:r>
      <w:r>
        <w:rPr>
          <w:rFonts w:ascii="Times New Roman" w:hAnsi="Times New Roman"/>
          <w:sz w:val="24"/>
        </w:rPr>
        <w:t xml:space="preserve">all 2001 </w:t>
      </w:r>
      <w:r w:rsidR="00D96C1D">
        <w:rPr>
          <w:rFonts w:ascii="Times New Roman" w:hAnsi="Times New Roman"/>
          <w:sz w:val="24"/>
        </w:rPr>
        <w:t>and</w:t>
      </w:r>
      <w:r>
        <w:rPr>
          <w:rFonts w:ascii="Times New Roman" w:hAnsi="Times New Roman"/>
          <w:sz w:val="24"/>
        </w:rPr>
        <w:t xml:space="preserve"> war support measured 17–19 months later offers a fairly conservative test of the effects of anger on war support.  Individuals’</w:t>
      </w:r>
      <w:r w:rsidRPr="009B45A2">
        <w:rPr>
          <w:rFonts w:ascii="Times New Roman" w:hAnsi="Times New Roman"/>
          <w:sz w:val="24"/>
        </w:rPr>
        <w:t xml:space="preserve"> </w:t>
      </w:r>
      <w:r>
        <w:rPr>
          <w:rFonts w:ascii="Times New Roman" w:hAnsi="Times New Roman"/>
          <w:sz w:val="24"/>
        </w:rPr>
        <w:t xml:space="preserve">information and </w:t>
      </w:r>
      <w:r w:rsidRPr="009B45A2">
        <w:rPr>
          <w:rFonts w:ascii="Times New Roman" w:hAnsi="Times New Roman"/>
          <w:sz w:val="24"/>
        </w:rPr>
        <w:t>appraisals</w:t>
      </w:r>
      <w:r>
        <w:rPr>
          <w:rFonts w:ascii="Times New Roman" w:hAnsi="Times New Roman"/>
          <w:sz w:val="24"/>
        </w:rPr>
        <w:t xml:space="preserve"> about the attacks and Iraq are likely to have changed as time passed, varying emotion regulation processes transpired, and</w:t>
      </w:r>
      <w:r w:rsidRPr="009B45A2">
        <w:rPr>
          <w:rFonts w:ascii="Times New Roman" w:hAnsi="Times New Roman"/>
          <w:sz w:val="24"/>
        </w:rPr>
        <w:t xml:space="preserve"> </w:t>
      </w:r>
      <w:r>
        <w:rPr>
          <w:rFonts w:ascii="Times New Roman" w:hAnsi="Times New Roman"/>
          <w:sz w:val="24"/>
        </w:rPr>
        <w:t xml:space="preserve">strong </w:t>
      </w:r>
      <w:r w:rsidRPr="009B45A2">
        <w:rPr>
          <w:rFonts w:ascii="Times New Roman" w:hAnsi="Times New Roman"/>
          <w:sz w:val="24"/>
        </w:rPr>
        <w:t>memories</w:t>
      </w:r>
      <w:r>
        <w:rPr>
          <w:rFonts w:ascii="Times New Roman" w:hAnsi="Times New Roman"/>
          <w:sz w:val="24"/>
        </w:rPr>
        <w:t xml:space="preserve"> receded. These or other intervening influences on war attitudes—such as the Bush Administration’s public campaign for war in fall 2002—would have eroded the attitudinal residues of immediate post-9/11 </w:t>
      </w:r>
      <w:r w:rsidR="00D96C1D">
        <w:rPr>
          <w:rFonts w:ascii="Times New Roman" w:hAnsi="Times New Roman"/>
          <w:sz w:val="24"/>
        </w:rPr>
        <w:t xml:space="preserve">revenge and </w:t>
      </w:r>
      <w:r>
        <w:rPr>
          <w:rFonts w:ascii="Times New Roman" w:hAnsi="Times New Roman"/>
          <w:sz w:val="24"/>
        </w:rPr>
        <w:t>anger.</w:t>
      </w:r>
    </w:p>
    <w:p w14:paraId="65279741" w14:textId="3F1ABCE6" w:rsidR="00E87E25" w:rsidRPr="00D61739" w:rsidRDefault="00E87E25" w:rsidP="00E87E25">
      <w:pPr>
        <w:ind w:firstLine="720"/>
        <w:rPr>
          <w:rFonts w:ascii="Times New Roman" w:eastAsia="MS Mincho" w:hAnsi="Times New Roman"/>
          <w:color w:val="1A1A1A"/>
          <w:sz w:val="24"/>
        </w:rPr>
      </w:pPr>
      <w:r>
        <w:rPr>
          <w:i/>
          <w:sz w:val="24"/>
        </w:rPr>
        <w:lastRenderedPageBreak/>
        <w:t xml:space="preserve">Revenge </w:t>
      </w:r>
      <w:r>
        <w:rPr>
          <w:rFonts w:ascii="Times New Roman" w:hAnsi="Times New Roman"/>
          <w:sz w:val="24"/>
        </w:rPr>
        <w:t>was measured using dichotomous September 2001 items on feeling “</w:t>
      </w:r>
      <w:r w:rsidRPr="00443937">
        <w:rPr>
          <w:rFonts w:ascii="Times New Roman" w:hAnsi="Times New Roman"/>
          <w:sz w:val="24"/>
        </w:rPr>
        <w:t>a need to punish those responsible for the</w:t>
      </w:r>
      <w:r>
        <w:rPr>
          <w:rFonts w:ascii="Times New Roman" w:hAnsi="Times New Roman"/>
          <w:sz w:val="24"/>
        </w:rPr>
        <w:t xml:space="preserve"> recent terrorist attacks,” a “</w:t>
      </w:r>
      <w:r w:rsidRPr="00443937">
        <w:rPr>
          <w:rFonts w:ascii="Times New Roman" w:hAnsi="Times New Roman"/>
          <w:sz w:val="24"/>
        </w:rPr>
        <w:t>need to wipe out those respon</w:t>
      </w:r>
      <w:r>
        <w:rPr>
          <w:rFonts w:ascii="Times New Roman" w:hAnsi="Times New Roman"/>
          <w:sz w:val="24"/>
        </w:rPr>
        <w:t>sible for these attacks,” “</w:t>
      </w:r>
      <w:r w:rsidRPr="00443937">
        <w:rPr>
          <w:rFonts w:ascii="Times New Roman" w:hAnsi="Times New Roman"/>
          <w:sz w:val="24"/>
        </w:rPr>
        <w:t xml:space="preserve">a desire to hurt the people who did this,” and </w:t>
      </w:r>
      <w:r>
        <w:rPr>
          <w:rFonts w:ascii="Times New Roman" w:hAnsi="Times New Roman"/>
          <w:sz w:val="24"/>
        </w:rPr>
        <w:t xml:space="preserve">that </w:t>
      </w:r>
      <w:r w:rsidRPr="00443937">
        <w:rPr>
          <w:rFonts w:ascii="Times New Roman" w:hAnsi="Times New Roman"/>
          <w:sz w:val="24"/>
        </w:rPr>
        <w:t>“war is the only possible response t</w:t>
      </w:r>
      <w:r>
        <w:rPr>
          <w:rFonts w:ascii="Times New Roman" w:hAnsi="Times New Roman"/>
          <w:sz w:val="24"/>
        </w:rPr>
        <w:t xml:space="preserve">o a terrorist attack like this.”  </w:t>
      </w:r>
      <w:r w:rsidRPr="00650C40">
        <w:rPr>
          <w:rFonts w:ascii="Times New Roman" w:hAnsi="Times New Roman"/>
          <w:i/>
          <w:sz w:val="24"/>
        </w:rPr>
        <w:t>Anger</w:t>
      </w:r>
      <w:r>
        <w:rPr>
          <w:rFonts w:ascii="Times New Roman" w:hAnsi="Times New Roman"/>
          <w:sz w:val="24"/>
        </w:rPr>
        <w:t xml:space="preserve"> was measured using November 2001 </w:t>
      </w:r>
      <w:r w:rsidRPr="00443937">
        <w:rPr>
          <w:rFonts w:ascii="Times New Roman" w:hAnsi="Times New Roman"/>
          <w:sz w:val="24"/>
        </w:rPr>
        <w:t xml:space="preserve">items </w:t>
      </w:r>
      <w:r>
        <w:rPr>
          <w:rFonts w:ascii="Times New Roman" w:hAnsi="Times New Roman"/>
          <w:sz w:val="24"/>
        </w:rPr>
        <w:t>on how</w:t>
      </w:r>
      <w:r w:rsidRPr="00443937">
        <w:rPr>
          <w:rFonts w:ascii="Times New Roman" w:hAnsi="Times New Roman"/>
          <w:sz w:val="24"/>
        </w:rPr>
        <w:t xml:space="preserve"> “angry,” “enraged,” “mad,” </w:t>
      </w:r>
      <w:r>
        <w:rPr>
          <w:rFonts w:ascii="Times New Roman" w:hAnsi="Times New Roman"/>
          <w:sz w:val="24"/>
        </w:rPr>
        <w:t>etc.</w:t>
      </w:r>
      <w:r w:rsidRPr="00443937">
        <w:rPr>
          <w:rFonts w:ascii="Times New Roman" w:hAnsi="Times New Roman"/>
          <w:sz w:val="24"/>
        </w:rPr>
        <w:t xml:space="preserve"> </w:t>
      </w:r>
      <w:r>
        <w:rPr>
          <w:rFonts w:ascii="Times New Roman" w:hAnsi="Times New Roman"/>
          <w:sz w:val="24"/>
        </w:rPr>
        <w:t>people felt when reflecting on the attacks.</w:t>
      </w:r>
      <w:r>
        <w:t xml:space="preserve"> </w:t>
      </w:r>
      <w:r>
        <w:rPr>
          <w:rFonts w:ascii="Times New Roman" w:hAnsi="Times New Roman"/>
          <w:sz w:val="24"/>
        </w:rPr>
        <w:t xml:space="preserve"> A confirmatory factor analysis (CFA) of these and other fall 2001 multi-item variables found distinct anger and revenge factors with a correlation of r=0.45.</w:t>
      </w:r>
      <w:r w:rsidRPr="00A87BF2">
        <w:rPr>
          <w:rStyle w:val="FootnoteReference"/>
          <w:rFonts w:ascii="Times New Roman" w:hAnsi="Times New Roman"/>
          <w:sz w:val="24"/>
        </w:rPr>
        <w:footnoteReference w:id="8"/>
      </w:r>
      <w:r>
        <w:rPr>
          <w:rFonts w:ascii="Times New Roman" w:hAnsi="Times New Roman"/>
          <w:sz w:val="24"/>
        </w:rPr>
        <w:t xml:space="preserve">  I thus created </w:t>
      </w:r>
      <w:r w:rsidR="00F71F7A">
        <w:rPr>
          <w:rFonts w:ascii="Times New Roman" w:hAnsi="Times New Roman"/>
          <w:sz w:val="24"/>
        </w:rPr>
        <w:t>two</w:t>
      </w:r>
      <w:r>
        <w:rPr>
          <w:rFonts w:ascii="Times New Roman" w:hAnsi="Times New Roman"/>
          <w:sz w:val="24"/>
        </w:rPr>
        <w:t xml:space="preserve"> additive scales from these items for </w:t>
      </w:r>
      <w:r>
        <w:rPr>
          <w:rFonts w:ascii="Times New Roman" w:hAnsi="Times New Roman"/>
          <w:i/>
          <w:sz w:val="24"/>
        </w:rPr>
        <w:t xml:space="preserve">Anger </w:t>
      </w:r>
      <w:r>
        <w:rPr>
          <w:rFonts w:ascii="Times New Roman" w:hAnsi="Times New Roman"/>
          <w:sz w:val="24"/>
        </w:rPr>
        <w:t xml:space="preserve">and </w:t>
      </w:r>
      <w:r w:rsidR="00F71F7A">
        <w:rPr>
          <w:rFonts w:ascii="Times New Roman" w:hAnsi="Times New Roman"/>
          <w:i/>
          <w:sz w:val="24"/>
        </w:rPr>
        <w:t xml:space="preserve">Revenge, </w:t>
      </w:r>
      <w:r w:rsidR="00B51754">
        <w:rPr>
          <w:rFonts w:ascii="Times New Roman" w:hAnsi="Times New Roman"/>
          <w:sz w:val="24"/>
        </w:rPr>
        <w:t>and</w:t>
      </w:r>
      <w:r w:rsidR="00F71F7A">
        <w:rPr>
          <w:rFonts w:ascii="Times New Roman" w:hAnsi="Times New Roman"/>
          <w:sz w:val="24"/>
        </w:rPr>
        <w:t xml:space="preserve"> recoded </w:t>
      </w:r>
      <w:r w:rsidR="00B51754">
        <w:rPr>
          <w:rFonts w:ascii="Times New Roman" w:hAnsi="Times New Roman"/>
          <w:sz w:val="24"/>
        </w:rPr>
        <w:t xml:space="preserve">each (along with all the other multi-item measures in the study) </w:t>
      </w:r>
      <w:r w:rsidR="00F71F7A">
        <w:rPr>
          <w:rFonts w:ascii="Times New Roman" w:hAnsi="Times New Roman"/>
          <w:sz w:val="24"/>
        </w:rPr>
        <w:t>from 0</w:t>
      </w:r>
      <w:r w:rsidR="00B51754">
        <w:rPr>
          <w:rFonts w:ascii="Times New Roman" w:hAnsi="Times New Roman"/>
          <w:sz w:val="24"/>
        </w:rPr>
        <w:t>–</w:t>
      </w:r>
      <w:r w:rsidR="00F71F7A">
        <w:rPr>
          <w:rFonts w:ascii="Times New Roman" w:hAnsi="Times New Roman"/>
          <w:sz w:val="24"/>
        </w:rPr>
        <w:t>1 to aid interpretation of results</w:t>
      </w:r>
      <w:r w:rsidR="00B51754">
        <w:rPr>
          <w:rFonts w:ascii="Times New Roman" w:hAnsi="Times New Roman"/>
          <w:sz w:val="24"/>
        </w:rPr>
        <w:t>.</w:t>
      </w:r>
      <w:r w:rsidR="00B51754" w:rsidRPr="00443937">
        <w:rPr>
          <w:rStyle w:val="FootnoteReference"/>
          <w:rFonts w:ascii="Times New Roman" w:eastAsia="MS Mincho" w:hAnsi="Times New Roman"/>
          <w:color w:val="1A1A1A"/>
          <w:sz w:val="24"/>
        </w:rPr>
        <w:footnoteReference w:id="9"/>
      </w:r>
      <w:r w:rsidR="00B51754">
        <w:rPr>
          <w:rFonts w:ascii="Times New Roman" w:hAnsi="Times New Roman"/>
          <w:sz w:val="24"/>
        </w:rPr>
        <w:t xml:space="preserve">  I </w:t>
      </w:r>
      <w:r w:rsidR="00F71F7A">
        <w:rPr>
          <w:rFonts w:ascii="Times New Roman" w:hAnsi="Times New Roman"/>
          <w:sz w:val="24"/>
        </w:rPr>
        <w:t>analyze each variable separately</w:t>
      </w:r>
      <w:r>
        <w:rPr>
          <w:rFonts w:ascii="Times New Roman" w:hAnsi="Times New Roman"/>
          <w:sz w:val="24"/>
        </w:rPr>
        <w:t>.</w:t>
      </w:r>
    </w:p>
    <w:p w14:paraId="4DE1A945" w14:textId="07741992" w:rsidR="00E87E25" w:rsidRDefault="00E87E25" w:rsidP="00F71F7A">
      <w:pPr>
        <w:ind w:firstLine="720"/>
        <w:rPr>
          <w:rFonts w:ascii="Times New Roman" w:hAnsi="Times New Roman"/>
          <w:sz w:val="24"/>
        </w:rPr>
      </w:pPr>
      <w:r>
        <w:rPr>
          <w:rFonts w:ascii="Times New Roman" w:hAnsi="Times New Roman"/>
          <w:sz w:val="24"/>
        </w:rPr>
        <w:t>All measures of beliefs about Iraq and war come</w:t>
      </w:r>
      <w:r w:rsidR="00F71F7A">
        <w:rPr>
          <w:rFonts w:ascii="Times New Roman" w:hAnsi="Times New Roman"/>
          <w:sz w:val="24"/>
        </w:rPr>
        <w:t xml:space="preserve"> from the February PIPA survey.  S</w:t>
      </w:r>
      <w:r>
        <w:rPr>
          <w:rFonts w:ascii="Times New Roman" w:hAnsi="Times New Roman"/>
          <w:sz w:val="24"/>
        </w:rPr>
        <w:t xml:space="preserve">upport for the </w:t>
      </w:r>
      <w:r w:rsidRPr="00600580">
        <w:rPr>
          <w:rFonts w:ascii="Times New Roman" w:hAnsi="Times New Roman"/>
          <w:i/>
          <w:sz w:val="24"/>
        </w:rPr>
        <w:t>Iraq Wa</w:t>
      </w:r>
      <w:r>
        <w:rPr>
          <w:rFonts w:ascii="Times New Roman" w:hAnsi="Times New Roman"/>
          <w:i/>
          <w:sz w:val="24"/>
        </w:rPr>
        <w:t>r</w:t>
      </w:r>
      <w:r w:rsidR="00F71F7A">
        <w:rPr>
          <w:rFonts w:ascii="Times New Roman" w:hAnsi="Times New Roman"/>
          <w:i/>
          <w:sz w:val="24"/>
        </w:rPr>
        <w:t xml:space="preserve"> </w:t>
      </w:r>
      <w:r>
        <w:rPr>
          <w:rFonts w:ascii="Times New Roman" w:hAnsi="Times New Roman"/>
          <w:sz w:val="24"/>
        </w:rPr>
        <w:t xml:space="preserve">combines PIPA </w:t>
      </w:r>
      <w:r w:rsidRPr="00600580">
        <w:rPr>
          <w:rFonts w:ascii="Times New Roman" w:hAnsi="Times New Roman"/>
          <w:sz w:val="24"/>
        </w:rPr>
        <w:t>items</w:t>
      </w:r>
      <w:r>
        <w:rPr>
          <w:rFonts w:ascii="Times New Roman" w:hAnsi="Times New Roman"/>
          <w:sz w:val="24"/>
        </w:rPr>
        <w:t xml:space="preserve"> on whether the United States “should not </w:t>
      </w:r>
      <w:proofErr w:type="gramStart"/>
      <w:r>
        <w:rPr>
          <w:rFonts w:ascii="Times New Roman" w:hAnsi="Times New Roman"/>
          <w:sz w:val="24"/>
        </w:rPr>
        <w:t>invade,…</w:t>
      </w:r>
      <w:proofErr w:type="gramEnd"/>
      <w:r>
        <w:rPr>
          <w:rFonts w:ascii="Times New Roman" w:hAnsi="Times New Roman"/>
          <w:sz w:val="24"/>
        </w:rPr>
        <w:t xml:space="preserve">should only invade Iraq with UN approval and the support of its allies, [or]…should invade Iraq even if we have to go it alone;” on whether </w:t>
      </w:r>
      <w:r w:rsidRPr="00324E93">
        <w:rPr>
          <w:rFonts w:ascii="Times New Roman" w:hAnsi="Times New Roman"/>
          <w:sz w:val="24"/>
        </w:rPr>
        <w:t xml:space="preserve">war </w:t>
      </w:r>
      <w:r>
        <w:rPr>
          <w:rFonts w:ascii="Times New Roman" w:hAnsi="Times New Roman"/>
          <w:sz w:val="24"/>
        </w:rPr>
        <w:t xml:space="preserve">should be employed </w:t>
      </w:r>
      <w:r w:rsidRPr="00324E93">
        <w:rPr>
          <w:rFonts w:ascii="Times New Roman" w:hAnsi="Times New Roman"/>
          <w:sz w:val="24"/>
        </w:rPr>
        <w:t>only “as a last resort after having tried in every way to make the inspection process work</w:t>
      </w:r>
      <w:r>
        <w:rPr>
          <w:rFonts w:ascii="Times New Roman" w:hAnsi="Times New Roman"/>
          <w:sz w:val="24"/>
        </w:rPr>
        <w:t>”</w:t>
      </w:r>
      <w:r w:rsidRPr="00324E93">
        <w:rPr>
          <w:rFonts w:ascii="Times New Roman" w:hAnsi="Times New Roman"/>
          <w:sz w:val="24"/>
        </w:rPr>
        <w:t xml:space="preserve"> </w:t>
      </w:r>
      <w:r>
        <w:rPr>
          <w:rFonts w:ascii="Times New Roman" w:hAnsi="Times New Roman"/>
          <w:sz w:val="24"/>
        </w:rPr>
        <w:t xml:space="preserve">or </w:t>
      </w:r>
      <w:r w:rsidRPr="00324E93">
        <w:rPr>
          <w:rFonts w:ascii="Times New Roman" w:hAnsi="Times New Roman"/>
          <w:sz w:val="24"/>
        </w:rPr>
        <w:t>“it is necessary to invade Iraq and remove the Iraqi government;</w:t>
      </w:r>
      <w:r>
        <w:rPr>
          <w:rFonts w:ascii="Times New Roman" w:hAnsi="Times New Roman"/>
          <w:sz w:val="24"/>
        </w:rPr>
        <w:t>” and on invading Iraq despite UN opposition and high expected costs.</w:t>
      </w:r>
    </w:p>
    <w:p w14:paraId="36EB21E6" w14:textId="4087DDFD" w:rsidR="00F71F7A" w:rsidRDefault="00B51754" w:rsidP="00F71F7A">
      <w:pPr>
        <w:ind w:firstLine="720"/>
        <w:rPr>
          <w:rFonts w:ascii="Times New Roman" w:hAnsi="Times New Roman"/>
          <w:sz w:val="24"/>
        </w:rPr>
      </w:pPr>
      <w:r>
        <w:rPr>
          <w:rFonts w:ascii="Times New Roman" w:hAnsi="Times New Roman"/>
          <w:sz w:val="24"/>
        </w:rPr>
        <w:t xml:space="preserve">Table 2 provides an initial set </w:t>
      </w:r>
      <w:r w:rsidR="00DF4787">
        <w:rPr>
          <w:rFonts w:ascii="Times New Roman" w:hAnsi="Times New Roman"/>
          <w:sz w:val="24"/>
        </w:rPr>
        <w:t xml:space="preserve">of </w:t>
      </w:r>
      <w:r>
        <w:rPr>
          <w:rFonts w:ascii="Times New Roman" w:hAnsi="Times New Roman"/>
          <w:sz w:val="24"/>
        </w:rPr>
        <w:t>regressions of</w:t>
      </w:r>
      <w:r w:rsidR="00DF4787">
        <w:rPr>
          <w:rFonts w:ascii="Times New Roman" w:hAnsi="Times New Roman"/>
          <w:sz w:val="24"/>
        </w:rPr>
        <w:t xml:space="preserve"> </w:t>
      </w:r>
      <w:r w:rsidR="00DF4787">
        <w:rPr>
          <w:rFonts w:ascii="Times New Roman" w:hAnsi="Times New Roman"/>
          <w:i/>
          <w:sz w:val="24"/>
        </w:rPr>
        <w:t xml:space="preserve">Iraq </w:t>
      </w:r>
      <w:r w:rsidR="00DF4787" w:rsidRPr="00DF4787">
        <w:rPr>
          <w:rFonts w:ascii="Times New Roman" w:hAnsi="Times New Roman"/>
          <w:i/>
          <w:sz w:val="24"/>
        </w:rPr>
        <w:t>War</w:t>
      </w:r>
      <w:r w:rsidR="00DF4787">
        <w:rPr>
          <w:rFonts w:ascii="Times New Roman" w:hAnsi="Times New Roman"/>
          <w:sz w:val="24"/>
        </w:rPr>
        <w:t xml:space="preserve"> on </w:t>
      </w:r>
      <w:r w:rsidR="00DF4787" w:rsidRPr="00DF4787">
        <w:rPr>
          <w:rFonts w:ascii="Times New Roman" w:hAnsi="Times New Roman"/>
          <w:i/>
          <w:sz w:val="24"/>
        </w:rPr>
        <w:t>Revenge</w:t>
      </w:r>
      <w:r w:rsidR="00DF4787">
        <w:rPr>
          <w:rFonts w:ascii="Times New Roman" w:hAnsi="Times New Roman"/>
          <w:sz w:val="24"/>
        </w:rPr>
        <w:t xml:space="preserve">, and Table 3 provides parallel results for </w:t>
      </w:r>
      <w:r w:rsidR="00DF4787">
        <w:rPr>
          <w:rFonts w:ascii="Times New Roman" w:hAnsi="Times New Roman"/>
          <w:i/>
          <w:sz w:val="24"/>
        </w:rPr>
        <w:t>Anger.</w:t>
      </w:r>
      <w:r w:rsidR="00DF4787">
        <w:rPr>
          <w:rFonts w:ascii="Times New Roman" w:hAnsi="Times New Roman"/>
          <w:sz w:val="24"/>
        </w:rPr>
        <w:t xml:space="preserve"> </w:t>
      </w:r>
      <w:r>
        <w:rPr>
          <w:rFonts w:ascii="Times New Roman" w:hAnsi="Times New Roman"/>
          <w:sz w:val="24"/>
        </w:rPr>
        <w:t xml:space="preserve">All models control </w:t>
      </w:r>
      <w:r w:rsidR="00F71F7A">
        <w:rPr>
          <w:rFonts w:ascii="Times New Roman" w:hAnsi="Times New Roman"/>
          <w:sz w:val="24"/>
        </w:rPr>
        <w:t xml:space="preserve">for region, gender, race, income, education, </w:t>
      </w:r>
      <w:r>
        <w:rPr>
          <w:rFonts w:ascii="Times New Roman" w:hAnsi="Times New Roman"/>
          <w:sz w:val="24"/>
        </w:rPr>
        <w:t>foreign affairs knowledge, political</w:t>
      </w:r>
      <w:r w:rsidR="00A1289C">
        <w:rPr>
          <w:rFonts w:ascii="Times New Roman" w:hAnsi="Times New Roman"/>
          <w:sz w:val="24"/>
        </w:rPr>
        <w:t xml:space="preserve"> ideology</w:t>
      </w:r>
      <w:r w:rsidR="00F71F7A">
        <w:rPr>
          <w:rFonts w:ascii="Times New Roman" w:hAnsi="Times New Roman"/>
          <w:sz w:val="24"/>
        </w:rPr>
        <w:t>, party identification, and immediate post-9/11</w:t>
      </w:r>
      <w:r w:rsidR="00DF4787">
        <w:rPr>
          <w:rFonts w:ascii="Times New Roman" w:hAnsi="Times New Roman"/>
          <w:sz w:val="24"/>
        </w:rPr>
        <w:t xml:space="preserve"> fear. </w:t>
      </w:r>
      <w:r>
        <w:rPr>
          <w:rFonts w:ascii="Times New Roman" w:hAnsi="Times New Roman"/>
          <w:sz w:val="24"/>
        </w:rPr>
        <w:t xml:space="preserve"> Because fear correlates strongly with anger but tends to have opposite effects on </w:t>
      </w:r>
      <w:r>
        <w:rPr>
          <w:rFonts w:ascii="Times New Roman" w:hAnsi="Times New Roman"/>
          <w:sz w:val="24"/>
        </w:rPr>
        <w:lastRenderedPageBreak/>
        <w:t xml:space="preserve">aggressiveness, omitting it generally suppresses estimated anger–aggressiveness associations.  </w:t>
      </w:r>
      <w:r w:rsidR="00E55DB4">
        <w:rPr>
          <w:rFonts w:ascii="Times New Roman" w:hAnsi="Times New Roman"/>
          <w:sz w:val="24"/>
        </w:rPr>
        <w:t>Most research on discrete emotions c</w:t>
      </w:r>
      <w:r w:rsidR="00D96C1D">
        <w:rPr>
          <w:rFonts w:ascii="Times New Roman" w:hAnsi="Times New Roman"/>
          <w:sz w:val="24"/>
        </w:rPr>
        <w:t xml:space="preserve">ontrols for non-focal emotions </w:t>
      </w:r>
      <w:r w:rsidR="00E55DB4">
        <w:rPr>
          <w:rFonts w:ascii="Times New Roman" w:hAnsi="Times New Roman"/>
          <w:sz w:val="24"/>
        </w:rPr>
        <w:t xml:space="preserve">because </w:t>
      </w:r>
      <w:r w:rsidR="00D96C1D">
        <w:rPr>
          <w:rFonts w:ascii="Times New Roman" w:hAnsi="Times New Roman"/>
          <w:sz w:val="24"/>
        </w:rPr>
        <w:t>they tend</w:t>
      </w:r>
      <w:r w:rsidR="00E55DB4">
        <w:rPr>
          <w:rFonts w:ascii="Times New Roman" w:hAnsi="Times New Roman"/>
          <w:sz w:val="24"/>
        </w:rPr>
        <w:t xml:space="preserve"> to </w:t>
      </w:r>
      <w:r w:rsidR="00D96C1D">
        <w:rPr>
          <w:rFonts w:ascii="Times New Roman" w:hAnsi="Times New Roman"/>
          <w:sz w:val="24"/>
        </w:rPr>
        <w:t>inter-</w:t>
      </w:r>
      <w:r w:rsidR="00E55DB4">
        <w:rPr>
          <w:rFonts w:ascii="Times New Roman" w:hAnsi="Times New Roman"/>
          <w:sz w:val="24"/>
        </w:rPr>
        <w:t>correlate positively</w:t>
      </w:r>
      <w:r w:rsidR="00D96C1D">
        <w:rPr>
          <w:rFonts w:ascii="Times New Roman" w:hAnsi="Times New Roman"/>
          <w:sz w:val="24"/>
        </w:rPr>
        <w:t>,</w:t>
      </w:r>
      <w:r w:rsidR="00E55DB4">
        <w:rPr>
          <w:rFonts w:ascii="Times New Roman" w:hAnsi="Times New Roman"/>
          <w:sz w:val="24"/>
        </w:rPr>
        <w:t xml:space="preserve"> reflecting the strength of an individual’s overall emotional response, despite having different and </w:t>
      </w:r>
      <w:r>
        <w:rPr>
          <w:rFonts w:ascii="Times New Roman" w:hAnsi="Times New Roman"/>
          <w:sz w:val="24"/>
        </w:rPr>
        <w:t xml:space="preserve">often opposite </w:t>
      </w:r>
      <w:r w:rsidR="00E55DB4">
        <w:rPr>
          <w:rFonts w:ascii="Times New Roman" w:hAnsi="Times New Roman"/>
          <w:sz w:val="24"/>
        </w:rPr>
        <w:t xml:space="preserve">effects on attitudes. </w:t>
      </w:r>
      <w:r>
        <w:rPr>
          <w:rFonts w:ascii="Times New Roman" w:hAnsi="Times New Roman"/>
          <w:sz w:val="24"/>
        </w:rPr>
        <w:t xml:space="preserve"> </w:t>
      </w:r>
      <w:r>
        <w:rPr>
          <w:rFonts w:ascii="Times New Roman" w:hAnsi="Times New Roman"/>
          <w:i/>
          <w:sz w:val="24"/>
        </w:rPr>
        <w:t>Fear</w:t>
      </w:r>
      <w:r>
        <w:rPr>
          <w:rFonts w:ascii="Times New Roman" w:hAnsi="Times New Roman"/>
          <w:sz w:val="24"/>
        </w:rPr>
        <w:t xml:space="preserve"> is</w:t>
      </w:r>
      <w:r w:rsidR="00936084">
        <w:rPr>
          <w:rFonts w:ascii="Times New Roman" w:hAnsi="Times New Roman"/>
          <w:sz w:val="24"/>
        </w:rPr>
        <w:t xml:space="preserve"> an additive scale of </w:t>
      </w:r>
      <w:r w:rsidR="00DF4787">
        <w:rPr>
          <w:rFonts w:ascii="Times New Roman" w:hAnsi="Times New Roman"/>
          <w:sz w:val="24"/>
        </w:rPr>
        <w:t>November 2001 items</w:t>
      </w:r>
      <w:r w:rsidR="00936084">
        <w:rPr>
          <w:rFonts w:ascii="Times New Roman" w:hAnsi="Times New Roman"/>
          <w:sz w:val="24"/>
        </w:rPr>
        <w:t>, intermingled in the same series as the anger items,</w:t>
      </w:r>
      <w:r w:rsidR="00DF4787">
        <w:rPr>
          <w:rFonts w:ascii="Times New Roman" w:hAnsi="Times New Roman"/>
          <w:sz w:val="24"/>
        </w:rPr>
        <w:t xml:space="preserve"> asking how “frightened,” “fearful,” etc., people felt when reflecting on the attacks</w:t>
      </w:r>
      <w:r w:rsidR="00936084">
        <w:rPr>
          <w:rFonts w:ascii="Times New Roman" w:hAnsi="Times New Roman"/>
          <w:sz w:val="24"/>
        </w:rPr>
        <w:t>.</w:t>
      </w:r>
    </w:p>
    <w:p w14:paraId="7782A287" w14:textId="07DF9D30" w:rsidR="00346316" w:rsidRDefault="00346316" w:rsidP="00346316">
      <w:pPr>
        <w:jc w:val="center"/>
        <w:rPr>
          <w:rFonts w:ascii="Times New Roman" w:hAnsi="Times New Roman"/>
          <w:sz w:val="24"/>
        </w:rPr>
      </w:pPr>
      <w:r>
        <w:rPr>
          <w:rFonts w:ascii="Times New Roman" w:eastAsia="MS Mincho" w:hAnsi="Times New Roman"/>
          <w:sz w:val="24"/>
        </w:rPr>
        <w:t>[TABLE 2 ABOUT HERE]</w:t>
      </w:r>
    </w:p>
    <w:p w14:paraId="5B7758FF" w14:textId="1436C8F7" w:rsidR="00B51754" w:rsidRDefault="00B51754" w:rsidP="00F71F7A">
      <w:pPr>
        <w:ind w:firstLine="720"/>
        <w:rPr>
          <w:rFonts w:ascii="Times New Roman" w:hAnsi="Times New Roman"/>
          <w:sz w:val="24"/>
        </w:rPr>
      </w:pPr>
      <w:r>
        <w:rPr>
          <w:rFonts w:ascii="Times New Roman" w:hAnsi="Times New Roman"/>
          <w:sz w:val="24"/>
        </w:rPr>
        <w:t xml:space="preserve">As can be seen in Model </w:t>
      </w:r>
      <w:r w:rsidR="00346316">
        <w:rPr>
          <w:rFonts w:ascii="Times New Roman" w:hAnsi="Times New Roman"/>
          <w:sz w:val="24"/>
        </w:rPr>
        <w:t>2.1</w:t>
      </w:r>
      <w:r>
        <w:rPr>
          <w:rFonts w:ascii="Times New Roman" w:hAnsi="Times New Roman"/>
          <w:sz w:val="24"/>
        </w:rPr>
        <w:t xml:space="preserve"> of </w:t>
      </w:r>
      <w:r w:rsidR="00346316">
        <w:rPr>
          <w:rFonts w:ascii="Times New Roman" w:hAnsi="Times New Roman"/>
          <w:sz w:val="24"/>
        </w:rPr>
        <w:t>Table 2</w:t>
      </w:r>
      <w:r>
        <w:rPr>
          <w:rFonts w:ascii="Times New Roman" w:hAnsi="Times New Roman"/>
          <w:sz w:val="24"/>
        </w:rPr>
        <w:t xml:space="preserve">, </w:t>
      </w:r>
      <w:r>
        <w:rPr>
          <w:rFonts w:ascii="Times New Roman" w:hAnsi="Times New Roman"/>
          <w:i/>
          <w:sz w:val="24"/>
        </w:rPr>
        <w:t xml:space="preserve">Revenge </w:t>
      </w:r>
      <w:r>
        <w:rPr>
          <w:rFonts w:ascii="Times New Roman" w:hAnsi="Times New Roman"/>
          <w:sz w:val="24"/>
        </w:rPr>
        <w:t xml:space="preserve">measured in September 2001 strongly predicts support for war in February 2003 in the multiply-imputed dataset. The results for are fairly similar when estimating the same model for just the respondents </w:t>
      </w:r>
      <w:r w:rsidR="00D96C1D">
        <w:rPr>
          <w:rFonts w:ascii="Times New Roman" w:hAnsi="Times New Roman"/>
          <w:sz w:val="24"/>
        </w:rPr>
        <w:t xml:space="preserve">with relatively little missing data, i.e., those </w:t>
      </w:r>
      <w:r>
        <w:rPr>
          <w:rFonts w:ascii="Times New Roman" w:hAnsi="Times New Roman"/>
          <w:sz w:val="24"/>
        </w:rPr>
        <w:t xml:space="preserve">who completed both the September 2001 and February 2003 surveys, as shown in Model </w:t>
      </w:r>
      <w:r w:rsidR="00346316">
        <w:rPr>
          <w:rFonts w:ascii="Times New Roman" w:hAnsi="Times New Roman"/>
          <w:sz w:val="24"/>
        </w:rPr>
        <w:t>2</w:t>
      </w:r>
      <w:r w:rsidR="00D96C1D">
        <w:rPr>
          <w:rFonts w:ascii="Times New Roman" w:hAnsi="Times New Roman"/>
          <w:sz w:val="24"/>
        </w:rPr>
        <w:t>.2</w:t>
      </w:r>
      <w:r>
        <w:rPr>
          <w:rFonts w:ascii="Times New Roman" w:hAnsi="Times New Roman"/>
          <w:sz w:val="24"/>
        </w:rPr>
        <w:t xml:space="preserve">. </w:t>
      </w:r>
      <w:r w:rsidR="00A519A0">
        <w:rPr>
          <w:rFonts w:ascii="Times New Roman" w:hAnsi="Times New Roman"/>
          <w:color w:val="000000"/>
          <w:sz w:val="24"/>
        </w:rPr>
        <w:t xml:space="preserve"> </w:t>
      </w:r>
      <w:r w:rsidR="00A906F8">
        <w:rPr>
          <w:rFonts w:ascii="Times New Roman" w:hAnsi="Times New Roman"/>
          <w:color w:val="000000"/>
          <w:sz w:val="24"/>
        </w:rPr>
        <w:t>F</w:t>
      </w:r>
      <w:r w:rsidR="00D96C1D">
        <w:rPr>
          <w:rFonts w:ascii="Times New Roman" w:hAnsi="Times New Roman"/>
          <w:color w:val="000000"/>
          <w:sz w:val="24"/>
        </w:rPr>
        <w:t>ear of terrorism in November 2001 was a negative predictor of February 2003 support for war against Iraq.</w:t>
      </w:r>
    </w:p>
    <w:p w14:paraId="3CF77E7A" w14:textId="14C85638" w:rsidR="00B51754" w:rsidRDefault="00B51754" w:rsidP="00050397">
      <w:pPr>
        <w:ind w:firstLine="720"/>
        <w:rPr>
          <w:rFonts w:ascii="Times New Roman" w:hAnsi="Times New Roman"/>
          <w:sz w:val="24"/>
        </w:rPr>
      </w:pPr>
      <w:r>
        <w:rPr>
          <w:rFonts w:ascii="Times New Roman" w:hAnsi="Times New Roman"/>
          <w:sz w:val="24"/>
        </w:rPr>
        <w:t xml:space="preserve">Model </w:t>
      </w:r>
      <w:r w:rsidR="00346316">
        <w:rPr>
          <w:rFonts w:ascii="Times New Roman" w:hAnsi="Times New Roman"/>
          <w:sz w:val="24"/>
        </w:rPr>
        <w:t>2</w:t>
      </w:r>
      <w:r>
        <w:rPr>
          <w:rFonts w:ascii="Times New Roman" w:hAnsi="Times New Roman"/>
          <w:sz w:val="24"/>
        </w:rPr>
        <w:t xml:space="preserve">.3 adds additional controls to test whether the estimated effect of anger is a byproduct of perceptions of U.S. strength and judgments about the material costs of war. </w:t>
      </w:r>
      <w:r w:rsidR="00050397">
        <w:rPr>
          <w:rFonts w:ascii="Times New Roman" w:hAnsi="Times New Roman"/>
          <w:sz w:val="24"/>
        </w:rPr>
        <w:t>Confidence in the U.S. ability to defeat terrorism is measured by</w:t>
      </w:r>
      <w:r>
        <w:rPr>
          <w:rFonts w:ascii="Times New Roman" w:hAnsi="Times New Roman"/>
          <w:sz w:val="24"/>
        </w:rPr>
        <w:t xml:space="preserve"> November 2001 </w:t>
      </w:r>
      <w:r w:rsidRPr="00443937">
        <w:rPr>
          <w:rFonts w:ascii="Times New Roman" w:hAnsi="Times New Roman"/>
          <w:sz w:val="24"/>
        </w:rPr>
        <w:t xml:space="preserve">items </w:t>
      </w:r>
      <w:r>
        <w:rPr>
          <w:rFonts w:ascii="Times New Roman" w:hAnsi="Times New Roman"/>
          <w:sz w:val="24"/>
        </w:rPr>
        <w:t>on the likelihood that</w:t>
      </w:r>
      <w:r w:rsidRPr="00443937">
        <w:rPr>
          <w:rFonts w:ascii="Times New Roman" w:hAnsi="Times New Roman"/>
          <w:sz w:val="24"/>
        </w:rPr>
        <w:t xml:space="preserve"> </w:t>
      </w:r>
      <w:r w:rsidRPr="00443937">
        <w:rPr>
          <w:rFonts w:ascii="Times New Roman" w:eastAsia="MS Mincho" w:hAnsi="Times New Roman"/>
          <w:sz w:val="24"/>
        </w:rPr>
        <w:t xml:space="preserve">the United States “will be successful in the war against terrorism,” “will be ready…if the terrorists retaliate,” </w:t>
      </w:r>
      <w:r w:rsidRPr="00443937">
        <w:rPr>
          <w:rFonts w:ascii="Times New Roman" w:hAnsi="Times New Roman"/>
          <w:sz w:val="24"/>
        </w:rPr>
        <w:t>and “</w:t>
      </w:r>
      <w:r w:rsidRPr="00443937">
        <w:rPr>
          <w:rFonts w:ascii="Times New Roman" w:eastAsia="MS Mincho" w:hAnsi="Times New Roman"/>
          <w:sz w:val="24"/>
        </w:rPr>
        <w:t>will be able to predict future attack</w:t>
      </w:r>
      <w:r w:rsidR="00050397">
        <w:rPr>
          <w:rFonts w:ascii="Times New Roman" w:eastAsia="MS Mincho" w:hAnsi="Times New Roman"/>
          <w:sz w:val="24"/>
        </w:rPr>
        <w:t>s</w:t>
      </w:r>
      <w:r w:rsidRPr="00443937">
        <w:rPr>
          <w:rFonts w:ascii="Times New Roman" w:eastAsia="MS Mincho" w:hAnsi="Times New Roman"/>
          <w:sz w:val="24"/>
        </w:rPr>
        <w:t>”</w:t>
      </w:r>
      <w:r w:rsidR="00050397">
        <w:rPr>
          <w:rFonts w:ascii="Times New Roman" w:eastAsia="MS Mincho" w:hAnsi="Times New Roman"/>
          <w:sz w:val="24"/>
        </w:rPr>
        <w:t xml:space="preserve"> (</w:t>
      </w:r>
      <w:r w:rsidR="00050397" w:rsidRPr="00050397">
        <w:rPr>
          <w:rFonts w:ascii="Times New Roman" w:hAnsi="Times New Roman"/>
          <w:i/>
          <w:sz w:val="24"/>
        </w:rPr>
        <w:t>Confidence</w:t>
      </w:r>
      <w:r w:rsidR="00050397">
        <w:rPr>
          <w:rFonts w:ascii="Times New Roman" w:hAnsi="Times New Roman"/>
          <w:sz w:val="24"/>
        </w:rPr>
        <w:t>).</w:t>
      </w:r>
      <w:r>
        <w:rPr>
          <w:rFonts w:ascii="Times New Roman" w:eastAsia="MS Mincho" w:hAnsi="Times New Roman"/>
          <w:sz w:val="24"/>
        </w:rPr>
        <w:t xml:space="preserve">  Single February 2003 </w:t>
      </w:r>
      <w:r>
        <w:rPr>
          <w:rFonts w:ascii="Times New Roman" w:hAnsi="Times New Roman"/>
          <w:sz w:val="24"/>
        </w:rPr>
        <w:t>questions assessed</w:t>
      </w:r>
      <w:r w:rsidRPr="00600580">
        <w:rPr>
          <w:rFonts w:ascii="Times New Roman" w:hAnsi="Times New Roman"/>
          <w:sz w:val="24"/>
        </w:rPr>
        <w:t xml:space="preserve"> </w:t>
      </w:r>
      <w:r>
        <w:rPr>
          <w:rFonts w:ascii="Times New Roman" w:hAnsi="Times New Roman"/>
          <w:color w:val="000000"/>
          <w:sz w:val="24"/>
        </w:rPr>
        <w:t xml:space="preserve">the </w:t>
      </w:r>
      <w:r w:rsidRPr="00600580">
        <w:rPr>
          <w:rFonts w:ascii="Times New Roman" w:hAnsi="Times New Roman"/>
          <w:color w:val="000000"/>
          <w:sz w:val="24"/>
        </w:rPr>
        <w:t>number of expected U.S. casualties</w:t>
      </w:r>
      <w:r>
        <w:rPr>
          <w:rFonts w:ascii="Times New Roman" w:hAnsi="Times New Roman"/>
          <w:color w:val="000000"/>
          <w:sz w:val="24"/>
        </w:rPr>
        <w:t xml:space="preserve"> from war (</w:t>
      </w:r>
      <w:r>
        <w:rPr>
          <w:rFonts w:ascii="Times New Roman" w:hAnsi="Times New Roman"/>
          <w:i/>
          <w:color w:val="000000"/>
          <w:sz w:val="24"/>
        </w:rPr>
        <w:t>Casualties</w:t>
      </w:r>
      <w:r>
        <w:rPr>
          <w:rFonts w:ascii="Times New Roman" w:hAnsi="Times New Roman"/>
          <w:color w:val="000000"/>
          <w:sz w:val="24"/>
        </w:rPr>
        <w:t>)</w:t>
      </w:r>
      <w:r w:rsidRPr="00600580">
        <w:rPr>
          <w:rFonts w:ascii="Times New Roman" w:hAnsi="Times New Roman"/>
          <w:color w:val="000000"/>
          <w:sz w:val="24"/>
        </w:rPr>
        <w:t xml:space="preserve">, </w:t>
      </w:r>
      <w:r>
        <w:rPr>
          <w:rFonts w:ascii="Times New Roman" w:hAnsi="Times New Roman"/>
          <w:color w:val="000000"/>
          <w:sz w:val="24"/>
        </w:rPr>
        <w:t xml:space="preserve">the </w:t>
      </w:r>
      <w:r w:rsidRPr="00600580">
        <w:rPr>
          <w:rFonts w:ascii="Times New Roman" w:hAnsi="Times New Roman"/>
          <w:sz w:val="24"/>
        </w:rPr>
        <w:t>U.S. ability to defeat Iraq and North Korea simultaneously</w:t>
      </w:r>
      <w:r>
        <w:rPr>
          <w:rFonts w:ascii="Times New Roman" w:hAnsi="Times New Roman"/>
          <w:sz w:val="24"/>
        </w:rPr>
        <w:t xml:space="preserve"> (</w:t>
      </w:r>
      <w:r>
        <w:rPr>
          <w:rFonts w:ascii="Times New Roman" w:hAnsi="Times New Roman"/>
          <w:i/>
          <w:sz w:val="24"/>
        </w:rPr>
        <w:t>Prowess</w:t>
      </w:r>
      <w:r>
        <w:rPr>
          <w:rFonts w:ascii="Times New Roman" w:hAnsi="Times New Roman"/>
          <w:sz w:val="24"/>
        </w:rPr>
        <w:t xml:space="preserve">), and </w:t>
      </w:r>
      <w:r w:rsidRPr="00600580">
        <w:rPr>
          <w:rFonts w:ascii="Times New Roman" w:hAnsi="Times New Roman"/>
          <w:sz w:val="24"/>
        </w:rPr>
        <w:t xml:space="preserve">the </w:t>
      </w:r>
      <w:r w:rsidRPr="00600580">
        <w:rPr>
          <w:rFonts w:ascii="Times New Roman" w:hAnsi="Times New Roman"/>
          <w:color w:val="000000"/>
          <w:sz w:val="24"/>
        </w:rPr>
        <w:t>likelihood</w:t>
      </w:r>
      <w:r w:rsidRPr="00600580">
        <w:rPr>
          <w:rFonts w:ascii="Times New Roman" w:hAnsi="Times New Roman"/>
          <w:sz w:val="24"/>
        </w:rPr>
        <w:t xml:space="preserve"> </w:t>
      </w:r>
      <w:r>
        <w:rPr>
          <w:rFonts w:ascii="Times New Roman" w:hAnsi="Times New Roman"/>
          <w:sz w:val="24"/>
        </w:rPr>
        <w:t>of “a major terrorist attack against the US as a form of revenge” for invading Iraq (</w:t>
      </w:r>
      <w:r w:rsidRPr="00FD76FB">
        <w:rPr>
          <w:rFonts w:ascii="Times New Roman" w:hAnsi="Times New Roman"/>
          <w:i/>
          <w:sz w:val="24"/>
        </w:rPr>
        <w:t>Blowback</w:t>
      </w:r>
      <w:r>
        <w:rPr>
          <w:rFonts w:ascii="Times New Roman" w:hAnsi="Times New Roman"/>
          <w:sz w:val="24"/>
        </w:rPr>
        <w:t>)</w:t>
      </w:r>
      <w:r>
        <w:rPr>
          <w:rFonts w:ascii="Times New Roman" w:hAnsi="Times New Roman"/>
          <w:color w:val="000000"/>
          <w:sz w:val="24"/>
        </w:rPr>
        <w:t xml:space="preserve">. </w:t>
      </w:r>
      <w:r>
        <w:rPr>
          <w:rFonts w:ascii="Times New Roman" w:hAnsi="Times New Roman"/>
          <w:sz w:val="24"/>
        </w:rPr>
        <w:t xml:space="preserve">Another February question, on whether </w:t>
      </w:r>
      <w:r w:rsidRPr="00600580">
        <w:rPr>
          <w:rFonts w:ascii="Times New Roman" w:hAnsi="Times New Roman"/>
          <w:sz w:val="24"/>
        </w:rPr>
        <w:t xml:space="preserve">the United States should attack </w:t>
      </w:r>
      <w:r w:rsidRPr="00600580">
        <w:rPr>
          <w:rFonts w:ascii="Times New Roman" w:hAnsi="Times New Roman"/>
          <w:color w:val="000000"/>
          <w:sz w:val="24"/>
        </w:rPr>
        <w:t xml:space="preserve">North Korea </w:t>
      </w:r>
      <w:r>
        <w:rPr>
          <w:rFonts w:ascii="Times New Roman" w:hAnsi="Times New Roman"/>
          <w:color w:val="000000"/>
          <w:sz w:val="24"/>
        </w:rPr>
        <w:t>if it tries</w:t>
      </w:r>
      <w:r w:rsidRPr="00600580">
        <w:rPr>
          <w:rFonts w:ascii="Times New Roman" w:hAnsi="Times New Roman"/>
          <w:color w:val="000000"/>
          <w:sz w:val="24"/>
        </w:rPr>
        <w:t xml:space="preserve"> to </w:t>
      </w:r>
      <w:r w:rsidR="003E66A1">
        <w:rPr>
          <w:rFonts w:ascii="Times New Roman" w:hAnsi="Times New Roman"/>
          <w:color w:val="000000"/>
          <w:sz w:val="24"/>
        </w:rPr>
        <w:t>acquire</w:t>
      </w:r>
      <w:r w:rsidRPr="00600580">
        <w:rPr>
          <w:rFonts w:ascii="Times New Roman" w:hAnsi="Times New Roman"/>
          <w:color w:val="000000"/>
          <w:sz w:val="24"/>
        </w:rPr>
        <w:t xml:space="preserve"> WMDs</w:t>
      </w:r>
      <w:r>
        <w:rPr>
          <w:rFonts w:ascii="Times New Roman" w:hAnsi="Times New Roman"/>
          <w:color w:val="000000"/>
          <w:sz w:val="24"/>
        </w:rPr>
        <w:t xml:space="preserve"> (</w:t>
      </w:r>
      <w:r>
        <w:rPr>
          <w:rFonts w:ascii="Times New Roman" w:hAnsi="Times New Roman"/>
          <w:i/>
          <w:color w:val="000000"/>
          <w:sz w:val="24"/>
        </w:rPr>
        <w:t>NK War</w:t>
      </w:r>
      <w:r w:rsidR="00050397">
        <w:rPr>
          <w:rFonts w:ascii="Times New Roman" w:hAnsi="Times New Roman"/>
          <w:color w:val="000000"/>
          <w:sz w:val="24"/>
        </w:rPr>
        <w:t>), if necessary alone (</w:t>
      </w:r>
      <w:r w:rsidR="00050397" w:rsidRPr="00050397">
        <w:rPr>
          <w:rFonts w:ascii="Times New Roman" w:hAnsi="Times New Roman"/>
          <w:i/>
          <w:color w:val="000000"/>
          <w:sz w:val="24"/>
        </w:rPr>
        <w:t>NK war alone</w:t>
      </w:r>
      <w:r w:rsidR="00050397">
        <w:rPr>
          <w:rFonts w:ascii="Times New Roman" w:hAnsi="Times New Roman"/>
          <w:color w:val="000000"/>
          <w:sz w:val="24"/>
        </w:rPr>
        <w:t>)</w:t>
      </w:r>
      <w:r w:rsidR="00A906F8">
        <w:rPr>
          <w:rFonts w:ascii="Times New Roman" w:hAnsi="Times New Roman"/>
          <w:color w:val="000000"/>
          <w:sz w:val="24"/>
        </w:rPr>
        <w:t>,</w:t>
      </w:r>
      <w:r w:rsidR="00050397">
        <w:rPr>
          <w:rFonts w:ascii="Times New Roman" w:hAnsi="Times New Roman"/>
          <w:color w:val="000000"/>
          <w:sz w:val="24"/>
        </w:rPr>
        <w:t xml:space="preserve"> </w:t>
      </w:r>
      <w:r>
        <w:rPr>
          <w:rFonts w:ascii="Times New Roman" w:hAnsi="Times New Roman"/>
          <w:color w:val="000000"/>
          <w:sz w:val="24"/>
        </w:rPr>
        <w:t xml:space="preserve">reflects the </w:t>
      </w:r>
      <w:r w:rsidR="003E66A1">
        <w:rPr>
          <w:rFonts w:ascii="Times New Roman" w:hAnsi="Times New Roman"/>
          <w:color w:val="000000"/>
          <w:sz w:val="24"/>
        </w:rPr>
        <w:t xml:space="preserve">same </w:t>
      </w:r>
      <w:r>
        <w:rPr>
          <w:rFonts w:ascii="Times New Roman" w:hAnsi="Times New Roman"/>
          <w:color w:val="000000"/>
          <w:sz w:val="24"/>
        </w:rPr>
        <w:lastRenderedPageBreak/>
        <w:t xml:space="preserve">preventive war incentive for war that the Bush administration stressed in its arguments for invading Iraq. </w:t>
      </w:r>
      <w:r>
        <w:rPr>
          <w:rFonts w:ascii="Times New Roman" w:hAnsi="Times New Roman"/>
          <w:sz w:val="24"/>
        </w:rPr>
        <w:t xml:space="preserve"> </w:t>
      </w:r>
      <w:r w:rsidR="008F5AF2">
        <w:rPr>
          <w:rFonts w:ascii="Times New Roman" w:hAnsi="Times New Roman"/>
          <w:sz w:val="24"/>
        </w:rPr>
        <w:t xml:space="preserve">Although several of these variables are significant predictors of war support, they </w:t>
      </w:r>
      <w:r w:rsidR="003E66A1">
        <w:rPr>
          <w:rFonts w:ascii="Times New Roman" w:hAnsi="Times New Roman"/>
          <w:sz w:val="24"/>
        </w:rPr>
        <w:t xml:space="preserve">do not alter </w:t>
      </w:r>
      <w:r w:rsidR="003E66A1">
        <w:rPr>
          <w:rFonts w:ascii="Times New Roman" w:hAnsi="Times New Roman"/>
          <w:i/>
          <w:sz w:val="24"/>
        </w:rPr>
        <w:t>Revenge’s</w:t>
      </w:r>
      <w:r w:rsidR="009A6EC2">
        <w:rPr>
          <w:rFonts w:ascii="Times New Roman" w:hAnsi="Times New Roman"/>
          <w:sz w:val="24"/>
        </w:rPr>
        <w:t xml:space="preserve"> estimated effect</w:t>
      </w:r>
      <w:r w:rsidR="003E66A1">
        <w:rPr>
          <w:rFonts w:ascii="Times New Roman" w:hAnsi="Times New Roman"/>
          <w:sz w:val="24"/>
        </w:rPr>
        <w:t xml:space="preserve"> on </w:t>
      </w:r>
      <w:r w:rsidR="003E66A1" w:rsidRPr="009A6EC2">
        <w:rPr>
          <w:rFonts w:ascii="Times New Roman" w:hAnsi="Times New Roman"/>
          <w:i/>
          <w:sz w:val="24"/>
        </w:rPr>
        <w:t>Iraq War</w:t>
      </w:r>
      <w:r w:rsidR="003E66A1">
        <w:rPr>
          <w:rFonts w:ascii="Times New Roman" w:hAnsi="Times New Roman"/>
          <w:sz w:val="24"/>
        </w:rPr>
        <w:t xml:space="preserve">. </w:t>
      </w:r>
    </w:p>
    <w:p w14:paraId="31248D51" w14:textId="26248F18" w:rsidR="009A6EC2" w:rsidRDefault="009A6EC2" w:rsidP="00050397">
      <w:pPr>
        <w:ind w:firstLine="720"/>
        <w:rPr>
          <w:rFonts w:ascii="Times New Roman" w:hAnsi="Times New Roman"/>
          <w:sz w:val="24"/>
        </w:rPr>
      </w:pPr>
      <w:r>
        <w:rPr>
          <w:rFonts w:ascii="Times New Roman" w:hAnsi="Times New Roman"/>
          <w:sz w:val="24"/>
        </w:rPr>
        <w:t xml:space="preserve">Table </w:t>
      </w:r>
      <w:r w:rsidR="00346316">
        <w:rPr>
          <w:rFonts w:ascii="Times New Roman" w:hAnsi="Times New Roman"/>
          <w:sz w:val="24"/>
        </w:rPr>
        <w:t>3</w:t>
      </w:r>
      <w:r>
        <w:rPr>
          <w:rFonts w:ascii="Times New Roman" w:hAnsi="Times New Roman"/>
          <w:sz w:val="24"/>
        </w:rPr>
        <w:t xml:space="preserve"> reports the results of the same set of models for </w:t>
      </w:r>
      <w:r>
        <w:rPr>
          <w:rFonts w:ascii="Times New Roman" w:hAnsi="Times New Roman"/>
          <w:i/>
          <w:sz w:val="24"/>
        </w:rPr>
        <w:t xml:space="preserve">Anger, </w:t>
      </w:r>
      <w:r>
        <w:rPr>
          <w:rFonts w:ascii="Times New Roman" w:hAnsi="Times New Roman"/>
          <w:sz w:val="24"/>
        </w:rPr>
        <w:t xml:space="preserve">which are very similar to those for </w:t>
      </w:r>
      <w:r w:rsidR="00A519A0">
        <w:rPr>
          <w:rFonts w:ascii="Times New Roman" w:hAnsi="Times New Roman"/>
          <w:i/>
          <w:sz w:val="24"/>
        </w:rPr>
        <w:t xml:space="preserve">Revenge. </w:t>
      </w:r>
      <w:r>
        <w:rPr>
          <w:rFonts w:ascii="Times New Roman" w:hAnsi="Times New Roman"/>
          <w:sz w:val="24"/>
        </w:rPr>
        <w:t>Taken together, these show that Fall 2001 desires for revenge and anger strongly predicted support for invading Iraq almost a year and a half later, and that these associations were not spurious byproducts of standard demographics, political ideology or partisanship, perceptions of national strength</w:t>
      </w:r>
      <w:r w:rsidR="00A04CC3">
        <w:rPr>
          <w:rFonts w:ascii="Times New Roman" w:hAnsi="Times New Roman"/>
          <w:sz w:val="24"/>
        </w:rPr>
        <w:t xml:space="preserve"> vis-à-vis terrorism and rogue states, including expected U.S. casualties and terrorist blowback from war</w:t>
      </w:r>
      <w:r>
        <w:rPr>
          <w:rFonts w:ascii="Times New Roman" w:hAnsi="Times New Roman"/>
          <w:sz w:val="24"/>
        </w:rPr>
        <w:t xml:space="preserve">. </w:t>
      </w:r>
    </w:p>
    <w:p w14:paraId="2F9DD72F" w14:textId="4579F2C8" w:rsidR="00876FE3" w:rsidRDefault="00876FE3" w:rsidP="00876FE3">
      <w:pPr>
        <w:jc w:val="center"/>
        <w:rPr>
          <w:rFonts w:ascii="Times New Roman" w:hAnsi="Times New Roman"/>
          <w:sz w:val="24"/>
        </w:rPr>
      </w:pPr>
      <w:r>
        <w:rPr>
          <w:rFonts w:ascii="Times New Roman" w:eastAsia="MS Mincho" w:hAnsi="Times New Roman"/>
          <w:sz w:val="24"/>
        </w:rPr>
        <w:t xml:space="preserve">[TABLE </w:t>
      </w:r>
      <w:r w:rsidR="00346316">
        <w:rPr>
          <w:rFonts w:ascii="Times New Roman" w:eastAsia="MS Mincho" w:hAnsi="Times New Roman"/>
          <w:sz w:val="24"/>
        </w:rPr>
        <w:t>3</w:t>
      </w:r>
      <w:r>
        <w:rPr>
          <w:rFonts w:ascii="Times New Roman" w:eastAsia="MS Mincho" w:hAnsi="Times New Roman"/>
          <w:sz w:val="24"/>
        </w:rPr>
        <w:t xml:space="preserve"> ABOUT HERE]</w:t>
      </w:r>
    </w:p>
    <w:p w14:paraId="299180D4" w14:textId="39048A9D" w:rsidR="00FA53FE" w:rsidRDefault="00A906F8" w:rsidP="00FA53FE">
      <w:pPr>
        <w:ind w:firstLine="720"/>
        <w:rPr>
          <w:rFonts w:ascii="Times New Roman" w:hAnsi="Times New Roman"/>
          <w:sz w:val="24"/>
        </w:rPr>
      </w:pPr>
      <w:r>
        <w:rPr>
          <w:rFonts w:ascii="Times New Roman" w:hAnsi="Times New Roman"/>
          <w:sz w:val="24"/>
        </w:rPr>
        <w:t>We next add controls for</w:t>
      </w:r>
      <w:r w:rsidR="00FA53FE">
        <w:rPr>
          <w:rFonts w:ascii="Times New Roman" w:hAnsi="Times New Roman"/>
          <w:sz w:val="24"/>
        </w:rPr>
        <w:t xml:space="preserve"> the perceived threat posed by terrorists and by Iraq.</w:t>
      </w:r>
      <w:r w:rsidR="00FA53FE" w:rsidRPr="00FA53FE">
        <w:rPr>
          <w:rFonts w:ascii="Times New Roman" w:hAnsi="Times New Roman"/>
          <w:color w:val="000000"/>
          <w:sz w:val="24"/>
        </w:rPr>
        <w:t xml:space="preserve"> </w:t>
      </w:r>
      <w:r w:rsidR="00FA53FE">
        <w:rPr>
          <w:rFonts w:ascii="Times New Roman" w:hAnsi="Times New Roman"/>
          <w:color w:val="000000"/>
          <w:sz w:val="24"/>
        </w:rPr>
        <w:t xml:space="preserve">The perceived </w:t>
      </w:r>
      <w:r w:rsidR="00FA53FE">
        <w:rPr>
          <w:rFonts w:ascii="Times New Roman" w:hAnsi="Times New Roman"/>
          <w:i/>
          <w:sz w:val="24"/>
        </w:rPr>
        <w:t>Terror Threat</w:t>
      </w:r>
      <w:r w:rsidR="00FA53FE">
        <w:rPr>
          <w:rFonts w:ascii="Times New Roman" w:hAnsi="Times New Roman"/>
          <w:sz w:val="24"/>
        </w:rPr>
        <w:t xml:space="preserve"> scale combines November 2001 items on </w:t>
      </w:r>
      <w:r w:rsidR="00FA53FE" w:rsidRPr="00443937">
        <w:rPr>
          <w:rFonts w:ascii="Times New Roman" w:hAnsi="Times New Roman"/>
          <w:sz w:val="24"/>
        </w:rPr>
        <w:t xml:space="preserve">the likelihood that </w:t>
      </w:r>
      <w:r w:rsidR="00FA53FE" w:rsidRPr="00443937">
        <w:rPr>
          <w:rFonts w:ascii="Times New Roman" w:eastAsia="MS Mincho" w:hAnsi="Times New Roman"/>
          <w:sz w:val="24"/>
        </w:rPr>
        <w:t>“</w:t>
      </w:r>
      <w:r w:rsidR="00FA53FE" w:rsidRPr="00443937">
        <w:rPr>
          <w:rFonts w:ascii="Times New Roman" w:hAnsi="Times New Roman"/>
          <w:sz w:val="24"/>
        </w:rPr>
        <w:t>another major terrorist attack on the United States is likely to occur within the next 12 months</w:t>
      </w:r>
      <w:r w:rsidR="00FA53FE" w:rsidRPr="00443937">
        <w:rPr>
          <w:rFonts w:ascii="Times New Roman" w:eastAsia="MS Mincho" w:hAnsi="Times New Roman"/>
          <w:sz w:val="24"/>
        </w:rPr>
        <w:t>,” that “</w:t>
      </w:r>
      <w:r w:rsidR="00FA53FE" w:rsidRPr="00443937">
        <w:rPr>
          <w:rFonts w:ascii="Times New Roman" w:hAnsi="Times New Roman"/>
          <w:sz w:val="24"/>
        </w:rPr>
        <w:t xml:space="preserve">future terrorist attacks can happen anytime anywhere,” and </w:t>
      </w:r>
      <w:r w:rsidR="00FA53FE">
        <w:rPr>
          <w:rFonts w:ascii="Times New Roman" w:hAnsi="Times New Roman"/>
          <w:sz w:val="24"/>
        </w:rPr>
        <w:t xml:space="preserve">“now that the United States has begun bombing [Afghanistan], </w:t>
      </w:r>
      <w:r w:rsidR="00FA53FE" w:rsidRPr="00443937">
        <w:rPr>
          <w:rFonts w:ascii="Times New Roman" w:hAnsi="Times New Roman"/>
          <w:sz w:val="24"/>
        </w:rPr>
        <w:t xml:space="preserve">the terrorists will retaliate </w:t>
      </w:r>
      <w:r w:rsidR="00FA53FE">
        <w:rPr>
          <w:rFonts w:ascii="Times New Roman" w:hAnsi="Times New Roman"/>
          <w:sz w:val="24"/>
        </w:rPr>
        <w:t>in ways that we cannot predict.</w:t>
      </w:r>
      <w:r w:rsidR="00FA53FE" w:rsidRPr="00443937">
        <w:rPr>
          <w:rFonts w:ascii="Times New Roman" w:hAnsi="Times New Roman"/>
          <w:sz w:val="24"/>
        </w:rPr>
        <w:t>”</w:t>
      </w:r>
      <w:r w:rsidR="00FA53FE">
        <w:rPr>
          <w:rFonts w:ascii="Times New Roman" w:hAnsi="Times New Roman"/>
          <w:sz w:val="24"/>
        </w:rPr>
        <w:t xml:space="preserve">  </w:t>
      </w:r>
    </w:p>
    <w:p w14:paraId="341807F6" w14:textId="77777777" w:rsidR="00A906F8" w:rsidRDefault="00FA53FE" w:rsidP="00B63A33">
      <w:pPr>
        <w:ind w:firstLine="720"/>
        <w:rPr>
          <w:rFonts w:ascii="Times New Roman" w:hAnsi="Times New Roman"/>
          <w:sz w:val="40"/>
        </w:rPr>
      </w:pPr>
      <w:r>
        <w:rPr>
          <w:rFonts w:ascii="Times New Roman" w:hAnsi="Times New Roman"/>
          <w:sz w:val="24"/>
        </w:rPr>
        <w:t>As explained above, perceived Iraqi involvement with al-Qaeda and 9/11</w:t>
      </w:r>
      <w:r w:rsidRPr="00FA53FE">
        <w:rPr>
          <w:rFonts w:ascii="Times New Roman" w:hAnsi="Times New Roman"/>
          <w:sz w:val="24"/>
        </w:rPr>
        <w:t xml:space="preserve"> </w:t>
      </w:r>
      <w:r>
        <w:rPr>
          <w:rFonts w:ascii="Times New Roman" w:hAnsi="Times New Roman"/>
          <w:sz w:val="24"/>
        </w:rPr>
        <w:t xml:space="preserve">logically ought to have elevated the perceived threat posed by Iraq to U.S. security, as well as blame and desires for revenge for the terror attacks. </w:t>
      </w:r>
      <w:r w:rsidR="002840E1">
        <w:rPr>
          <w:rFonts w:ascii="Times New Roman" w:hAnsi="Times New Roman"/>
          <w:sz w:val="24"/>
        </w:rPr>
        <w:t xml:space="preserve"> Our measure of this perception is provided by a </w:t>
      </w:r>
      <w:r>
        <w:rPr>
          <w:rFonts w:ascii="Times New Roman" w:hAnsi="Times New Roman"/>
          <w:sz w:val="24"/>
        </w:rPr>
        <w:t>February 2003 question</w:t>
      </w:r>
      <w:r w:rsidR="002840E1">
        <w:rPr>
          <w:rFonts w:ascii="Times New Roman" w:hAnsi="Times New Roman"/>
          <w:sz w:val="24"/>
        </w:rPr>
        <w:t xml:space="preserve"> asking respondents to</w:t>
      </w:r>
      <w:r>
        <w:rPr>
          <w:rFonts w:ascii="Times New Roman" w:hAnsi="Times New Roman"/>
          <w:sz w:val="24"/>
        </w:rPr>
        <w:t xml:space="preserve"> </w:t>
      </w:r>
      <w:r w:rsidR="002840E1">
        <w:rPr>
          <w:rFonts w:ascii="Times New Roman" w:hAnsi="Times New Roman"/>
          <w:sz w:val="24"/>
        </w:rPr>
        <w:t>“</w:t>
      </w:r>
      <w:r w:rsidR="002840E1" w:rsidRPr="002840E1">
        <w:rPr>
          <w:rFonts w:ascii="Times New Roman" w:hAnsi="Times New Roman"/>
          <w:sz w:val="24"/>
        </w:rPr>
        <w:t>select what you think is the best description of the relationship between the Iraqi government and the terrorist group al-Qaeda</w:t>
      </w:r>
      <w:r w:rsidR="002840E1">
        <w:rPr>
          <w:rFonts w:ascii="Times New Roman" w:hAnsi="Times New Roman"/>
          <w:sz w:val="24"/>
        </w:rPr>
        <w:t xml:space="preserve">,” with the response options of </w:t>
      </w:r>
      <w:r w:rsidR="002840E1">
        <w:rPr>
          <w:rFonts w:ascii="Times New Roman" w:hAnsi="Times New Roman"/>
          <w:sz w:val="28"/>
        </w:rPr>
        <w:t>“</w:t>
      </w:r>
      <w:r w:rsidR="002840E1" w:rsidRPr="002840E1">
        <w:rPr>
          <w:rFonts w:ascii="Times New Roman" w:hAnsi="Times New Roman"/>
          <w:sz w:val="24"/>
        </w:rPr>
        <w:t>Iraq was directly involved in carrying out the September 11</w:t>
      </w:r>
      <w:r w:rsidR="002840E1" w:rsidRPr="002840E1">
        <w:rPr>
          <w:rFonts w:ascii="Times New Roman" w:hAnsi="Times New Roman"/>
          <w:sz w:val="24"/>
          <w:vertAlign w:val="superscript"/>
        </w:rPr>
        <w:t>th</w:t>
      </w:r>
      <w:r w:rsidR="002840E1" w:rsidRPr="002840E1">
        <w:rPr>
          <w:rFonts w:ascii="Times New Roman" w:hAnsi="Times New Roman"/>
          <w:sz w:val="24"/>
        </w:rPr>
        <w:t xml:space="preserve"> attacks</w:t>
      </w:r>
      <w:r w:rsidR="002840E1">
        <w:rPr>
          <w:rFonts w:ascii="Times New Roman" w:hAnsi="Times New Roman"/>
          <w:sz w:val="24"/>
        </w:rPr>
        <w:t>” (selected by 20%), “</w:t>
      </w:r>
      <w:r w:rsidR="002840E1" w:rsidRPr="002840E1">
        <w:rPr>
          <w:rFonts w:ascii="Times New Roman" w:hAnsi="Times New Roman"/>
          <w:sz w:val="24"/>
        </w:rPr>
        <w:t>Iraq has given substantial support to al-Qaeda, but was not involved in the September 11</w:t>
      </w:r>
      <w:r w:rsidR="002840E1" w:rsidRPr="002840E1">
        <w:rPr>
          <w:rFonts w:ascii="Times New Roman" w:hAnsi="Times New Roman"/>
          <w:sz w:val="24"/>
          <w:vertAlign w:val="superscript"/>
        </w:rPr>
        <w:t>th</w:t>
      </w:r>
      <w:r w:rsidR="002840E1" w:rsidRPr="002840E1">
        <w:rPr>
          <w:rFonts w:ascii="Times New Roman" w:hAnsi="Times New Roman"/>
          <w:sz w:val="24"/>
        </w:rPr>
        <w:t xml:space="preserve"> attacks</w:t>
      </w:r>
      <w:r w:rsidR="002840E1">
        <w:rPr>
          <w:rFonts w:ascii="Times New Roman" w:hAnsi="Times New Roman"/>
          <w:sz w:val="24"/>
        </w:rPr>
        <w:t xml:space="preserve">” </w:t>
      </w:r>
      <w:r w:rsidR="002840E1">
        <w:rPr>
          <w:rFonts w:ascii="Times New Roman" w:hAnsi="Times New Roman"/>
          <w:sz w:val="24"/>
        </w:rPr>
        <w:lastRenderedPageBreak/>
        <w:t>(36%), “</w:t>
      </w:r>
      <w:r w:rsidR="002840E1" w:rsidRPr="002840E1">
        <w:rPr>
          <w:rFonts w:ascii="Times New Roman" w:hAnsi="Times New Roman"/>
          <w:sz w:val="24"/>
        </w:rPr>
        <w:t>A few al-Qaeda individuals have visited Iraq or had contact with Iraqi officials</w:t>
      </w:r>
      <w:r w:rsidR="002840E1">
        <w:rPr>
          <w:rFonts w:ascii="Times New Roman" w:hAnsi="Times New Roman"/>
          <w:sz w:val="24"/>
        </w:rPr>
        <w:t>” (29%), or “</w:t>
      </w:r>
      <w:r w:rsidR="002840E1" w:rsidRPr="002840E1">
        <w:rPr>
          <w:rFonts w:ascii="Times New Roman" w:hAnsi="Times New Roman"/>
          <w:sz w:val="24"/>
        </w:rPr>
        <w:t>No connection at all</w:t>
      </w:r>
      <w:r w:rsidR="002840E1">
        <w:rPr>
          <w:rFonts w:ascii="Times New Roman" w:hAnsi="Times New Roman"/>
          <w:sz w:val="24"/>
        </w:rPr>
        <w:t>” (6%).</w:t>
      </w:r>
      <w:r w:rsidR="002840E1" w:rsidRPr="002840E1">
        <w:rPr>
          <w:rStyle w:val="FootnoteReference"/>
          <w:rFonts w:ascii="Times New Roman" w:hAnsi="Times New Roman"/>
          <w:sz w:val="24"/>
        </w:rPr>
        <w:footnoteReference w:id="10"/>
      </w:r>
      <w:r w:rsidR="002840E1" w:rsidRPr="002840E1">
        <w:rPr>
          <w:rFonts w:ascii="Times New Roman" w:hAnsi="Times New Roman"/>
          <w:sz w:val="40"/>
        </w:rPr>
        <w:t xml:space="preserve"> </w:t>
      </w:r>
      <w:r w:rsidR="00A906F8">
        <w:rPr>
          <w:rFonts w:ascii="Times New Roman" w:hAnsi="Times New Roman"/>
          <w:sz w:val="40"/>
        </w:rPr>
        <w:t xml:space="preserve"> </w:t>
      </w:r>
    </w:p>
    <w:p w14:paraId="4D713280" w14:textId="5187E18E" w:rsidR="00B63A33" w:rsidRPr="00A906F8" w:rsidRDefault="00A906F8" w:rsidP="00A906F8">
      <w:pPr>
        <w:ind w:firstLine="720"/>
        <w:rPr>
          <w:rFonts w:ascii="Times New Roman" w:eastAsia="MS Mincho" w:hAnsi="Times New Roman"/>
          <w:sz w:val="24"/>
        </w:rPr>
      </w:pPr>
      <w:r>
        <w:rPr>
          <w:rFonts w:ascii="Times New Roman" w:hAnsi="Times New Roman"/>
          <w:sz w:val="24"/>
        </w:rPr>
        <w:t xml:space="preserve">This </w:t>
      </w:r>
      <w:r w:rsidR="00B63A33">
        <w:rPr>
          <w:rFonts w:ascii="Times New Roman" w:hAnsi="Times New Roman"/>
          <w:sz w:val="24"/>
        </w:rPr>
        <w:t xml:space="preserve">question offers </w:t>
      </w:r>
      <w:r w:rsidR="00FA53FE">
        <w:rPr>
          <w:rFonts w:ascii="Times New Roman" w:hAnsi="Times New Roman"/>
          <w:sz w:val="24"/>
        </w:rPr>
        <w:t xml:space="preserve">multiple alternative descriptions of Iraq’s complicity among the response options, </w:t>
      </w:r>
      <w:r w:rsidR="00B63A33">
        <w:rPr>
          <w:rFonts w:ascii="Times New Roman" w:hAnsi="Times New Roman"/>
          <w:sz w:val="24"/>
        </w:rPr>
        <w:t>and thus arguably provides</w:t>
      </w:r>
      <w:r w:rsidR="00FA53FE">
        <w:rPr>
          <w:rFonts w:ascii="Times New Roman" w:hAnsi="Times New Roman"/>
          <w:sz w:val="24"/>
        </w:rPr>
        <w:t xml:space="preserve"> a more accurate measure of public beliefs than the more frequent questions </w:t>
      </w:r>
      <w:r w:rsidR="00B63A33">
        <w:rPr>
          <w:rFonts w:ascii="Times New Roman" w:hAnsi="Times New Roman"/>
          <w:sz w:val="24"/>
        </w:rPr>
        <w:t>asking</w:t>
      </w:r>
      <w:r w:rsidR="00FA53FE">
        <w:rPr>
          <w:rFonts w:ascii="Times New Roman" w:hAnsi="Times New Roman"/>
          <w:sz w:val="24"/>
        </w:rPr>
        <w:t xml:space="preserve"> only about the likelihood </w:t>
      </w:r>
      <w:r w:rsidR="00B63A33">
        <w:rPr>
          <w:rFonts w:ascii="Times New Roman" w:hAnsi="Times New Roman"/>
          <w:sz w:val="24"/>
        </w:rPr>
        <w:t>of Saddam Hussein’s involvement</w:t>
      </w:r>
      <w:r w:rsidR="00FA53FE">
        <w:rPr>
          <w:rFonts w:ascii="Times New Roman" w:hAnsi="Times New Roman"/>
          <w:sz w:val="24"/>
        </w:rPr>
        <w:t xml:space="preserve"> </w:t>
      </w:r>
      <w:r w:rsidR="00B63A33">
        <w:rPr>
          <w:rFonts w:ascii="Times New Roman" w:hAnsi="Times New Roman"/>
          <w:sz w:val="24"/>
        </w:rPr>
        <w:t xml:space="preserve">in the attacks </w:t>
      </w:r>
      <w:r w:rsidR="00747C1F">
        <w:rPr>
          <w:rFonts w:ascii="Times New Roman" w:eastAsia="MS Mincho" w:hAnsi="Times New Roman"/>
          <w:sz w:val="24"/>
        </w:rPr>
        <w:fldChar w:fldCharType="begin"/>
      </w:r>
      <w:r w:rsidR="00747C1F">
        <w:rPr>
          <w:rFonts w:ascii="Times New Roman" w:eastAsia="MS Mincho" w:hAnsi="Times New Roman"/>
          <w:sz w:val="24"/>
        </w:rPr>
        <w:instrText xml:space="preserve"> ADDIN EN.CITE &lt;EndNote&gt;&lt;Cite&gt;&lt;Author&gt;Althaus&lt;/Author&gt;&lt;Year&gt;2004&lt;/Year&gt;&lt;RecNum&gt;775&lt;/RecNum&gt;&lt;DisplayText&gt;(Althaus &amp;amp; Largio 20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EndNote&gt;</w:instrText>
      </w:r>
      <w:r w:rsidR="00747C1F">
        <w:rPr>
          <w:rFonts w:ascii="Times New Roman" w:eastAsia="MS Mincho" w:hAnsi="Times New Roman"/>
          <w:sz w:val="24"/>
        </w:rPr>
        <w:fldChar w:fldCharType="separate"/>
      </w:r>
      <w:r w:rsidR="00747C1F">
        <w:rPr>
          <w:rFonts w:ascii="Times New Roman" w:eastAsia="MS Mincho" w:hAnsi="Times New Roman"/>
          <w:noProof/>
          <w:sz w:val="24"/>
        </w:rPr>
        <w:t>(Althaus &amp; Largio 2004)</w:t>
      </w:r>
      <w:r w:rsidR="00747C1F">
        <w:rPr>
          <w:rFonts w:ascii="Times New Roman" w:eastAsia="MS Mincho" w:hAnsi="Times New Roman"/>
          <w:sz w:val="24"/>
        </w:rPr>
        <w:fldChar w:fldCharType="end"/>
      </w:r>
      <w:r w:rsidR="00FA53FE">
        <w:rPr>
          <w:rFonts w:ascii="Times New Roman" w:eastAsia="MS Mincho" w:hAnsi="Times New Roman"/>
          <w:sz w:val="24"/>
        </w:rPr>
        <w:t xml:space="preserve">. </w:t>
      </w:r>
      <w:r w:rsidR="00B63A33">
        <w:rPr>
          <w:rFonts w:ascii="Times New Roman" w:eastAsia="MS Mincho" w:hAnsi="Times New Roman"/>
          <w:sz w:val="24"/>
        </w:rPr>
        <w:t xml:space="preserve"> </w:t>
      </w:r>
      <w:r w:rsidR="00B63A33" w:rsidRPr="00600580">
        <w:rPr>
          <w:rFonts w:ascii="Times New Roman" w:hAnsi="Times New Roman"/>
          <w:sz w:val="24"/>
        </w:rPr>
        <w:t xml:space="preserve">Those who </w:t>
      </w:r>
      <w:r w:rsidR="00B63A33">
        <w:rPr>
          <w:rFonts w:ascii="Times New Roman" w:hAnsi="Times New Roman"/>
          <w:sz w:val="24"/>
        </w:rPr>
        <w:t>selected the “directly involved” response (</w:t>
      </w:r>
      <w:r w:rsidR="00B63A33" w:rsidRPr="00B63A33">
        <w:rPr>
          <w:rFonts w:ascii="Times New Roman" w:hAnsi="Times New Roman"/>
          <w:i/>
          <w:sz w:val="24"/>
        </w:rPr>
        <w:t>Involved 9/11</w:t>
      </w:r>
      <w:r w:rsidR="00B63A33">
        <w:rPr>
          <w:rFonts w:ascii="Times New Roman" w:hAnsi="Times New Roman"/>
          <w:sz w:val="24"/>
        </w:rPr>
        <w:t>) would have seen Iraq as the gravest threat, as well as most clearly blamed Iraq for the attacks. T</w:t>
      </w:r>
      <w:r w:rsidR="00B63A33" w:rsidRPr="00600580">
        <w:rPr>
          <w:rFonts w:ascii="Times New Roman" w:hAnsi="Times New Roman"/>
          <w:sz w:val="24"/>
        </w:rPr>
        <w:t>he “substantial support</w:t>
      </w:r>
      <w:r w:rsidR="00B63A33">
        <w:rPr>
          <w:rFonts w:ascii="Times New Roman" w:hAnsi="Times New Roman"/>
          <w:sz w:val="24"/>
        </w:rPr>
        <w:t xml:space="preserve"> to al-Qaeda</w:t>
      </w:r>
      <w:r w:rsidR="00B63A33" w:rsidRPr="00600580">
        <w:rPr>
          <w:rFonts w:ascii="Times New Roman" w:hAnsi="Times New Roman"/>
          <w:sz w:val="24"/>
        </w:rPr>
        <w:t xml:space="preserve">” option </w:t>
      </w:r>
      <w:r w:rsidR="00B63A33">
        <w:rPr>
          <w:rFonts w:ascii="Times New Roman" w:hAnsi="Times New Roman"/>
          <w:sz w:val="24"/>
        </w:rPr>
        <w:t>(</w:t>
      </w:r>
      <w:r w:rsidR="00B63A33">
        <w:rPr>
          <w:rFonts w:ascii="Times New Roman" w:hAnsi="Times New Roman"/>
          <w:i/>
          <w:sz w:val="24"/>
        </w:rPr>
        <w:t xml:space="preserve">Support </w:t>
      </w:r>
      <w:r w:rsidR="00B63A33" w:rsidRPr="00B63A33">
        <w:rPr>
          <w:rFonts w:ascii="Times New Roman" w:hAnsi="Times New Roman"/>
          <w:i/>
          <w:sz w:val="24"/>
        </w:rPr>
        <w:t>AQ</w:t>
      </w:r>
      <w:r w:rsidR="00B63A33">
        <w:rPr>
          <w:rFonts w:ascii="Times New Roman" w:hAnsi="Times New Roman"/>
          <w:sz w:val="24"/>
        </w:rPr>
        <w:t xml:space="preserve">) </w:t>
      </w:r>
      <w:r w:rsidR="00B63A33" w:rsidRPr="00B63A33">
        <w:rPr>
          <w:rFonts w:ascii="Times New Roman" w:hAnsi="Times New Roman"/>
          <w:sz w:val="24"/>
        </w:rPr>
        <w:t>explicitly</w:t>
      </w:r>
      <w:r w:rsidR="00B63A33" w:rsidRPr="00600580">
        <w:rPr>
          <w:rFonts w:ascii="Times New Roman" w:hAnsi="Times New Roman"/>
          <w:sz w:val="24"/>
        </w:rPr>
        <w:t xml:space="preserve"> rules out</w:t>
      </w:r>
      <w:r w:rsidR="00B63A33">
        <w:rPr>
          <w:rFonts w:ascii="Times New Roman" w:hAnsi="Times New Roman"/>
          <w:sz w:val="24"/>
        </w:rPr>
        <w:t xml:space="preserve"> Iraqi</w:t>
      </w:r>
      <w:r w:rsidR="00B63A33" w:rsidRPr="00600580">
        <w:rPr>
          <w:rFonts w:ascii="Times New Roman" w:hAnsi="Times New Roman"/>
          <w:sz w:val="24"/>
        </w:rPr>
        <w:t xml:space="preserve"> involvement</w:t>
      </w:r>
      <w:r>
        <w:rPr>
          <w:rFonts w:ascii="Times New Roman" w:hAnsi="Times New Roman"/>
          <w:sz w:val="24"/>
        </w:rPr>
        <w:t xml:space="preserve"> in the attacks, although </w:t>
      </w:r>
      <w:r w:rsidR="00B63A33">
        <w:rPr>
          <w:rFonts w:ascii="Times New Roman" w:hAnsi="Times New Roman"/>
          <w:sz w:val="24"/>
        </w:rPr>
        <w:t>reckless aid to</w:t>
      </w:r>
      <w:r w:rsidR="00B63A33" w:rsidRPr="00600580">
        <w:rPr>
          <w:rFonts w:ascii="Times New Roman" w:hAnsi="Times New Roman"/>
          <w:sz w:val="24"/>
        </w:rPr>
        <w:t xml:space="preserve"> </w:t>
      </w:r>
      <w:r>
        <w:rPr>
          <w:rFonts w:ascii="Times New Roman" w:hAnsi="Times New Roman"/>
          <w:sz w:val="24"/>
        </w:rPr>
        <w:t>the</w:t>
      </w:r>
      <w:r w:rsidR="00B63A33">
        <w:rPr>
          <w:rFonts w:ascii="Times New Roman" w:hAnsi="Times New Roman"/>
          <w:sz w:val="24"/>
        </w:rPr>
        <w:t xml:space="preserve"> perpetrators </w:t>
      </w:r>
      <w:r>
        <w:rPr>
          <w:rFonts w:ascii="Times New Roman" w:hAnsi="Times New Roman"/>
          <w:sz w:val="24"/>
        </w:rPr>
        <w:t xml:space="preserve">would have </w:t>
      </w:r>
      <w:r w:rsidR="00B63A33">
        <w:rPr>
          <w:rFonts w:ascii="Times New Roman" w:hAnsi="Times New Roman"/>
          <w:sz w:val="24"/>
        </w:rPr>
        <w:t xml:space="preserve">provided </w:t>
      </w:r>
      <w:r>
        <w:rPr>
          <w:rFonts w:ascii="Times New Roman" w:hAnsi="Times New Roman"/>
          <w:sz w:val="24"/>
        </w:rPr>
        <w:t>moral</w:t>
      </w:r>
      <w:r w:rsidR="00B63A33">
        <w:rPr>
          <w:rFonts w:ascii="Times New Roman" w:hAnsi="Times New Roman"/>
          <w:sz w:val="24"/>
        </w:rPr>
        <w:t xml:space="preserve"> as well as security reasons for destroying the Iraqi regime</w:t>
      </w:r>
      <w:r w:rsidR="00B63A33" w:rsidRPr="00600580">
        <w:rPr>
          <w:rFonts w:ascii="Times New Roman" w:hAnsi="Times New Roman"/>
          <w:sz w:val="24"/>
        </w:rPr>
        <w:t>.</w:t>
      </w:r>
      <w:r w:rsidR="00B63A33">
        <w:rPr>
          <w:rFonts w:ascii="Times New Roman" w:hAnsi="Times New Roman"/>
          <w:sz w:val="24"/>
        </w:rPr>
        <w:t xml:space="preserve"> </w:t>
      </w:r>
      <w:r>
        <w:rPr>
          <w:rFonts w:ascii="Times New Roman" w:hAnsi="Times New Roman"/>
          <w:sz w:val="24"/>
        </w:rPr>
        <w:t xml:space="preserve"> </w:t>
      </w:r>
      <w:r w:rsidR="002142C5">
        <w:rPr>
          <w:rFonts w:ascii="Times New Roman" w:hAnsi="Times New Roman"/>
          <w:sz w:val="24"/>
        </w:rPr>
        <w:t xml:space="preserve">Those who </w:t>
      </w:r>
      <w:r w:rsidR="002142C5" w:rsidRPr="00600580">
        <w:rPr>
          <w:rFonts w:ascii="Times New Roman" w:hAnsi="Times New Roman"/>
          <w:sz w:val="24"/>
        </w:rPr>
        <w:t xml:space="preserve">selected “no connection” or just </w:t>
      </w:r>
      <w:r w:rsidR="002142C5">
        <w:rPr>
          <w:rFonts w:ascii="Times New Roman" w:hAnsi="Times New Roman"/>
          <w:color w:val="000000"/>
          <w:sz w:val="24"/>
        </w:rPr>
        <w:t xml:space="preserve">“visited Iraq or had contact” </w:t>
      </w:r>
      <w:r w:rsidR="002142C5">
        <w:rPr>
          <w:rFonts w:ascii="Times New Roman" w:hAnsi="Times New Roman"/>
          <w:sz w:val="24"/>
        </w:rPr>
        <w:t xml:space="preserve">must have </w:t>
      </w:r>
      <w:r w:rsidR="002142C5" w:rsidRPr="00600580">
        <w:rPr>
          <w:rFonts w:ascii="Times New Roman" w:hAnsi="Times New Roman"/>
          <w:sz w:val="24"/>
        </w:rPr>
        <w:t xml:space="preserve">doubted Iraqi </w:t>
      </w:r>
      <w:r w:rsidR="002142C5">
        <w:rPr>
          <w:rFonts w:ascii="Times New Roman" w:hAnsi="Times New Roman"/>
          <w:sz w:val="24"/>
        </w:rPr>
        <w:t xml:space="preserve">complicity, removing grounds for mistaken revenge as well as diminishing security reasons for war.  </w:t>
      </w:r>
      <w:r w:rsidR="002142C5">
        <w:rPr>
          <w:rFonts w:ascii="Times New Roman" w:hAnsi="Times New Roman"/>
          <w:color w:val="000000"/>
          <w:sz w:val="24"/>
        </w:rPr>
        <w:t>W</w:t>
      </w:r>
      <w:r w:rsidR="00B63A33">
        <w:rPr>
          <w:rFonts w:ascii="Times New Roman" w:hAnsi="Times New Roman"/>
          <w:color w:val="000000"/>
          <w:sz w:val="24"/>
        </w:rPr>
        <w:t>e combine the relatively small number of “no connection” responses</w:t>
      </w:r>
      <w:r w:rsidR="002142C5">
        <w:rPr>
          <w:rFonts w:ascii="Times New Roman" w:hAnsi="Times New Roman"/>
          <w:color w:val="000000"/>
          <w:sz w:val="24"/>
        </w:rPr>
        <w:t xml:space="preserve"> with </w:t>
      </w:r>
      <w:r w:rsidR="002142C5" w:rsidRPr="00600580">
        <w:rPr>
          <w:rFonts w:ascii="Times New Roman" w:hAnsi="Times New Roman"/>
          <w:sz w:val="24"/>
        </w:rPr>
        <w:t xml:space="preserve">just </w:t>
      </w:r>
      <w:r w:rsidR="002142C5">
        <w:rPr>
          <w:rFonts w:ascii="Times New Roman" w:hAnsi="Times New Roman"/>
          <w:color w:val="000000"/>
          <w:sz w:val="24"/>
        </w:rPr>
        <w:t xml:space="preserve">“visited Iraq or had contact” </w:t>
      </w:r>
      <w:r w:rsidR="000C4939">
        <w:rPr>
          <w:rFonts w:ascii="Times New Roman" w:hAnsi="Times New Roman"/>
          <w:color w:val="000000"/>
          <w:sz w:val="24"/>
        </w:rPr>
        <w:t xml:space="preserve">into the reference category, </w:t>
      </w:r>
      <w:r w:rsidR="002142C5">
        <w:rPr>
          <w:rFonts w:ascii="Times New Roman" w:hAnsi="Times New Roman"/>
          <w:color w:val="000000"/>
          <w:sz w:val="24"/>
        </w:rPr>
        <w:t>to enhance statistical power.</w:t>
      </w:r>
    </w:p>
    <w:p w14:paraId="0D62EA9D" w14:textId="2CFB2C1A" w:rsidR="000C4939" w:rsidRDefault="002142C5" w:rsidP="000C4939">
      <w:pPr>
        <w:ind w:firstLine="720"/>
        <w:rPr>
          <w:rFonts w:ascii="Times New Roman" w:hAnsi="Times New Roman"/>
          <w:sz w:val="24"/>
        </w:rPr>
      </w:pPr>
      <w:r>
        <w:rPr>
          <w:rFonts w:ascii="Times New Roman" w:hAnsi="Times New Roman"/>
          <w:sz w:val="24"/>
        </w:rPr>
        <w:t xml:space="preserve">As can be seen in Models </w:t>
      </w:r>
      <w:r w:rsidR="000C4939">
        <w:rPr>
          <w:rFonts w:ascii="Times New Roman" w:hAnsi="Times New Roman"/>
          <w:sz w:val="24"/>
        </w:rPr>
        <w:t>4</w:t>
      </w:r>
      <w:r>
        <w:rPr>
          <w:rFonts w:ascii="Times New Roman" w:hAnsi="Times New Roman"/>
          <w:sz w:val="24"/>
        </w:rPr>
        <w:t xml:space="preserve">.1 and </w:t>
      </w:r>
      <w:r w:rsidR="000C4939">
        <w:rPr>
          <w:rFonts w:ascii="Times New Roman" w:hAnsi="Times New Roman"/>
          <w:sz w:val="24"/>
        </w:rPr>
        <w:t>5</w:t>
      </w:r>
      <w:r>
        <w:rPr>
          <w:rFonts w:ascii="Times New Roman" w:hAnsi="Times New Roman"/>
          <w:sz w:val="24"/>
        </w:rPr>
        <w:t xml:space="preserve">.1, </w:t>
      </w:r>
      <w:r>
        <w:rPr>
          <w:rFonts w:ascii="Times New Roman" w:hAnsi="Times New Roman"/>
          <w:i/>
          <w:sz w:val="24"/>
        </w:rPr>
        <w:t xml:space="preserve">Support </w:t>
      </w:r>
      <w:r w:rsidRPr="00B63A33">
        <w:rPr>
          <w:rFonts w:ascii="Times New Roman" w:hAnsi="Times New Roman"/>
          <w:i/>
          <w:sz w:val="24"/>
        </w:rPr>
        <w:t>AQ</w:t>
      </w:r>
      <w:r>
        <w:rPr>
          <w:rFonts w:ascii="Times New Roman" w:hAnsi="Times New Roman"/>
          <w:sz w:val="24"/>
        </w:rPr>
        <w:t xml:space="preserve"> and </w:t>
      </w:r>
      <w:r w:rsidRPr="00B63A33">
        <w:rPr>
          <w:rFonts w:ascii="Times New Roman" w:hAnsi="Times New Roman"/>
          <w:i/>
          <w:sz w:val="24"/>
        </w:rPr>
        <w:t>Involved 9/11</w:t>
      </w:r>
      <w:r>
        <w:rPr>
          <w:rFonts w:ascii="Times New Roman" w:hAnsi="Times New Roman"/>
          <w:i/>
          <w:sz w:val="24"/>
        </w:rPr>
        <w:t xml:space="preserve">, </w:t>
      </w:r>
      <w:r>
        <w:rPr>
          <w:rFonts w:ascii="Times New Roman" w:hAnsi="Times New Roman"/>
          <w:sz w:val="24"/>
        </w:rPr>
        <w:t xml:space="preserve">but not </w:t>
      </w:r>
      <w:r>
        <w:rPr>
          <w:rFonts w:ascii="Times New Roman" w:hAnsi="Times New Roman"/>
          <w:i/>
          <w:sz w:val="24"/>
        </w:rPr>
        <w:t xml:space="preserve">Terror Threat, </w:t>
      </w:r>
      <w:r>
        <w:rPr>
          <w:rFonts w:ascii="Times New Roman" w:hAnsi="Times New Roman"/>
          <w:sz w:val="24"/>
        </w:rPr>
        <w:t xml:space="preserve">are significant predictors of </w:t>
      </w:r>
      <w:r>
        <w:rPr>
          <w:rFonts w:ascii="Times New Roman" w:hAnsi="Times New Roman"/>
          <w:i/>
          <w:sz w:val="24"/>
        </w:rPr>
        <w:t>Iraq War</w:t>
      </w:r>
      <w:r>
        <w:rPr>
          <w:rFonts w:ascii="Times New Roman" w:hAnsi="Times New Roman"/>
          <w:sz w:val="24"/>
        </w:rPr>
        <w:t xml:space="preserve"> when added to the model. This suggests that the correlations between war support and anger and revenge were not merely byproducts</w:t>
      </w:r>
      <w:r w:rsidR="00A906F8">
        <w:rPr>
          <w:rFonts w:ascii="Times New Roman" w:hAnsi="Times New Roman"/>
          <w:sz w:val="24"/>
        </w:rPr>
        <w:t xml:space="preserve"> of threats perceived from either terrorists or Iraq</w:t>
      </w:r>
      <w:r>
        <w:rPr>
          <w:rFonts w:ascii="Times New Roman" w:hAnsi="Times New Roman"/>
          <w:sz w:val="24"/>
        </w:rPr>
        <w:t xml:space="preserve">. </w:t>
      </w:r>
    </w:p>
    <w:p w14:paraId="4B2C45D3" w14:textId="1F98FFE7" w:rsidR="00876FE3" w:rsidRDefault="00876FE3" w:rsidP="00876FE3">
      <w:pPr>
        <w:jc w:val="center"/>
        <w:rPr>
          <w:rFonts w:ascii="Times New Roman" w:hAnsi="Times New Roman"/>
          <w:sz w:val="24"/>
        </w:rPr>
      </w:pPr>
      <w:r>
        <w:rPr>
          <w:rFonts w:ascii="Times New Roman" w:eastAsia="MS Mincho" w:hAnsi="Times New Roman"/>
          <w:sz w:val="24"/>
        </w:rPr>
        <w:t>[TABLES 4 AND 5 ABOUT HERE]</w:t>
      </w:r>
    </w:p>
    <w:p w14:paraId="07B28A1C" w14:textId="0679F402" w:rsidR="000C4939" w:rsidRDefault="00E13D3D" w:rsidP="000C4939">
      <w:pPr>
        <w:ind w:firstLine="720"/>
        <w:rPr>
          <w:rFonts w:ascii="Times New Roman" w:hAnsi="Times New Roman"/>
          <w:sz w:val="24"/>
        </w:rPr>
      </w:pPr>
      <w:r>
        <w:rPr>
          <w:rFonts w:ascii="Times New Roman" w:hAnsi="Times New Roman"/>
          <w:sz w:val="24"/>
        </w:rPr>
        <w:t>Two other variables help probe these questions further.</w:t>
      </w:r>
      <w:r w:rsidR="000C4939">
        <w:rPr>
          <w:rFonts w:ascii="Times New Roman" w:hAnsi="Times New Roman"/>
          <w:sz w:val="24"/>
        </w:rPr>
        <w:t xml:space="preserve"> </w:t>
      </w:r>
      <w:r>
        <w:rPr>
          <w:rFonts w:ascii="Times New Roman" w:hAnsi="Times New Roman"/>
          <w:sz w:val="24"/>
        </w:rPr>
        <w:t xml:space="preserve"> One</w:t>
      </w:r>
      <w:r w:rsidR="000C4939">
        <w:rPr>
          <w:rFonts w:ascii="Times New Roman" w:hAnsi="Times New Roman"/>
          <w:sz w:val="24"/>
        </w:rPr>
        <w:t xml:space="preserve"> February 2003 question </w:t>
      </w:r>
      <w:r>
        <w:rPr>
          <w:rFonts w:ascii="Times New Roman" w:hAnsi="Times New Roman"/>
          <w:sz w:val="24"/>
        </w:rPr>
        <w:t>asked</w:t>
      </w:r>
      <w:r w:rsidR="000C4939">
        <w:rPr>
          <w:rFonts w:ascii="Times New Roman" w:hAnsi="Times New Roman"/>
          <w:sz w:val="24"/>
        </w:rPr>
        <w:t xml:space="preserve"> whether </w:t>
      </w:r>
      <w:r w:rsidR="000C4939" w:rsidRPr="00600580">
        <w:rPr>
          <w:rFonts w:ascii="Times New Roman" w:hAnsi="Times New Roman"/>
          <w:sz w:val="24"/>
        </w:rPr>
        <w:t>invading Iraq w</w:t>
      </w:r>
      <w:r w:rsidR="000C4939">
        <w:rPr>
          <w:rFonts w:ascii="Times New Roman" w:hAnsi="Times New Roman"/>
          <w:sz w:val="24"/>
        </w:rPr>
        <w:t>ou</w:t>
      </w:r>
      <w:r w:rsidR="00D77DC2">
        <w:rPr>
          <w:rFonts w:ascii="Times New Roman" w:hAnsi="Times New Roman"/>
          <w:sz w:val="24"/>
        </w:rPr>
        <w:t>ld “help” the “war on terrorism</w:t>
      </w:r>
      <w:r w:rsidR="000C4939" w:rsidRPr="00600580">
        <w:rPr>
          <w:rFonts w:ascii="Times New Roman" w:hAnsi="Times New Roman"/>
          <w:sz w:val="24"/>
        </w:rPr>
        <w:t>”</w:t>
      </w:r>
      <w:r w:rsidR="000C4939">
        <w:rPr>
          <w:rFonts w:ascii="Times New Roman" w:hAnsi="Times New Roman"/>
          <w:sz w:val="24"/>
        </w:rPr>
        <w:t xml:space="preserve">  (</w:t>
      </w:r>
      <w:r w:rsidR="000C4939" w:rsidRPr="00535777">
        <w:rPr>
          <w:rFonts w:ascii="Times New Roman" w:hAnsi="Times New Roman"/>
          <w:i/>
          <w:sz w:val="24"/>
        </w:rPr>
        <w:t>Help WOT</w:t>
      </w:r>
      <w:r w:rsidR="000C4939">
        <w:rPr>
          <w:rFonts w:ascii="Times New Roman" w:hAnsi="Times New Roman"/>
          <w:sz w:val="24"/>
        </w:rPr>
        <w:t xml:space="preserve">), </w:t>
      </w:r>
      <w:r w:rsidR="00D77DC2">
        <w:rPr>
          <w:rFonts w:ascii="Times New Roman" w:hAnsi="Times New Roman"/>
          <w:sz w:val="24"/>
        </w:rPr>
        <w:t xml:space="preserve">would </w:t>
      </w:r>
      <w:r w:rsidR="000C4939">
        <w:rPr>
          <w:rFonts w:ascii="Times New Roman" w:hAnsi="Times New Roman"/>
          <w:sz w:val="24"/>
        </w:rPr>
        <w:t>have “no effect” on it (</w:t>
      </w:r>
      <w:r w:rsidR="000C4939">
        <w:rPr>
          <w:rFonts w:ascii="Times New Roman" w:hAnsi="Times New Roman"/>
          <w:i/>
          <w:sz w:val="24"/>
        </w:rPr>
        <w:t>No impact WOT</w:t>
      </w:r>
      <w:r w:rsidR="000C4939">
        <w:rPr>
          <w:rFonts w:ascii="Times New Roman" w:hAnsi="Times New Roman"/>
          <w:sz w:val="24"/>
        </w:rPr>
        <w:t xml:space="preserve">), or </w:t>
      </w:r>
      <w:r w:rsidR="00D77DC2">
        <w:rPr>
          <w:rFonts w:ascii="Times New Roman" w:hAnsi="Times New Roman"/>
          <w:sz w:val="24"/>
        </w:rPr>
        <w:t xml:space="preserve">would </w:t>
      </w:r>
      <w:r w:rsidR="000C4939">
        <w:rPr>
          <w:rFonts w:ascii="Times New Roman" w:hAnsi="Times New Roman"/>
          <w:sz w:val="24"/>
        </w:rPr>
        <w:t xml:space="preserve">“hurt” it (reference category).  </w:t>
      </w:r>
      <w:r>
        <w:rPr>
          <w:rFonts w:ascii="Times New Roman" w:hAnsi="Times New Roman"/>
          <w:sz w:val="24"/>
        </w:rPr>
        <w:t>Responses</w:t>
      </w:r>
      <w:r w:rsidR="000C4939">
        <w:rPr>
          <w:rFonts w:ascii="Times New Roman" w:hAnsi="Times New Roman"/>
          <w:sz w:val="24"/>
        </w:rPr>
        <w:t xml:space="preserve"> should tap </w:t>
      </w:r>
      <w:r w:rsidR="000C4939">
        <w:rPr>
          <w:rFonts w:ascii="Times New Roman" w:hAnsi="Times New Roman"/>
          <w:sz w:val="24"/>
        </w:rPr>
        <w:lastRenderedPageBreak/>
        <w:t xml:space="preserve">security </w:t>
      </w:r>
      <w:r>
        <w:rPr>
          <w:rFonts w:ascii="Times New Roman" w:hAnsi="Times New Roman"/>
          <w:sz w:val="24"/>
        </w:rPr>
        <w:t>motivations for war, although they</w:t>
      </w:r>
      <w:r w:rsidR="000C4939">
        <w:rPr>
          <w:rFonts w:ascii="Times New Roman" w:hAnsi="Times New Roman"/>
          <w:sz w:val="24"/>
        </w:rPr>
        <w:t xml:space="preserve"> might also reflect retributive motives among those who saw the “war on terrorism” as revenge for 9/11.  The other variable is </w:t>
      </w:r>
      <w:r>
        <w:rPr>
          <w:rFonts w:ascii="Times New Roman" w:hAnsi="Times New Roman"/>
          <w:color w:val="000000"/>
          <w:sz w:val="24"/>
        </w:rPr>
        <w:t>from</w:t>
      </w:r>
      <w:r w:rsidR="000C4939">
        <w:rPr>
          <w:rFonts w:ascii="Times New Roman" w:hAnsi="Times New Roman"/>
          <w:color w:val="000000"/>
          <w:sz w:val="24"/>
        </w:rPr>
        <w:t xml:space="preserve"> </w:t>
      </w:r>
      <w:r>
        <w:rPr>
          <w:rFonts w:ascii="Times New Roman" w:hAnsi="Times New Roman"/>
          <w:color w:val="000000"/>
          <w:sz w:val="24"/>
        </w:rPr>
        <w:t xml:space="preserve">a </w:t>
      </w:r>
      <w:r>
        <w:rPr>
          <w:rFonts w:ascii="Times New Roman" w:hAnsi="Times New Roman"/>
          <w:sz w:val="24"/>
        </w:rPr>
        <w:t>question</w:t>
      </w:r>
      <w:r w:rsidR="000C4939">
        <w:rPr>
          <w:rFonts w:ascii="Times New Roman" w:hAnsi="Times New Roman"/>
          <w:sz w:val="24"/>
        </w:rPr>
        <w:t xml:space="preserve"> on whether </w:t>
      </w:r>
      <w:r w:rsidR="000C4939" w:rsidRPr="00600580">
        <w:rPr>
          <w:rFonts w:ascii="Times New Roman" w:hAnsi="Times New Roman"/>
          <w:sz w:val="24"/>
        </w:rPr>
        <w:t>Iraq possessed WMDs</w:t>
      </w:r>
      <w:r w:rsidR="000C4939">
        <w:rPr>
          <w:rFonts w:ascii="Times New Roman" w:hAnsi="Times New Roman"/>
          <w:sz w:val="24"/>
        </w:rPr>
        <w:t xml:space="preserve"> on the eve of the war (</w:t>
      </w:r>
      <w:r w:rsidR="000C4939">
        <w:rPr>
          <w:rFonts w:ascii="Times New Roman" w:hAnsi="Times New Roman"/>
          <w:i/>
          <w:sz w:val="24"/>
        </w:rPr>
        <w:t>WMD</w:t>
      </w:r>
      <w:r w:rsidR="000C4939">
        <w:rPr>
          <w:rFonts w:ascii="Times New Roman" w:hAnsi="Times New Roman"/>
          <w:sz w:val="24"/>
        </w:rPr>
        <w:t xml:space="preserve">), which was posed to a small subset of the sample that also participated in separate June and July 2003 PIPA surveys.  </w:t>
      </w:r>
      <w:r w:rsidR="00D77DC2">
        <w:rPr>
          <w:rFonts w:ascii="Times New Roman" w:hAnsi="Times New Roman"/>
          <w:sz w:val="24"/>
        </w:rPr>
        <w:t>Post-hoc justification might contaminate</w:t>
      </w:r>
      <w:r w:rsidR="000C4939">
        <w:rPr>
          <w:rFonts w:ascii="Times New Roman" w:hAnsi="Times New Roman"/>
          <w:sz w:val="24"/>
        </w:rPr>
        <w:t xml:space="preserve"> both of these variables.</w:t>
      </w:r>
      <w:r w:rsidR="00D77DC2">
        <w:rPr>
          <w:rFonts w:ascii="Times New Roman" w:hAnsi="Times New Roman"/>
          <w:sz w:val="24"/>
        </w:rPr>
        <w:t xml:space="preserve"> </w:t>
      </w:r>
      <w:r w:rsidR="000C4939">
        <w:rPr>
          <w:rFonts w:ascii="Times New Roman" w:hAnsi="Times New Roman"/>
          <w:sz w:val="24"/>
        </w:rPr>
        <w:t xml:space="preserve"> </w:t>
      </w:r>
      <w:r w:rsidR="00CC4F82">
        <w:rPr>
          <w:rFonts w:ascii="Times New Roman" w:hAnsi="Times New Roman"/>
          <w:sz w:val="24"/>
        </w:rPr>
        <w:t>Asking whether a policy will have positive or negative effects is likely to elicit people’s positions on the policy</w:t>
      </w:r>
      <w:r w:rsidR="00D77DC2">
        <w:rPr>
          <w:rFonts w:ascii="Times New Roman" w:hAnsi="Times New Roman"/>
          <w:sz w:val="24"/>
        </w:rPr>
        <w:t xml:space="preserve"> held for other reasons (e.g., partisanship, revenge, etc.)</w:t>
      </w:r>
      <w:r w:rsidR="00CC4F82">
        <w:rPr>
          <w:rFonts w:ascii="Times New Roman" w:hAnsi="Times New Roman"/>
          <w:sz w:val="24"/>
        </w:rPr>
        <w:t xml:space="preserve">, particularly if they don’t hold strong beliefs </w:t>
      </w:r>
      <w:r w:rsidR="00D77DC2">
        <w:rPr>
          <w:rFonts w:ascii="Times New Roman" w:hAnsi="Times New Roman"/>
          <w:sz w:val="24"/>
        </w:rPr>
        <w:t>about the policy’s consequences</w:t>
      </w:r>
      <w:r w:rsidR="00CC4F82">
        <w:rPr>
          <w:rFonts w:ascii="Times New Roman" w:hAnsi="Times New Roman"/>
          <w:sz w:val="24"/>
        </w:rPr>
        <w:t xml:space="preserve">.  Unlike the “war on terrorism” question, the WMD one did not specifically ask about the consequences of war.  But </w:t>
      </w:r>
      <w:r w:rsidR="000C4939">
        <w:rPr>
          <w:rFonts w:ascii="Times New Roman" w:hAnsi="Times New Roman"/>
          <w:sz w:val="24"/>
        </w:rPr>
        <w:t xml:space="preserve">the </w:t>
      </w:r>
      <w:r w:rsidR="00D77DC2">
        <w:rPr>
          <w:rFonts w:ascii="Times New Roman" w:hAnsi="Times New Roman"/>
          <w:sz w:val="24"/>
        </w:rPr>
        <w:t xml:space="preserve">likelihood of responses being endogenous to </w:t>
      </w:r>
      <w:r w:rsidR="00D77DC2">
        <w:rPr>
          <w:rFonts w:ascii="Times New Roman" w:hAnsi="Times New Roman"/>
          <w:i/>
          <w:sz w:val="24"/>
        </w:rPr>
        <w:t>Iraq War</w:t>
      </w:r>
      <w:r w:rsidR="00D77DC2">
        <w:rPr>
          <w:rFonts w:ascii="Times New Roman" w:hAnsi="Times New Roman"/>
          <w:sz w:val="24"/>
        </w:rPr>
        <w:t xml:space="preserve"> is increased by the prominence of </w:t>
      </w:r>
      <w:r w:rsidR="000C4939">
        <w:rPr>
          <w:rFonts w:ascii="Times New Roman" w:hAnsi="Times New Roman"/>
          <w:sz w:val="24"/>
        </w:rPr>
        <w:t>weapons of m</w:t>
      </w:r>
      <w:r w:rsidR="00D77DC2">
        <w:rPr>
          <w:rFonts w:ascii="Times New Roman" w:hAnsi="Times New Roman"/>
          <w:sz w:val="24"/>
        </w:rPr>
        <w:t xml:space="preserve">ass destruction argument </w:t>
      </w:r>
      <w:r w:rsidR="000C4939">
        <w:rPr>
          <w:rFonts w:ascii="Times New Roman" w:hAnsi="Times New Roman"/>
          <w:sz w:val="24"/>
        </w:rPr>
        <w:t>in the</w:t>
      </w:r>
      <w:r w:rsidR="00D77DC2">
        <w:rPr>
          <w:rFonts w:ascii="Times New Roman" w:hAnsi="Times New Roman"/>
          <w:sz w:val="24"/>
        </w:rPr>
        <w:t xml:space="preserve"> administration’s case for war </w:t>
      </w:r>
      <w:r w:rsidR="000C4939">
        <w:rPr>
          <w:rFonts w:ascii="Times New Roman" w:hAnsi="Times New Roman"/>
          <w:sz w:val="24"/>
        </w:rPr>
        <w:t xml:space="preserve">and </w:t>
      </w:r>
      <w:r w:rsidR="00D77DC2">
        <w:rPr>
          <w:rFonts w:ascii="Times New Roman" w:hAnsi="Times New Roman"/>
          <w:sz w:val="24"/>
        </w:rPr>
        <w:t xml:space="preserve">the measurement of </w:t>
      </w:r>
      <w:r w:rsidR="000C4939" w:rsidRPr="000C4939">
        <w:rPr>
          <w:rFonts w:ascii="Times New Roman" w:hAnsi="Times New Roman"/>
          <w:i/>
          <w:sz w:val="24"/>
        </w:rPr>
        <w:t>WMD</w:t>
      </w:r>
      <w:r w:rsidR="00CC4F82">
        <w:rPr>
          <w:rFonts w:ascii="Times New Roman" w:hAnsi="Times New Roman"/>
          <w:sz w:val="24"/>
        </w:rPr>
        <w:t xml:space="preserve"> </w:t>
      </w:r>
      <w:r w:rsidR="00D77DC2">
        <w:rPr>
          <w:rFonts w:ascii="Times New Roman" w:hAnsi="Times New Roman"/>
          <w:sz w:val="24"/>
        </w:rPr>
        <w:t>after</w:t>
      </w:r>
      <w:r w:rsidR="00CC4F82">
        <w:rPr>
          <w:rFonts w:ascii="Times New Roman" w:hAnsi="Times New Roman"/>
          <w:sz w:val="24"/>
        </w:rPr>
        <w:t xml:space="preserve"> </w:t>
      </w:r>
      <w:r w:rsidR="00D77DC2">
        <w:rPr>
          <w:rFonts w:ascii="Times New Roman" w:hAnsi="Times New Roman"/>
          <w:sz w:val="24"/>
        </w:rPr>
        <w:t xml:space="preserve">the </w:t>
      </w:r>
      <w:r w:rsidR="00CC4F82">
        <w:rPr>
          <w:rFonts w:ascii="Times New Roman" w:hAnsi="Times New Roman"/>
          <w:sz w:val="24"/>
        </w:rPr>
        <w:t xml:space="preserve">war </w:t>
      </w:r>
      <w:r w:rsidR="00D77DC2">
        <w:rPr>
          <w:rFonts w:ascii="Times New Roman" w:hAnsi="Times New Roman"/>
          <w:sz w:val="24"/>
        </w:rPr>
        <w:t>had begun</w:t>
      </w:r>
      <w:r w:rsidR="00CC4F82">
        <w:rPr>
          <w:rFonts w:ascii="Times New Roman" w:hAnsi="Times New Roman"/>
          <w:sz w:val="24"/>
        </w:rPr>
        <w:t xml:space="preserve">. </w:t>
      </w:r>
    </w:p>
    <w:p w14:paraId="4CB4127C" w14:textId="0F929BD0" w:rsidR="000C4939" w:rsidRPr="00496BC4" w:rsidRDefault="00CC4F82" w:rsidP="000C4939">
      <w:pPr>
        <w:ind w:firstLine="720"/>
        <w:rPr>
          <w:rFonts w:ascii="Times New Roman" w:hAnsi="Times New Roman"/>
          <w:sz w:val="24"/>
        </w:rPr>
      </w:pPr>
      <w:r>
        <w:rPr>
          <w:rFonts w:ascii="Times New Roman" w:hAnsi="Times New Roman"/>
          <w:sz w:val="24"/>
        </w:rPr>
        <w:t xml:space="preserve">When added as control variables, the “help the war on terrorism” indicators and </w:t>
      </w:r>
      <w:r w:rsidRPr="00CC4F82">
        <w:rPr>
          <w:rFonts w:ascii="Times New Roman" w:hAnsi="Times New Roman"/>
          <w:i/>
          <w:sz w:val="24"/>
        </w:rPr>
        <w:t>WMD</w:t>
      </w:r>
      <w:r>
        <w:rPr>
          <w:rFonts w:ascii="Times New Roman" w:hAnsi="Times New Roman"/>
          <w:sz w:val="24"/>
        </w:rPr>
        <w:t xml:space="preserve"> are </w:t>
      </w:r>
      <w:r w:rsidR="000C4939">
        <w:rPr>
          <w:rFonts w:ascii="Times New Roman" w:hAnsi="Times New Roman"/>
          <w:sz w:val="24"/>
        </w:rPr>
        <w:t xml:space="preserve">all significant predictors of </w:t>
      </w:r>
      <w:r w:rsidR="000C4939">
        <w:rPr>
          <w:rFonts w:ascii="Times New Roman" w:hAnsi="Times New Roman"/>
          <w:i/>
          <w:sz w:val="24"/>
        </w:rPr>
        <w:t>Iraq War</w:t>
      </w:r>
      <w:r w:rsidR="000C4939">
        <w:rPr>
          <w:rFonts w:ascii="Times New Roman" w:hAnsi="Times New Roman"/>
          <w:sz w:val="24"/>
        </w:rPr>
        <w:t xml:space="preserve">, </w:t>
      </w:r>
      <w:r>
        <w:rPr>
          <w:rFonts w:ascii="Times New Roman" w:hAnsi="Times New Roman"/>
          <w:sz w:val="24"/>
        </w:rPr>
        <w:t xml:space="preserve">as can be seen in Models 4.2 and 5.2.  They also diminish the coefficients of many other model covariates, including the Iraq–AQ connection indicators, party identification, </w:t>
      </w:r>
      <w:r w:rsidR="00496BC4">
        <w:rPr>
          <w:rFonts w:ascii="Times New Roman" w:hAnsi="Times New Roman"/>
          <w:sz w:val="24"/>
        </w:rPr>
        <w:t xml:space="preserve">foreign affairs knowledge, and age, suggesting over-correction due to endogeneity. Even so, the estimates effects of </w:t>
      </w:r>
      <w:r w:rsidR="00496BC4">
        <w:rPr>
          <w:rFonts w:ascii="Times New Roman" w:hAnsi="Times New Roman"/>
          <w:i/>
          <w:sz w:val="24"/>
        </w:rPr>
        <w:t xml:space="preserve">Revenge </w:t>
      </w:r>
      <w:r w:rsidR="00496BC4">
        <w:rPr>
          <w:rFonts w:ascii="Times New Roman" w:hAnsi="Times New Roman"/>
          <w:sz w:val="24"/>
        </w:rPr>
        <w:t xml:space="preserve">and </w:t>
      </w:r>
      <w:r w:rsidR="00496BC4">
        <w:rPr>
          <w:rFonts w:ascii="Times New Roman" w:hAnsi="Times New Roman"/>
          <w:i/>
          <w:sz w:val="24"/>
        </w:rPr>
        <w:t xml:space="preserve">Anger </w:t>
      </w:r>
      <w:r w:rsidR="00496BC4">
        <w:rPr>
          <w:rFonts w:ascii="Times New Roman" w:hAnsi="Times New Roman"/>
          <w:sz w:val="24"/>
        </w:rPr>
        <w:t xml:space="preserve">are undiminished. </w:t>
      </w:r>
    </w:p>
    <w:p w14:paraId="56E410AA" w14:textId="77777777" w:rsidR="00D77DC2" w:rsidRDefault="00D77DC2" w:rsidP="00D77DC2">
      <w:pPr>
        <w:ind w:firstLine="720"/>
        <w:rPr>
          <w:rFonts w:ascii="Times New Roman" w:hAnsi="Times New Roman"/>
          <w:sz w:val="24"/>
        </w:rPr>
      </w:pPr>
      <w:r>
        <w:rPr>
          <w:rFonts w:ascii="Times New Roman" w:hAnsi="Times New Roman"/>
          <w:sz w:val="24"/>
        </w:rPr>
        <w:t xml:space="preserve">If mistaken revenge fuelled U.S. public support for attacking Iraq, then anger and desires for revenge at the perpetrators should predict support for war more strongly among those who said Iraq had been “directly involved” in 9/11 than those who said there was no more than contact between Iraq and al-Qaeda. </w:t>
      </w:r>
      <w:r w:rsidR="00496BC4" w:rsidRPr="00600580">
        <w:rPr>
          <w:rFonts w:ascii="Times New Roman" w:hAnsi="Times New Roman"/>
          <w:sz w:val="24"/>
        </w:rPr>
        <w:t>Although the “substantial support</w:t>
      </w:r>
      <w:r w:rsidR="00496BC4">
        <w:rPr>
          <w:rFonts w:ascii="Times New Roman" w:hAnsi="Times New Roman"/>
          <w:sz w:val="24"/>
        </w:rPr>
        <w:t xml:space="preserve"> to al-Qaeda</w:t>
      </w:r>
      <w:r w:rsidR="00496BC4" w:rsidRPr="00600580">
        <w:rPr>
          <w:rFonts w:ascii="Times New Roman" w:hAnsi="Times New Roman"/>
          <w:sz w:val="24"/>
        </w:rPr>
        <w:t>” option explicitly rules out involvement</w:t>
      </w:r>
      <w:r w:rsidR="00496BC4">
        <w:rPr>
          <w:rFonts w:ascii="Times New Roman" w:hAnsi="Times New Roman"/>
          <w:sz w:val="24"/>
        </w:rPr>
        <w:t xml:space="preserve"> in the attacks, people still </w:t>
      </w:r>
      <w:r w:rsidR="00496BC4" w:rsidRPr="00600580">
        <w:rPr>
          <w:rFonts w:ascii="Times New Roman" w:hAnsi="Times New Roman"/>
          <w:sz w:val="24"/>
        </w:rPr>
        <w:t xml:space="preserve">might have </w:t>
      </w:r>
      <w:r w:rsidR="00496BC4">
        <w:rPr>
          <w:rFonts w:ascii="Times New Roman" w:hAnsi="Times New Roman"/>
          <w:sz w:val="24"/>
        </w:rPr>
        <w:t>wanted to take revenge on</w:t>
      </w:r>
      <w:r w:rsidR="00496BC4" w:rsidRPr="00600580">
        <w:rPr>
          <w:rFonts w:ascii="Times New Roman" w:hAnsi="Times New Roman"/>
          <w:sz w:val="24"/>
        </w:rPr>
        <w:t xml:space="preserve"> Iraq</w:t>
      </w:r>
      <w:r w:rsidR="00496BC4">
        <w:rPr>
          <w:rFonts w:ascii="Times New Roman" w:hAnsi="Times New Roman"/>
          <w:sz w:val="24"/>
        </w:rPr>
        <w:t xml:space="preserve"> </w:t>
      </w:r>
      <w:r w:rsidR="00496BC4" w:rsidRPr="00600580">
        <w:rPr>
          <w:rFonts w:ascii="Times New Roman" w:hAnsi="Times New Roman"/>
          <w:sz w:val="24"/>
        </w:rPr>
        <w:t xml:space="preserve">for </w:t>
      </w:r>
      <w:r w:rsidR="00496BC4">
        <w:rPr>
          <w:rFonts w:ascii="Times New Roman" w:hAnsi="Times New Roman"/>
          <w:sz w:val="24"/>
        </w:rPr>
        <w:t xml:space="preserve">its </w:t>
      </w:r>
      <w:r w:rsidR="00496BC4" w:rsidRPr="00600580">
        <w:rPr>
          <w:rFonts w:ascii="Times New Roman" w:hAnsi="Times New Roman"/>
          <w:sz w:val="24"/>
        </w:rPr>
        <w:t xml:space="preserve">having recklessly aided </w:t>
      </w:r>
      <w:r w:rsidR="00496BC4">
        <w:rPr>
          <w:rFonts w:ascii="Times New Roman" w:hAnsi="Times New Roman"/>
          <w:sz w:val="24"/>
        </w:rPr>
        <w:t>the actual perpetrators</w:t>
      </w:r>
      <w:r w:rsidR="00496BC4" w:rsidRPr="00600580">
        <w:rPr>
          <w:rFonts w:ascii="Times New Roman" w:hAnsi="Times New Roman"/>
          <w:sz w:val="24"/>
        </w:rPr>
        <w:t>.</w:t>
      </w:r>
      <w:r w:rsidR="00496BC4">
        <w:rPr>
          <w:rFonts w:ascii="Times New Roman" w:hAnsi="Times New Roman"/>
          <w:sz w:val="24"/>
        </w:rPr>
        <w:t xml:space="preserve"> </w:t>
      </w:r>
      <w:r>
        <w:rPr>
          <w:rFonts w:ascii="Times New Roman" w:hAnsi="Times New Roman"/>
          <w:sz w:val="24"/>
        </w:rPr>
        <w:t xml:space="preserve"> To test these hypotheses, I added </w:t>
      </w:r>
      <w:r w:rsidR="00496BC4">
        <w:rPr>
          <w:rFonts w:ascii="Times New Roman" w:hAnsi="Times New Roman"/>
          <w:sz w:val="24"/>
        </w:rPr>
        <w:lastRenderedPageBreak/>
        <w:t>cross-product interactions</w:t>
      </w:r>
      <w:r>
        <w:rPr>
          <w:rFonts w:ascii="Times New Roman" w:hAnsi="Times New Roman"/>
          <w:sz w:val="24"/>
        </w:rPr>
        <w:t xml:space="preserve"> </w:t>
      </w:r>
      <w:r w:rsidR="00496BC4" w:rsidRPr="00496BC4">
        <w:rPr>
          <w:rFonts w:ascii="Times New Roman" w:hAnsi="Times New Roman"/>
          <w:i/>
          <w:sz w:val="24"/>
        </w:rPr>
        <w:t>Support AQ X Revenge</w:t>
      </w:r>
      <w:r w:rsidR="00496BC4">
        <w:rPr>
          <w:rFonts w:ascii="Times New Roman" w:hAnsi="Times New Roman"/>
          <w:sz w:val="24"/>
        </w:rPr>
        <w:t xml:space="preserve"> and </w:t>
      </w:r>
      <w:r w:rsidR="00496BC4">
        <w:rPr>
          <w:rFonts w:ascii="Times New Roman" w:hAnsi="Times New Roman"/>
          <w:i/>
          <w:sz w:val="24"/>
        </w:rPr>
        <w:t>Involved 9/11</w:t>
      </w:r>
      <w:r w:rsidR="00496BC4" w:rsidRPr="00496BC4">
        <w:rPr>
          <w:rFonts w:ascii="Times New Roman" w:hAnsi="Times New Roman"/>
          <w:i/>
          <w:sz w:val="24"/>
        </w:rPr>
        <w:t xml:space="preserve"> X Revenge</w:t>
      </w:r>
      <w:r>
        <w:rPr>
          <w:rFonts w:ascii="Times New Roman" w:hAnsi="Times New Roman"/>
          <w:sz w:val="24"/>
        </w:rPr>
        <w:t xml:space="preserve"> in Model 4.3,</w:t>
      </w:r>
      <w:r w:rsidR="00496BC4">
        <w:rPr>
          <w:rFonts w:ascii="Times New Roman" w:hAnsi="Times New Roman"/>
          <w:sz w:val="24"/>
        </w:rPr>
        <w:t xml:space="preserve"> and</w:t>
      </w:r>
      <w:r>
        <w:rPr>
          <w:rFonts w:ascii="Times New Roman" w:hAnsi="Times New Roman"/>
          <w:sz w:val="24"/>
        </w:rPr>
        <w:t xml:space="preserve"> added</w:t>
      </w:r>
      <w:r w:rsidR="00496BC4">
        <w:rPr>
          <w:rFonts w:ascii="Times New Roman" w:hAnsi="Times New Roman"/>
          <w:sz w:val="24"/>
        </w:rPr>
        <w:t xml:space="preserve"> </w:t>
      </w:r>
      <w:r w:rsidR="00496BC4" w:rsidRPr="00496BC4">
        <w:rPr>
          <w:rFonts w:ascii="Times New Roman" w:hAnsi="Times New Roman"/>
          <w:i/>
          <w:sz w:val="24"/>
        </w:rPr>
        <w:t xml:space="preserve">Support AQ X </w:t>
      </w:r>
      <w:r w:rsidR="00496BC4">
        <w:rPr>
          <w:rFonts w:ascii="Times New Roman" w:hAnsi="Times New Roman"/>
          <w:i/>
          <w:sz w:val="24"/>
        </w:rPr>
        <w:t>Anger</w:t>
      </w:r>
      <w:r w:rsidR="00496BC4">
        <w:rPr>
          <w:rFonts w:ascii="Times New Roman" w:hAnsi="Times New Roman"/>
          <w:sz w:val="24"/>
        </w:rPr>
        <w:t xml:space="preserve"> and </w:t>
      </w:r>
      <w:r w:rsidR="00496BC4">
        <w:rPr>
          <w:rFonts w:ascii="Times New Roman" w:hAnsi="Times New Roman"/>
          <w:i/>
          <w:sz w:val="24"/>
        </w:rPr>
        <w:t>Involved 9/11</w:t>
      </w:r>
      <w:r w:rsidR="00496BC4" w:rsidRPr="00496BC4">
        <w:rPr>
          <w:rFonts w:ascii="Times New Roman" w:hAnsi="Times New Roman"/>
          <w:i/>
          <w:sz w:val="24"/>
        </w:rPr>
        <w:t xml:space="preserve"> X </w:t>
      </w:r>
      <w:r w:rsidR="00496BC4">
        <w:rPr>
          <w:rFonts w:ascii="Times New Roman" w:hAnsi="Times New Roman"/>
          <w:i/>
          <w:sz w:val="24"/>
        </w:rPr>
        <w:t>Anger</w:t>
      </w:r>
      <w:r>
        <w:rPr>
          <w:rFonts w:ascii="Times New Roman" w:hAnsi="Times New Roman"/>
          <w:sz w:val="24"/>
        </w:rPr>
        <w:t xml:space="preserve"> in Model 5.3</w:t>
      </w:r>
      <w:r w:rsidR="00496BC4">
        <w:rPr>
          <w:rFonts w:ascii="Times New Roman" w:hAnsi="Times New Roman"/>
          <w:sz w:val="24"/>
        </w:rPr>
        <w:t>.</w:t>
      </w:r>
      <w:r w:rsidRPr="002840E1">
        <w:rPr>
          <w:rStyle w:val="FootnoteReference"/>
          <w:rFonts w:ascii="Times New Roman" w:hAnsi="Times New Roman"/>
          <w:sz w:val="24"/>
        </w:rPr>
        <w:footnoteReference w:id="11"/>
      </w:r>
      <w:r w:rsidR="00496BC4">
        <w:rPr>
          <w:rFonts w:ascii="Times New Roman" w:hAnsi="Times New Roman"/>
          <w:sz w:val="24"/>
        </w:rPr>
        <w:t xml:space="preserve"> </w:t>
      </w:r>
      <w:r>
        <w:rPr>
          <w:rFonts w:ascii="Times New Roman" w:hAnsi="Times New Roman"/>
          <w:sz w:val="24"/>
        </w:rPr>
        <w:t xml:space="preserve"> </w:t>
      </w:r>
    </w:p>
    <w:p w14:paraId="2651AD99" w14:textId="04B8F631" w:rsidR="00496BC4" w:rsidRPr="00D77DC2" w:rsidRDefault="00D77DC2" w:rsidP="00D77DC2">
      <w:pPr>
        <w:ind w:firstLine="720"/>
        <w:rPr>
          <w:rFonts w:ascii="Times New Roman" w:hAnsi="Times New Roman"/>
          <w:color w:val="000000"/>
          <w:sz w:val="24"/>
        </w:rPr>
      </w:pPr>
      <w:r>
        <w:rPr>
          <w:rFonts w:ascii="Times New Roman" w:hAnsi="Times New Roman"/>
          <w:sz w:val="24"/>
        </w:rPr>
        <w:t xml:space="preserve">The results </w:t>
      </w:r>
      <w:r w:rsidR="003A58D7">
        <w:rPr>
          <w:rFonts w:ascii="Times New Roman" w:hAnsi="Times New Roman"/>
          <w:sz w:val="24"/>
        </w:rPr>
        <w:t xml:space="preserve">are more consistent with </w:t>
      </w:r>
      <w:r w:rsidR="003A58D7">
        <w:rPr>
          <w:rFonts w:ascii="Times New Roman" w:hAnsi="Times New Roman"/>
          <w:color w:val="000000"/>
          <w:sz w:val="24"/>
        </w:rPr>
        <w:t xml:space="preserve">an indiscriminate anger–revenge spillover effect than with mistaken retribution. </w:t>
      </w:r>
      <w:r>
        <w:rPr>
          <w:rFonts w:ascii="Times New Roman" w:hAnsi="Times New Roman"/>
          <w:color w:val="000000"/>
          <w:sz w:val="24"/>
        </w:rPr>
        <w:t>N</w:t>
      </w:r>
      <w:r w:rsidR="005A2192">
        <w:rPr>
          <w:rFonts w:ascii="Times New Roman" w:hAnsi="Times New Roman"/>
          <w:color w:val="000000"/>
          <w:sz w:val="24"/>
        </w:rPr>
        <w:t xml:space="preserve">either </w:t>
      </w:r>
      <w:r w:rsidR="005A2192">
        <w:rPr>
          <w:rFonts w:ascii="Times New Roman" w:hAnsi="Times New Roman"/>
          <w:i/>
          <w:color w:val="000000"/>
          <w:sz w:val="24"/>
        </w:rPr>
        <w:t xml:space="preserve">Anger </w:t>
      </w:r>
      <w:r w:rsidR="005A2192">
        <w:rPr>
          <w:rFonts w:ascii="Times New Roman" w:hAnsi="Times New Roman"/>
          <w:color w:val="000000"/>
          <w:sz w:val="24"/>
        </w:rPr>
        <w:t xml:space="preserve">nor </w:t>
      </w:r>
      <w:r w:rsidR="005A2192">
        <w:rPr>
          <w:rFonts w:ascii="Times New Roman" w:hAnsi="Times New Roman"/>
          <w:i/>
          <w:color w:val="000000"/>
          <w:sz w:val="24"/>
        </w:rPr>
        <w:t xml:space="preserve">Revenge </w:t>
      </w:r>
      <w:r w:rsidR="005A2192">
        <w:rPr>
          <w:rFonts w:ascii="Times New Roman" w:hAnsi="Times New Roman"/>
          <w:color w:val="000000"/>
          <w:sz w:val="24"/>
        </w:rPr>
        <w:t xml:space="preserve">predict war support any more strongly among those who blamed Iraq for 9/11 than among those who did not. </w:t>
      </w:r>
      <w:r>
        <w:rPr>
          <w:rFonts w:ascii="Times New Roman" w:hAnsi="Times New Roman"/>
          <w:color w:val="000000"/>
          <w:sz w:val="24"/>
        </w:rPr>
        <w:t xml:space="preserve">Moreover, </w:t>
      </w:r>
      <w:r w:rsidR="00496BC4">
        <w:rPr>
          <w:rFonts w:ascii="Times New Roman" w:hAnsi="Times New Roman"/>
          <w:i/>
          <w:color w:val="000000"/>
          <w:sz w:val="24"/>
        </w:rPr>
        <w:t xml:space="preserve">Anger </w:t>
      </w:r>
      <w:r w:rsidR="00496BC4">
        <w:rPr>
          <w:rFonts w:ascii="Times New Roman" w:hAnsi="Times New Roman"/>
          <w:color w:val="000000"/>
          <w:sz w:val="24"/>
        </w:rPr>
        <w:t xml:space="preserve">and </w:t>
      </w:r>
      <w:r w:rsidR="00496BC4">
        <w:rPr>
          <w:rFonts w:ascii="Times New Roman" w:hAnsi="Times New Roman"/>
          <w:i/>
          <w:color w:val="000000"/>
          <w:sz w:val="24"/>
        </w:rPr>
        <w:t xml:space="preserve">Revenge </w:t>
      </w:r>
      <w:r>
        <w:rPr>
          <w:rFonts w:ascii="Times New Roman" w:hAnsi="Times New Roman"/>
          <w:color w:val="000000"/>
          <w:sz w:val="24"/>
        </w:rPr>
        <w:t>remain just as strong</w:t>
      </w:r>
      <w:r w:rsidR="00496BC4">
        <w:rPr>
          <w:rFonts w:ascii="Times New Roman" w:hAnsi="Times New Roman"/>
          <w:color w:val="000000"/>
          <w:sz w:val="24"/>
        </w:rPr>
        <w:t xml:space="preserve"> predictors of </w:t>
      </w:r>
      <w:r>
        <w:rPr>
          <w:rFonts w:ascii="Times New Roman" w:hAnsi="Times New Roman"/>
          <w:i/>
          <w:color w:val="000000"/>
          <w:sz w:val="24"/>
        </w:rPr>
        <w:t>Iraq War</w:t>
      </w:r>
      <w:r w:rsidR="00496BC4">
        <w:rPr>
          <w:rFonts w:ascii="Times New Roman" w:hAnsi="Times New Roman"/>
          <w:color w:val="000000"/>
          <w:sz w:val="24"/>
        </w:rPr>
        <w:t xml:space="preserve"> among those who said that Iraq had </w:t>
      </w:r>
      <w:r w:rsidR="00496BC4">
        <w:rPr>
          <w:rFonts w:ascii="Times New Roman" w:hAnsi="Times New Roman"/>
          <w:sz w:val="24"/>
        </w:rPr>
        <w:t xml:space="preserve">either </w:t>
      </w:r>
      <w:r w:rsidR="00496BC4">
        <w:rPr>
          <w:rFonts w:ascii="Times New Roman" w:hAnsi="Times New Roman"/>
          <w:color w:val="000000"/>
          <w:sz w:val="24"/>
        </w:rPr>
        <w:t xml:space="preserve">“no connection” or just “contact” with al–Qaeda. </w:t>
      </w:r>
    </w:p>
    <w:p w14:paraId="1A506A8B" w14:textId="44F4D9C9" w:rsidR="005A2192" w:rsidRDefault="005A2192" w:rsidP="00496BC4">
      <w:pPr>
        <w:ind w:firstLine="720"/>
        <w:rPr>
          <w:rFonts w:ascii="Times New Roman" w:hAnsi="Times New Roman"/>
          <w:sz w:val="24"/>
        </w:rPr>
      </w:pPr>
      <w:r>
        <w:rPr>
          <w:rFonts w:ascii="Times New Roman" w:hAnsi="Times New Roman"/>
          <w:sz w:val="24"/>
        </w:rPr>
        <w:t xml:space="preserve">The final models in Tables 4 and 5 test whether those who believed that Iraq had been involved in 9/11, or was otherwise supporting AQ, amplified the effect of Fall 2001 perceptions of the terror threat. </w:t>
      </w:r>
      <w:r w:rsidR="003A58D7">
        <w:rPr>
          <w:rFonts w:ascii="Times New Roman" w:hAnsi="Times New Roman"/>
          <w:sz w:val="24"/>
        </w:rPr>
        <w:t xml:space="preserve">Models 4.1 and 5.1 showed that </w:t>
      </w:r>
      <w:r w:rsidR="00DD1D77" w:rsidRPr="00DD1D77">
        <w:rPr>
          <w:rFonts w:ascii="Times New Roman" w:hAnsi="Times New Roman"/>
          <w:i/>
          <w:sz w:val="24"/>
        </w:rPr>
        <w:t>Terror Threat</w:t>
      </w:r>
      <w:r w:rsidR="00DD1D77">
        <w:rPr>
          <w:rFonts w:ascii="Times New Roman" w:hAnsi="Times New Roman"/>
          <w:sz w:val="24"/>
        </w:rPr>
        <w:t xml:space="preserve"> was not a significant predictor of </w:t>
      </w:r>
      <w:r w:rsidR="00DD1D77">
        <w:rPr>
          <w:rFonts w:ascii="Times New Roman" w:hAnsi="Times New Roman"/>
          <w:i/>
          <w:sz w:val="24"/>
        </w:rPr>
        <w:t xml:space="preserve">Iraq War </w:t>
      </w:r>
      <w:r w:rsidR="00DD1D77">
        <w:rPr>
          <w:rFonts w:ascii="Times New Roman" w:hAnsi="Times New Roman"/>
          <w:sz w:val="24"/>
        </w:rPr>
        <w:t>in general</w:t>
      </w:r>
      <w:r w:rsidR="003A58D7">
        <w:rPr>
          <w:rFonts w:ascii="Times New Roman" w:hAnsi="Times New Roman"/>
          <w:sz w:val="24"/>
        </w:rPr>
        <w:t xml:space="preserve">; </w:t>
      </w:r>
      <w:r w:rsidR="00DD1D77">
        <w:rPr>
          <w:rFonts w:ascii="Times New Roman" w:hAnsi="Times New Roman"/>
          <w:sz w:val="24"/>
        </w:rPr>
        <w:t>the insi</w:t>
      </w:r>
      <w:r w:rsidR="00397832">
        <w:rPr>
          <w:rFonts w:ascii="Times New Roman" w:hAnsi="Times New Roman"/>
          <w:sz w:val="24"/>
        </w:rPr>
        <w:t>gnificant (and negative</w:t>
      </w:r>
      <w:r w:rsidR="00DD1D77">
        <w:rPr>
          <w:rFonts w:ascii="Times New Roman" w:hAnsi="Times New Roman"/>
          <w:sz w:val="24"/>
        </w:rPr>
        <w:t xml:space="preserve">) interaction terms in Models 4.4 and </w:t>
      </w:r>
      <w:r w:rsidR="008754DB">
        <w:rPr>
          <w:rFonts w:ascii="Times New Roman" w:hAnsi="Times New Roman"/>
          <w:sz w:val="24"/>
        </w:rPr>
        <w:t>5.4</w:t>
      </w:r>
      <w:r w:rsidR="003A58D7">
        <w:rPr>
          <w:rFonts w:ascii="Times New Roman" w:hAnsi="Times New Roman"/>
          <w:sz w:val="24"/>
        </w:rPr>
        <w:t xml:space="preserve"> show that its effect was no stronger among those who genuinely believed that Iraq was in league with al-Qaeda</w:t>
      </w:r>
      <w:r w:rsidR="00DD1D77">
        <w:rPr>
          <w:rFonts w:ascii="Times New Roman" w:hAnsi="Times New Roman"/>
          <w:sz w:val="24"/>
        </w:rPr>
        <w:t xml:space="preserve">. </w:t>
      </w:r>
    </w:p>
    <w:p w14:paraId="6298EAE9" w14:textId="6F87567A" w:rsidR="0045605A" w:rsidRDefault="00397832" w:rsidP="0045605A">
      <w:pPr>
        <w:ind w:firstLine="720"/>
        <w:rPr>
          <w:rFonts w:ascii="Times New Roman" w:hAnsi="Times New Roman"/>
          <w:sz w:val="24"/>
        </w:rPr>
      </w:pPr>
      <w:r>
        <w:rPr>
          <w:rFonts w:ascii="Times New Roman" w:hAnsi="Times New Roman"/>
          <w:sz w:val="24"/>
        </w:rPr>
        <w:t xml:space="preserve">The links between anger, revenge, and war support do not appear to be artifacts of citizens’ simply repeating messages from trusted political elites. All the results presented thus far control for foreign affairs knowledge, </w:t>
      </w:r>
      <w:r w:rsidR="006E4EDF">
        <w:rPr>
          <w:rFonts w:ascii="Times New Roman" w:hAnsi="Times New Roman"/>
          <w:sz w:val="24"/>
        </w:rPr>
        <w:t xml:space="preserve">measured by questions asking respondents whether the US has troops in South Korea and can veto Security Council decisions, the identity of the lead UN weapons inspector in Iraq (from four options presented), the permanent members of the UN Security Council (from a list of 10), and whether the respondent had watched or heard any part of Colin Powell’s recent speech to the UN.  The measure should provide a good proxy for general political awareness, which is highly correlated with foreign affairs knowledge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Carpini&lt;/Author&gt;&lt;Year&gt;1996&lt;/Year&gt;&lt;RecNum&gt;5467&lt;/RecNum&gt;&lt;Pages&gt;142ff&lt;/Pages&gt;&lt;DisplayText&gt;(Carpini &amp;amp; Keeter 1996: 142ff)&lt;/DisplayText&gt;&lt;record&gt;&lt;rec-number&gt;5467&lt;/rec-number&gt;&lt;foreign-keys&gt;&lt;key app="EN" db-id="f9szsa2f9p9eztes9xpvvdtdaederv5rea5s" timestamp="1522697505"&gt;5467&lt;/key&gt;&lt;/foreign-keys&gt;&lt;ref-type name="Book"&gt;6&lt;/ref-type&gt;&lt;contributors&gt;&lt;authors&gt;&lt;author&gt;Carpini, Michael X Delli&lt;/author&gt;&lt;author&gt;Keeter, Scott&lt;/author&gt;&lt;/authors&gt;&lt;/contributors&gt;&lt;titles&gt;&lt;title&gt;What Americans know about politics and why it matters&lt;/title&gt;&lt;/titles&gt;&lt;dates&gt;&lt;year&gt;1996&lt;/year&gt;&lt;/dates&gt;&lt;publisher&gt;Yale University Press&lt;/publisher&gt;&lt;isbn&gt;0300072759&lt;/isbn&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 xml:space="preserve">(Carpini &amp; </w:t>
      </w:r>
      <w:r w:rsidR="00747C1F">
        <w:rPr>
          <w:rFonts w:ascii="Times New Roman" w:hAnsi="Times New Roman"/>
          <w:noProof/>
          <w:sz w:val="24"/>
        </w:rPr>
        <w:lastRenderedPageBreak/>
        <w:t>Keeter 1996: 142ff)</w:t>
      </w:r>
      <w:r w:rsidR="00747C1F">
        <w:rPr>
          <w:rFonts w:ascii="Times New Roman" w:hAnsi="Times New Roman"/>
          <w:sz w:val="24"/>
        </w:rPr>
        <w:fldChar w:fldCharType="end"/>
      </w:r>
      <w:r>
        <w:rPr>
          <w:rFonts w:ascii="Times New Roman" w:hAnsi="Times New Roman"/>
          <w:sz w:val="24"/>
        </w:rPr>
        <w:t xml:space="preserve">. </w:t>
      </w:r>
      <w:r w:rsidR="0045605A">
        <w:rPr>
          <w:rFonts w:ascii="Times New Roman" w:hAnsi="Times New Roman"/>
          <w:sz w:val="24"/>
        </w:rPr>
        <w:t xml:space="preserve">Thus, controlling for </w:t>
      </w:r>
      <w:r w:rsidR="0045605A">
        <w:rPr>
          <w:rFonts w:ascii="Times New Roman" w:hAnsi="Times New Roman"/>
          <w:i/>
          <w:sz w:val="24"/>
        </w:rPr>
        <w:t xml:space="preserve">FA Knowledge </w:t>
      </w:r>
      <w:r w:rsidR="0045605A">
        <w:rPr>
          <w:rFonts w:ascii="Times New Roman" w:hAnsi="Times New Roman"/>
          <w:sz w:val="24"/>
        </w:rPr>
        <w:t xml:space="preserve">should reduce </w:t>
      </w:r>
      <w:r>
        <w:rPr>
          <w:rFonts w:ascii="Times New Roman" w:hAnsi="Times New Roman"/>
          <w:sz w:val="24"/>
        </w:rPr>
        <w:t xml:space="preserve">spurious associations stemming from aware citizens’ simply echoing anger, revenge, and war support heard from a concordant elite (i.e., a mainstream cue-taking effect). </w:t>
      </w:r>
    </w:p>
    <w:p w14:paraId="064C92ED" w14:textId="79B884B4" w:rsidR="00733C1D" w:rsidRDefault="0045605A" w:rsidP="00AC0C71">
      <w:pPr>
        <w:ind w:firstLine="720"/>
        <w:rPr>
          <w:rFonts w:ascii="Times New Roman" w:hAnsi="Times New Roman"/>
          <w:sz w:val="24"/>
        </w:rPr>
      </w:pPr>
      <w:r>
        <w:rPr>
          <w:rFonts w:ascii="Times New Roman" w:hAnsi="Times New Roman"/>
          <w:sz w:val="24"/>
        </w:rPr>
        <w:t>I</w:t>
      </w:r>
      <w:r w:rsidR="00397832">
        <w:rPr>
          <w:rFonts w:ascii="Times New Roman" w:hAnsi="Times New Roman"/>
          <w:sz w:val="24"/>
        </w:rPr>
        <w:t xml:space="preserve">nteractions </w:t>
      </w:r>
      <w:r>
        <w:rPr>
          <w:rFonts w:ascii="Times New Roman" w:hAnsi="Times New Roman"/>
          <w:sz w:val="24"/>
        </w:rPr>
        <w:t xml:space="preserve">between </w:t>
      </w:r>
      <w:r>
        <w:rPr>
          <w:rFonts w:ascii="Times New Roman" w:hAnsi="Times New Roman"/>
          <w:i/>
          <w:sz w:val="24"/>
        </w:rPr>
        <w:t xml:space="preserve">FA Knowledge </w:t>
      </w:r>
      <w:r w:rsidR="002D4C7E">
        <w:rPr>
          <w:rFonts w:ascii="Times New Roman" w:hAnsi="Times New Roman"/>
          <w:sz w:val="24"/>
        </w:rPr>
        <w:t>and political orientation</w:t>
      </w:r>
      <w:r w:rsidR="00397832">
        <w:rPr>
          <w:rFonts w:ascii="Times New Roman" w:hAnsi="Times New Roman"/>
          <w:sz w:val="24"/>
        </w:rPr>
        <w:t xml:space="preserve"> would capture any greater polarization among the politically aware, arising from cue taking from contending opinion leaders</w:t>
      </w:r>
      <w:r>
        <w:rPr>
          <w:rFonts w:ascii="Times New Roman" w:hAnsi="Times New Roman"/>
          <w:sz w:val="24"/>
        </w:rPr>
        <w:t xml:space="preserve"> (i.e., a polarizing cue-taking effect)</w:t>
      </w:r>
      <w:r w:rsidR="00397832">
        <w:rPr>
          <w:rFonts w:ascii="Times New Roman" w:hAnsi="Times New Roman"/>
          <w:sz w:val="24"/>
        </w:rPr>
        <w:t xml:space="preserve">. </w:t>
      </w:r>
      <w:r w:rsidR="00733C1D">
        <w:rPr>
          <w:rFonts w:ascii="Times New Roman" w:hAnsi="Times New Roman"/>
          <w:sz w:val="24"/>
        </w:rPr>
        <w:t xml:space="preserve"> </w:t>
      </w:r>
      <w:r w:rsidR="002D4C7E">
        <w:rPr>
          <w:rFonts w:ascii="Times New Roman" w:hAnsi="Times New Roman"/>
          <w:sz w:val="24"/>
        </w:rPr>
        <w:t xml:space="preserve">I use an additional measure of approval of several different U.S. foreign policies, not including on Iraq, to control further for individuals’ proclivity to echo Bush Administration officials’ expressions of anger, justice-seeking, and war support. </w:t>
      </w:r>
      <w:r w:rsidR="00733C1D">
        <w:rPr>
          <w:rFonts w:ascii="Times New Roman" w:hAnsi="Times New Roman"/>
          <w:sz w:val="24"/>
        </w:rPr>
        <w:t xml:space="preserve">Controlling for </w:t>
      </w:r>
      <w:r w:rsidR="00733C1D">
        <w:rPr>
          <w:rFonts w:ascii="Times New Roman" w:hAnsi="Times New Roman"/>
          <w:i/>
          <w:sz w:val="24"/>
        </w:rPr>
        <w:t xml:space="preserve">Approve FP </w:t>
      </w:r>
      <w:r w:rsidR="00733C1D">
        <w:rPr>
          <w:rFonts w:ascii="Times New Roman" w:hAnsi="Times New Roman"/>
          <w:sz w:val="24"/>
        </w:rPr>
        <w:t xml:space="preserve">only slightly diminishes the coefficients for </w:t>
      </w:r>
      <w:r w:rsidR="00733C1D" w:rsidRPr="00733C1D">
        <w:rPr>
          <w:rFonts w:ascii="Times New Roman" w:hAnsi="Times New Roman"/>
          <w:i/>
          <w:sz w:val="24"/>
        </w:rPr>
        <w:t>Revenge</w:t>
      </w:r>
      <w:r w:rsidR="00733C1D">
        <w:rPr>
          <w:rFonts w:ascii="Times New Roman" w:hAnsi="Times New Roman"/>
          <w:sz w:val="24"/>
        </w:rPr>
        <w:t xml:space="preserve"> (compare Models 6.1 to </w:t>
      </w:r>
      <w:r w:rsidR="00346316">
        <w:rPr>
          <w:rFonts w:ascii="Times New Roman" w:hAnsi="Times New Roman"/>
          <w:sz w:val="24"/>
        </w:rPr>
        <w:t>2.1</w:t>
      </w:r>
      <w:r w:rsidR="00733C1D">
        <w:rPr>
          <w:rFonts w:ascii="Times New Roman" w:hAnsi="Times New Roman"/>
          <w:sz w:val="24"/>
        </w:rPr>
        <w:t xml:space="preserve">) or </w:t>
      </w:r>
      <w:r w:rsidR="00733C1D" w:rsidRPr="00733C1D">
        <w:rPr>
          <w:rFonts w:ascii="Times New Roman" w:hAnsi="Times New Roman"/>
          <w:i/>
          <w:sz w:val="24"/>
        </w:rPr>
        <w:t>Anger</w:t>
      </w:r>
      <w:r w:rsidR="00733C1D">
        <w:rPr>
          <w:rFonts w:ascii="Times New Roman" w:hAnsi="Times New Roman"/>
          <w:sz w:val="24"/>
        </w:rPr>
        <w:t xml:space="preserve"> (compare Models 6.3 to </w:t>
      </w:r>
      <w:r w:rsidR="00346316">
        <w:rPr>
          <w:rFonts w:ascii="Times New Roman" w:hAnsi="Times New Roman"/>
          <w:sz w:val="24"/>
        </w:rPr>
        <w:t>3.1</w:t>
      </w:r>
      <w:r w:rsidR="00733C1D">
        <w:rPr>
          <w:rFonts w:ascii="Times New Roman" w:hAnsi="Times New Roman"/>
          <w:sz w:val="24"/>
        </w:rPr>
        <w:t xml:space="preserve">), although it is certainly a strong predictor of </w:t>
      </w:r>
      <w:r w:rsidR="00733C1D">
        <w:rPr>
          <w:rFonts w:ascii="Times New Roman" w:hAnsi="Times New Roman"/>
          <w:i/>
          <w:sz w:val="24"/>
        </w:rPr>
        <w:t xml:space="preserve">Iraq War. </w:t>
      </w:r>
      <w:r w:rsidR="00733C1D">
        <w:rPr>
          <w:rFonts w:ascii="Times New Roman" w:hAnsi="Times New Roman"/>
          <w:sz w:val="24"/>
        </w:rPr>
        <w:t xml:space="preserve">Adding an </w:t>
      </w:r>
      <w:r w:rsidR="00733C1D">
        <w:rPr>
          <w:rFonts w:ascii="Times New Roman" w:hAnsi="Times New Roman"/>
          <w:i/>
          <w:sz w:val="24"/>
        </w:rPr>
        <w:t xml:space="preserve">FA Knowledge </w:t>
      </w:r>
      <w:r w:rsidR="00733C1D">
        <w:rPr>
          <w:rFonts w:ascii="Times New Roman" w:hAnsi="Times New Roman"/>
          <w:sz w:val="24"/>
        </w:rPr>
        <w:t xml:space="preserve">X </w:t>
      </w:r>
      <w:r w:rsidR="00733C1D" w:rsidRPr="00733C1D">
        <w:rPr>
          <w:rFonts w:ascii="Times New Roman" w:hAnsi="Times New Roman"/>
          <w:i/>
          <w:sz w:val="24"/>
        </w:rPr>
        <w:t xml:space="preserve">Republican </w:t>
      </w:r>
      <w:r w:rsidR="00733C1D">
        <w:rPr>
          <w:rFonts w:ascii="Times New Roman" w:hAnsi="Times New Roman"/>
          <w:sz w:val="24"/>
        </w:rPr>
        <w:t>interaction, in Models 6.2 and 6.4, does</w:t>
      </w:r>
      <w:r w:rsidR="00876FE3">
        <w:rPr>
          <w:rFonts w:ascii="Times New Roman" w:hAnsi="Times New Roman"/>
          <w:sz w:val="24"/>
        </w:rPr>
        <w:t xml:space="preserve"> not even have that much effect</w:t>
      </w:r>
      <w:r w:rsidR="00397832">
        <w:rPr>
          <w:rFonts w:ascii="Times New Roman" w:hAnsi="Times New Roman"/>
          <w:sz w:val="24"/>
        </w:rPr>
        <w:t xml:space="preserve">. Thus </w:t>
      </w:r>
      <w:r w:rsidR="00AC0C71">
        <w:rPr>
          <w:rFonts w:ascii="Times New Roman" w:hAnsi="Times New Roman"/>
          <w:i/>
          <w:sz w:val="24"/>
        </w:rPr>
        <w:t>Iraq War</w:t>
      </w:r>
      <w:r w:rsidR="00397832">
        <w:rPr>
          <w:rFonts w:ascii="Times New Roman" w:hAnsi="Times New Roman"/>
          <w:sz w:val="24"/>
        </w:rPr>
        <w:t xml:space="preserve">’s associations with </w:t>
      </w:r>
      <w:r w:rsidR="00397832">
        <w:rPr>
          <w:rFonts w:ascii="Times New Roman" w:hAnsi="Times New Roman"/>
          <w:i/>
          <w:sz w:val="24"/>
        </w:rPr>
        <w:t xml:space="preserve">Anger </w:t>
      </w:r>
      <w:r w:rsidR="00397832">
        <w:rPr>
          <w:rFonts w:ascii="Times New Roman" w:hAnsi="Times New Roman"/>
          <w:sz w:val="24"/>
        </w:rPr>
        <w:t xml:space="preserve">and </w:t>
      </w:r>
      <w:r w:rsidR="00397832">
        <w:rPr>
          <w:rFonts w:ascii="Times New Roman" w:hAnsi="Times New Roman"/>
          <w:i/>
          <w:sz w:val="24"/>
        </w:rPr>
        <w:t>Revenge</w:t>
      </w:r>
      <w:r w:rsidR="00397832">
        <w:rPr>
          <w:rFonts w:ascii="Times New Roman" w:hAnsi="Times New Roman"/>
          <w:sz w:val="24"/>
        </w:rPr>
        <w:t xml:space="preserve"> </w:t>
      </w:r>
      <w:r w:rsidR="00602B9D">
        <w:rPr>
          <w:rFonts w:ascii="Times New Roman" w:hAnsi="Times New Roman"/>
          <w:sz w:val="24"/>
        </w:rPr>
        <w:t>do</w:t>
      </w:r>
      <w:r w:rsidR="00397832">
        <w:rPr>
          <w:rFonts w:ascii="Times New Roman" w:hAnsi="Times New Roman"/>
          <w:sz w:val="24"/>
        </w:rPr>
        <w:t xml:space="preserve"> not </w:t>
      </w:r>
      <w:r w:rsidR="00602B9D">
        <w:rPr>
          <w:rFonts w:ascii="Times New Roman" w:hAnsi="Times New Roman"/>
          <w:sz w:val="24"/>
        </w:rPr>
        <w:t xml:space="preserve">appear </w:t>
      </w:r>
      <w:r w:rsidR="00397832">
        <w:rPr>
          <w:rFonts w:ascii="Times New Roman" w:hAnsi="Times New Roman"/>
          <w:sz w:val="24"/>
        </w:rPr>
        <w:t>attributable to partisan cue taking.</w:t>
      </w:r>
    </w:p>
    <w:p w14:paraId="0A810125" w14:textId="24E77810" w:rsidR="00876FE3" w:rsidRDefault="00876FE3" w:rsidP="00876FE3">
      <w:pPr>
        <w:jc w:val="center"/>
        <w:rPr>
          <w:rFonts w:ascii="Times New Roman" w:hAnsi="Times New Roman"/>
          <w:sz w:val="24"/>
        </w:rPr>
      </w:pPr>
      <w:r>
        <w:rPr>
          <w:rFonts w:ascii="Times New Roman" w:eastAsia="MS Mincho" w:hAnsi="Times New Roman"/>
          <w:sz w:val="24"/>
        </w:rPr>
        <w:t>[TABLE 6 ABOUT HERE]</w:t>
      </w:r>
    </w:p>
    <w:p w14:paraId="6AB351D8" w14:textId="45A39685" w:rsidR="00AC0C71" w:rsidRDefault="00397832" w:rsidP="00AC0C71">
      <w:pPr>
        <w:ind w:firstLine="720"/>
        <w:rPr>
          <w:rFonts w:ascii="Times New Roman" w:hAnsi="Times New Roman"/>
          <w:sz w:val="24"/>
        </w:rPr>
      </w:pPr>
      <w:r>
        <w:rPr>
          <w:rFonts w:ascii="Times New Roman" w:hAnsi="Times New Roman"/>
          <w:sz w:val="24"/>
        </w:rPr>
        <w:t xml:space="preserve">The same measure of political </w:t>
      </w:r>
      <w:r w:rsidR="00AC0C71">
        <w:rPr>
          <w:rFonts w:ascii="Times New Roman" w:hAnsi="Times New Roman"/>
          <w:sz w:val="24"/>
        </w:rPr>
        <w:t>knowledge</w:t>
      </w:r>
      <w:r>
        <w:rPr>
          <w:rFonts w:ascii="Times New Roman" w:hAnsi="Times New Roman"/>
          <w:sz w:val="24"/>
        </w:rPr>
        <w:t xml:space="preserve"> can be used to test the hypotheses that anger attenuated information process</w:t>
      </w:r>
      <w:r w:rsidR="00AC0C71">
        <w:rPr>
          <w:rFonts w:ascii="Times New Roman" w:hAnsi="Times New Roman"/>
          <w:sz w:val="24"/>
        </w:rPr>
        <w:t xml:space="preserve">ing about the Iraq crisis.  </w:t>
      </w:r>
      <w:r w:rsidR="004C460C">
        <w:rPr>
          <w:rFonts w:ascii="Times New Roman" w:hAnsi="Times New Roman"/>
          <w:sz w:val="24"/>
        </w:rPr>
        <w:t xml:space="preserve">It can also be used to test </w:t>
      </w:r>
      <w:r w:rsidR="004C460C">
        <w:rPr>
          <w:rFonts w:ascii="Times New Roman" w:hAnsi="Times New Roman"/>
          <w:color w:val="000000"/>
          <w:sz w:val="24"/>
        </w:rPr>
        <w:t xml:space="preserve">Miller’s </w:t>
      </w:r>
      <w:r w:rsidR="004C460C">
        <w:rPr>
          <w:rFonts w:ascii="Times New Roman" w:hAnsi="Times New Roman"/>
          <w:color w:val="000000"/>
          <w:sz w:val="24"/>
        </w:rPr>
        <w:fldChar w:fldCharType="begin"/>
      </w:r>
      <w:r w:rsidR="004C460C">
        <w:rPr>
          <w:rFonts w:ascii="Times New Roman" w:hAnsi="Times New Roman"/>
          <w:color w:val="000000"/>
          <w:sz w:val="24"/>
        </w:rPr>
        <w:instrText xml:space="preserve"> ADDIN EN.CITE &lt;EndNote&gt;&lt;Cite ExcludeAuth="1"&gt;&lt;Author&gt;Miller&lt;/Author&gt;&lt;Year&gt;2011&lt;/Year&gt;&lt;RecNum&gt;1593&lt;/RecNum&gt;&lt;DisplayText&gt;(2011)&lt;/DisplayText&gt;&lt;record&gt;&lt;rec-number&gt;1593&lt;/rec-number&gt;&lt;foreign-keys&gt;&lt;key app="EN" db-id="f9szsa2f9p9eztes9xpvvdtdaederv5rea5s" timestamp="1314315886"&gt;1593&lt;/key&gt;&lt;/foreign-keys&gt;&lt;ref-type name="Journal Article"&gt;17&lt;/ref-type&gt;&lt;contributors&gt;&lt;authors&gt;&lt;author&gt;Miller, Patrick R.&lt;/author&gt;&lt;/authors&gt;&lt;/contributors&gt;&lt;titles&gt;&lt;title&gt;The Emotional Citizen: Emotion as a Function of Political Sophistication&lt;/title&gt;&lt;secondary-title&gt;Political Psychology&lt;/secondary-title&gt;&lt;short-title&gt;Emotional Citizen&lt;/short-title&gt;&lt;/titles&gt;&lt;periodical&gt;&lt;full-title&gt;Political Psychology&lt;/full-title&gt;&lt;/periodical&gt;&lt;pages&gt;575–600&lt;/pages&gt;&lt;volume&gt;32&lt;/volume&gt;&lt;number&gt;4&lt;/number&gt;&lt;dates&gt;&lt;year&gt;2011&lt;/year&gt;&lt;/dates&gt;&lt;urls&gt;&lt;/urls&gt;&lt;/record&gt;&lt;/Cite&gt;&lt;/EndNote&gt;</w:instrText>
      </w:r>
      <w:r w:rsidR="004C460C">
        <w:rPr>
          <w:rFonts w:ascii="Times New Roman" w:hAnsi="Times New Roman"/>
          <w:color w:val="000000"/>
          <w:sz w:val="24"/>
        </w:rPr>
        <w:fldChar w:fldCharType="separate"/>
      </w:r>
      <w:r w:rsidR="004C460C">
        <w:rPr>
          <w:rFonts w:ascii="Times New Roman" w:hAnsi="Times New Roman"/>
          <w:noProof/>
          <w:color w:val="000000"/>
          <w:sz w:val="24"/>
        </w:rPr>
        <w:t>(2011)</w:t>
      </w:r>
      <w:r w:rsidR="004C460C">
        <w:rPr>
          <w:rFonts w:ascii="Times New Roman" w:hAnsi="Times New Roman"/>
          <w:color w:val="000000"/>
          <w:sz w:val="24"/>
        </w:rPr>
        <w:fldChar w:fldCharType="end"/>
      </w:r>
      <w:r w:rsidR="004C460C">
        <w:rPr>
          <w:rFonts w:ascii="Times New Roman" w:hAnsi="Times New Roman"/>
          <w:sz w:val="24"/>
        </w:rPr>
        <w:t xml:space="preserve"> argument that </w:t>
      </w:r>
      <w:r>
        <w:rPr>
          <w:rFonts w:ascii="Times New Roman" w:hAnsi="Times New Roman"/>
          <w:color w:val="000000"/>
          <w:sz w:val="24"/>
        </w:rPr>
        <w:t xml:space="preserve">political sophisticates’ greater emotional engagement with politics </w:t>
      </w:r>
      <w:r w:rsidR="004C460C">
        <w:rPr>
          <w:rFonts w:ascii="Times New Roman" w:hAnsi="Times New Roman"/>
          <w:color w:val="000000"/>
          <w:sz w:val="24"/>
        </w:rPr>
        <w:t>results</w:t>
      </w:r>
      <w:r w:rsidR="00AC0C71">
        <w:rPr>
          <w:rFonts w:ascii="Times New Roman" w:hAnsi="Times New Roman"/>
          <w:color w:val="000000"/>
          <w:sz w:val="24"/>
        </w:rPr>
        <w:t xml:space="preserve"> in stronger links between emotions </w:t>
      </w:r>
      <w:r w:rsidR="004C460C">
        <w:rPr>
          <w:rFonts w:ascii="Times New Roman" w:hAnsi="Times New Roman"/>
          <w:color w:val="000000"/>
          <w:sz w:val="24"/>
        </w:rPr>
        <w:t xml:space="preserve">about political issues </w:t>
      </w:r>
      <w:r w:rsidR="00AC0C71">
        <w:rPr>
          <w:rFonts w:ascii="Times New Roman" w:hAnsi="Times New Roman"/>
          <w:color w:val="000000"/>
          <w:sz w:val="24"/>
        </w:rPr>
        <w:t>and issue positions.  Greater exposure to media coverage of</w:t>
      </w:r>
      <w:r w:rsidR="00AC0C71">
        <w:rPr>
          <w:rFonts w:ascii="Times New Roman" w:hAnsi="Times New Roman"/>
          <w:sz w:val="24"/>
        </w:rPr>
        <w:t xml:space="preserve"> the injustice and humiliation experienced on 9/11 and the continuing failure to capture and punish bin Laden, as well as</w:t>
      </w:r>
      <w:r w:rsidR="00AC0C71">
        <w:rPr>
          <w:rFonts w:ascii="Times New Roman" w:hAnsi="Times New Roman"/>
          <w:color w:val="000000"/>
          <w:sz w:val="24"/>
        </w:rPr>
        <w:t xml:space="preserve"> more frequent rumination </w:t>
      </w:r>
      <w:r w:rsidR="00AC0C71">
        <w:rPr>
          <w:rFonts w:ascii="Times New Roman" w:hAnsi="Times New Roman"/>
          <w:sz w:val="24"/>
        </w:rPr>
        <w:t xml:space="preserve">about these, might have resulted in sophisticates experiencing more prolonged anger over 9/11, and it having a more enduring impact on their attitudes toward Iraq. </w:t>
      </w:r>
    </w:p>
    <w:p w14:paraId="3FBF76ED" w14:textId="793DCD37" w:rsidR="00397832" w:rsidRDefault="003D62C4" w:rsidP="00397832">
      <w:pPr>
        <w:ind w:firstLine="720"/>
        <w:rPr>
          <w:rFonts w:ascii="Times New Roman" w:hAnsi="Times New Roman"/>
          <w:sz w:val="24"/>
        </w:rPr>
      </w:pPr>
      <w:r>
        <w:rPr>
          <w:rFonts w:ascii="Times New Roman" w:hAnsi="Times New Roman"/>
          <w:color w:val="000000"/>
          <w:sz w:val="24"/>
        </w:rPr>
        <w:lastRenderedPageBreak/>
        <w:t xml:space="preserve">However, neither of these predictions is borne out in the </w:t>
      </w:r>
      <w:r w:rsidR="004C460C">
        <w:rPr>
          <w:rFonts w:ascii="Times New Roman" w:hAnsi="Times New Roman"/>
          <w:color w:val="000000"/>
          <w:sz w:val="24"/>
        </w:rPr>
        <w:t>data.  As shown in Table 7, b</w:t>
      </w:r>
      <w:r>
        <w:rPr>
          <w:rFonts w:ascii="Times New Roman" w:hAnsi="Times New Roman"/>
          <w:color w:val="000000"/>
          <w:sz w:val="24"/>
        </w:rPr>
        <w:t xml:space="preserve">oth </w:t>
      </w:r>
      <w:r>
        <w:rPr>
          <w:rFonts w:ascii="Times New Roman" w:hAnsi="Times New Roman"/>
          <w:i/>
          <w:sz w:val="24"/>
        </w:rPr>
        <w:t xml:space="preserve">FA Knowledge </w:t>
      </w:r>
      <w:r>
        <w:rPr>
          <w:rFonts w:ascii="Times New Roman" w:hAnsi="Times New Roman"/>
          <w:sz w:val="24"/>
        </w:rPr>
        <w:t xml:space="preserve">X </w:t>
      </w:r>
      <w:r>
        <w:rPr>
          <w:rFonts w:ascii="Times New Roman" w:hAnsi="Times New Roman"/>
          <w:i/>
          <w:sz w:val="24"/>
        </w:rPr>
        <w:t>Revenge</w:t>
      </w:r>
      <w:r w:rsidRPr="00733C1D">
        <w:rPr>
          <w:rFonts w:ascii="Times New Roman" w:hAnsi="Times New Roman"/>
          <w:i/>
          <w:sz w:val="24"/>
        </w:rPr>
        <w:t xml:space="preserve"> </w:t>
      </w:r>
      <w:r>
        <w:rPr>
          <w:rFonts w:ascii="Times New Roman" w:hAnsi="Times New Roman"/>
          <w:color w:val="000000"/>
          <w:sz w:val="24"/>
        </w:rPr>
        <w:t xml:space="preserve">(Model 7.1) and </w:t>
      </w:r>
      <w:r>
        <w:rPr>
          <w:rFonts w:ascii="Times New Roman" w:hAnsi="Times New Roman"/>
          <w:i/>
          <w:sz w:val="24"/>
        </w:rPr>
        <w:t xml:space="preserve">FA Knowledge </w:t>
      </w:r>
      <w:r>
        <w:rPr>
          <w:rFonts w:ascii="Times New Roman" w:hAnsi="Times New Roman"/>
          <w:sz w:val="24"/>
        </w:rPr>
        <w:t xml:space="preserve">X </w:t>
      </w:r>
      <w:r>
        <w:rPr>
          <w:rFonts w:ascii="Times New Roman" w:hAnsi="Times New Roman"/>
          <w:i/>
          <w:sz w:val="24"/>
        </w:rPr>
        <w:t>Anger</w:t>
      </w:r>
      <w:r w:rsidRPr="00733C1D">
        <w:rPr>
          <w:rFonts w:ascii="Times New Roman" w:hAnsi="Times New Roman"/>
          <w:i/>
          <w:sz w:val="24"/>
        </w:rPr>
        <w:t xml:space="preserve"> </w:t>
      </w:r>
      <w:r>
        <w:rPr>
          <w:rFonts w:ascii="Times New Roman" w:hAnsi="Times New Roman"/>
          <w:color w:val="000000"/>
          <w:sz w:val="24"/>
        </w:rPr>
        <w:t>(Model 7.2) are insignificant when added to the baseline model.</w:t>
      </w:r>
      <w:r w:rsidR="00397832">
        <w:rPr>
          <w:rFonts w:ascii="Times New Roman" w:hAnsi="Times New Roman"/>
          <w:sz w:val="24"/>
        </w:rPr>
        <w:t xml:space="preserve"> These results are inconsistent with the hypothesis that anger and revenge attenuated citizens’ information processing in forming opinions on the war, </w:t>
      </w:r>
      <w:r>
        <w:rPr>
          <w:rFonts w:ascii="Times New Roman" w:hAnsi="Times New Roman"/>
          <w:sz w:val="24"/>
        </w:rPr>
        <w:t>and</w:t>
      </w:r>
      <w:r w:rsidR="00397832">
        <w:rPr>
          <w:rFonts w:ascii="Times New Roman" w:hAnsi="Times New Roman"/>
          <w:sz w:val="24"/>
        </w:rPr>
        <w:t xml:space="preserve"> </w:t>
      </w:r>
      <w:r>
        <w:rPr>
          <w:rFonts w:ascii="Times New Roman" w:hAnsi="Times New Roman"/>
          <w:sz w:val="24"/>
        </w:rPr>
        <w:t>provides no support to the</w:t>
      </w:r>
      <w:r w:rsidR="00397832">
        <w:rPr>
          <w:rFonts w:ascii="Times New Roman" w:hAnsi="Times New Roman"/>
          <w:sz w:val="24"/>
        </w:rPr>
        <w:t xml:space="preserve"> hypothesis that emotions are more closely connected to political attitudes among political sophisticates than </w:t>
      </w:r>
      <w:proofErr w:type="spellStart"/>
      <w:r w:rsidR="00397832">
        <w:rPr>
          <w:rFonts w:ascii="Times New Roman" w:hAnsi="Times New Roman"/>
          <w:sz w:val="24"/>
        </w:rPr>
        <w:t>nonsophisticates</w:t>
      </w:r>
      <w:proofErr w:type="spellEnd"/>
      <w:r w:rsidR="00397832">
        <w:rPr>
          <w:rFonts w:ascii="Times New Roman" w:hAnsi="Times New Roman"/>
          <w:sz w:val="24"/>
        </w:rPr>
        <w:t xml:space="preserve">. </w:t>
      </w:r>
    </w:p>
    <w:p w14:paraId="5EF5D2DB" w14:textId="58F7B76C" w:rsidR="00876FE3" w:rsidRDefault="00876FE3" w:rsidP="00876FE3">
      <w:pPr>
        <w:jc w:val="center"/>
        <w:rPr>
          <w:rFonts w:ascii="Times New Roman" w:hAnsi="Times New Roman"/>
          <w:sz w:val="24"/>
        </w:rPr>
      </w:pPr>
      <w:r>
        <w:rPr>
          <w:rFonts w:ascii="Times New Roman" w:eastAsia="MS Mincho" w:hAnsi="Times New Roman"/>
          <w:sz w:val="24"/>
        </w:rPr>
        <w:t>[TABLE 7 ABOUT HERE]</w:t>
      </w:r>
    </w:p>
    <w:p w14:paraId="3ED3A9DE" w14:textId="55DDDE36" w:rsidR="00365FB5" w:rsidRDefault="003D62C4" w:rsidP="00E13D3D">
      <w:pPr>
        <w:ind w:firstLine="720"/>
        <w:rPr>
          <w:rFonts w:ascii="Times New Roman" w:hAnsi="Times New Roman"/>
          <w:sz w:val="24"/>
        </w:rPr>
      </w:pPr>
      <w:r>
        <w:rPr>
          <w:rFonts w:ascii="Times New Roman" w:hAnsi="Times New Roman"/>
          <w:sz w:val="24"/>
        </w:rPr>
        <w:t xml:space="preserve">Might a general </w:t>
      </w:r>
      <w:r w:rsidR="00FF5370">
        <w:rPr>
          <w:rFonts w:ascii="Times New Roman" w:hAnsi="Times New Roman"/>
          <w:sz w:val="24"/>
        </w:rPr>
        <w:t>tendency to express anger</w:t>
      </w:r>
      <w:r>
        <w:rPr>
          <w:rFonts w:ascii="Times New Roman" w:hAnsi="Times New Roman"/>
          <w:sz w:val="24"/>
        </w:rPr>
        <w:t xml:space="preserve"> not captured by the above variables </w:t>
      </w:r>
      <w:r w:rsidRPr="003D62C4">
        <w:rPr>
          <w:rFonts w:ascii="Times New Roman" w:hAnsi="Times New Roman"/>
          <w:sz w:val="24"/>
        </w:rPr>
        <w:t>account for the belligerence</w:t>
      </w:r>
      <w:r>
        <w:rPr>
          <w:rFonts w:ascii="Times New Roman" w:hAnsi="Times New Roman"/>
          <w:sz w:val="24"/>
        </w:rPr>
        <w:t xml:space="preserve"> of angry and vengeful citizens</w:t>
      </w:r>
      <w:r w:rsidR="00FF5370">
        <w:rPr>
          <w:rFonts w:ascii="Times New Roman" w:hAnsi="Times New Roman"/>
          <w:sz w:val="24"/>
        </w:rPr>
        <w:t>, rather than fee</w:t>
      </w:r>
      <w:r w:rsidR="001C6DC5">
        <w:rPr>
          <w:rFonts w:ascii="Times New Roman" w:hAnsi="Times New Roman"/>
          <w:sz w:val="24"/>
        </w:rPr>
        <w:t>lings more specifically reacting</w:t>
      </w:r>
      <w:r w:rsidR="00FF5370">
        <w:rPr>
          <w:rFonts w:ascii="Times New Roman" w:hAnsi="Times New Roman"/>
          <w:sz w:val="24"/>
        </w:rPr>
        <w:t xml:space="preserve"> to 9/11</w:t>
      </w:r>
      <w:r>
        <w:rPr>
          <w:rFonts w:ascii="Times New Roman" w:hAnsi="Times New Roman"/>
          <w:sz w:val="24"/>
        </w:rPr>
        <w:t xml:space="preserve">? </w:t>
      </w:r>
      <w:r w:rsidR="001C6DC5">
        <w:rPr>
          <w:rFonts w:ascii="Times New Roman" w:hAnsi="Times New Roman"/>
          <w:sz w:val="24"/>
        </w:rPr>
        <w:t xml:space="preserve"> Although lacking</w:t>
      </w:r>
      <w:r w:rsidR="00FF5370">
        <w:rPr>
          <w:rFonts w:ascii="Times New Roman" w:hAnsi="Times New Roman"/>
          <w:sz w:val="24"/>
        </w:rPr>
        <w:t xml:space="preserve"> pre-9/11 measures of </w:t>
      </w:r>
      <w:r w:rsidR="001C6DC5">
        <w:rPr>
          <w:rFonts w:ascii="Times New Roman" w:hAnsi="Times New Roman"/>
          <w:sz w:val="24"/>
        </w:rPr>
        <w:t>trait anger</w:t>
      </w:r>
      <w:r w:rsidR="00FF5370">
        <w:rPr>
          <w:rFonts w:ascii="Times New Roman" w:hAnsi="Times New Roman"/>
          <w:sz w:val="24"/>
        </w:rPr>
        <w:t xml:space="preserve"> needed to confidently distinguish between situational and dispositional sources of anger, </w:t>
      </w:r>
      <w:r w:rsidR="001C6DC5">
        <w:rPr>
          <w:rFonts w:ascii="Times New Roman" w:hAnsi="Times New Roman"/>
          <w:sz w:val="24"/>
        </w:rPr>
        <w:t>this question can be</w:t>
      </w:r>
      <w:r w:rsidR="00FF5370">
        <w:rPr>
          <w:rFonts w:ascii="Times New Roman" w:hAnsi="Times New Roman"/>
          <w:sz w:val="24"/>
        </w:rPr>
        <w:t xml:space="preserve"> at least partially explore</w:t>
      </w:r>
      <w:r w:rsidR="001C6DC5">
        <w:rPr>
          <w:rFonts w:ascii="Times New Roman" w:hAnsi="Times New Roman"/>
          <w:sz w:val="24"/>
        </w:rPr>
        <w:t>d</w:t>
      </w:r>
      <w:r w:rsidR="00FF5370">
        <w:rPr>
          <w:rFonts w:ascii="Times New Roman" w:hAnsi="Times New Roman"/>
          <w:sz w:val="24"/>
        </w:rPr>
        <w:t xml:space="preserve"> using a </w:t>
      </w:r>
      <w:r w:rsidR="00FF5370" w:rsidRPr="003D62C4">
        <w:rPr>
          <w:rFonts w:ascii="Times New Roman" w:hAnsi="Times New Roman"/>
          <w:sz w:val="24"/>
        </w:rPr>
        <w:t xml:space="preserve">November 2001 </w:t>
      </w:r>
      <w:r w:rsidR="00FF5370">
        <w:rPr>
          <w:rFonts w:ascii="Times New Roman" w:hAnsi="Times New Roman"/>
          <w:sz w:val="24"/>
        </w:rPr>
        <w:t xml:space="preserve">measure created from three questions </w:t>
      </w:r>
      <w:r w:rsidR="001C6DC5">
        <w:rPr>
          <w:rFonts w:ascii="Times New Roman" w:hAnsi="Times New Roman"/>
          <w:sz w:val="24"/>
        </w:rPr>
        <w:t>that</w:t>
      </w:r>
      <w:r w:rsidR="00FF5370">
        <w:rPr>
          <w:rFonts w:ascii="Times New Roman" w:hAnsi="Times New Roman"/>
          <w:sz w:val="24"/>
        </w:rPr>
        <w:t xml:space="preserve"> asked</w:t>
      </w:r>
      <w:r w:rsidR="00FF5370" w:rsidRPr="003D62C4">
        <w:rPr>
          <w:rFonts w:ascii="Times New Roman" w:hAnsi="Times New Roman"/>
          <w:sz w:val="24"/>
        </w:rPr>
        <w:t xml:space="preserve"> how often respondents feel they have “a fiery temper,” are “quick tempered,” and “get angry” when they are “slowed down by others’ mistakes”</w:t>
      </w:r>
      <w:r w:rsidR="001C6DC5">
        <w:rPr>
          <w:rFonts w:ascii="Times New Roman" w:hAnsi="Times New Roman"/>
          <w:sz w:val="24"/>
        </w:rPr>
        <w:t xml:space="preserve"> </w:t>
      </w:r>
      <w:r w:rsidR="001C6DC5" w:rsidRPr="003D62C4">
        <w:rPr>
          <w:rFonts w:ascii="Times New Roman" w:hAnsi="Times New Roman"/>
          <w:sz w:val="24"/>
        </w:rPr>
        <w:fldChar w:fldCharType="begin"/>
      </w:r>
      <w:r w:rsidR="001C6DC5" w:rsidRPr="003D62C4">
        <w:rPr>
          <w:rFonts w:ascii="Times New Roman" w:hAnsi="Times New Roman"/>
          <w:sz w:val="24"/>
        </w:rPr>
        <w:instrText xml:space="preserve"> ADDIN EN.CITE &lt;EndNote&gt;&lt;Cite&gt;&lt;Author&gt;Forgays&lt;/Author&gt;&lt;Year&gt;1997&lt;/Year&gt;&lt;RecNum&gt;2098&lt;/RecNum&gt;&lt;DisplayText&gt;(Forgays et al. 1997)&lt;/DisplayText&gt;&lt;record&gt;&lt;rec-number&gt;2098&lt;/rec-number&gt;&lt;foreign-keys&gt;&lt;key app="EN" db-id="f9szsa2f9p9eztes9xpvvdtdaederv5rea5s" timestamp="1424486659"&gt;2098&lt;/key&gt;&lt;/foreign-keys&gt;&lt;ref-type name="Journal Article"&gt;17&lt;/ref-type&gt;&lt;contributors&gt;&lt;authors&gt;&lt;author&gt;Forgays, Donald G.&lt;/author&gt;&lt;author&gt;Forgays, Deborah Kirby&lt;/author&gt;&lt;author&gt;Spielberger, Charles D.&lt;/author&gt;&lt;/authors&gt;&lt;/contributors&gt;&lt;titles&gt;&lt;title&gt;Factor Structure of the State-Trait Anger Expression Inventory&lt;/title&gt;&lt;secondary-title&gt;Journal of Personality Assessment&lt;/secondary-title&gt;&lt;/titles&gt;&lt;periodical&gt;&lt;full-title&gt;Journal of Personality Assessment&lt;/full-title&gt;&lt;/periodical&gt;&lt;pages&gt;497&lt;/pages&gt;&lt;volume&gt;69&lt;/volume&gt;&lt;number&gt;3&lt;/number&gt;&lt;keywords&gt;&lt;keyword&gt;ANGER&lt;/keyword&gt;&lt;keyword&gt;HOSTILITY (Psychology)&lt;/keyword&gt;&lt;keyword&gt;HEART diseases&lt;/keyword&gt;&lt;keyword&gt;PSYCHOLOGICAL aspects&lt;/keyword&gt;&lt;/keywords&gt;&lt;dates&gt;&lt;year&gt;1997&lt;/year&gt;&lt;/dates&gt;&lt;publisher&gt;Taylor &amp;amp; Francis Ltd&lt;/publisher&gt;&lt;isbn&gt;00223891&lt;/isbn&gt;&lt;accession-num&gt;6380556&lt;/accession-num&gt;&lt;work-type&gt;Article&lt;/work-type&gt;&lt;urls&gt;&lt;related-urls&gt;&lt;url&gt;http://ezproxy.cul.columbia.edu/login?url=http://search.ebscohost.com/login.aspx?direct=true&amp;amp;db=a9h&amp;amp;AN=6380556&amp;amp;site=ehost-live&amp;amp;scope=site&lt;/url&gt;&lt;/related-urls&gt;&lt;/urls&gt;&lt;remote-database-name&gt;a9h&lt;/remote-database-name&gt;&lt;remote-database-provider&gt;EBSCOhost&lt;/remote-database-provider&gt;&lt;/record&gt;&lt;/Cite&gt;&lt;/EndNote&gt;</w:instrText>
      </w:r>
      <w:r w:rsidR="001C6DC5" w:rsidRPr="003D62C4">
        <w:rPr>
          <w:rFonts w:ascii="Times New Roman" w:hAnsi="Times New Roman"/>
          <w:sz w:val="24"/>
        </w:rPr>
        <w:fldChar w:fldCharType="separate"/>
      </w:r>
      <w:r w:rsidR="001C6DC5" w:rsidRPr="003D62C4">
        <w:rPr>
          <w:rFonts w:ascii="Times New Roman" w:hAnsi="Times New Roman"/>
          <w:noProof/>
          <w:sz w:val="24"/>
        </w:rPr>
        <w:t>(Forgays et al. 1997)</w:t>
      </w:r>
      <w:r w:rsidR="001C6DC5" w:rsidRPr="003D62C4">
        <w:rPr>
          <w:rFonts w:ascii="Times New Roman" w:hAnsi="Times New Roman"/>
          <w:sz w:val="24"/>
        </w:rPr>
        <w:fldChar w:fldCharType="end"/>
      </w:r>
      <w:r w:rsidR="001C6DC5">
        <w:rPr>
          <w:rFonts w:ascii="Times New Roman" w:hAnsi="Times New Roman"/>
          <w:sz w:val="24"/>
        </w:rPr>
        <w:t xml:space="preserve">.  </w:t>
      </w:r>
      <w:r w:rsidR="00FF5370">
        <w:rPr>
          <w:rFonts w:ascii="Times New Roman" w:hAnsi="Times New Roman"/>
          <w:sz w:val="24"/>
        </w:rPr>
        <w:t xml:space="preserve">The location of these questions </w:t>
      </w:r>
      <w:r w:rsidR="001C6DC5">
        <w:rPr>
          <w:rFonts w:ascii="Times New Roman" w:hAnsi="Times New Roman"/>
          <w:sz w:val="24"/>
        </w:rPr>
        <w:t xml:space="preserve">at </w:t>
      </w:r>
      <w:r w:rsidR="001C6DC5" w:rsidRPr="003D62C4">
        <w:rPr>
          <w:rFonts w:ascii="Times New Roman" w:hAnsi="Times New Roman"/>
          <w:sz w:val="24"/>
        </w:rPr>
        <w:t>the very beginning of the November 2001 surve</w:t>
      </w:r>
      <w:r w:rsidR="001C6DC5">
        <w:rPr>
          <w:rFonts w:ascii="Times New Roman" w:hAnsi="Times New Roman"/>
          <w:sz w:val="24"/>
        </w:rPr>
        <w:t xml:space="preserve">y, before the appearance of any questions about 9/11, as well as </w:t>
      </w:r>
      <w:r w:rsidR="00FF5370">
        <w:rPr>
          <w:rFonts w:ascii="Times New Roman" w:hAnsi="Times New Roman"/>
          <w:sz w:val="24"/>
        </w:rPr>
        <w:t xml:space="preserve">their focus on personal tendencies and frustrations, </w:t>
      </w:r>
      <w:r w:rsidR="001C6DC5">
        <w:rPr>
          <w:rFonts w:ascii="Times New Roman" w:hAnsi="Times New Roman"/>
          <w:sz w:val="24"/>
        </w:rPr>
        <w:t xml:space="preserve">clearly differentiate </w:t>
      </w:r>
      <w:r w:rsidR="001C6DC5">
        <w:rPr>
          <w:rFonts w:ascii="Times New Roman" w:hAnsi="Times New Roman"/>
          <w:i/>
          <w:sz w:val="24"/>
        </w:rPr>
        <w:t>Trait Anger</w:t>
      </w:r>
      <w:r w:rsidR="00FF5370">
        <w:rPr>
          <w:rFonts w:ascii="Times New Roman" w:hAnsi="Times New Roman"/>
          <w:sz w:val="24"/>
        </w:rPr>
        <w:t xml:space="preserve"> </w:t>
      </w:r>
      <w:r w:rsidR="001C6DC5">
        <w:rPr>
          <w:rFonts w:ascii="Times New Roman" w:hAnsi="Times New Roman"/>
          <w:sz w:val="24"/>
        </w:rPr>
        <w:t xml:space="preserve">from </w:t>
      </w:r>
      <w:r w:rsidR="00FF5370">
        <w:rPr>
          <w:rFonts w:ascii="Times New Roman" w:hAnsi="Times New Roman"/>
          <w:sz w:val="24"/>
        </w:rPr>
        <w:t xml:space="preserve">people’s anger over 9/11, though the latter may have affected the former </w:t>
      </w:r>
      <w:r w:rsidR="001C6DC5">
        <w:rPr>
          <w:rFonts w:ascii="Times New Roman" w:hAnsi="Times New Roman"/>
          <w:sz w:val="24"/>
        </w:rPr>
        <w:t xml:space="preserve">somewhat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Carnagey&lt;/Author&gt;&lt;Year&gt;2007&lt;/Year&gt;&lt;RecNum&gt;1087&lt;/RecNum&gt;&lt;DisplayText&gt;(Carnagey &amp;amp; Anderson 2007)&lt;/DisplayText&gt;&lt;record&gt;&lt;rec-number&gt;1087&lt;/rec-number&gt;&lt;foreign-keys&gt;&lt;key app="EN" db-id="f9szsa2f9p9eztes9xpvvdtdaederv5rea5s" timestamp="1237830463"&gt;1087&lt;/key&gt;&lt;key app="ENWeb" db-id="ThguHQrtqgcAADHRs@o"&gt;1032&lt;/key&gt;&lt;/foreign-keys&gt;&lt;ref-type name="Journal Article"&gt;17&lt;/ref-type&gt;&lt;contributors&gt;&lt;authors&gt;&lt;author&gt;Carnagey, Nicholas L.&lt;/author&gt;&lt;author&gt;Anderson, Craig A.&lt;/author&gt;&lt;/authors&gt;&lt;/contributors&gt;&lt;titles&gt;&lt;title&gt;Changes in Attitudes Towards War and Violence after September 11, 2001&lt;/title&gt;&lt;secondary-title&gt;Aggressive Behavior&lt;/secondary-title&gt;&lt;short-title&gt;Changes in Attitudes&lt;/short-title&gt;&lt;/titles&gt;&lt;periodical&gt;&lt;full-title&gt;Aggressive Behavior&lt;/full-title&gt;&lt;/periodical&gt;&lt;pages&gt;118–129&lt;/pages&gt;&lt;volume&gt;33&lt;/volume&gt;&lt;dates&gt;&lt;year&gt;2007&lt;/year&gt;&lt;/dates&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Carnagey &amp; Anderson 2007)</w:t>
      </w:r>
      <w:r w:rsidR="00747C1F">
        <w:rPr>
          <w:rFonts w:ascii="Times New Roman" w:hAnsi="Times New Roman"/>
          <w:sz w:val="24"/>
        </w:rPr>
        <w:fldChar w:fldCharType="end"/>
      </w:r>
      <w:r w:rsidR="00FF5370" w:rsidRPr="003D62C4">
        <w:rPr>
          <w:rFonts w:ascii="Times New Roman" w:hAnsi="Times New Roman"/>
          <w:sz w:val="24"/>
        </w:rPr>
        <w:t>.</w:t>
      </w:r>
      <w:r w:rsidR="00FF5370">
        <w:rPr>
          <w:rFonts w:ascii="Times New Roman" w:hAnsi="Times New Roman"/>
          <w:sz w:val="24"/>
        </w:rPr>
        <w:t xml:space="preserve"> </w:t>
      </w:r>
      <w:r w:rsidR="004776F6">
        <w:rPr>
          <w:rFonts w:ascii="Times New Roman" w:hAnsi="Times New Roman"/>
          <w:sz w:val="24"/>
        </w:rPr>
        <w:t xml:space="preserve"> </w:t>
      </w:r>
      <w:r w:rsidR="001C6DC5">
        <w:rPr>
          <w:rFonts w:ascii="Times New Roman" w:hAnsi="Times New Roman"/>
          <w:sz w:val="24"/>
        </w:rPr>
        <w:t>Although</w:t>
      </w:r>
      <w:r w:rsidR="00CC4A80">
        <w:rPr>
          <w:rFonts w:ascii="Times New Roman" w:hAnsi="Times New Roman"/>
          <w:sz w:val="24"/>
        </w:rPr>
        <w:t xml:space="preserve">, </w:t>
      </w:r>
      <w:r w:rsidR="00CC4A80">
        <w:rPr>
          <w:rFonts w:ascii="Times New Roman" w:hAnsi="Times New Roman"/>
          <w:i/>
          <w:sz w:val="24"/>
        </w:rPr>
        <w:t xml:space="preserve">Trait Anger </w:t>
      </w:r>
      <w:r w:rsidR="00CC4A80">
        <w:rPr>
          <w:rFonts w:ascii="Times New Roman" w:hAnsi="Times New Roman"/>
          <w:sz w:val="24"/>
        </w:rPr>
        <w:t xml:space="preserve">does predict war support independently of </w:t>
      </w:r>
      <w:r w:rsidR="004776F6">
        <w:rPr>
          <w:rFonts w:ascii="Times New Roman" w:hAnsi="Times New Roman"/>
          <w:i/>
          <w:sz w:val="24"/>
        </w:rPr>
        <w:t xml:space="preserve">Revenge </w:t>
      </w:r>
      <w:r w:rsidR="004776F6">
        <w:rPr>
          <w:rFonts w:ascii="Times New Roman" w:hAnsi="Times New Roman"/>
          <w:sz w:val="24"/>
        </w:rPr>
        <w:t xml:space="preserve">and </w:t>
      </w:r>
      <w:r w:rsidR="004776F6">
        <w:rPr>
          <w:rFonts w:ascii="Times New Roman" w:hAnsi="Times New Roman"/>
          <w:i/>
          <w:sz w:val="24"/>
        </w:rPr>
        <w:t>Anger</w:t>
      </w:r>
      <w:r w:rsidR="001C6DC5">
        <w:rPr>
          <w:rFonts w:ascii="Times New Roman" w:hAnsi="Times New Roman"/>
          <w:sz w:val="24"/>
        </w:rPr>
        <w:t xml:space="preserve">, </w:t>
      </w:r>
      <w:r w:rsidR="004776F6">
        <w:rPr>
          <w:rFonts w:ascii="Times New Roman" w:hAnsi="Times New Roman"/>
          <w:sz w:val="24"/>
        </w:rPr>
        <w:t xml:space="preserve">it does not alter the coefficients of either (compare Model 7.3 to Model </w:t>
      </w:r>
      <w:r w:rsidR="00346316">
        <w:rPr>
          <w:rFonts w:ascii="Times New Roman" w:hAnsi="Times New Roman"/>
          <w:sz w:val="24"/>
        </w:rPr>
        <w:t>2.1</w:t>
      </w:r>
      <w:r w:rsidR="004776F6">
        <w:rPr>
          <w:rFonts w:ascii="Times New Roman" w:hAnsi="Times New Roman"/>
          <w:sz w:val="24"/>
        </w:rPr>
        <w:t xml:space="preserve">, and Model 7.4 to Model </w:t>
      </w:r>
      <w:r w:rsidR="00346316">
        <w:rPr>
          <w:rFonts w:ascii="Times New Roman" w:hAnsi="Times New Roman"/>
          <w:sz w:val="24"/>
        </w:rPr>
        <w:t>3.1</w:t>
      </w:r>
      <w:r w:rsidR="004776F6">
        <w:rPr>
          <w:rFonts w:ascii="Times New Roman" w:hAnsi="Times New Roman"/>
          <w:sz w:val="24"/>
        </w:rPr>
        <w:t>).</w:t>
      </w:r>
    </w:p>
    <w:p w14:paraId="0E3C56A5" w14:textId="2F09E333" w:rsidR="00675D0B" w:rsidRPr="00443937" w:rsidRDefault="00675D0B" w:rsidP="00675D0B">
      <w:pPr>
        <w:pStyle w:val="Heading1"/>
        <w:rPr>
          <w:rFonts w:ascii="Times New Roman" w:hAnsi="Times New Roman"/>
          <w:bCs/>
          <w:smallCaps/>
          <w:szCs w:val="24"/>
        </w:rPr>
      </w:pPr>
      <w:r w:rsidRPr="00443937">
        <w:rPr>
          <w:rFonts w:ascii="Times New Roman" w:hAnsi="Times New Roman"/>
          <w:bCs/>
          <w:smallCaps/>
          <w:szCs w:val="24"/>
        </w:rPr>
        <w:t>Discussion</w:t>
      </w:r>
      <w:r>
        <w:rPr>
          <w:rFonts w:ascii="Times New Roman" w:hAnsi="Times New Roman"/>
          <w:bCs/>
          <w:smallCaps/>
          <w:szCs w:val="24"/>
        </w:rPr>
        <w:t xml:space="preserve"> </w:t>
      </w:r>
    </w:p>
    <w:p w14:paraId="3BD4C0B3" w14:textId="0CEB8D6D" w:rsidR="00675D0B" w:rsidRDefault="00675D0B" w:rsidP="00675D0B">
      <w:pPr>
        <w:ind w:firstLine="720"/>
        <w:rPr>
          <w:rFonts w:ascii="Times New Roman" w:hAnsi="Times New Roman"/>
          <w:sz w:val="24"/>
        </w:rPr>
      </w:pPr>
      <w:r>
        <w:rPr>
          <w:rFonts w:ascii="Times New Roman" w:hAnsi="Times New Roman"/>
          <w:sz w:val="24"/>
        </w:rPr>
        <w:t xml:space="preserve">This study provides new evidence on the role of anger and desires to avenge 9/11 in U.S. public support for war against Iraq. </w:t>
      </w:r>
      <w:r w:rsidR="001C6DC5">
        <w:rPr>
          <w:rFonts w:ascii="Times New Roman" w:hAnsi="Times New Roman"/>
          <w:sz w:val="24"/>
        </w:rPr>
        <w:t xml:space="preserve">Previous work has </w:t>
      </w:r>
      <w:r>
        <w:rPr>
          <w:rFonts w:ascii="Times New Roman" w:hAnsi="Times New Roman"/>
          <w:sz w:val="24"/>
        </w:rPr>
        <w:t xml:space="preserve">already shown that anger predicted war </w:t>
      </w:r>
      <w:r>
        <w:rPr>
          <w:rFonts w:ascii="Times New Roman" w:hAnsi="Times New Roman"/>
          <w:sz w:val="24"/>
        </w:rPr>
        <w:lastRenderedPageBreak/>
        <w:t xml:space="preserve">support at specific points in time </w:t>
      </w:r>
      <w:r>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Huddy et al. 2007; Skitka et al. 2006)</w:t>
      </w:r>
      <w:r>
        <w:rPr>
          <w:rFonts w:ascii="Times New Roman" w:hAnsi="Times New Roman"/>
          <w:sz w:val="24"/>
        </w:rPr>
        <w:fldChar w:fldCharType="end"/>
      </w:r>
      <w:r>
        <w:rPr>
          <w:rFonts w:ascii="Times New Roman" w:hAnsi="Times New Roman"/>
          <w:sz w:val="24"/>
        </w:rPr>
        <w:t xml:space="preserve">. </w:t>
      </w:r>
      <w:r w:rsidR="00E13D3D">
        <w:rPr>
          <w:rFonts w:ascii="Times New Roman" w:hAnsi="Times New Roman"/>
          <w:sz w:val="24"/>
        </w:rPr>
        <w:t xml:space="preserve"> </w:t>
      </w:r>
      <w:r>
        <w:rPr>
          <w:rFonts w:ascii="Times New Roman" w:hAnsi="Times New Roman"/>
          <w:sz w:val="24"/>
        </w:rPr>
        <w:t xml:space="preserve">The </w:t>
      </w:r>
      <w:r w:rsidR="00E13D3D">
        <w:rPr>
          <w:rFonts w:ascii="Times New Roman" w:hAnsi="Times New Roman"/>
          <w:sz w:val="24"/>
        </w:rPr>
        <w:t>retrospectively integrated data</w:t>
      </w:r>
      <w:r>
        <w:rPr>
          <w:rFonts w:ascii="Times New Roman" w:hAnsi="Times New Roman"/>
          <w:sz w:val="24"/>
        </w:rPr>
        <w:t xml:space="preserve"> analyzed here, however, reveals that that anger </w:t>
      </w:r>
      <w:r w:rsidR="00E13D3D">
        <w:rPr>
          <w:rFonts w:ascii="Times New Roman" w:hAnsi="Times New Roman"/>
          <w:sz w:val="24"/>
        </w:rPr>
        <w:t xml:space="preserve">and explicit desires for revenge </w:t>
      </w:r>
      <w:r>
        <w:rPr>
          <w:rFonts w:ascii="Times New Roman" w:hAnsi="Times New Roman"/>
          <w:sz w:val="24"/>
        </w:rPr>
        <w:t xml:space="preserve">experienced in </w:t>
      </w:r>
      <w:r w:rsidR="00E13D3D">
        <w:rPr>
          <w:rFonts w:ascii="Times New Roman" w:hAnsi="Times New Roman"/>
          <w:sz w:val="24"/>
        </w:rPr>
        <w:t>F</w:t>
      </w:r>
      <w:r>
        <w:rPr>
          <w:rFonts w:ascii="Times New Roman" w:hAnsi="Times New Roman"/>
          <w:sz w:val="24"/>
        </w:rPr>
        <w:t>all 2001 predicted su</w:t>
      </w:r>
      <w:r w:rsidR="00E13D3D">
        <w:rPr>
          <w:rFonts w:ascii="Times New Roman" w:hAnsi="Times New Roman"/>
          <w:sz w:val="24"/>
        </w:rPr>
        <w:t>pport for war over a year later</w:t>
      </w:r>
      <w:r>
        <w:rPr>
          <w:rFonts w:ascii="Times New Roman" w:hAnsi="Times New Roman"/>
          <w:sz w:val="24"/>
        </w:rPr>
        <w:t xml:space="preserve">. </w:t>
      </w:r>
      <w:r w:rsidR="00E13D3D">
        <w:rPr>
          <w:rFonts w:ascii="Times New Roman" w:hAnsi="Times New Roman"/>
          <w:sz w:val="24"/>
        </w:rPr>
        <w:t xml:space="preserve"> </w:t>
      </w:r>
      <w:r>
        <w:rPr>
          <w:rFonts w:ascii="Times New Roman" w:hAnsi="Times New Roman"/>
          <w:sz w:val="24"/>
        </w:rPr>
        <w:t xml:space="preserve">More importantly, </w:t>
      </w:r>
      <w:r w:rsidR="001C6DC5">
        <w:rPr>
          <w:rFonts w:ascii="Times New Roman" w:hAnsi="Times New Roman"/>
          <w:sz w:val="24"/>
        </w:rPr>
        <w:t>these</w:t>
      </w:r>
      <w:r>
        <w:rPr>
          <w:rFonts w:ascii="Times New Roman" w:hAnsi="Times New Roman"/>
          <w:sz w:val="24"/>
        </w:rPr>
        <w:t xml:space="preserve"> association</w:t>
      </w:r>
      <w:r w:rsidR="00E13D3D">
        <w:rPr>
          <w:rFonts w:ascii="Times New Roman" w:hAnsi="Times New Roman"/>
          <w:sz w:val="24"/>
        </w:rPr>
        <w:t>s</w:t>
      </w:r>
      <w:r>
        <w:rPr>
          <w:rFonts w:ascii="Times New Roman" w:hAnsi="Times New Roman"/>
          <w:sz w:val="24"/>
        </w:rPr>
        <w:t xml:space="preserve"> </w:t>
      </w:r>
      <w:r w:rsidR="00E13D3D">
        <w:rPr>
          <w:rFonts w:ascii="Times New Roman" w:hAnsi="Times New Roman"/>
          <w:sz w:val="24"/>
        </w:rPr>
        <w:t>were</w:t>
      </w:r>
      <w:r>
        <w:rPr>
          <w:rFonts w:ascii="Times New Roman" w:hAnsi="Times New Roman"/>
          <w:sz w:val="24"/>
        </w:rPr>
        <w:t xml:space="preserve"> not derivative of </w:t>
      </w:r>
      <w:r>
        <w:rPr>
          <w:rFonts w:ascii="Times New Roman" w:eastAsia="MS Mincho" w:hAnsi="Times New Roman"/>
          <w:sz w:val="24"/>
        </w:rPr>
        <w:t>mistaken blaming of</w:t>
      </w:r>
      <w:r w:rsidRPr="005C3FB1">
        <w:rPr>
          <w:rFonts w:ascii="Times New Roman" w:eastAsia="MS Mincho" w:hAnsi="Times New Roman"/>
          <w:sz w:val="24"/>
        </w:rPr>
        <w:t xml:space="preserve"> Iraq</w:t>
      </w:r>
      <w:r>
        <w:rPr>
          <w:rFonts w:ascii="Times New Roman" w:eastAsia="MS Mincho" w:hAnsi="Times New Roman"/>
          <w:sz w:val="24"/>
        </w:rPr>
        <w:t xml:space="preserve"> for the attacks</w:t>
      </w:r>
      <w:r>
        <w:rPr>
          <w:rFonts w:ascii="Times New Roman" w:hAnsi="Times New Roman"/>
          <w:sz w:val="24"/>
        </w:rPr>
        <w:t xml:space="preserve">, threat perceptions, beliefs about the costs of war or efficacy of force, approval of Bush’s foreign policies, or cue taking from elite discourse. </w:t>
      </w:r>
    </w:p>
    <w:p w14:paraId="244F9BD6" w14:textId="3AA4B052" w:rsidR="00675D0B" w:rsidRDefault="00675D0B" w:rsidP="00675D0B">
      <w:pPr>
        <w:ind w:firstLine="720"/>
        <w:rPr>
          <w:rFonts w:ascii="Times New Roman" w:hAnsi="Times New Roman"/>
          <w:sz w:val="24"/>
        </w:rPr>
      </w:pPr>
      <w:r>
        <w:rPr>
          <w:rFonts w:ascii="Times New Roman" w:hAnsi="Times New Roman"/>
          <w:sz w:val="24"/>
        </w:rPr>
        <w:t xml:space="preserve">The data contradicts hypotheses that anger increased support for war against Iraq by diminishing perceived costs and risks of war and processing of information about the Iraq crisis (Huddy et al. 2007), or that </w:t>
      </w:r>
      <w:r w:rsidR="00ED5B83">
        <w:rPr>
          <w:rFonts w:ascii="Times New Roman" w:hAnsi="Times New Roman"/>
          <w:sz w:val="24"/>
        </w:rPr>
        <w:t>correlations between anger</w:t>
      </w:r>
      <w:r w:rsidR="00ED5B83" w:rsidRPr="003F125E">
        <w:rPr>
          <w:rFonts w:ascii="Times New Roman" w:hAnsi="Times New Roman"/>
          <w:sz w:val="24"/>
        </w:rPr>
        <w:t xml:space="preserve"> and support for </w:t>
      </w:r>
      <w:r w:rsidR="00ED5B83">
        <w:rPr>
          <w:rFonts w:ascii="Times New Roman" w:hAnsi="Times New Roman"/>
          <w:sz w:val="24"/>
        </w:rPr>
        <w:t xml:space="preserve">force were </w:t>
      </w:r>
      <w:r w:rsidR="001C6DC5">
        <w:rPr>
          <w:rFonts w:ascii="Times New Roman" w:hAnsi="Times New Roman"/>
          <w:sz w:val="24"/>
        </w:rPr>
        <w:t>reducible to</w:t>
      </w:r>
      <w:r w:rsidR="00ED5B83">
        <w:rPr>
          <w:rFonts w:ascii="Times New Roman" w:hAnsi="Times New Roman"/>
          <w:sz w:val="24"/>
        </w:rPr>
        <w:t xml:space="preserve"> </w:t>
      </w:r>
      <w:r>
        <w:rPr>
          <w:rFonts w:ascii="Times New Roman" w:hAnsi="Times New Roman"/>
          <w:sz w:val="24"/>
        </w:rPr>
        <w:t>individuals’ o</w:t>
      </w:r>
      <w:r w:rsidRPr="003F125E">
        <w:rPr>
          <w:rFonts w:ascii="Times New Roman" w:hAnsi="Times New Roman"/>
          <w:sz w:val="24"/>
        </w:rPr>
        <w:t xml:space="preserve">ptimism about U.S. military capabilities or </w:t>
      </w:r>
      <w:r>
        <w:rPr>
          <w:rFonts w:ascii="Times New Roman" w:hAnsi="Times New Roman"/>
          <w:sz w:val="24"/>
        </w:rPr>
        <w:t>self-confident personalities</w:t>
      </w:r>
      <w:r w:rsidR="00DA3D97">
        <w:rPr>
          <w:rFonts w:ascii="Times New Roman" w:hAnsi="Times New Roman"/>
          <w:sz w:val="24"/>
        </w:rPr>
        <w:t xml:space="preserve">, even if these may have </w:t>
      </w:r>
      <w:r w:rsidR="00DA3D97">
        <w:rPr>
          <w:rFonts w:ascii="Times New Roman" w:hAnsi="Times New Roman"/>
          <w:color w:val="000000"/>
          <w:sz w:val="24"/>
        </w:rPr>
        <w:t xml:space="preserve">contributed to these emotions arousal </w:t>
      </w:r>
      <w:r w:rsidR="00201C42">
        <w:rPr>
          <w:rFonts w:ascii="Times New Roman" w:hAnsi="Times New Roman"/>
          <w:color w:val="000000"/>
          <w:sz w:val="24"/>
        </w:rPr>
        <w:fldChar w:fldCharType="begin"/>
      </w:r>
      <w:r w:rsidR="00201C42">
        <w:rPr>
          <w:rFonts w:ascii="Times New Roman" w:hAnsi="Times New Roman"/>
          <w:color w:val="000000"/>
          <w:sz w:val="24"/>
        </w:rPr>
        <w:instrText xml:space="preserve"> ADDIN EN.CITE &lt;EndNote&gt;&lt;Cite&gt;&lt;Author&gt;Carver&lt;/Author&gt;&lt;Year&gt;2004&lt;/Year&gt;&lt;RecNum&gt;1555&lt;/RecNum&gt;&lt;DisplayText&gt;(Carver 2004)&lt;/DisplayText&gt;&lt;record&gt;&lt;rec-number&gt;1555&lt;/rec-number&gt;&lt;foreign-keys&gt;&lt;key app="EN" db-id="f9szsa2f9p9eztes9xpvvdtdaederv5rea5s" timestamp="1299276364"&gt;1555&lt;/key&gt;&lt;key app="ENWeb" db-id="ThguHQrtqgcAADHRs@o"&gt;1470&lt;/key&gt;&lt;/foreign-keys&gt;&lt;ref-type name="Journal Article"&gt;17&lt;/ref-type&gt;&lt;contributors&gt;&lt;authors&gt;&lt;author&gt;Carver, Charles S.&lt;/author&gt;&lt;/authors&gt;&lt;/contributors&gt;&lt;titles&gt;&lt;title&gt;Negative affects deriving from the behavioral approach system&lt;/title&gt;&lt;secondary-title&gt;Emotion&lt;/secondary-title&gt;&lt;short-title&gt;Negative affects&lt;/short-title&gt;&lt;/titles&gt;&lt;periodical&gt;&lt;full-title&gt;Emotion&lt;/full-title&gt;&lt;/periodical&gt;&lt;pages&gt;3–22&lt;/pages&gt;&lt;volume&gt;4&lt;/volume&gt;&lt;number&gt;1&lt;/number&gt;&lt;dates&gt;&lt;year&gt;2004&lt;/year&gt;&lt;/dates&gt;&lt;urls&gt;&lt;/urls&gt;&lt;/record&gt;&lt;/Cite&gt;&lt;/EndNote&gt;</w:instrText>
      </w:r>
      <w:r w:rsidR="00201C42">
        <w:rPr>
          <w:rFonts w:ascii="Times New Roman" w:hAnsi="Times New Roman"/>
          <w:color w:val="000000"/>
          <w:sz w:val="24"/>
        </w:rPr>
        <w:fldChar w:fldCharType="separate"/>
      </w:r>
      <w:r w:rsidR="00201C42">
        <w:rPr>
          <w:rFonts w:ascii="Times New Roman" w:hAnsi="Times New Roman"/>
          <w:noProof/>
          <w:color w:val="000000"/>
          <w:sz w:val="24"/>
        </w:rPr>
        <w:t>(Carver 2004)</w:t>
      </w:r>
      <w:r w:rsidR="00201C42">
        <w:rPr>
          <w:rFonts w:ascii="Times New Roman" w:hAnsi="Times New Roman"/>
          <w:color w:val="000000"/>
          <w:sz w:val="24"/>
        </w:rPr>
        <w:fldChar w:fldCharType="end"/>
      </w:r>
      <w:r w:rsidRPr="003F125E">
        <w:rPr>
          <w:rFonts w:ascii="Times New Roman" w:hAnsi="Times New Roman"/>
          <w:sz w:val="24"/>
        </w:rPr>
        <w:t xml:space="preserve">. </w:t>
      </w:r>
      <w:r w:rsidR="00ED5B83">
        <w:rPr>
          <w:rFonts w:ascii="Times New Roman" w:hAnsi="Times New Roman"/>
          <w:sz w:val="24"/>
        </w:rPr>
        <w:t xml:space="preserve"> </w:t>
      </w:r>
      <w:r>
        <w:rPr>
          <w:rFonts w:ascii="Times New Roman" w:hAnsi="Times New Roman"/>
          <w:sz w:val="24"/>
        </w:rPr>
        <w:t>B</w:t>
      </w:r>
      <w:r w:rsidRPr="003F125E">
        <w:rPr>
          <w:rFonts w:ascii="Times New Roman" w:hAnsi="Times New Roman"/>
          <w:sz w:val="24"/>
        </w:rPr>
        <w:t>oth anger and revenge over 9/11 were unrelated (or related in the wrong direction) to a variety of perceptions about the difficult</w:t>
      </w:r>
      <w:r>
        <w:rPr>
          <w:rFonts w:ascii="Times New Roman" w:hAnsi="Times New Roman"/>
          <w:sz w:val="24"/>
        </w:rPr>
        <w:t xml:space="preserve">y or costs of invading Iraq. </w:t>
      </w:r>
      <w:r w:rsidR="001C6DC5">
        <w:rPr>
          <w:rFonts w:ascii="Times New Roman" w:hAnsi="Times New Roman"/>
          <w:sz w:val="24"/>
        </w:rPr>
        <w:t xml:space="preserve"> </w:t>
      </w:r>
      <w:r>
        <w:rPr>
          <w:rFonts w:ascii="Times New Roman" w:hAnsi="Times New Roman"/>
          <w:sz w:val="24"/>
        </w:rPr>
        <w:t>In addition,</w:t>
      </w:r>
      <w:r w:rsidRPr="003F125E">
        <w:rPr>
          <w:rFonts w:ascii="Times New Roman" w:hAnsi="Times New Roman"/>
          <w:sz w:val="24"/>
        </w:rPr>
        <w:t xml:space="preserve"> </w:t>
      </w:r>
      <w:r>
        <w:rPr>
          <w:rFonts w:ascii="Times New Roman" w:hAnsi="Times New Roman"/>
          <w:sz w:val="24"/>
        </w:rPr>
        <w:t>the</w:t>
      </w:r>
      <w:r w:rsidRPr="003F125E">
        <w:rPr>
          <w:rFonts w:ascii="Times New Roman" w:hAnsi="Times New Roman"/>
          <w:sz w:val="24"/>
        </w:rPr>
        <w:t xml:space="preserve"> main results control for people’s confidence in U.S. counter-terrorism</w:t>
      </w:r>
      <w:r>
        <w:rPr>
          <w:rFonts w:ascii="Times New Roman" w:hAnsi="Times New Roman"/>
          <w:sz w:val="24"/>
        </w:rPr>
        <w:t xml:space="preserve"> and the utility of invading Iraq in the war on terror</w:t>
      </w:r>
      <w:r w:rsidRPr="003F125E">
        <w:rPr>
          <w:rFonts w:ascii="Times New Roman" w:hAnsi="Times New Roman"/>
          <w:sz w:val="24"/>
        </w:rPr>
        <w:t>.</w:t>
      </w:r>
      <w:r>
        <w:rPr>
          <w:rFonts w:ascii="Times New Roman" w:hAnsi="Times New Roman"/>
          <w:sz w:val="24"/>
        </w:rPr>
        <w:t xml:space="preserve"> And the information-processing hypothesis is undermined by evidence that political awareness had </w:t>
      </w:r>
      <w:r w:rsidR="001C6DC5">
        <w:rPr>
          <w:rFonts w:ascii="Times New Roman" w:hAnsi="Times New Roman"/>
          <w:sz w:val="24"/>
        </w:rPr>
        <w:t xml:space="preserve">no greater </w:t>
      </w:r>
      <w:r>
        <w:rPr>
          <w:rFonts w:ascii="Times New Roman" w:hAnsi="Times New Roman"/>
          <w:sz w:val="24"/>
        </w:rPr>
        <w:t xml:space="preserve">impact on war support among </w:t>
      </w:r>
      <w:r w:rsidR="001C6DC5">
        <w:rPr>
          <w:rFonts w:ascii="Times New Roman" w:hAnsi="Times New Roman"/>
          <w:sz w:val="24"/>
        </w:rPr>
        <w:t>angrier</w:t>
      </w:r>
      <w:r>
        <w:rPr>
          <w:rFonts w:ascii="Times New Roman" w:hAnsi="Times New Roman"/>
          <w:sz w:val="24"/>
        </w:rPr>
        <w:t xml:space="preserve"> citizens.</w:t>
      </w:r>
      <w:r>
        <w:rPr>
          <w:rStyle w:val="FootnoteReference"/>
          <w:rFonts w:ascii="Times New Roman" w:hAnsi="Times New Roman"/>
          <w:sz w:val="24"/>
        </w:rPr>
        <w:footnoteReference w:id="12"/>
      </w:r>
      <w:r>
        <w:rPr>
          <w:rFonts w:ascii="Times New Roman" w:hAnsi="Times New Roman"/>
          <w:sz w:val="24"/>
        </w:rPr>
        <w:t xml:space="preserve"> </w:t>
      </w:r>
    </w:p>
    <w:p w14:paraId="1D1A265A" w14:textId="00800BFF" w:rsidR="00675D0B" w:rsidRDefault="00675D0B" w:rsidP="00675D0B">
      <w:pPr>
        <w:ind w:firstLine="720"/>
        <w:rPr>
          <w:rFonts w:ascii="Times New Roman" w:hAnsi="Times New Roman"/>
          <w:sz w:val="24"/>
        </w:rPr>
      </w:pPr>
      <w:r>
        <w:rPr>
          <w:rFonts w:ascii="Times New Roman" w:hAnsi="Times New Roman"/>
          <w:sz w:val="24"/>
        </w:rPr>
        <w:t xml:space="preserve">Contrary to the conventional wisdom, which attributes the post-9/11 jump in support for war against Iraq to the public’s new concerns about the threat of terrorism to the United States, </w:t>
      </w:r>
      <w:r>
        <w:rPr>
          <w:rFonts w:ascii="Times New Roman" w:hAnsi="Times New Roman"/>
          <w:sz w:val="24"/>
        </w:rPr>
        <w:lastRenderedPageBreak/>
        <w:t>perce</w:t>
      </w:r>
      <w:r w:rsidR="001C6DC5">
        <w:rPr>
          <w:rFonts w:ascii="Times New Roman" w:hAnsi="Times New Roman"/>
          <w:sz w:val="24"/>
        </w:rPr>
        <w:t>ptions of the terror threat in F</w:t>
      </w:r>
      <w:r>
        <w:rPr>
          <w:rFonts w:ascii="Times New Roman" w:hAnsi="Times New Roman"/>
          <w:sz w:val="24"/>
        </w:rPr>
        <w:t xml:space="preserve">all 2001 scarcely correlate with support for war in February 2003. </w:t>
      </w:r>
      <w:r w:rsidR="001C6DC5">
        <w:rPr>
          <w:rFonts w:ascii="Times New Roman" w:hAnsi="Times New Roman"/>
          <w:sz w:val="24"/>
        </w:rPr>
        <w:t>The</w:t>
      </w:r>
      <w:r w:rsidR="00ED5B83">
        <w:rPr>
          <w:rFonts w:ascii="Times New Roman" w:hAnsi="Times New Roman"/>
          <w:sz w:val="24"/>
        </w:rPr>
        <w:t xml:space="preserve"> perceived terrorist threat might </w:t>
      </w:r>
      <w:r w:rsidR="001C6DC5">
        <w:rPr>
          <w:rFonts w:ascii="Times New Roman" w:hAnsi="Times New Roman"/>
          <w:sz w:val="24"/>
        </w:rPr>
        <w:t>have generated</w:t>
      </w:r>
      <w:r w:rsidR="00ED5B83">
        <w:rPr>
          <w:rFonts w:ascii="Times New Roman" w:hAnsi="Times New Roman"/>
          <w:sz w:val="24"/>
        </w:rPr>
        <w:t xml:space="preserve"> anger-fuelled belligerence </w:t>
      </w:r>
      <w:r w:rsidR="001C6DC5">
        <w:rPr>
          <w:rFonts w:ascii="Times New Roman" w:hAnsi="Times New Roman"/>
          <w:sz w:val="24"/>
        </w:rPr>
        <w:t>earlier in time</w:t>
      </w:r>
      <w:r w:rsidR="00ED5B83">
        <w:rPr>
          <w:rFonts w:ascii="Times New Roman" w:hAnsi="Times New Roman"/>
          <w:sz w:val="24"/>
        </w:rPr>
        <w:t xml:space="preserve">. </w:t>
      </w:r>
      <w:r w:rsidR="001C6DC5">
        <w:rPr>
          <w:rFonts w:ascii="Times New Roman" w:hAnsi="Times New Roman"/>
          <w:sz w:val="24"/>
        </w:rPr>
        <w:t xml:space="preserve"> </w:t>
      </w:r>
      <w:r w:rsidR="00ED5B83">
        <w:rPr>
          <w:rFonts w:ascii="Times New Roman" w:hAnsi="Times New Roman"/>
          <w:sz w:val="24"/>
        </w:rPr>
        <w:t xml:space="preserve">But </w:t>
      </w:r>
      <w:r w:rsidR="001C6DC5">
        <w:rPr>
          <w:rFonts w:ascii="Times New Roman" w:hAnsi="Times New Roman"/>
          <w:sz w:val="24"/>
        </w:rPr>
        <w:t>that still wouldn’t</w:t>
      </w:r>
      <w:r w:rsidR="00ED5B83">
        <w:rPr>
          <w:rFonts w:ascii="Times New Roman" w:hAnsi="Times New Roman"/>
          <w:sz w:val="24"/>
        </w:rPr>
        <w:t xml:space="preserve"> explain why Americans who were particularly angry and vengeful after 9/11 remained especially supportive of war against Iraq over a year later, despite </w:t>
      </w:r>
      <w:r>
        <w:rPr>
          <w:rFonts w:ascii="Times New Roman" w:hAnsi="Times New Roman"/>
          <w:sz w:val="24"/>
        </w:rPr>
        <w:t xml:space="preserve">the administration </w:t>
      </w:r>
      <w:r w:rsidR="00ED5B83">
        <w:rPr>
          <w:rFonts w:ascii="Times New Roman" w:hAnsi="Times New Roman"/>
          <w:sz w:val="24"/>
        </w:rPr>
        <w:t>vociferously charging Iraq</w:t>
      </w:r>
      <w:r>
        <w:rPr>
          <w:rFonts w:ascii="Times New Roman" w:hAnsi="Times New Roman"/>
          <w:sz w:val="24"/>
        </w:rPr>
        <w:t xml:space="preserve"> </w:t>
      </w:r>
      <w:r w:rsidR="00ED5B83">
        <w:rPr>
          <w:rFonts w:ascii="Times New Roman" w:hAnsi="Times New Roman"/>
          <w:sz w:val="24"/>
        </w:rPr>
        <w:t>with being</w:t>
      </w:r>
      <w:r>
        <w:rPr>
          <w:rFonts w:ascii="Times New Roman" w:hAnsi="Times New Roman"/>
          <w:sz w:val="24"/>
        </w:rPr>
        <w:t xml:space="preserve"> a terrorist ally</w:t>
      </w:r>
      <w:r w:rsidR="00ED5B83">
        <w:rPr>
          <w:rFonts w:ascii="Times New Roman" w:hAnsi="Times New Roman"/>
          <w:sz w:val="24"/>
        </w:rPr>
        <w:t xml:space="preserve"> in the last six months of that period</w:t>
      </w:r>
      <w:r>
        <w:rPr>
          <w:rFonts w:ascii="Times New Roman" w:hAnsi="Times New Roman"/>
          <w:sz w:val="24"/>
        </w:rPr>
        <w:t>.</w:t>
      </w:r>
    </w:p>
    <w:p w14:paraId="0F3E1AB9" w14:textId="5E2063A9" w:rsidR="00675D0B" w:rsidRPr="00C27177" w:rsidRDefault="00490788" w:rsidP="00675D0B">
      <w:pPr>
        <w:ind w:firstLine="720"/>
        <w:rPr>
          <w:rFonts w:ascii="Times New Roman" w:hAnsi="Times New Roman"/>
          <w:color w:val="000000"/>
          <w:sz w:val="24"/>
        </w:rPr>
      </w:pPr>
      <w:r>
        <w:rPr>
          <w:rFonts w:ascii="Times New Roman" w:hAnsi="Times New Roman"/>
          <w:sz w:val="24"/>
        </w:rPr>
        <w:t xml:space="preserve">The link between </w:t>
      </w:r>
      <w:r w:rsidR="00675D0B" w:rsidRPr="006527E5">
        <w:rPr>
          <w:rFonts w:ascii="Times New Roman" w:hAnsi="Times New Roman"/>
          <w:sz w:val="24"/>
        </w:rPr>
        <w:t>emotional reactions to the terror attacks in fall 2001</w:t>
      </w:r>
      <w:r>
        <w:rPr>
          <w:rFonts w:ascii="Times New Roman" w:hAnsi="Times New Roman"/>
          <w:sz w:val="24"/>
        </w:rPr>
        <w:t xml:space="preserve"> and </w:t>
      </w:r>
      <w:r w:rsidR="00675D0B">
        <w:rPr>
          <w:rFonts w:ascii="Times New Roman" w:hAnsi="Times New Roman"/>
          <w:sz w:val="24"/>
        </w:rPr>
        <w:t xml:space="preserve">later war attitudes </w:t>
      </w:r>
      <w:r>
        <w:rPr>
          <w:rFonts w:ascii="Times New Roman" w:hAnsi="Times New Roman"/>
          <w:sz w:val="24"/>
        </w:rPr>
        <w:t xml:space="preserve">appears to have </w:t>
      </w:r>
      <w:r w:rsidR="00675D0B">
        <w:rPr>
          <w:rFonts w:ascii="Times New Roman" w:hAnsi="Times New Roman"/>
          <w:sz w:val="24"/>
        </w:rPr>
        <w:t xml:space="preserve">occurred despite </w:t>
      </w:r>
      <w:r>
        <w:rPr>
          <w:rFonts w:ascii="Times New Roman" w:hAnsi="Times New Roman"/>
          <w:sz w:val="24"/>
        </w:rPr>
        <w:t xml:space="preserve">the partisan polarization on war </w:t>
      </w:r>
      <w:r w:rsidRPr="006527E5">
        <w:rPr>
          <w:rFonts w:ascii="Times New Roman" w:hAnsi="Times New Roman"/>
          <w:sz w:val="24"/>
        </w:rPr>
        <w:t xml:space="preserve">that </w:t>
      </w:r>
      <w:r>
        <w:rPr>
          <w:rFonts w:ascii="Times New Roman" w:hAnsi="Times New Roman"/>
          <w:sz w:val="24"/>
        </w:rPr>
        <w:t>developed over</w:t>
      </w:r>
      <w:r w:rsidRPr="006527E5">
        <w:rPr>
          <w:rFonts w:ascii="Times New Roman" w:hAnsi="Times New Roman"/>
          <w:sz w:val="24"/>
        </w:rPr>
        <w:t xml:space="preserve"> 2002-2003</w:t>
      </w:r>
      <w:r>
        <w:rPr>
          <w:rFonts w:ascii="Times New Roman" w:hAnsi="Times New Roman"/>
          <w:sz w:val="24"/>
        </w:rPr>
        <w:t xml:space="preserve">, especially </w:t>
      </w:r>
      <w:r w:rsidRPr="006527E5">
        <w:rPr>
          <w:rFonts w:ascii="Times New Roman" w:hAnsi="Times New Roman"/>
          <w:sz w:val="24"/>
        </w:rPr>
        <w:t>among politically aware citizens</w:t>
      </w:r>
      <w:r>
        <w:rPr>
          <w:rFonts w:ascii="Times New Roman" w:hAnsi="Times New Roman"/>
          <w:sz w:val="24"/>
        </w:rPr>
        <w:t xml:space="preserve">, </w:t>
      </w:r>
      <w:r w:rsidR="00675D0B">
        <w:rPr>
          <w:rFonts w:ascii="Times New Roman" w:hAnsi="Times New Roman"/>
          <w:sz w:val="24"/>
        </w:rPr>
        <w:t xml:space="preserve">rather than because of </w:t>
      </w:r>
      <w:r>
        <w:rPr>
          <w:rFonts w:ascii="Times New Roman" w:hAnsi="Times New Roman"/>
          <w:sz w:val="24"/>
        </w:rPr>
        <w:t xml:space="preserve">it.  </w:t>
      </w:r>
      <w:r>
        <w:rPr>
          <w:rFonts w:ascii="Times New Roman" w:hAnsi="Times New Roman"/>
          <w:color w:val="000000"/>
          <w:sz w:val="24"/>
        </w:rPr>
        <w:t>To be sure, m</w:t>
      </w:r>
      <w:r w:rsidR="00675D0B" w:rsidRPr="00C33273">
        <w:rPr>
          <w:rFonts w:ascii="Times New Roman" w:hAnsi="Times New Roman"/>
          <w:color w:val="000000"/>
          <w:sz w:val="24"/>
        </w:rPr>
        <w:t xml:space="preserve">edia </w:t>
      </w:r>
      <w:r w:rsidR="00675D0B">
        <w:rPr>
          <w:rFonts w:ascii="Times New Roman" w:hAnsi="Times New Roman"/>
          <w:color w:val="000000"/>
          <w:sz w:val="24"/>
        </w:rPr>
        <w:t>reporting on</w:t>
      </w:r>
      <w:r w:rsidR="00675D0B" w:rsidRPr="00C33273">
        <w:rPr>
          <w:rFonts w:ascii="Times New Roman" w:hAnsi="Times New Roman"/>
          <w:color w:val="000000"/>
          <w:sz w:val="24"/>
        </w:rPr>
        <w:t xml:space="preserve"> 9/11</w:t>
      </w:r>
      <w:r w:rsidR="00675D0B">
        <w:rPr>
          <w:rFonts w:ascii="Times New Roman" w:hAnsi="Times New Roman"/>
          <w:color w:val="000000"/>
          <w:sz w:val="24"/>
        </w:rPr>
        <w:t xml:space="preserve"> would have helped sustain anger and desires for revenge over this extended period. </w:t>
      </w:r>
      <w:r>
        <w:rPr>
          <w:rFonts w:ascii="Times New Roman" w:hAnsi="Times New Roman"/>
          <w:color w:val="000000"/>
          <w:sz w:val="24"/>
        </w:rPr>
        <w:t xml:space="preserve"> </w:t>
      </w:r>
      <w:r w:rsidR="00675D0B">
        <w:rPr>
          <w:rFonts w:ascii="Times New Roman" w:hAnsi="Times New Roman"/>
          <w:color w:val="000000"/>
          <w:sz w:val="24"/>
        </w:rPr>
        <w:t xml:space="preserve">The extensive memorializing that occurred surrounding the first anniversary of the attacks would have particularly strengthened the conditions for </w:t>
      </w:r>
      <w:r w:rsidR="00675D0B" w:rsidRPr="00C33273">
        <w:rPr>
          <w:rFonts w:ascii="Times New Roman" w:hAnsi="Times New Roman"/>
          <w:color w:val="000000"/>
          <w:sz w:val="24"/>
        </w:rPr>
        <w:t>displaced aggression</w:t>
      </w:r>
      <w:r w:rsidR="00675D0B">
        <w:rPr>
          <w:rFonts w:ascii="Times New Roman" w:hAnsi="Times New Roman"/>
          <w:color w:val="000000"/>
          <w:sz w:val="24"/>
        </w:rPr>
        <w:t xml:space="preserve">, at the same time that the Bush administration began accusing Iraq of a variety of transgressions. </w:t>
      </w:r>
      <w:r w:rsidR="00675D0B">
        <w:rPr>
          <w:rFonts w:ascii="Times New Roman" w:hAnsi="Times New Roman"/>
          <w:sz w:val="24"/>
        </w:rPr>
        <w:t xml:space="preserve">Although this campaign primarily emphasized Iraqi WMD, Bush’s descriptions of Saddam Hussein’s domestic atrocities and evil nature may have been particularly potent with citizens still feeling a compelling need for justice. </w:t>
      </w:r>
    </w:p>
    <w:p w14:paraId="507775F5" w14:textId="77777777" w:rsidR="00490788" w:rsidRDefault="00675D0B" w:rsidP="00675D0B">
      <w:pPr>
        <w:ind w:firstLine="720"/>
        <w:rPr>
          <w:rFonts w:ascii="Times New Roman" w:hAnsi="Times New Roman"/>
          <w:sz w:val="24"/>
        </w:rPr>
      </w:pPr>
      <w:r>
        <w:rPr>
          <w:rFonts w:ascii="Times New Roman" w:hAnsi="Times New Roman"/>
          <w:sz w:val="24"/>
        </w:rPr>
        <w:t>The most</w:t>
      </w:r>
      <w:r w:rsidRPr="00DD19F9">
        <w:rPr>
          <w:rFonts w:ascii="Times New Roman" w:hAnsi="Times New Roman"/>
          <w:sz w:val="24"/>
        </w:rPr>
        <w:t xml:space="preserve"> plausible interpretation of our findings</w:t>
      </w:r>
      <w:r>
        <w:rPr>
          <w:rFonts w:ascii="Times New Roman" w:hAnsi="Times New Roman"/>
          <w:sz w:val="24"/>
        </w:rPr>
        <w:t>, then,</w:t>
      </w:r>
      <w:r w:rsidRPr="00DD19F9">
        <w:rPr>
          <w:rFonts w:ascii="Times New Roman" w:hAnsi="Times New Roman"/>
          <w:sz w:val="24"/>
        </w:rPr>
        <w:t xml:space="preserve"> is that U.S. public anger and desires for revenge </w:t>
      </w:r>
      <w:r>
        <w:rPr>
          <w:rFonts w:ascii="Times New Roman" w:hAnsi="Times New Roman"/>
          <w:sz w:val="24"/>
        </w:rPr>
        <w:t>resulted in a form of public displaced aggression</w:t>
      </w:r>
      <w:r w:rsidRPr="00DD19F9">
        <w:rPr>
          <w:rFonts w:ascii="Times New Roman" w:hAnsi="Times New Roman"/>
          <w:sz w:val="24"/>
        </w:rPr>
        <w:t xml:space="preserve"> against Iraq. To be sure, individual dispositions–such as retributive values, proclivity to ruminate, trait anger, and attributional tendencies–probably magnified cross-sectional differences in these reactions to 9/11. But given that 9/11 generated substantial national anger and desires for revenge, it seems likely that at least some of the belligerence associated with individual differences in these feelings would have elevated aggregate war support over pre-9/11 levels. </w:t>
      </w:r>
    </w:p>
    <w:p w14:paraId="2FC731C4" w14:textId="4AA97AC8" w:rsidR="00675D0B" w:rsidRDefault="00490788" w:rsidP="00490788">
      <w:pPr>
        <w:ind w:firstLine="720"/>
        <w:rPr>
          <w:rFonts w:ascii="Times New Roman" w:hAnsi="Times New Roman"/>
          <w:sz w:val="24"/>
        </w:rPr>
      </w:pPr>
      <w:r>
        <w:rPr>
          <w:rFonts w:ascii="Times New Roman" w:hAnsi="Times New Roman"/>
          <w:sz w:val="24"/>
        </w:rPr>
        <w:lastRenderedPageBreak/>
        <w:t>Because a</w:t>
      </w:r>
      <w:r w:rsidR="00675D0B">
        <w:rPr>
          <w:rFonts w:ascii="Times New Roman" w:hAnsi="Times New Roman"/>
          <w:sz w:val="24"/>
        </w:rPr>
        <w:t>nger over 9/11 fade</w:t>
      </w:r>
      <w:r>
        <w:rPr>
          <w:rFonts w:ascii="Times New Roman" w:hAnsi="Times New Roman"/>
          <w:sz w:val="24"/>
        </w:rPr>
        <w:t>d</w:t>
      </w:r>
      <w:r w:rsidR="00675D0B">
        <w:rPr>
          <w:rFonts w:ascii="Times New Roman" w:hAnsi="Times New Roman"/>
          <w:sz w:val="24"/>
        </w:rPr>
        <w:t xml:space="preserve"> </w:t>
      </w:r>
      <w:r>
        <w:rPr>
          <w:rFonts w:ascii="Times New Roman" w:hAnsi="Times New Roman"/>
          <w:sz w:val="24"/>
        </w:rPr>
        <w:t xml:space="preserve">somewhat </w:t>
      </w:r>
      <w:r w:rsidR="00675D0B">
        <w:rPr>
          <w:rFonts w:ascii="Times New Roman" w:hAnsi="Times New Roman"/>
          <w:sz w:val="24"/>
        </w:rPr>
        <w:t xml:space="preserve">over time, </w:t>
      </w:r>
      <w:r>
        <w:rPr>
          <w:rFonts w:ascii="Times New Roman" w:hAnsi="Times New Roman"/>
          <w:sz w:val="24"/>
        </w:rPr>
        <w:t>so would have support for</w:t>
      </w:r>
      <w:r w:rsidR="00675D0B">
        <w:rPr>
          <w:rFonts w:ascii="Times New Roman" w:hAnsi="Times New Roman"/>
          <w:sz w:val="24"/>
        </w:rPr>
        <w:t xml:space="preserve"> lash</w:t>
      </w:r>
      <w:r>
        <w:rPr>
          <w:rFonts w:ascii="Times New Roman" w:hAnsi="Times New Roman"/>
          <w:sz w:val="24"/>
        </w:rPr>
        <w:t>ing</w:t>
      </w:r>
      <w:r w:rsidR="00675D0B">
        <w:rPr>
          <w:rFonts w:ascii="Times New Roman" w:hAnsi="Times New Roman"/>
          <w:sz w:val="24"/>
        </w:rPr>
        <w:t xml:space="preserve"> out against other targets.</w:t>
      </w:r>
      <w:r w:rsidR="00675D0B">
        <w:rPr>
          <w:rStyle w:val="FootnoteReference"/>
          <w:rFonts w:ascii="Times New Roman" w:hAnsi="Times New Roman"/>
          <w:sz w:val="24"/>
        </w:rPr>
        <w:footnoteReference w:id="13"/>
      </w:r>
      <w:r w:rsidR="00675D0B">
        <w:rPr>
          <w:rFonts w:ascii="Times New Roman" w:hAnsi="Times New Roman"/>
          <w:sz w:val="24"/>
        </w:rPr>
        <w:t xml:space="preserve"> </w:t>
      </w:r>
      <w:r>
        <w:rPr>
          <w:rFonts w:ascii="Times New Roman" w:hAnsi="Times New Roman"/>
          <w:sz w:val="24"/>
        </w:rPr>
        <w:t xml:space="preserve"> Thus,</w:t>
      </w:r>
      <w:r w:rsidR="00675D0B">
        <w:rPr>
          <w:rFonts w:ascii="Times New Roman" w:hAnsi="Times New Roman"/>
          <w:sz w:val="24"/>
        </w:rPr>
        <w:t xml:space="preserve"> the </w:t>
      </w:r>
      <w:r>
        <w:rPr>
          <w:rFonts w:ascii="Times New Roman" w:hAnsi="Times New Roman"/>
          <w:sz w:val="24"/>
        </w:rPr>
        <w:t>anger effect</w:t>
      </w:r>
      <w:r w:rsidR="00675D0B">
        <w:rPr>
          <w:rFonts w:ascii="Times New Roman" w:hAnsi="Times New Roman"/>
          <w:sz w:val="24"/>
        </w:rPr>
        <w:t xml:space="preserve"> </w:t>
      </w:r>
      <w:r>
        <w:rPr>
          <w:rFonts w:ascii="Times New Roman" w:hAnsi="Times New Roman"/>
          <w:sz w:val="24"/>
        </w:rPr>
        <w:t>may</w:t>
      </w:r>
      <w:r w:rsidR="00675D0B">
        <w:rPr>
          <w:rFonts w:ascii="Times New Roman" w:hAnsi="Times New Roman"/>
          <w:sz w:val="24"/>
        </w:rPr>
        <w:t xml:space="preserve"> have been even stronger in fall 2002, when Bush asked </w:t>
      </w:r>
      <w:r w:rsidR="00675D0B" w:rsidRPr="00443937">
        <w:rPr>
          <w:rFonts w:ascii="Times New Roman" w:hAnsi="Times New Roman"/>
          <w:sz w:val="24"/>
        </w:rPr>
        <w:t xml:space="preserve">Congress </w:t>
      </w:r>
      <w:r w:rsidR="00675D0B">
        <w:rPr>
          <w:rFonts w:ascii="Times New Roman" w:hAnsi="Times New Roman"/>
          <w:sz w:val="24"/>
        </w:rPr>
        <w:t>to authorize force against Iraq, than in the February 2003 data analyzed here</w:t>
      </w:r>
      <w:r w:rsidR="00675D0B" w:rsidRPr="00443937">
        <w:rPr>
          <w:rFonts w:ascii="Times New Roman" w:hAnsi="Times New Roman"/>
          <w:sz w:val="24"/>
        </w:rPr>
        <w:t xml:space="preserve">. </w:t>
      </w:r>
      <w:r w:rsidR="00675D0B">
        <w:rPr>
          <w:rFonts w:ascii="Times New Roman" w:hAnsi="Times New Roman"/>
          <w:sz w:val="24"/>
        </w:rPr>
        <w:t>Arguably, in the absence of this effect</w:t>
      </w:r>
      <w:r w:rsidR="00675D0B" w:rsidRPr="00443937">
        <w:rPr>
          <w:rFonts w:ascii="Times New Roman" w:hAnsi="Times New Roman"/>
          <w:sz w:val="24"/>
        </w:rPr>
        <w:t xml:space="preserve">, </w:t>
      </w:r>
      <w:r w:rsidR="00675D0B">
        <w:rPr>
          <w:rFonts w:ascii="Times New Roman" w:hAnsi="Times New Roman"/>
          <w:sz w:val="24"/>
        </w:rPr>
        <w:t>elites would have been more critical of the Bush administration’s case for war, Congress would have been less enthusiastic about authorizing</w:t>
      </w:r>
      <w:r w:rsidR="00675D0B" w:rsidRPr="00443937">
        <w:rPr>
          <w:rFonts w:ascii="Times New Roman" w:hAnsi="Times New Roman"/>
          <w:sz w:val="24"/>
        </w:rPr>
        <w:t xml:space="preserve"> the use of force</w:t>
      </w:r>
      <w:r w:rsidR="00675D0B">
        <w:rPr>
          <w:rFonts w:ascii="Times New Roman" w:hAnsi="Times New Roman"/>
          <w:sz w:val="24"/>
        </w:rPr>
        <w:t>, and Bush would have been more reluctant to press ahead with his plans to invade Iraq</w:t>
      </w:r>
      <w:r w:rsidR="00675D0B" w:rsidRPr="00443937">
        <w:rPr>
          <w:rFonts w:ascii="Times New Roman" w:hAnsi="Times New Roman"/>
          <w:sz w:val="24"/>
        </w:rPr>
        <w:t xml:space="preserve"> </w:t>
      </w:r>
      <w:r w:rsidR="00675D0B">
        <w:rPr>
          <w:rFonts w:ascii="Times New Roman" w:hAnsi="Times New Roman"/>
          <w:sz w:val="24"/>
        </w:rPr>
        <w:fldChar w:fldCharType="begin"/>
      </w:r>
      <w:r w:rsidR="00747C1F">
        <w:rPr>
          <w:rFonts w:ascii="Times New Roman" w:hAnsi="Times New Roman"/>
          <w:sz w:val="24"/>
        </w:rPr>
        <w:instrText xml:space="preserve"> ADDIN EN.CITE &lt;EndNote&gt;&lt;Cite&gt;&lt;Author&gt;Blinder&lt;/Author&gt;&lt;Year&gt;2007&lt;/Year&gt;&lt;RecNum&gt;1107&lt;/RecNum&gt;&lt;DisplayText&gt;(Blinder 2007; Western 2005)&lt;/DisplayText&gt;&lt;record&gt;&lt;rec-number&gt;1107&lt;/rec-number&gt;&lt;foreign-keys&gt;&lt;key app="EN" db-id="f9szsa2f9p9eztes9xpvvdtdaederv5rea5s" timestamp="1245117058"&gt;1107&lt;/key&gt;&lt;key app="ENWeb" db-id="ThguHQrtqgcAADHRs@o"&gt;1049&lt;/key&gt;&lt;/foreign-keys&gt;&lt;ref-type name="Book Section"&gt;5&lt;/ref-type&gt;&lt;contributors&gt;&lt;authors&gt;&lt;author&gt;Blinder, Scott B.&lt;/author&gt;&lt;/authors&gt;&lt;secondary-authors&gt;&lt;author&gt;Edwards, George C., III&lt;/author&gt;&lt;author&gt;King, Desmond S.&lt;/author&gt;&lt;/secondary-authors&gt;&lt;/contributors&gt;&lt;titles&gt;&lt;title&gt;Going Public, Going to Baghdad: Presidential Agenda Setting and the Electoral Connection in Congress&lt;/title&gt;&lt;secondary-title&gt;The Polarized Presidency of George W. Bush&lt;/secondary-title&gt;&lt;short-title&gt;Going Public, Going to Baghdad&lt;/short-title&gt;&lt;/titles&gt;&lt;pages&gt;325–50&lt;/pages&gt;&lt;dates&gt;&lt;year&gt;2007&lt;/year&gt;&lt;/dates&gt;&lt;pub-location&gt;New York&lt;/pub-location&gt;&lt;publisher&gt;Oxford University Press&lt;/publisher&gt;&lt;urls&gt;&lt;/urls&gt;&lt;/record&gt;&lt;/Cite&gt;&lt;Cite&gt;&lt;Author&gt;Western&lt;/Author&gt;&lt;Year&gt;2005&lt;/Year&gt;&lt;RecNum&gt;1329&lt;/RecNum&gt;&lt;record&gt;&lt;rec-number&gt;1329&lt;/rec-number&gt;&lt;foreign-keys&gt;&lt;key app="EN" db-id="f9szsa2f9p9eztes9xpvvdtdaederv5rea5s" timestamp="1275657402"&gt;1329&lt;/key&gt;&lt;key app="ENWeb" db-id="ThguHQrtqgcAADHRs@o"&gt;1255&lt;/key&gt;&lt;/foreign-keys&gt;&lt;ref-type name="Journal Article"&gt;17&lt;/ref-type&gt;&lt;contributors&gt;&lt;authors&gt;&lt;author&gt;Western, Jon&lt;/author&gt;&lt;/authors&gt;&lt;/contributors&gt;&lt;titles&gt;&lt;title&gt;The war over Iraq: Selling war to the American public&lt;/title&gt;&lt;secondary-title&gt;Security Studies&lt;/secondary-title&gt;&lt;short-title&gt;War over Iraq&lt;/short-title&gt;&lt;/titles&gt;&lt;periodical&gt;&lt;full-title&gt;Security Studies&lt;/full-title&gt;&lt;/periodical&gt;&lt;pages&gt;106–139&lt;/pages&gt;&lt;volume&gt;14&lt;/volume&gt;&lt;number&gt;1&lt;/number&gt;&lt;dates&gt;&lt;year&gt;2005&lt;/year&gt;&lt;/dates&gt;&lt;publisher&gt;Routledge&lt;/publisher&gt;&lt;urls&gt;&lt;/urls&gt;&lt;/record&gt;&lt;/Cite&gt;&lt;/EndNote&gt;</w:instrText>
      </w:r>
      <w:r w:rsidR="00675D0B">
        <w:rPr>
          <w:rFonts w:ascii="Times New Roman" w:hAnsi="Times New Roman"/>
          <w:sz w:val="24"/>
        </w:rPr>
        <w:fldChar w:fldCharType="separate"/>
      </w:r>
      <w:r w:rsidR="00675D0B">
        <w:rPr>
          <w:rFonts w:ascii="Times New Roman" w:hAnsi="Times New Roman"/>
          <w:noProof/>
          <w:sz w:val="24"/>
        </w:rPr>
        <w:t>(Blinder 2007; Western 2005)</w:t>
      </w:r>
      <w:r w:rsidR="00675D0B">
        <w:rPr>
          <w:rFonts w:ascii="Times New Roman" w:hAnsi="Times New Roman"/>
          <w:sz w:val="24"/>
        </w:rPr>
        <w:fldChar w:fldCharType="end"/>
      </w:r>
      <w:r w:rsidR="00675D0B">
        <w:rPr>
          <w:rFonts w:ascii="Times New Roman" w:hAnsi="Times New Roman"/>
          <w:sz w:val="24"/>
        </w:rPr>
        <w:t xml:space="preserve">. </w:t>
      </w:r>
      <w:r w:rsidR="00675D0B" w:rsidRPr="00443937">
        <w:rPr>
          <w:rFonts w:ascii="Times New Roman" w:hAnsi="Times New Roman"/>
          <w:sz w:val="24"/>
        </w:rPr>
        <w:t>T</w:t>
      </w:r>
      <w:r w:rsidR="00675D0B">
        <w:rPr>
          <w:rFonts w:ascii="Times New Roman" w:hAnsi="Times New Roman"/>
          <w:sz w:val="24"/>
        </w:rPr>
        <w:t xml:space="preserve">hus, </w:t>
      </w:r>
      <w:r>
        <w:rPr>
          <w:rFonts w:ascii="Times New Roman" w:hAnsi="Times New Roman"/>
          <w:sz w:val="24"/>
        </w:rPr>
        <w:t>spillover</w:t>
      </w:r>
      <w:r w:rsidR="00675D0B">
        <w:rPr>
          <w:rFonts w:ascii="Times New Roman" w:hAnsi="Times New Roman"/>
          <w:sz w:val="24"/>
        </w:rPr>
        <w:t xml:space="preserve"> </w:t>
      </w:r>
      <w:r>
        <w:rPr>
          <w:rFonts w:ascii="Times New Roman" w:hAnsi="Times New Roman"/>
          <w:sz w:val="24"/>
        </w:rPr>
        <w:t>effects of anger and revenge appear</w:t>
      </w:r>
      <w:r w:rsidR="00675D0B">
        <w:rPr>
          <w:rFonts w:ascii="Times New Roman" w:hAnsi="Times New Roman"/>
          <w:sz w:val="24"/>
        </w:rPr>
        <w:t xml:space="preserve"> to have helped to loosen the political constraints on</w:t>
      </w:r>
      <w:r w:rsidR="00675D0B" w:rsidRPr="00443937">
        <w:rPr>
          <w:rFonts w:ascii="Times New Roman" w:hAnsi="Times New Roman"/>
          <w:sz w:val="24"/>
        </w:rPr>
        <w:t xml:space="preserve"> the Bush</w:t>
      </w:r>
      <w:r w:rsidR="00675D0B">
        <w:rPr>
          <w:rFonts w:ascii="Times New Roman" w:hAnsi="Times New Roman"/>
          <w:sz w:val="24"/>
        </w:rPr>
        <w:t>’s ability to</w:t>
      </w:r>
      <w:r w:rsidR="00675D0B" w:rsidRPr="00443937">
        <w:rPr>
          <w:rFonts w:ascii="Times New Roman" w:hAnsi="Times New Roman"/>
          <w:sz w:val="24"/>
        </w:rPr>
        <w:t xml:space="preserve"> bring the nation to war against a country having nothing to do with 9/11.</w:t>
      </w:r>
      <w:r w:rsidR="00675D0B">
        <w:rPr>
          <w:rFonts w:ascii="Times New Roman" w:hAnsi="Times New Roman"/>
          <w:sz w:val="24"/>
        </w:rPr>
        <w:t xml:space="preserve"> At the same time, the administration’s recognition of waning public belligerence heightened its incentives to accelerate the war’s timetable, limiting preparations for post-Saddam reconstruction, as well as to oversell the war, ultimately damaging U.S. credibility. </w:t>
      </w:r>
    </w:p>
    <w:p w14:paraId="07CCEFB8" w14:textId="2A6928B0" w:rsidR="00675D0B" w:rsidRDefault="00675D0B" w:rsidP="00675D0B">
      <w:pPr>
        <w:ind w:firstLine="720"/>
        <w:rPr>
          <w:rFonts w:ascii="Times New Roman" w:hAnsi="Times New Roman"/>
          <w:sz w:val="24"/>
        </w:rPr>
      </w:pPr>
      <w:r>
        <w:rPr>
          <w:rFonts w:ascii="Times New Roman" w:hAnsi="Times New Roman"/>
          <w:sz w:val="24"/>
        </w:rPr>
        <w:t xml:space="preserve">The horrific, incomprehensible, and humiliating nature of the 9/11 attacks, along with American awareness of their nation’s global military supremacy, may have provided particularly fertile conditions for </w:t>
      </w:r>
      <w:r w:rsidR="00490788">
        <w:rPr>
          <w:rFonts w:ascii="Times New Roman" w:hAnsi="Times New Roman"/>
          <w:sz w:val="24"/>
        </w:rPr>
        <w:t xml:space="preserve">anger spillover </w:t>
      </w:r>
      <w:r>
        <w:rPr>
          <w:rFonts w:ascii="Times New Roman" w:hAnsi="Times New Roman"/>
          <w:sz w:val="24"/>
        </w:rPr>
        <w:t xml:space="preserve">to shape public support for war in this case. But it is not inconceivable that terrorists might again inflict serious harm on a powerful state and again elude quick and devastating punishment. If so, </w:t>
      </w:r>
      <w:r w:rsidR="00490788">
        <w:rPr>
          <w:rFonts w:ascii="Times New Roman" w:hAnsi="Times New Roman"/>
          <w:sz w:val="24"/>
        </w:rPr>
        <w:t>such effects</w:t>
      </w:r>
      <w:r>
        <w:rPr>
          <w:rFonts w:ascii="Times New Roman" w:hAnsi="Times New Roman"/>
          <w:sz w:val="24"/>
        </w:rPr>
        <w:t xml:space="preserve"> could once again help political leaders pursue </w:t>
      </w:r>
      <w:r w:rsidRPr="00443937">
        <w:rPr>
          <w:rFonts w:ascii="Times New Roman" w:hAnsi="Times New Roman"/>
          <w:sz w:val="24"/>
        </w:rPr>
        <w:t>a</w:t>
      </w:r>
      <w:r>
        <w:rPr>
          <w:rFonts w:ascii="Times New Roman" w:hAnsi="Times New Roman"/>
          <w:sz w:val="24"/>
        </w:rPr>
        <w:t>n unrelated</w:t>
      </w:r>
      <w:r w:rsidRPr="00443937">
        <w:rPr>
          <w:rFonts w:ascii="Times New Roman" w:hAnsi="Times New Roman"/>
          <w:sz w:val="24"/>
        </w:rPr>
        <w:t xml:space="preserve"> war agenda</w:t>
      </w:r>
      <w:r>
        <w:rPr>
          <w:rFonts w:ascii="Times New Roman" w:hAnsi="Times New Roman"/>
          <w:sz w:val="24"/>
        </w:rPr>
        <w:t>.</w:t>
      </w:r>
    </w:p>
    <w:p w14:paraId="5C150C35" w14:textId="0348ED6C" w:rsidR="00675D0B" w:rsidRPr="00443937" w:rsidRDefault="00675D0B" w:rsidP="00675D0B">
      <w:pPr>
        <w:ind w:firstLine="720"/>
        <w:rPr>
          <w:rFonts w:ascii="Times New Roman" w:hAnsi="Times New Roman"/>
          <w:sz w:val="24"/>
        </w:rPr>
      </w:pPr>
      <w:r>
        <w:rPr>
          <w:rFonts w:ascii="Times New Roman" w:hAnsi="Times New Roman"/>
          <w:sz w:val="24"/>
        </w:rPr>
        <w:t>This study has additional, broader implications for the role of</w:t>
      </w:r>
      <w:r w:rsidRPr="00443937">
        <w:rPr>
          <w:rFonts w:ascii="Times New Roman" w:hAnsi="Times New Roman"/>
          <w:sz w:val="24"/>
        </w:rPr>
        <w:t xml:space="preserve"> </w:t>
      </w:r>
      <w:r w:rsidRPr="00443937">
        <w:rPr>
          <w:rFonts w:ascii="Times New Roman" w:hAnsi="Times New Roman"/>
          <w:color w:val="000000"/>
          <w:sz w:val="24"/>
        </w:rPr>
        <w:t>symbolic/justice motivations and emotion</w:t>
      </w:r>
      <w:r>
        <w:rPr>
          <w:rFonts w:ascii="Times New Roman" w:hAnsi="Times New Roman"/>
          <w:sz w:val="24"/>
        </w:rPr>
        <w:t xml:space="preserve"> in</w:t>
      </w:r>
      <w:r w:rsidRPr="00443937">
        <w:rPr>
          <w:rFonts w:ascii="Times New Roman" w:hAnsi="Times New Roman"/>
          <w:sz w:val="24"/>
        </w:rPr>
        <w:t xml:space="preserve"> public </w:t>
      </w:r>
      <w:r>
        <w:rPr>
          <w:rFonts w:ascii="Times New Roman" w:hAnsi="Times New Roman"/>
          <w:sz w:val="24"/>
        </w:rPr>
        <w:t xml:space="preserve">opinion. Though </w:t>
      </w:r>
      <w:r w:rsidR="00490788">
        <w:rPr>
          <w:rFonts w:ascii="Times New Roman" w:hAnsi="Times New Roman"/>
          <w:sz w:val="24"/>
        </w:rPr>
        <w:t>anger spillover</w:t>
      </w:r>
      <w:r>
        <w:rPr>
          <w:rFonts w:ascii="Times New Roman" w:hAnsi="Times New Roman"/>
          <w:sz w:val="24"/>
        </w:rPr>
        <w:t xml:space="preserve"> illustrates how incidental emotions affect unrelated judgment tasks, it represents a broader class of automatic, non-self-</w:t>
      </w:r>
      <w:r>
        <w:rPr>
          <w:rFonts w:ascii="Times New Roman" w:hAnsi="Times New Roman"/>
          <w:sz w:val="24"/>
        </w:rPr>
        <w:lastRenderedPageBreak/>
        <w:t xml:space="preserve">aware, and potentially counter-productive effects of emotions and motivations on decision-making. </w:t>
      </w:r>
      <w:r w:rsidR="00490788">
        <w:rPr>
          <w:rFonts w:ascii="Times New Roman" w:hAnsi="Times New Roman"/>
          <w:sz w:val="24"/>
        </w:rPr>
        <w:t xml:space="preserve"> </w:t>
      </w:r>
      <w:r>
        <w:rPr>
          <w:rFonts w:ascii="Times New Roman" w:hAnsi="Times New Roman"/>
          <w:sz w:val="24"/>
        </w:rPr>
        <w:t>Our study thus contributes support</w:t>
      </w:r>
      <w:r w:rsidRPr="00443937">
        <w:rPr>
          <w:rFonts w:ascii="Times New Roman" w:hAnsi="Times New Roman"/>
          <w:sz w:val="24"/>
        </w:rPr>
        <w:t xml:space="preserve"> to more general theories holding that </w:t>
      </w:r>
      <w:r w:rsidRPr="00443937">
        <w:rPr>
          <w:rFonts w:ascii="Times New Roman" w:hAnsi="Times New Roman"/>
          <w:color w:val="000000"/>
          <w:sz w:val="24"/>
        </w:rPr>
        <w:t>symbolic motivations, justice concerns, and emotion</w:t>
      </w:r>
      <w:r>
        <w:rPr>
          <w:rFonts w:ascii="Times New Roman" w:hAnsi="Times New Roman"/>
          <w:color w:val="000000"/>
          <w:sz w:val="24"/>
        </w:rPr>
        <w:t xml:space="preserve"> </w:t>
      </w:r>
      <w:r w:rsidRPr="00443937">
        <w:rPr>
          <w:rFonts w:ascii="Times New Roman" w:hAnsi="Times New Roman"/>
          <w:sz w:val="24"/>
        </w:rPr>
        <w:t xml:space="preserve">result in departures from </w:t>
      </w:r>
      <w:r>
        <w:rPr>
          <w:rFonts w:ascii="Times New Roman" w:hAnsi="Times New Roman"/>
          <w:sz w:val="24"/>
        </w:rPr>
        <w:t xml:space="preserve">mainstream theories of foreign policy opinion, which emphasize national security threats, limited-information rationality, and cue taking from elite discourse </w:t>
      </w:r>
      <w:r>
        <w:rPr>
          <w:rFonts w:ascii="Times New Roman" w:hAnsi="Times New Roman"/>
          <w:sz w:val="24"/>
        </w:rPr>
        <w:fldChar w:fldCharType="begin">
          <w:fldData xml:space="preserve">PEVuZE5vdGU+PENpdGU+PEF1dGhvcj5KZW50bGVzb248L0F1dGhvcj48WWVhcj4xOTk4PC9ZZWFy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KZW50bGVzb248L0F1dGhvcj48WWVhcj4xOTk4PC9ZZWFy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Pr>
          <w:rFonts w:ascii="Times New Roman" w:hAnsi="Times New Roman"/>
          <w:sz w:val="24"/>
        </w:rPr>
      </w:r>
      <w:r>
        <w:rPr>
          <w:rFonts w:ascii="Times New Roman" w:hAnsi="Times New Roman"/>
          <w:sz w:val="24"/>
        </w:rPr>
        <w:fldChar w:fldCharType="separate"/>
      </w:r>
      <w:r>
        <w:rPr>
          <w:rFonts w:ascii="Times New Roman" w:hAnsi="Times New Roman"/>
          <w:noProof/>
          <w:sz w:val="24"/>
        </w:rPr>
        <w:t>(e.g., Jentleson &amp; Britton 1998; Berinsky 2009; Gelpi et al. 2009)</w:t>
      </w:r>
      <w:r>
        <w:rPr>
          <w:rFonts w:ascii="Times New Roman" w:hAnsi="Times New Roman"/>
          <w:sz w:val="24"/>
        </w:rPr>
        <w:fldChar w:fldCharType="end"/>
      </w:r>
      <w:r w:rsidRPr="00443937">
        <w:rPr>
          <w:rFonts w:ascii="Times New Roman" w:hAnsi="Times New Roman"/>
          <w:sz w:val="24"/>
        </w:rPr>
        <w:t>.</w:t>
      </w:r>
      <w:r>
        <w:rPr>
          <w:rFonts w:ascii="Times New Roman" w:hAnsi="Times New Roman"/>
          <w:sz w:val="24"/>
        </w:rPr>
        <w:t xml:space="preserve"> </w:t>
      </w:r>
    </w:p>
    <w:p w14:paraId="0B4316A9" w14:textId="77777777" w:rsidR="001555EE" w:rsidRDefault="001555EE">
      <w:pPr>
        <w:spacing w:line="240" w:lineRule="auto"/>
        <w:rPr>
          <w:rFonts w:ascii="Times New Roman" w:hAnsi="Times New Roman"/>
          <w:sz w:val="24"/>
        </w:rPr>
      </w:pPr>
      <w:r>
        <w:br w:type="page"/>
      </w:r>
    </w:p>
    <w:p w14:paraId="57A916B1" w14:textId="77777777" w:rsidR="00BF5DBA" w:rsidRPr="00BF5DBA" w:rsidRDefault="00832841" w:rsidP="00BF5DBA">
      <w:pPr>
        <w:pStyle w:val="EndNoteBibliographyTitle"/>
        <w:rPr>
          <w:b/>
          <w:noProof/>
        </w:rPr>
      </w:pPr>
      <w:r>
        <w:lastRenderedPageBreak/>
        <w:fldChar w:fldCharType="begin"/>
      </w:r>
      <w:r>
        <w:instrText xml:space="preserve"> ADDIN EN.SECTION.REFLIST </w:instrText>
      </w:r>
      <w:r>
        <w:fldChar w:fldCharType="separate"/>
      </w:r>
      <w:r w:rsidR="00BF5DBA" w:rsidRPr="00BF5DBA">
        <w:rPr>
          <w:b/>
          <w:noProof/>
        </w:rPr>
        <w:t>References</w:t>
      </w:r>
    </w:p>
    <w:p w14:paraId="680CE9CB" w14:textId="77777777" w:rsidR="00BF5DBA" w:rsidRPr="00BF5DBA" w:rsidRDefault="00BF5DBA" w:rsidP="00BF5DBA">
      <w:pPr>
        <w:pStyle w:val="EndNoteBibliographyTitle"/>
        <w:rPr>
          <w:b/>
          <w:noProof/>
        </w:rPr>
      </w:pPr>
    </w:p>
    <w:p w14:paraId="77238FF3" w14:textId="77777777" w:rsidR="00BF5DBA" w:rsidRPr="00BF5DBA" w:rsidRDefault="00BF5DBA" w:rsidP="00BF5DBA">
      <w:pPr>
        <w:pStyle w:val="EndNoteBibliography"/>
        <w:spacing w:line="240" w:lineRule="auto"/>
        <w:ind w:left="720" w:hanging="720"/>
        <w:rPr>
          <w:noProof/>
        </w:rPr>
      </w:pPr>
      <w:r w:rsidRPr="00BF5DBA">
        <w:rPr>
          <w:noProof/>
        </w:rPr>
        <w:t>ABC News. 2002. "September 11th Adult Poll, September 2002 (Icpsr 3553)." Ann Arbor: Inter-University Consortium for Political and Social Research.</w:t>
      </w:r>
    </w:p>
    <w:p w14:paraId="419112AC" w14:textId="77777777" w:rsidR="00BF5DBA" w:rsidRPr="00BF5DBA" w:rsidRDefault="00BF5DBA" w:rsidP="00BF5DBA">
      <w:pPr>
        <w:pStyle w:val="EndNoteBibliography"/>
        <w:spacing w:line="240" w:lineRule="auto"/>
        <w:ind w:left="720" w:hanging="720"/>
        <w:rPr>
          <w:noProof/>
        </w:rPr>
      </w:pPr>
      <w:r w:rsidRPr="00BF5DBA">
        <w:rPr>
          <w:noProof/>
        </w:rPr>
        <w:t xml:space="preserve">Althaus, Scott L., and Devon M. Largio. 2004. "When Osama Became Saddam: Origins and Consequences of the Change in America's Public Enemy #1." </w:t>
      </w:r>
      <w:r w:rsidRPr="00BF5DBA">
        <w:rPr>
          <w:i/>
          <w:noProof/>
        </w:rPr>
        <w:t>PS: Political Science &amp; Politics</w:t>
      </w:r>
      <w:r w:rsidRPr="00BF5DBA">
        <w:rPr>
          <w:noProof/>
        </w:rPr>
        <w:t xml:space="preserve"> 37(4):795–99.</w:t>
      </w:r>
    </w:p>
    <w:p w14:paraId="33F367C7" w14:textId="77777777" w:rsidR="00BF5DBA" w:rsidRPr="00BF5DBA" w:rsidRDefault="00BF5DBA" w:rsidP="00BF5DBA">
      <w:pPr>
        <w:pStyle w:val="EndNoteBibliography"/>
        <w:spacing w:line="240" w:lineRule="auto"/>
        <w:ind w:left="720" w:hanging="720"/>
        <w:rPr>
          <w:noProof/>
        </w:rPr>
      </w:pPr>
      <w:r w:rsidRPr="00BF5DBA">
        <w:rPr>
          <w:noProof/>
        </w:rPr>
        <w:t xml:space="preserve">Altheide, David L. 2009. </w:t>
      </w:r>
      <w:r w:rsidRPr="00BF5DBA">
        <w:rPr>
          <w:i/>
          <w:noProof/>
        </w:rPr>
        <w:t>Terror Post 9/11 and the Media</w:t>
      </w:r>
      <w:r w:rsidRPr="00BF5DBA">
        <w:rPr>
          <w:noProof/>
        </w:rPr>
        <w:t>. New York: Peter Lang.</w:t>
      </w:r>
    </w:p>
    <w:p w14:paraId="171A60E2" w14:textId="77777777" w:rsidR="00BF5DBA" w:rsidRPr="00BF5DBA" w:rsidRDefault="00BF5DBA" w:rsidP="00BF5DBA">
      <w:pPr>
        <w:pStyle w:val="EndNoteBibliography"/>
        <w:spacing w:line="240" w:lineRule="auto"/>
        <w:ind w:left="720" w:hanging="720"/>
        <w:rPr>
          <w:noProof/>
        </w:rPr>
      </w:pPr>
      <w:r w:rsidRPr="00BF5DBA">
        <w:rPr>
          <w:noProof/>
        </w:rPr>
        <w:t xml:space="preserve">Andrade, Eduardo B., and Dan Ariely. 2009. "The Enduring Impact of Transient Emotions on Decision Making." </w:t>
      </w:r>
      <w:r w:rsidRPr="00BF5DBA">
        <w:rPr>
          <w:i/>
          <w:noProof/>
        </w:rPr>
        <w:t>Organizational Behavior and Human Decision Processes</w:t>
      </w:r>
      <w:r w:rsidRPr="00BF5DBA">
        <w:rPr>
          <w:noProof/>
        </w:rPr>
        <w:t xml:space="preserve"> 109(1):1–8.</w:t>
      </w:r>
    </w:p>
    <w:p w14:paraId="567B7A97" w14:textId="0ADDAA74" w:rsidR="00BF5DBA" w:rsidRPr="00BF5DBA" w:rsidRDefault="00BF5DBA" w:rsidP="00BF5DBA">
      <w:pPr>
        <w:pStyle w:val="EndNoteBibliography"/>
        <w:spacing w:line="240" w:lineRule="auto"/>
        <w:ind w:left="720" w:hanging="720"/>
        <w:rPr>
          <w:noProof/>
        </w:rPr>
      </w:pPr>
      <w:r w:rsidRPr="00BF5DBA">
        <w:rPr>
          <w:noProof/>
        </w:rPr>
        <w:t>Asparouhov, Tihomir, and Bengt Muthén. 2010.</w:t>
      </w:r>
      <w:r w:rsidRPr="00BF5DBA">
        <w:rPr>
          <w:i/>
          <w:noProof/>
        </w:rPr>
        <w:t xml:space="preserve"> Bayesian Analysis Using Mplus: Technical Implementation</w:t>
      </w:r>
      <w:r w:rsidRPr="00BF5DBA">
        <w:rPr>
          <w:noProof/>
        </w:rPr>
        <w:t xml:space="preserve">. Technical Report.  Los Angeles: Muthén and Muthén. Accessed from </w:t>
      </w:r>
      <w:hyperlink r:id="rId10" w:history="1">
        <w:r w:rsidRPr="00BF5DBA">
          <w:rPr>
            <w:rStyle w:val="Hyperlink"/>
            <w:rFonts w:ascii="Times" w:hAnsi="Times"/>
            <w:noProof/>
            <w:sz w:val="22"/>
          </w:rPr>
          <w:t>https://www.statmodel.com/download/Bayes3.pdf</w:t>
        </w:r>
      </w:hyperlink>
      <w:r w:rsidRPr="00BF5DBA">
        <w:rPr>
          <w:noProof/>
        </w:rPr>
        <w:t>.</w:t>
      </w:r>
    </w:p>
    <w:p w14:paraId="53E33B0A" w14:textId="77777777" w:rsidR="00BF5DBA" w:rsidRPr="00BF5DBA" w:rsidRDefault="00BF5DBA" w:rsidP="00BF5DBA">
      <w:pPr>
        <w:pStyle w:val="EndNoteBibliography"/>
        <w:spacing w:line="240" w:lineRule="auto"/>
        <w:ind w:left="720" w:hanging="720"/>
        <w:rPr>
          <w:noProof/>
        </w:rPr>
      </w:pPr>
      <w:r w:rsidRPr="00BF5DBA">
        <w:rPr>
          <w:noProof/>
        </w:rPr>
        <w:t xml:space="preserve">Baron, Jonathan, and Mark Spranca. 1997. "Protected Values." </w:t>
      </w:r>
      <w:r w:rsidRPr="00BF5DBA">
        <w:rPr>
          <w:i/>
          <w:noProof/>
        </w:rPr>
        <w:t>Organizational Behavior and Human Decision Processes</w:t>
      </w:r>
      <w:r w:rsidRPr="00BF5DBA">
        <w:rPr>
          <w:noProof/>
        </w:rPr>
        <w:t xml:space="preserve"> 70(1):1–16.</w:t>
      </w:r>
    </w:p>
    <w:p w14:paraId="5BDCA150" w14:textId="77777777" w:rsidR="00BF5DBA" w:rsidRPr="00BF5DBA" w:rsidRDefault="00BF5DBA" w:rsidP="00BF5DBA">
      <w:pPr>
        <w:pStyle w:val="EndNoteBibliography"/>
        <w:spacing w:line="240" w:lineRule="auto"/>
        <w:ind w:left="720" w:hanging="720"/>
        <w:rPr>
          <w:noProof/>
        </w:rPr>
      </w:pPr>
      <w:r w:rsidRPr="00BF5DBA">
        <w:rPr>
          <w:noProof/>
        </w:rPr>
        <w:t xml:space="preserve">Berinsky, Adam J. 2009. </w:t>
      </w:r>
      <w:r w:rsidRPr="00BF5DBA">
        <w:rPr>
          <w:i/>
          <w:noProof/>
        </w:rPr>
        <w:t>In Time of War: Understanding American Public Opinion from World War II to Iraq</w:t>
      </w:r>
      <w:r w:rsidRPr="00BF5DBA">
        <w:rPr>
          <w:noProof/>
        </w:rPr>
        <w:t>. Chicago: University of Chicago Press.</w:t>
      </w:r>
    </w:p>
    <w:p w14:paraId="48D94B02" w14:textId="77777777" w:rsidR="00BF5DBA" w:rsidRPr="00BF5DBA" w:rsidRDefault="00BF5DBA" w:rsidP="00BF5DBA">
      <w:pPr>
        <w:pStyle w:val="EndNoteBibliography"/>
        <w:spacing w:line="240" w:lineRule="auto"/>
        <w:ind w:left="720" w:hanging="720"/>
        <w:rPr>
          <w:noProof/>
        </w:rPr>
      </w:pPr>
      <w:r w:rsidRPr="00BF5DBA">
        <w:rPr>
          <w:noProof/>
        </w:rPr>
        <w:t xml:space="preserve">Biden, Joseph. 2012. "Speech to the Democratic National Convention (Prepared Remarks)." </w:t>
      </w:r>
      <w:r w:rsidRPr="00BF5DBA">
        <w:rPr>
          <w:i/>
          <w:noProof/>
        </w:rPr>
        <w:t>Washington Post</w:t>
      </w:r>
      <w:r w:rsidRPr="00BF5DBA">
        <w:rPr>
          <w:noProof/>
        </w:rPr>
        <w:t>, September 6.</w:t>
      </w:r>
    </w:p>
    <w:p w14:paraId="6FAB42A3" w14:textId="77777777" w:rsidR="00BF5DBA" w:rsidRPr="00BF5DBA" w:rsidRDefault="00BF5DBA" w:rsidP="00BF5DBA">
      <w:pPr>
        <w:pStyle w:val="EndNoteBibliography"/>
        <w:spacing w:line="240" w:lineRule="auto"/>
        <w:ind w:left="720" w:hanging="720"/>
        <w:rPr>
          <w:noProof/>
        </w:rPr>
      </w:pPr>
      <w:r w:rsidRPr="00BF5DBA">
        <w:rPr>
          <w:noProof/>
        </w:rPr>
        <w:t xml:space="preserve">Blinder, Scott B. 2007. "Going Public, Going to Baghdad: Presidential Agenda Setting and the Electoral Connection in Congress." In </w:t>
      </w:r>
      <w:r w:rsidRPr="00BF5DBA">
        <w:rPr>
          <w:i/>
          <w:noProof/>
        </w:rPr>
        <w:t>The Polarized Presidency of George W. Bush</w:t>
      </w:r>
      <w:r w:rsidRPr="00BF5DBA">
        <w:rPr>
          <w:noProof/>
        </w:rPr>
        <w:t xml:space="preserve">, edited by George C. Edwards, III and Desmond S. King. New York: Oxford University Press, 325–50. </w:t>
      </w:r>
    </w:p>
    <w:p w14:paraId="6609DB4F" w14:textId="77777777" w:rsidR="00BF5DBA" w:rsidRPr="00BF5DBA" w:rsidRDefault="00BF5DBA" w:rsidP="00BF5DBA">
      <w:pPr>
        <w:pStyle w:val="EndNoteBibliography"/>
        <w:spacing w:line="240" w:lineRule="auto"/>
        <w:ind w:left="720" w:hanging="720"/>
        <w:rPr>
          <w:noProof/>
        </w:rPr>
      </w:pPr>
      <w:r w:rsidRPr="00BF5DBA">
        <w:rPr>
          <w:noProof/>
        </w:rPr>
        <w:t xml:space="preserve">Bodenhausen, Galen V., Lori A. Sheppard, and Geoffrey P. Kramer. 1994. "Negative Affect and Social Judgment: The Differential Impact of Anger and Sadness." </w:t>
      </w:r>
      <w:r w:rsidRPr="00BF5DBA">
        <w:rPr>
          <w:i/>
          <w:noProof/>
        </w:rPr>
        <w:t>European Journal of Social Psychology</w:t>
      </w:r>
      <w:r w:rsidRPr="00BF5DBA">
        <w:rPr>
          <w:noProof/>
        </w:rPr>
        <w:t xml:space="preserve"> 24(1):45–62.</w:t>
      </w:r>
    </w:p>
    <w:p w14:paraId="37F7FC06" w14:textId="77777777" w:rsidR="00BF5DBA" w:rsidRPr="00BF5DBA" w:rsidRDefault="00BF5DBA" w:rsidP="00BF5DBA">
      <w:pPr>
        <w:pStyle w:val="EndNoteBibliography"/>
        <w:spacing w:line="240" w:lineRule="auto"/>
        <w:ind w:left="720" w:hanging="720"/>
        <w:rPr>
          <w:noProof/>
        </w:rPr>
      </w:pPr>
      <w:r w:rsidRPr="00BF5DBA">
        <w:rPr>
          <w:noProof/>
        </w:rPr>
        <w:t xml:space="preserve">Bright, David A., and Jane Goodman-Delahunty. 2006. "Gruesome Evidence and Emotion: Anger, Blame, and Jury Decision-Making." </w:t>
      </w:r>
      <w:r w:rsidRPr="00BF5DBA">
        <w:rPr>
          <w:i/>
          <w:noProof/>
        </w:rPr>
        <w:t>Law and Human Behavior</w:t>
      </w:r>
      <w:r w:rsidRPr="00BF5DBA">
        <w:rPr>
          <w:noProof/>
        </w:rPr>
        <w:t xml:space="preserve"> 30(2):183–202.</w:t>
      </w:r>
    </w:p>
    <w:p w14:paraId="013F50AB" w14:textId="77777777" w:rsidR="00BF5DBA" w:rsidRPr="00BF5DBA" w:rsidRDefault="00BF5DBA" w:rsidP="00BF5DBA">
      <w:pPr>
        <w:pStyle w:val="EndNoteBibliography"/>
        <w:spacing w:line="240" w:lineRule="auto"/>
        <w:ind w:left="720" w:hanging="720"/>
        <w:rPr>
          <w:noProof/>
        </w:rPr>
      </w:pPr>
      <w:r w:rsidRPr="00BF5DBA">
        <w:rPr>
          <w:noProof/>
        </w:rPr>
        <w:t xml:space="preserve">———. 2011. "Mock Juror Decision Making in a Civil Negligence Trial: The Impact of Gruesome Evidence, Injury Severity, and Information Processing Route." </w:t>
      </w:r>
      <w:r w:rsidRPr="00BF5DBA">
        <w:rPr>
          <w:i/>
          <w:noProof/>
        </w:rPr>
        <w:t>Psychiatry, Psychology and Law</w:t>
      </w:r>
      <w:r w:rsidRPr="00BF5DBA">
        <w:rPr>
          <w:noProof/>
        </w:rPr>
        <w:t xml:space="preserve"> 18(3):439-459.</w:t>
      </w:r>
    </w:p>
    <w:p w14:paraId="64AF98F3" w14:textId="77777777" w:rsidR="00BF5DBA" w:rsidRPr="00BF5DBA" w:rsidRDefault="00BF5DBA" w:rsidP="00BF5DBA">
      <w:pPr>
        <w:pStyle w:val="EndNoteBibliography"/>
        <w:spacing w:line="240" w:lineRule="auto"/>
        <w:ind w:left="720" w:hanging="720"/>
        <w:rPr>
          <w:noProof/>
        </w:rPr>
      </w:pPr>
      <w:r w:rsidRPr="00BF5DBA">
        <w:rPr>
          <w:noProof/>
        </w:rPr>
        <w:t xml:space="preserve">Bushman, Brad J., Angelica M. Bonacci, William C. Pedersen, Eduardo A. Vasquez, and Norman Miller. 2005. "Chewing on It Can Chew You Up: Effects of Rumination on Triggered Displaced Aggression." </w:t>
      </w:r>
      <w:r w:rsidRPr="00BF5DBA">
        <w:rPr>
          <w:i/>
          <w:noProof/>
        </w:rPr>
        <w:t>Journal of Personality and Social Psychology</w:t>
      </w:r>
      <w:r w:rsidRPr="00BF5DBA">
        <w:rPr>
          <w:noProof/>
        </w:rPr>
        <w:t xml:space="preserve"> 88:969–983.</w:t>
      </w:r>
    </w:p>
    <w:p w14:paraId="66A878F5" w14:textId="77777777" w:rsidR="00BF5DBA" w:rsidRPr="00BF5DBA" w:rsidRDefault="00BF5DBA" w:rsidP="00BF5DBA">
      <w:pPr>
        <w:pStyle w:val="EndNoteBibliography"/>
        <w:spacing w:line="240" w:lineRule="auto"/>
        <w:ind w:left="720" w:hanging="720"/>
        <w:rPr>
          <w:noProof/>
        </w:rPr>
      </w:pPr>
      <w:r w:rsidRPr="00BF5DBA">
        <w:rPr>
          <w:noProof/>
        </w:rPr>
        <w:t xml:space="preserve">Callegaro, Mario, and Charles DiSogra. 2008. "Computing Response Metrics for Online Panels." </w:t>
      </w:r>
      <w:r w:rsidRPr="00BF5DBA">
        <w:rPr>
          <w:i/>
          <w:noProof/>
        </w:rPr>
        <w:t>Public Opinion Quarterly</w:t>
      </w:r>
      <w:r w:rsidRPr="00BF5DBA">
        <w:rPr>
          <w:noProof/>
        </w:rPr>
        <w:t xml:space="preserve"> 72(5):1008-1032.</w:t>
      </w:r>
    </w:p>
    <w:p w14:paraId="5BB46965" w14:textId="77777777" w:rsidR="00BF5DBA" w:rsidRPr="00BF5DBA" w:rsidRDefault="00BF5DBA" w:rsidP="00BF5DBA">
      <w:pPr>
        <w:pStyle w:val="EndNoteBibliography"/>
        <w:spacing w:line="240" w:lineRule="auto"/>
        <w:ind w:left="720" w:hanging="720"/>
        <w:rPr>
          <w:noProof/>
        </w:rPr>
      </w:pPr>
      <w:r w:rsidRPr="00BF5DBA">
        <w:rPr>
          <w:noProof/>
        </w:rPr>
        <w:t xml:space="preserve">Camerer, Colin. 2003. </w:t>
      </w:r>
      <w:r w:rsidRPr="00BF5DBA">
        <w:rPr>
          <w:i/>
          <w:noProof/>
        </w:rPr>
        <w:t>Behavioral Game Theory: Experiments in Strategic Interaction</w:t>
      </w:r>
      <w:r w:rsidRPr="00BF5DBA">
        <w:rPr>
          <w:noProof/>
        </w:rPr>
        <w:t>: Princeton University Press.</w:t>
      </w:r>
    </w:p>
    <w:p w14:paraId="51C9771B" w14:textId="77777777" w:rsidR="00BF5DBA" w:rsidRPr="00BF5DBA" w:rsidRDefault="00BF5DBA" w:rsidP="00BF5DBA">
      <w:pPr>
        <w:pStyle w:val="EndNoteBibliography"/>
        <w:spacing w:line="240" w:lineRule="auto"/>
        <w:ind w:left="720" w:hanging="720"/>
        <w:rPr>
          <w:noProof/>
        </w:rPr>
      </w:pPr>
      <w:r w:rsidRPr="00BF5DBA">
        <w:rPr>
          <w:noProof/>
        </w:rPr>
        <w:t xml:space="preserve">Carlsmith, Kevin M., and John M. Darley. 2008. "Psychological Aspects of Retributive Justice." </w:t>
      </w:r>
      <w:r w:rsidRPr="00BF5DBA">
        <w:rPr>
          <w:i/>
          <w:noProof/>
        </w:rPr>
        <w:t>Advances in Experimental Social Psychology</w:t>
      </w:r>
      <w:r w:rsidRPr="00BF5DBA">
        <w:rPr>
          <w:noProof/>
        </w:rPr>
        <w:t xml:space="preserve"> 41:193–236.</w:t>
      </w:r>
    </w:p>
    <w:p w14:paraId="3EE2305C" w14:textId="77777777" w:rsidR="00BF5DBA" w:rsidRPr="00BF5DBA" w:rsidRDefault="00BF5DBA" w:rsidP="00BF5DBA">
      <w:pPr>
        <w:pStyle w:val="EndNoteBibliography"/>
        <w:spacing w:line="240" w:lineRule="auto"/>
        <w:ind w:left="720" w:hanging="720"/>
        <w:rPr>
          <w:noProof/>
        </w:rPr>
      </w:pPr>
      <w:r w:rsidRPr="00BF5DBA">
        <w:rPr>
          <w:noProof/>
        </w:rPr>
        <w:t xml:space="preserve">Carnagey, Nicholas L., and Craig A. Anderson. 2007. "Changes in Attitudes Towards War and Violence after September 11, 2001." </w:t>
      </w:r>
      <w:r w:rsidRPr="00BF5DBA">
        <w:rPr>
          <w:i/>
          <w:noProof/>
        </w:rPr>
        <w:t>Aggressive Behavior</w:t>
      </w:r>
      <w:r w:rsidRPr="00BF5DBA">
        <w:rPr>
          <w:noProof/>
        </w:rPr>
        <w:t xml:space="preserve"> 33:118–129.</w:t>
      </w:r>
    </w:p>
    <w:p w14:paraId="137C9458"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Carpini, Michael X Delli, and Scott Keeter. 1996. </w:t>
      </w:r>
      <w:r w:rsidRPr="00BF5DBA">
        <w:rPr>
          <w:i/>
          <w:noProof/>
        </w:rPr>
        <w:t>What Americans Know About Politics and Why It Matters</w:t>
      </w:r>
      <w:r w:rsidRPr="00BF5DBA">
        <w:rPr>
          <w:noProof/>
        </w:rPr>
        <w:t>: Yale University Press.</w:t>
      </w:r>
    </w:p>
    <w:p w14:paraId="451941F4" w14:textId="77777777" w:rsidR="00BF5DBA" w:rsidRPr="00BF5DBA" w:rsidRDefault="00BF5DBA" w:rsidP="00BF5DBA">
      <w:pPr>
        <w:pStyle w:val="EndNoteBibliography"/>
        <w:spacing w:line="240" w:lineRule="auto"/>
        <w:ind w:left="720" w:hanging="720"/>
        <w:rPr>
          <w:noProof/>
        </w:rPr>
      </w:pPr>
      <w:r w:rsidRPr="00BF5DBA">
        <w:rPr>
          <w:noProof/>
        </w:rPr>
        <w:t xml:space="preserve">Carver, Charles S. 2004. "Negative Affects Deriving from the Behavioral Approach System." </w:t>
      </w:r>
      <w:r w:rsidRPr="00BF5DBA">
        <w:rPr>
          <w:i/>
          <w:noProof/>
        </w:rPr>
        <w:t>Emotion</w:t>
      </w:r>
      <w:r w:rsidRPr="00BF5DBA">
        <w:rPr>
          <w:noProof/>
        </w:rPr>
        <w:t xml:space="preserve"> 4(1):3–22.</w:t>
      </w:r>
    </w:p>
    <w:p w14:paraId="3466A4F7" w14:textId="77777777" w:rsidR="00BF5DBA" w:rsidRPr="00BF5DBA" w:rsidRDefault="00BF5DBA" w:rsidP="00BF5DBA">
      <w:pPr>
        <w:pStyle w:val="EndNoteBibliography"/>
        <w:spacing w:line="240" w:lineRule="auto"/>
        <w:ind w:left="720" w:hanging="720"/>
        <w:rPr>
          <w:noProof/>
        </w:rPr>
      </w:pPr>
      <w:r w:rsidRPr="00BF5DBA">
        <w:rPr>
          <w:noProof/>
        </w:rPr>
        <w:t xml:space="preserve">Cheung-Blunden, Violet, and Bill Blunden. 2008a. "The Emotional Construal of War: Anger, Fear, and Other Negative Emotions." </w:t>
      </w:r>
      <w:r w:rsidRPr="00BF5DBA">
        <w:rPr>
          <w:i/>
          <w:noProof/>
        </w:rPr>
        <w:t>Peace and Conflict</w:t>
      </w:r>
      <w:r w:rsidRPr="00BF5DBA">
        <w:rPr>
          <w:noProof/>
        </w:rPr>
        <w:t xml:space="preserve"> 14(2):123–150.</w:t>
      </w:r>
    </w:p>
    <w:p w14:paraId="5C1A540E" w14:textId="77777777" w:rsidR="00BF5DBA" w:rsidRPr="00BF5DBA" w:rsidRDefault="00BF5DBA" w:rsidP="00BF5DBA">
      <w:pPr>
        <w:pStyle w:val="EndNoteBibliography"/>
        <w:spacing w:line="240" w:lineRule="auto"/>
        <w:ind w:left="720" w:hanging="720"/>
        <w:rPr>
          <w:noProof/>
        </w:rPr>
      </w:pPr>
      <w:r w:rsidRPr="00BF5DBA">
        <w:rPr>
          <w:noProof/>
        </w:rPr>
        <w:t xml:space="preserve">———. 2008b. "Paving the Road to War with Group Membership, Appraisal Antecedents, and Anger." </w:t>
      </w:r>
      <w:r w:rsidRPr="00BF5DBA">
        <w:rPr>
          <w:i/>
          <w:noProof/>
        </w:rPr>
        <w:t>Aggressive Behavior</w:t>
      </w:r>
      <w:r w:rsidRPr="00BF5DBA">
        <w:rPr>
          <w:noProof/>
        </w:rPr>
        <w:t xml:space="preserve"> 34(2):175–189.</w:t>
      </w:r>
    </w:p>
    <w:p w14:paraId="13F400CD" w14:textId="77777777" w:rsidR="00BF5DBA" w:rsidRPr="00BF5DBA" w:rsidRDefault="00BF5DBA" w:rsidP="00BF5DBA">
      <w:pPr>
        <w:pStyle w:val="EndNoteBibliography"/>
        <w:spacing w:line="240" w:lineRule="auto"/>
        <w:ind w:left="720" w:hanging="720"/>
        <w:rPr>
          <w:noProof/>
        </w:rPr>
      </w:pPr>
      <w:r w:rsidRPr="00BF5DBA">
        <w:rPr>
          <w:noProof/>
        </w:rPr>
        <w:t xml:space="preserve">Coe, Kevin, David Domke, Erica S. Graham, Sue Lockett John, and Victor W. Pickard. 2004. "No Shades of Gray: The Binary Discourse of George W. Bush and an Echoing Press." </w:t>
      </w:r>
      <w:r w:rsidRPr="00BF5DBA">
        <w:rPr>
          <w:i/>
          <w:noProof/>
        </w:rPr>
        <w:t>Journal of Communication</w:t>
      </w:r>
      <w:r w:rsidRPr="00BF5DBA">
        <w:rPr>
          <w:noProof/>
        </w:rPr>
        <w:t xml:space="preserve"> 54(2):234–52.</w:t>
      </w:r>
    </w:p>
    <w:p w14:paraId="3956477F" w14:textId="77777777" w:rsidR="00BF5DBA" w:rsidRPr="00BF5DBA" w:rsidRDefault="00BF5DBA" w:rsidP="00BF5DBA">
      <w:pPr>
        <w:pStyle w:val="EndNoteBibliography"/>
        <w:spacing w:line="240" w:lineRule="auto"/>
        <w:ind w:left="720" w:hanging="720"/>
        <w:rPr>
          <w:noProof/>
        </w:rPr>
      </w:pPr>
      <w:r w:rsidRPr="00BF5DBA">
        <w:rPr>
          <w:noProof/>
        </w:rPr>
        <w:t xml:space="preserve">Cottrell, Catherine A., and Steven L. Neuberg. 2005. "Different Emotional Reactions to Different Groups: A Sociofunctional Threat-Based Approach to ‘‘Prejudice’’." </w:t>
      </w:r>
      <w:r w:rsidRPr="00BF5DBA">
        <w:rPr>
          <w:i/>
          <w:noProof/>
        </w:rPr>
        <w:t>Journal of Personality and Social Psychology</w:t>
      </w:r>
      <w:r w:rsidRPr="00BF5DBA">
        <w:rPr>
          <w:noProof/>
        </w:rPr>
        <w:t xml:space="preserve"> 88(5):770–789.</w:t>
      </w:r>
    </w:p>
    <w:p w14:paraId="2D089A4B" w14:textId="74FFF691" w:rsidR="00BF5DBA" w:rsidRPr="00BF5DBA" w:rsidRDefault="00BF5DBA" w:rsidP="00BF5DBA">
      <w:pPr>
        <w:pStyle w:val="EndNoteBibliography"/>
        <w:spacing w:line="240" w:lineRule="auto"/>
        <w:ind w:left="720" w:hanging="720"/>
        <w:rPr>
          <w:noProof/>
        </w:rPr>
      </w:pPr>
      <w:r w:rsidRPr="00BF5DBA">
        <w:rPr>
          <w:noProof/>
        </w:rPr>
        <w:t>Dennis, J. Michael. 2009.</w:t>
      </w:r>
      <w:r w:rsidRPr="00BF5DBA">
        <w:rPr>
          <w:i/>
          <w:noProof/>
        </w:rPr>
        <w:t xml:space="preserve"> Description of within-Panel Survey Sampling Methodology: The Knowledge Networks Approach</w:t>
      </w:r>
      <w:r w:rsidRPr="00BF5DBA">
        <w:rPr>
          <w:noProof/>
        </w:rPr>
        <w:t xml:space="preserve">. Technical Report. Knowledge Networks. Accessed 15 September 2015 from </w:t>
      </w:r>
      <w:hyperlink r:id="rId11" w:history="1">
        <w:r w:rsidRPr="00BF5DBA">
          <w:rPr>
            <w:rStyle w:val="Hyperlink"/>
            <w:rFonts w:ascii="Times" w:hAnsi="Times"/>
            <w:noProof/>
            <w:sz w:val="22"/>
          </w:rPr>
          <w:t>http://www.knowledgenetworks.com/ganp/docs/KN-Within-Panel-Survey-Sampling-Methodology.pdf</w:t>
        </w:r>
      </w:hyperlink>
      <w:r w:rsidRPr="00BF5DBA">
        <w:rPr>
          <w:noProof/>
        </w:rPr>
        <w:t>.</w:t>
      </w:r>
    </w:p>
    <w:p w14:paraId="5AD37FCC" w14:textId="77777777" w:rsidR="00BF5DBA" w:rsidRPr="00BF5DBA" w:rsidRDefault="00BF5DBA" w:rsidP="00BF5DBA">
      <w:pPr>
        <w:pStyle w:val="EndNoteBibliography"/>
        <w:spacing w:line="240" w:lineRule="auto"/>
        <w:ind w:left="720" w:hanging="720"/>
        <w:rPr>
          <w:noProof/>
        </w:rPr>
      </w:pPr>
      <w:r w:rsidRPr="00BF5DBA">
        <w:rPr>
          <w:noProof/>
        </w:rPr>
        <w:t xml:space="preserve">Denson, Thomas F. 2013. "The Multiple Systems Model of Angry Rumination." </w:t>
      </w:r>
      <w:r w:rsidRPr="00BF5DBA">
        <w:rPr>
          <w:i/>
          <w:noProof/>
        </w:rPr>
        <w:t>Personality and Social Psychology Review</w:t>
      </w:r>
      <w:r w:rsidRPr="00BF5DBA">
        <w:rPr>
          <w:noProof/>
        </w:rPr>
        <w:t xml:space="preserve"> 17(2):103–23.</w:t>
      </w:r>
    </w:p>
    <w:p w14:paraId="6A0180FB" w14:textId="77777777" w:rsidR="00BF5DBA" w:rsidRPr="00BF5DBA" w:rsidRDefault="00BF5DBA" w:rsidP="00BF5DBA">
      <w:pPr>
        <w:pStyle w:val="EndNoteBibliography"/>
        <w:spacing w:line="240" w:lineRule="auto"/>
        <w:ind w:left="720" w:hanging="720"/>
        <w:rPr>
          <w:noProof/>
        </w:rPr>
      </w:pPr>
      <w:r w:rsidRPr="00BF5DBA">
        <w:rPr>
          <w:noProof/>
        </w:rPr>
        <w:t xml:space="preserve">Douglas, Kevin S., David R. Lyon, and James R. P. Ogloff. 1997. "The Impact of Graphic Photographic Evidence on Mock Jurors' Decisions in a Murder Trial: Probative or Prejudicial?" </w:t>
      </w:r>
      <w:r w:rsidRPr="00BF5DBA">
        <w:rPr>
          <w:i/>
          <w:noProof/>
        </w:rPr>
        <w:t>Law and Human Behavior</w:t>
      </w:r>
      <w:r w:rsidRPr="00BF5DBA">
        <w:rPr>
          <w:noProof/>
        </w:rPr>
        <w:t xml:space="preserve"> 21(5):485–501.</w:t>
      </w:r>
    </w:p>
    <w:p w14:paraId="55749C68" w14:textId="77777777" w:rsidR="00BF5DBA" w:rsidRPr="00BF5DBA" w:rsidRDefault="00BF5DBA" w:rsidP="00BF5DBA">
      <w:pPr>
        <w:pStyle w:val="EndNoteBibliography"/>
        <w:spacing w:line="240" w:lineRule="auto"/>
        <w:ind w:left="720" w:hanging="720"/>
        <w:rPr>
          <w:noProof/>
        </w:rPr>
      </w:pPr>
      <w:r w:rsidRPr="00BF5DBA">
        <w:rPr>
          <w:noProof/>
        </w:rPr>
        <w:t xml:space="preserve">Eichenberg, Richard C. 2005. "Victory Has Many Friends: U.S. Public Opinion and the Use of Military Force, 1981-2005." </w:t>
      </w:r>
      <w:r w:rsidRPr="00BF5DBA">
        <w:rPr>
          <w:i/>
          <w:noProof/>
        </w:rPr>
        <w:t>International Security</w:t>
      </w:r>
      <w:r w:rsidRPr="00BF5DBA">
        <w:rPr>
          <w:noProof/>
        </w:rPr>
        <w:t xml:space="preserve"> 30(1):140–177.</w:t>
      </w:r>
    </w:p>
    <w:p w14:paraId="3A109305" w14:textId="77777777" w:rsidR="00BF5DBA" w:rsidRPr="00BF5DBA" w:rsidRDefault="00BF5DBA" w:rsidP="00BF5DBA">
      <w:pPr>
        <w:pStyle w:val="EndNoteBibliography"/>
        <w:spacing w:line="240" w:lineRule="auto"/>
        <w:ind w:left="720" w:hanging="720"/>
        <w:rPr>
          <w:noProof/>
        </w:rPr>
      </w:pPr>
      <w:r w:rsidRPr="00BF5DBA">
        <w:rPr>
          <w:noProof/>
        </w:rPr>
        <w:t xml:space="preserve">Enders, Craig K. 2010. </w:t>
      </w:r>
      <w:r w:rsidRPr="00BF5DBA">
        <w:rPr>
          <w:i/>
          <w:noProof/>
        </w:rPr>
        <w:t>Applied Missing Data Analysis</w:t>
      </w:r>
      <w:r w:rsidRPr="00BF5DBA">
        <w:rPr>
          <w:noProof/>
        </w:rPr>
        <w:t>. New York: The Guilford Press.</w:t>
      </w:r>
    </w:p>
    <w:p w14:paraId="729972BF" w14:textId="77777777" w:rsidR="00BF5DBA" w:rsidRPr="00BF5DBA" w:rsidRDefault="00BF5DBA" w:rsidP="00BF5DBA">
      <w:pPr>
        <w:pStyle w:val="EndNoteBibliography"/>
        <w:spacing w:line="240" w:lineRule="auto"/>
        <w:ind w:left="720" w:hanging="720"/>
        <w:rPr>
          <w:noProof/>
        </w:rPr>
      </w:pPr>
      <w:r w:rsidRPr="00BF5DBA">
        <w:rPr>
          <w:noProof/>
        </w:rPr>
        <w:t xml:space="preserve">Everts, Philip, and Pierangelo Isernia. 2005. "The Polls–Trends: The War in Iraq." </w:t>
      </w:r>
      <w:r w:rsidRPr="00BF5DBA">
        <w:rPr>
          <w:i/>
          <w:noProof/>
        </w:rPr>
        <w:t>Public Opinion Quarterly</w:t>
      </w:r>
      <w:r w:rsidRPr="00BF5DBA">
        <w:rPr>
          <w:noProof/>
        </w:rPr>
        <w:t xml:space="preserve"> 69(2):264–323.</w:t>
      </w:r>
    </w:p>
    <w:p w14:paraId="4C30C967" w14:textId="77777777" w:rsidR="00BF5DBA" w:rsidRPr="00BF5DBA" w:rsidRDefault="00BF5DBA" w:rsidP="00BF5DBA">
      <w:pPr>
        <w:pStyle w:val="EndNoteBibliography"/>
        <w:spacing w:line="240" w:lineRule="auto"/>
        <w:ind w:left="720" w:hanging="720"/>
        <w:rPr>
          <w:noProof/>
        </w:rPr>
      </w:pPr>
      <w:r w:rsidRPr="00BF5DBA">
        <w:rPr>
          <w:noProof/>
        </w:rPr>
        <w:t xml:space="preserve">Feldman, Stanley, Leonie Huddy, and George E Marcus. 2015. </w:t>
      </w:r>
      <w:r w:rsidRPr="00BF5DBA">
        <w:rPr>
          <w:i/>
          <w:noProof/>
        </w:rPr>
        <w:t>Going to War in Iraq: When Citizens and the Press Matter</w:t>
      </w:r>
      <w:r w:rsidRPr="00BF5DBA">
        <w:rPr>
          <w:noProof/>
        </w:rPr>
        <w:t>. Chicago: University of Chicago Press.</w:t>
      </w:r>
    </w:p>
    <w:p w14:paraId="133DE2A1" w14:textId="77777777" w:rsidR="00BF5DBA" w:rsidRPr="00BF5DBA" w:rsidRDefault="00BF5DBA" w:rsidP="00BF5DBA">
      <w:pPr>
        <w:pStyle w:val="EndNoteBibliography"/>
        <w:spacing w:line="240" w:lineRule="auto"/>
        <w:ind w:left="720" w:hanging="720"/>
        <w:rPr>
          <w:noProof/>
        </w:rPr>
      </w:pPr>
      <w:r w:rsidRPr="00BF5DBA">
        <w:rPr>
          <w:noProof/>
        </w:rPr>
        <w:t xml:space="preserve">Forgays, Donald G., Deborah Kirby Forgays, and Charles D. Spielberger. 1997. "Factor Structure of the State-Trait Anger Expression Inventory." </w:t>
      </w:r>
      <w:r w:rsidRPr="00BF5DBA">
        <w:rPr>
          <w:i/>
          <w:noProof/>
        </w:rPr>
        <w:t>Journal of Personality Assessment</w:t>
      </w:r>
      <w:r w:rsidRPr="00BF5DBA">
        <w:rPr>
          <w:noProof/>
        </w:rPr>
        <w:t xml:space="preserve"> 69(3):497.</w:t>
      </w:r>
    </w:p>
    <w:p w14:paraId="58E4A7EF" w14:textId="77777777" w:rsidR="00BF5DBA" w:rsidRPr="00BF5DBA" w:rsidRDefault="00BF5DBA" w:rsidP="00BF5DBA">
      <w:pPr>
        <w:pStyle w:val="EndNoteBibliography"/>
        <w:spacing w:line="240" w:lineRule="auto"/>
        <w:ind w:left="720" w:hanging="720"/>
        <w:rPr>
          <w:noProof/>
        </w:rPr>
      </w:pPr>
      <w:r w:rsidRPr="00BF5DBA">
        <w:rPr>
          <w:noProof/>
        </w:rPr>
        <w:t xml:space="preserve">Foyle, Douglas C. 2004. "Leading the Public to War? The Influence of American Public Opinion on the Bush Administration's Decision to Go to War in Iraq." </w:t>
      </w:r>
      <w:r w:rsidRPr="00BF5DBA">
        <w:rPr>
          <w:i/>
          <w:noProof/>
        </w:rPr>
        <w:t>International Journal of Public Opinion Research</w:t>
      </w:r>
      <w:r w:rsidRPr="00BF5DBA">
        <w:rPr>
          <w:noProof/>
        </w:rPr>
        <w:t xml:space="preserve"> 16(3):269–94.</w:t>
      </w:r>
    </w:p>
    <w:p w14:paraId="66BA06CC" w14:textId="77777777" w:rsidR="00BF5DBA" w:rsidRPr="00BF5DBA" w:rsidRDefault="00BF5DBA" w:rsidP="00BF5DBA">
      <w:pPr>
        <w:pStyle w:val="EndNoteBibliography"/>
        <w:spacing w:line="240" w:lineRule="auto"/>
        <w:ind w:left="720" w:hanging="720"/>
        <w:rPr>
          <w:noProof/>
        </w:rPr>
      </w:pPr>
      <w:r w:rsidRPr="00BF5DBA">
        <w:rPr>
          <w:noProof/>
        </w:rPr>
        <w:t xml:space="preserve">Gadarian, Shana Kushner. 2010. "The Politics of Threat: How Terrorism News Shapes Foreign Policy Attitudes." </w:t>
      </w:r>
      <w:r w:rsidRPr="00BF5DBA">
        <w:rPr>
          <w:i/>
          <w:noProof/>
        </w:rPr>
        <w:t>Journal of Politics</w:t>
      </w:r>
      <w:r w:rsidRPr="00BF5DBA">
        <w:rPr>
          <w:noProof/>
        </w:rPr>
        <w:t xml:space="preserve"> 72(02):469–483.</w:t>
      </w:r>
    </w:p>
    <w:p w14:paraId="75D01BB6" w14:textId="77777777" w:rsidR="00BF5DBA" w:rsidRPr="00BF5DBA" w:rsidRDefault="00BF5DBA" w:rsidP="00BF5DBA">
      <w:pPr>
        <w:pStyle w:val="EndNoteBibliography"/>
        <w:spacing w:line="240" w:lineRule="auto"/>
        <w:ind w:left="720" w:hanging="720"/>
        <w:rPr>
          <w:noProof/>
        </w:rPr>
      </w:pPr>
      <w:r w:rsidRPr="00BF5DBA">
        <w:rPr>
          <w:noProof/>
        </w:rPr>
        <w:t xml:space="preserve">Gaines, Brian J., James H. Kuklinski, Paul J. Quirk, Buddy Peyton, and Jay Verkuilen. 2007. "Same Facts, Different Interpretations: Partisan Motivation and Opinion on Iraq." </w:t>
      </w:r>
      <w:r w:rsidRPr="00BF5DBA">
        <w:rPr>
          <w:i/>
          <w:noProof/>
        </w:rPr>
        <w:t>Journal of Politics</w:t>
      </w:r>
      <w:r w:rsidRPr="00BF5DBA">
        <w:rPr>
          <w:noProof/>
        </w:rPr>
        <w:t xml:space="preserve"> 69(4):957–974.</w:t>
      </w:r>
    </w:p>
    <w:p w14:paraId="3A47F592" w14:textId="77777777" w:rsidR="00BF5DBA" w:rsidRPr="00BF5DBA" w:rsidRDefault="00BF5DBA" w:rsidP="00BF5DBA">
      <w:pPr>
        <w:pStyle w:val="EndNoteBibliography"/>
        <w:spacing w:line="240" w:lineRule="auto"/>
        <w:ind w:left="720" w:hanging="720"/>
        <w:rPr>
          <w:noProof/>
        </w:rPr>
      </w:pPr>
      <w:r w:rsidRPr="00BF5DBA">
        <w:rPr>
          <w:noProof/>
        </w:rPr>
        <w:t xml:space="preserve">Gelman, Andrew, John B Carlin, Hal S Stern, and Donald B Rubin. 2014. </w:t>
      </w:r>
      <w:r w:rsidRPr="00BF5DBA">
        <w:rPr>
          <w:i/>
          <w:noProof/>
        </w:rPr>
        <w:t>Bayesian Data Analysis</w:t>
      </w:r>
      <w:r w:rsidRPr="00BF5DBA">
        <w:rPr>
          <w:noProof/>
        </w:rPr>
        <w:t>. 2nd ed: Taylor &amp; Francis.</w:t>
      </w:r>
    </w:p>
    <w:p w14:paraId="6A93F6E8" w14:textId="77777777" w:rsidR="00BF5DBA" w:rsidRPr="00BF5DBA" w:rsidRDefault="00BF5DBA" w:rsidP="00BF5DBA">
      <w:pPr>
        <w:pStyle w:val="EndNoteBibliography"/>
        <w:spacing w:line="240" w:lineRule="auto"/>
        <w:ind w:left="720" w:hanging="720"/>
        <w:rPr>
          <w:noProof/>
        </w:rPr>
      </w:pPr>
      <w:r w:rsidRPr="00BF5DBA">
        <w:rPr>
          <w:noProof/>
        </w:rPr>
        <w:t xml:space="preserve">Gelpi, Christopher, Peter D. Feaver, and Jason Reifler. 2009. </w:t>
      </w:r>
      <w:r w:rsidRPr="00BF5DBA">
        <w:rPr>
          <w:i/>
          <w:noProof/>
        </w:rPr>
        <w:t>Paying the Human Costs of War: American Public Opinion and Casualties in Military Conflicts</w:t>
      </w:r>
      <w:r w:rsidRPr="00BF5DBA">
        <w:rPr>
          <w:noProof/>
        </w:rPr>
        <w:t>. Princeton: Princeton University Press.</w:t>
      </w:r>
    </w:p>
    <w:p w14:paraId="413EAD7C"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Ginges, Jeremy, Scott Atran, Douglas Medin, and Khalil Shikaki. 2007. "Sacred Bounds on Rational Resolution of Violent Political Conflict." </w:t>
      </w:r>
      <w:r w:rsidRPr="00BF5DBA">
        <w:rPr>
          <w:i/>
          <w:noProof/>
        </w:rPr>
        <w:t>Proceedings of the National Academy of Sciences</w:t>
      </w:r>
      <w:r w:rsidRPr="00BF5DBA">
        <w:rPr>
          <w:noProof/>
        </w:rPr>
        <w:t xml:space="preserve"> 104(18):7357.</w:t>
      </w:r>
    </w:p>
    <w:p w14:paraId="0F8596B1" w14:textId="77777777" w:rsidR="00BF5DBA" w:rsidRPr="00BF5DBA" w:rsidRDefault="00BF5DBA" w:rsidP="00BF5DBA">
      <w:pPr>
        <w:pStyle w:val="EndNoteBibliography"/>
        <w:spacing w:line="240" w:lineRule="auto"/>
        <w:ind w:left="720" w:hanging="720"/>
        <w:rPr>
          <w:noProof/>
        </w:rPr>
      </w:pPr>
      <w:r w:rsidRPr="00BF5DBA">
        <w:rPr>
          <w:noProof/>
        </w:rPr>
        <w:t xml:space="preserve">Gordijn, Ernestine H., Vincent Yzerbyt, Daniel Wigboldus, and Muriel Dumont. 2006. "Emotional Reactions to Harmful Intergroup Behavior." </w:t>
      </w:r>
      <w:r w:rsidRPr="00BF5DBA">
        <w:rPr>
          <w:i/>
          <w:noProof/>
        </w:rPr>
        <w:t>European Journal of Social Psychology</w:t>
      </w:r>
      <w:r w:rsidRPr="00BF5DBA">
        <w:rPr>
          <w:noProof/>
        </w:rPr>
        <w:t xml:space="preserve"> 36:15–30.</w:t>
      </w:r>
    </w:p>
    <w:p w14:paraId="02A3F470" w14:textId="77777777" w:rsidR="00BF5DBA" w:rsidRPr="00BF5DBA" w:rsidRDefault="00BF5DBA" w:rsidP="00BF5DBA">
      <w:pPr>
        <w:pStyle w:val="EndNoteBibliography"/>
        <w:spacing w:line="240" w:lineRule="auto"/>
        <w:ind w:left="720" w:hanging="720"/>
        <w:rPr>
          <w:noProof/>
        </w:rPr>
      </w:pPr>
      <w:r w:rsidRPr="00BF5DBA">
        <w:rPr>
          <w:noProof/>
        </w:rPr>
        <w:t xml:space="preserve">Graham, John W, Allison E Olchowski, and Tamika D Gilreath. 2007. "How Many Imputations Are Really Needed? Some Practical Clarifications of Multiple Imputation Theory." </w:t>
      </w:r>
      <w:r w:rsidRPr="00BF5DBA">
        <w:rPr>
          <w:i/>
          <w:noProof/>
        </w:rPr>
        <w:t>Prevention Science</w:t>
      </w:r>
      <w:r w:rsidRPr="00BF5DBA">
        <w:rPr>
          <w:noProof/>
        </w:rPr>
        <w:t xml:space="preserve"> 8(3):206–213.</w:t>
      </w:r>
    </w:p>
    <w:p w14:paraId="7881D8E9" w14:textId="77777777" w:rsidR="00BF5DBA" w:rsidRPr="00BF5DBA" w:rsidRDefault="00BF5DBA" w:rsidP="00BF5DBA">
      <w:pPr>
        <w:pStyle w:val="EndNoteBibliography"/>
        <w:spacing w:line="240" w:lineRule="auto"/>
        <w:ind w:left="720" w:hanging="720"/>
        <w:rPr>
          <w:noProof/>
        </w:rPr>
      </w:pPr>
      <w:r w:rsidRPr="00BF5DBA">
        <w:rPr>
          <w:noProof/>
        </w:rPr>
        <w:t xml:space="preserve">Hays, Ron D., Honghu Liu, and Arie Kapteyn. 2015. "Use of Internet Panels to Conduct Surveys." </w:t>
      </w:r>
      <w:r w:rsidRPr="00BF5DBA">
        <w:rPr>
          <w:i/>
          <w:noProof/>
        </w:rPr>
        <w:t>Behavior Research Methods</w:t>
      </w:r>
      <w:r w:rsidRPr="00BF5DBA">
        <w:rPr>
          <w:noProof/>
        </w:rPr>
        <w:t xml:space="preserve"> 47(3):685–90.</w:t>
      </w:r>
    </w:p>
    <w:p w14:paraId="596C969D" w14:textId="77777777" w:rsidR="00BF5DBA" w:rsidRPr="00BF5DBA" w:rsidRDefault="00BF5DBA" w:rsidP="00BF5DBA">
      <w:pPr>
        <w:pStyle w:val="EndNoteBibliography"/>
        <w:spacing w:line="240" w:lineRule="auto"/>
        <w:ind w:left="720" w:hanging="720"/>
        <w:rPr>
          <w:noProof/>
        </w:rPr>
      </w:pPr>
      <w:r w:rsidRPr="00BF5DBA">
        <w:rPr>
          <w:noProof/>
        </w:rPr>
        <w:t xml:space="preserve">Herrmann, Richard K., Philip E. Tetlock, and Penny S. Visser. 1999. "Mass Public Decisions to Go to War: A Cognitive-Interactionist Framework." </w:t>
      </w:r>
      <w:r w:rsidRPr="00BF5DBA">
        <w:rPr>
          <w:i/>
          <w:noProof/>
        </w:rPr>
        <w:t>American Political Science Review</w:t>
      </w:r>
      <w:r w:rsidRPr="00BF5DBA">
        <w:rPr>
          <w:noProof/>
        </w:rPr>
        <w:t xml:space="preserve"> 93(3):553–73.</w:t>
      </w:r>
    </w:p>
    <w:p w14:paraId="1B02203A" w14:textId="77777777" w:rsidR="00BF5DBA" w:rsidRPr="00BF5DBA" w:rsidRDefault="00BF5DBA" w:rsidP="00BF5DBA">
      <w:pPr>
        <w:pStyle w:val="EndNoteBibliography"/>
        <w:spacing w:line="240" w:lineRule="auto"/>
        <w:ind w:left="720" w:hanging="720"/>
        <w:rPr>
          <w:noProof/>
        </w:rPr>
      </w:pPr>
      <w:r w:rsidRPr="00BF5DBA">
        <w:rPr>
          <w:noProof/>
        </w:rPr>
        <w:t xml:space="preserve">Huddy, Leonie, Stanley Feldman, and Erin Cassese. 2007. "On the Distinct Political Effects of Anxiety and Anger." In </w:t>
      </w:r>
      <w:r w:rsidRPr="00BF5DBA">
        <w:rPr>
          <w:i/>
          <w:noProof/>
        </w:rPr>
        <w:t>The Affect Effect: Dynamics of Emotion in Political Thinking and Behavior</w:t>
      </w:r>
      <w:r w:rsidRPr="00BF5DBA">
        <w:rPr>
          <w:noProof/>
        </w:rPr>
        <w:t xml:space="preserve">, edited by W. Russell Neuman, George E.  Marcus, Ann Crigler and Michael MacKuen. Chicago: University of Chicago Press, 202–230. </w:t>
      </w:r>
    </w:p>
    <w:p w14:paraId="1332A11C" w14:textId="77777777" w:rsidR="00BF5DBA" w:rsidRPr="00BF5DBA" w:rsidRDefault="00BF5DBA" w:rsidP="00BF5DBA">
      <w:pPr>
        <w:pStyle w:val="EndNoteBibliography"/>
        <w:spacing w:line="240" w:lineRule="auto"/>
        <w:ind w:left="720" w:hanging="720"/>
        <w:rPr>
          <w:noProof/>
        </w:rPr>
      </w:pPr>
      <w:r w:rsidRPr="00BF5DBA">
        <w:rPr>
          <w:noProof/>
        </w:rPr>
        <w:t xml:space="preserve">Huddy, Leonie, Stanley Feldman, Charles Taber, and Gallya Lahav. 2005. "Threat, Anxiety, and Support of Antiterrorism Policies." </w:t>
      </w:r>
      <w:r w:rsidRPr="00BF5DBA">
        <w:rPr>
          <w:i/>
          <w:noProof/>
        </w:rPr>
        <w:t>American Journal of Political Science</w:t>
      </w:r>
      <w:r w:rsidRPr="00BF5DBA">
        <w:rPr>
          <w:noProof/>
        </w:rPr>
        <w:t xml:space="preserve"> 49(3):593–608.</w:t>
      </w:r>
    </w:p>
    <w:p w14:paraId="2F5ED9A7" w14:textId="77777777" w:rsidR="00BF5DBA" w:rsidRPr="00BF5DBA" w:rsidRDefault="00BF5DBA" w:rsidP="00BF5DBA">
      <w:pPr>
        <w:pStyle w:val="EndNoteBibliography"/>
        <w:spacing w:line="240" w:lineRule="auto"/>
        <w:ind w:left="720" w:hanging="720"/>
        <w:rPr>
          <w:noProof/>
        </w:rPr>
      </w:pPr>
      <w:r w:rsidRPr="00BF5DBA">
        <w:rPr>
          <w:noProof/>
        </w:rPr>
        <w:t xml:space="preserve">Jacobson, Gary C. 2007. "The Public, the President, and the War in Iraq." In </w:t>
      </w:r>
      <w:r w:rsidRPr="00BF5DBA">
        <w:rPr>
          <w:i/>
          <w:noProof/>
        </w:rPr>
        <w:t>The Polarized Presidency of George W. Bush</w:t>
      </w:r>
      <w:r w:rsidRPr="00BF5DBA">
        <w:rPr>
          <w:noProof/>
        </w:rPr>
        <w:t xml:space="preserve">, edited by George C. Edwards, III and Desmond S. King. New York: Oxford University Press, 245–84. </w:t>
      </w:r>
    </w:p>
    <w:p w14:paraId="3548F3FA" w14:textId="77777777" w:rsidR="00BF5DBA" w:rsidRPr="00BF5DBA" w:rsidRDefault="00BF5DBA" w:rsidP="00BF5DBA">
      <w:pPr>
        <w:pStyle w:val="EndNoteBibliography"/>
        <w:spacing w:line="240" w:lineRule="auto"/>
        <w:ind w:left="720" w:hanging="720"/>
        <w:rPr>
          <w:noProof/>
        </w:rPr>
      </w:pPr>
      <w:r w:rsidRPr="00BF5DBA">
        <w:rPr>
          <w:noProof/>
        </w:rPr>
        <w:t xml:space="preserve">———. 2010. "Perception, Memory, and Partisan Polarization on the Iraq War." </w:t>
      </w:r>
      <w:r w:rsidRPr="00BF5DBA">
        <w:rPr>
          <w:i/>
          <w:noProof/>
        </w:rPr>
        <w:t>Political Science Quarterly</w:t>
      </w:r>
      <w:r w:rsidRPr="00BF5DBA">
        <w:rPr>
          <w:noProof/>
        </w:rPr>
        <w:t xml:space="preserve"> 125(1):31–56.</w:t>
      </w:r>
    </w:p>
    <w:p w14:paraId="5178417D" w14:textId="77777777" w:rsidR="00BF5DBA" w:rsidRPr="00BF5DBA" w:rsidRDefault="00BF5DBA" w:rsidP="00BF5DBA">
      <w:pPr>
        <w:pStyle w:val="EndNoteBibliography"/>
        <w:spacing w:line="240" w:lineRule="auto"/>
        <w:ind w:left="720" w:hanging="720"/>
        <w:rPr>
          <w:noProof/>
        </w:rPr>
      </w:pPr>
      <w:r w:rsidRPr="00BF5DBA">
        <w:rPr>
          <w:noProof/>
        </w:rPr>
        <w:t xml:space="preserve">Jentleson, Bruce, and Rebecca L. Britton. 1998. "Still Pretty Prudent: Post-Cold War American Public Opinion on the Use of Military Force." </w:t>
      </w:r>
      <w:r w:rsidRPr="00BF5DBA">
        <w:rPr>
          <w:i/>
          <w:noProof/>
        </w:rPr>
        <w:t>Journal of Conflict Resolution</w:t>
      </w:r>
      <w:r w:rsidRPr="00BF5DBA">
        <w:rPr>
          <w:noProof/>
        </w:rPr>
        <w:t xml:space="preserve"> 42(4):395–417.</w:t>
      </w:r>
    </w:p>
    <w:p w14:paraId="63691AAE" w14:textId="77777777" w:rsidR="00BF5DBA" w:rsidRPr="00BF5DBA" w:rsidRDefault="00BF5DBA" w:rsidP="00BF5DBA">
      <w:pPr>
        <w:pStyle w:val="EndNoteBibliography"/>
        <w:spacing w:line="240" w:lineRule="auto"/>
        <w:ind w:left="720" w:hanging="720"/>
        <w:rPr>
          <w:noProof/>
        </w:rPr>
      </w:pPr>
      <w:r w:rsidRPr="00BF5DBA">
        <w:rPr>
          <w:noProof/>
        </w:rPr>
        <w:t xml:space="preserve">Kalmoe, Nathan P. 2011. "From Fistfights to Firefights: Trait Aggression and Support for State Violence." </w:t>
      </w:r>
      <w:r w:rsidRPr="00BF5DBA">
        <w:rPr>
          <w:i/>
          <w:noProof/>
        </w:rPr>
        <w:t>Political Behavior</w:t>
      </w:r>
      <w:r w:rsidRPr="00BF5DBA">
        <w:rPr>
          <w:noProof/>
        </w:rPr>
        <w:t>:1–20.</w:t>
      </w:r>
    </w:p>
    <w:p w14:paraId="1E879ACF" w14:textId="77777777" w:rsidR="00BF5DBA" w:rsidRPr="00BF5DBA" w:rsidRDefault="00BF5DBA" w:rsidP="00BF5DBA">
      <w:pPr>
        <w:pStyle w:val="EndNoteBibliography"/>
        <w:spacing w:line="240" w:lineRule="auto"/>
        <w:ind w:left="720" w:hanging="720"/>
        <w:rPr>
          <w:noProof/>
        </w:rPr>
      </w:pPr>
      <w:r w:rsidRPr="00BF5DBA">
        <w:rPr>
          <w:noProof/>
        </w:rPr>
        <w:t xml:space="preserve">Kam, Cindy D., and Donald R. Kinder. 2007. "Terror and Ethnocentrism: Foundations of American Support for the War on Terrorism." </w:t>
      </w:r>
      <w:r w:rsidRPr="00BF5DBA">
        <w:rPr>
          <w:i/>
          <w:noProof/>
        </w:rPr>
        <w:t>Journal of Politics</w:t>
      </w:r>
      <w:r w:rsidRPr="00BF5DBA">
        <w:rPr>
          <w:noProof/>
        </w:rPr>
        <w:t xml:space="preserve"> 69(2):320–38.</w:t>
      </w:r>
    </w:p>
    <w:p w14:paraId="67628544" w14:textId="77777777" w:rsidR="00BF5DBA" w:rsidRPr="00BF5DBA" w:rsidRDefault="00BF5DBA" w:rsidP="00BF5DBA">
      <w:pPr>
        <w:pStyle w:val="EndNoteBibliography"/>
        <w:spacing w:line="240" w:lineRule="auto"/>
        <w:ind w:left="720" w:hanging="720"/>
        <w:rPr>
          <w:noProof/>
        </w:rPr>
      </w:pPr>
      <w:r w:rsidRPr="00BF5DBA">
        <w:rPr>
          <w:noProof/>
        </w:rPr>
        <w:t xml:space="preserve">King, Gary, James Honaker, Anne Joseph, and Kenneth Scheve. 2001. "Analyzing Incomplete Political Science Data: An Alternative Algorithm for Multiple Imputation." </w:t>
      </w:r>
      <w:r w:rsidRPr="00BF5DBA">
        <w:rPr>
          <w:i/>
          <w:noProof/>
        </w:rPr>
        <w:t>American Political Science Review</w:t>
      </w:r>
      <w:r w:rsidRPr="00BF5DBA">
        <w:rPr>
          <w:noProof/>
        </w:rPr>
        <w:t xml:space="preserve"> 95(1):46–69.</w:t>
      </w:r>
    </w:p>
    <w:p w14:paraId="0769F168" w14:textId="77777777" w:rsidR="00BF5DBA" w:rsidRPr="00BF5DBA" w:rsidRDefault="00BF5DBA" w:rsidP="00BF5DBA">
      <w:pPr>
        <w:pStyle w:val="EndNoteBibliography"/>
        <w:spacing w:line="240" w:lineRule="auto"/>
        <w:ind w:left="720" w:hanging="720"/>
        <w:rPr>
          <w:noProof/>
        </w:rPr>
      </w:pPr>
      <w:r w:rsidRPr="00BF5DBA">
        <w:rPr>
          <w:noProof/>
        </w:rPr>
        <w:t xml:space="preserve">Krebs, Ronald R., and Jennifer K. Lobasz. 2007. "Fixing the Meaning of 9/11: Hegemony, Coercion, and the Road to War in Iraq." </w:t>
      </w:r>
      <w:r w:rsidRPr="00BF5DBA">
        <w:rPr>
          <w:i/>
          <w:noProof/>
        </w:rPr>
        <w:t>Security Studies</w:t>
      </w:r>
      <w:r w:rsidRPr="00BF5DBA">
        <w:rPr>
          <w:noProof/>
        </w:rPr>
        <w:t xml:space="preserve"> 16(3):409–51.</w:t>
      </w:r>
    </w:p>
    <w:p w14:paraId="295BCD89" w14:textId="77777777" w:rsidR="00BF5DBA" w:rsidRPr="00BF5DBA" w:rsidRDefault="00BF5DBA" w:rsidP="00BF5DBA">
      <w:pPr>
        <w:pStyle w:val="EndNoteBibliography"/>
        <w:spacing w:line="240" w:lineRule="auto"/>
        <w:ind w:left="720" w:hanging="720"/>
        <w:rPr>
          <w:noProof/>
        </w:rPr>
      </w:pPr>
      <w:r w:rsidRPr="00BF5DBA">
        <w:rPr>
          <w:noProof/>
        </w:rPr>
        <w:t xml:space="preserve">Kull,  Steven, Clay Ramsay, and Evan Lewis. 2003-04. "Misperceptions, the Media, and the Iraq War." </w:t>
      </w:r>
      <w:r w:rsidRPr="00BF5DBA">
        <w:rPr>
          <w:i/>
          <w:noProof/>
        </w:rPr>
        <w:t>Political Science Quarterly</w:t>
      </w:r>
      <w:r w:rsidRPr="00BF5DBA">
        <w:rPr>
          <w:noProof/>
        </w:rPr>
        <w:t xml:space="preserve"> 118(4):569–98.</w:t>
      </w:r>
    </w:p>
    <w:p w14:paraId="187719A1" w14:textId="77777777" w:rsidR="00BF5DBA" w:rsidRPr="00BF5DBA" w:rsidRDefault="00BF5DBA" w:rsidP="00BF5DBA">
      <w:pPr>
        <w:pStyle w:val="EndNoteBibliography"/>
        <w:spacing w:line="240" w:lineRule="auto"/>
        <w:ind w:left="720" w:hanging="720"/>
        <w:rPr>
          <w:noProof/>
        </w:rPr>
      </w:pPr>
      <w:r w:rsidRPr="00BF5DBA">
        <w:rPr>
          <w:noProof/>
        </w:rPr>
        <w:t xml:space="preserve">Lazarus, Richard S. 1991. </w:t>
      </w:r>
      <w:r w:rsidRPr="00BF5DBA">
        <w:rPr>
          <w:i/>
          <w:noProof/>
        </w:rPr>
        <w:t>Emotion and Adaptation</w:t>
      </w:r>
      <w:r w:rsidRPr="00BF5DBA">
        <w:rPr>
          <w:noProof/>
        </w:rPr>
        <w:t>: Oxford University Press.</w:t>
      </w:r>
    </w:p>
    <w:p w14:paraId="3608F008"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Jennifer H. Goldberg, and Philip E. Tetlock. 1998. "Sober Second Thought: The Effects of Accountability, Anger, and Authoritarianism on Attributions of Responsibility." </w:t>
      </w:r>
      <w:r w:rsidRPr="00BF5DBA">
        <w:rPr>
          <w:i/>
          <w:noProof/>
        </w:rPr>
        <w:t>Personality and Social Psychology Bulletin</w:t>
      </w:r>
      <w:r w:rsidRPr="00BF5DBA">
        <w:rPr>
          <w:noProof/>
        </w:rPr>
        <w:t xml:space="preserve"> 24(6):563–74.</w:t>
      </w:r>
    </w:p>
    <w:p w14:paraId="1A45F3E3"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Roxana M. Gonzalez, Deborah A. Small, and Baruch Fischhoff. 2003. "Effects of Fear and Anger on Perceived Risks of Terrorism." </w:t>
      </w:r>
      <w:r w:rsidRPr="00BF5DBA">
        <w:rPr>
          <w:i/>
          <w:noProof/>
        </w:rPr>
        <w:t>Psychological Science</w:t>
      </w:r>
      <w:r w:rsidRPr="00BF5DBA">
        <w:rPr>
          <w:noProof/>
        </w:rPr>
        <w:t xml:space="preserve"> 14(2):144–150.</w:t>
      </w:r>
    </w:p>
    <w:p w14:paraId="7E949EFA"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Lerner, Jennifer S., Ye Li, Piercarlo Valdesolo, and Karim S. Kassam. 2015. "Emotion and Decision Making." </w:t>
      </w:r>
      <w:r w:rsidRPr="00BF5DBA">
        <w:rPr>
          <w:i/>
          <w:noProof/>
        </w:rPr>
        <w:t>Annual Review of Psychology</w:t>
      </w:r>
      <w:r w:rsidRPr="00BF5DBA">
        <w:rPr>
          <w:noProof/>
        </w:rPr>
        <w:t xml:space="preserve"> 66:799–823.</w:t>
      </w:r>
    </w:p>
    <w:p w14:paraId="7B63FBC9"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and Larissa Z. Tiedens. 2006. "Portrait of the Angry Decision Maker: How Appraisal Tendencies Shape Anger's Influence on Cognition." </w:t>
      </w:r>
      <w:r w:rsidRPr="00BF5DBA">
        <w:rPr>
          <w:i/>
          <w:noProof/>
        </w:rPr>
        <w:t>Journal of Behavioral Decision Making</w:t>
      </w:r>
      <w:r w:rsidRPr="00BF5DBA">
        <w:rPr>
          <w:noProof/>
        </w:rPr>
        <w:t xml:space="preserve"> 19(2):115–137.</w:t>
      </w:r>
    </w:p>
    <w:p w14:paraId="0C3A5C31" w14:textId="77777777" w:rsidR="00BF5DBA" w:rsidRPr="00BF5DBA" w:rsidRDefault="00BF5DBA" w:rsidP="00BF5DBA">
      <w:pPr>
        <w:pStyle w:val="EndNoteBibliography"/>
        <w:spacing w:line="240" w:lineRule="auto"/>
        <w:ind w:left="720" w:hanging="720"/>
        <w:rPr>
          <w:noProof/>
        </w:rPr>
      </w:pPr>
      <w:r w:rsidRPr="00BF5DBA">
        <w:rPr>
          <w:noProof/>
        </w:rPr>
        <w:t xml:space="preserve">Liberman, Peter, and Linda J. Skitka. 2017. "Revenge in Us Public Support for War against Iraq." </w:t>
      </w:r>
      <w:r w:rsidRPr="00BF5DBA">
        <w:rPr>
          <w:i/>
          <w:noProof/>
        </w:rPr>
        <w:t>Public Opinion Quarterly</w:t>
      </w:r>
      <w:r w:rsidRPr="00BF5DBA">
        <w:rPr>
          <w:noProof/>
        </w:rPr>
        <w:t xml:space="preserve"> 81(3):636–660.</w:t>
      </w:r>
    </w:p>
    <w:p w14:paraId="15A3F009" w14:textId="77777777" w:rsidR="00BF5DBA" w:rsidRPr="00BF5DBA" w:rsidRDefault="00BF5DBA" w:rsidP="00BF5DBA">
      <w:pPr>
        <w:pStyle w:val="EndNoteBibliography"/>
        <w:spacing w:line="240" w:lineRule="auto"/>
        <w:ind w:left="720" w:hanging="720"/>
        <w:rPr>
          <w:noProof/>
        </w:rPr>
      </w:pPr>
      <w:r w:rsidRPr="00BF5DBA">
        <w:rPr>
          <w:noProof/>
        </w:rPr>
        <w:t xml:space="preserve">Lickel, Brian, Norman Miller, Douglas M. Stenstrom, Thomas F. Denson, and Toni Schmader. 2006. "Vicarious Retribution: The Role of Collective Blame in Intergroup Aggression." </w:t>
      </w:r>
      <w:r w:rsidRPr="00BF5DBA">
        <w:rPr>
          <w:i/>
          <w:noProof/>
        </w:rPr>
        <w:t>Personality and Social Psychology Review</w:t>
      </w:r>
      <w:r w:rsidRPr="00BF5DBA">
        <w:rPr>
          <w:noProof/>
        </w:rPr>
        <w:t xml:space="preserve"> 10(4):372–390.</w:t>
      </w:r>
    </w:p>
    <w:p w14:paraId="1D014565" w14:textId="77777777" w:rsidR="00BF5DBA" w:rsidRPr="00BF5DBA" w:rsidRDefault="00BF5DBA" w:rsidP="00BF5DBA">
      <w:pPr>
        <w:pStyle w:val="EndNoteBibliography"/>
        <w:spacing w:line="240" w:lineRule="auto"/>
        <w:ind w:left="720" w:hanging="720"/>
        <w:rPr>
          <w:noProof/>
        </w:rPr>
      </w:pPr>
      <w:r w:rsidRPr="00BF5DBA">
        <w:rPr>
          <w:noProof/>
        </w:rPr>
        <w:t xml:space="preserve">Little, Roderick JA, and Donald B Rubin. 2014. </w:t>
      </w:r>
      <w:r w:rsidRPr="00BF5DBA">
        <w:rPr>
          <w:i/>
          <w:noProof/>
        </w:rPr>
        <w:t>Statistical Analysis with Missing Data</w:t>
      </w:r>
      <w:r w:rsidRPr="00BF5DBA">
        <w:rPr>
          <w:noProof/>
        </w:rPr>
        <w:t>. 2 ed: John Wiley &amp; Sons.</w:t>
      </w:r>
    </w:p>
    <w:p w14:paraId="24A849B6" w14:textId="77777777" w:rsidR="00BF5DBA" w:rsidRPr="00BF5DBA" w:rsidRDefault="00BF5DBA" w:rsidP="00BF5DBA">
      <w:pPr>
        <w:pStyle w:val="EndNoteBibliography"/>
        <w:spacing w:line="240" w:lineRule="auto"/>
        <w:ind w:left="720" w:hanging="720"/>
        <w:rPr>
          <w:noProof/>
        </w:rPr>
      </w:pPr>
      <w:r w:rsidRPr="00BF5DBA">
        <w:rPr>
          <w:noProof/>
        </w:rPr>
        <w:t xml:space="preserve">Litvak, Paul M., Jennifer S. Lerner, Larissa Z. Tiedens, and Katherine Shonk. 2010. "Fuel in the Fire: How Anger Impacts Judgment and Decision-Making." In </w:t>
      </w:r>
      <w:r w:rsidRPr="00BF5DBA">
        <w:rPr>
          <w:i/>
          <w:noProof/>
        </w:rPr>
        <w:t>International Handbook of Anger: Constituent and Concomitant Biological, Psychological, and Social Processes</w:t>
      </w:r>
      <w:r w:rsidRPr="00BF5DBA">
        <w:rPr>
          <w:noProof/>
        </w:rPr>
        <w:t xml:space="preserve">, edited by Michael Potegal, Gerhard Stemmler and Charles Spielberger. New York: Springer, 287–310. </w:t>
      </w:r>
    </w:p>
    <w:p w14:paraId="6554B700" w14:textId="77777777" w:rsidR="00BF5DBA" w:rsidRPr="00BF5DBA" w:rsidRDefault="00BF5DBA" w:rsidP="00BF5DBA">
      <w:pPr>
        <w:pStyle w:val="EndNoteBibliography"/>
        <w:spacing w:line="240" w:lineRule="auto"/>
        <w:ind w:left="720" w:hanging="720"/>
        <w:rPr>
          <w:noProof/>
        </w:rPr>
      </w:pPr>
      <w:r w:rsidRPr="00BF5DBA">
        <w:rPr>
          <w:noProof/>
        </w:rPr>
        <w:t xml:space="preserve">Lodge, Milton, and Charles S Taber. 2013. </w:t>
      </w:r>
      <w:r w:rsidRPr="00BF5DBA">
        <w:rPr>
          <w:i/>
          <w:noProof/>
        </w:rPr>
        <w:t>The Rationalizing Voter</w:t>
      </w:r>
      <w:r w:rsidRPr="00BF5DBA">
        <w:rPr>
          <w:noProof/>
        </w:rPr>
        <w:t>. New York: Cambridge University Press.</w:t>
      </w:r>
    </w:p>
    <w:p w14:paraId="581E2260" w14:textId="77777777" w:rsidR="00BF5DBA" w:rsidRPr="00BF5DBA" w:rsidRDefault="00BF5DBA" w:rsidP="00BF5DBA">
      <w:pPr>
        <w:pStyle w:val="EndNoteBibliography"/>
        <w:spacing w:line="240" w:lineRule="auto"/>
        <w:ind w:left="720" w:hanging="720"/>
        <w:rPr>
          <w:noProof/>
        </w:rPr>
      </w:pPr>
      <w:r w:rsidRPr="00BF5DBA">
        <w:rPr>
          <w:noProof/>
        </w:rPr>
        <w:t xml:space="preserve">Loseke, Donileen R. 2009. "Examining Emotion as Discourse: Emotion Codes and Presidential Speeches Justifying War." </w:t>
      </w:r>
      <w:r w:rsidRPr="00BF5DBA">
        <w:rPr>
          <w:i/>
          <w:noProof/>
        </w:rPr>
        <w:t>Sociological Quarterly</w:t>
      </w:r>
      <w:r w:rsidRPr="00BF5DBA">
        <w:rPr>
          <w:noProof/>
        </w:rPr>
        <w:t xml:space="preserve"> 50(3):497–524.</w:t>
      </w:r>
    </w:p>
    <w:p w14:paraId="4C0DF846" w14:textId="77777777" w:rsidR="00BF5DBA" w:rsidRPr="00BF5DBA" w:rsidRDefault="00BF5DBA" w:rsidP="00BF5DBA">
      <w:pPr>
        <w:pStyle w:val="EndNoteBibliography"/>
        <w:spacing w:line="240" w:lineRule="auto"/>
        <w:ind w:left="720" w:hanging="720"/>
        <w:rPr>
          <w:noProof/>
        </w:rPr>
      </w:pPr>
      <w:r w:rsidRPr="00BF5DBA">
        <w:rPr>
          <w:noProof/>
        </w:rPr>
        <w:t xml:space="preserve">Lustick, Ian S. 2006. </w:t>
      </w:r>
      <w:r w:rsidRPr="00BF5DBA">
        <w:rPr>
          <w:i/>
          <w:noProof/>
        </w:rPr>
        <w:t>Trapped in the War on Terror</w:t>
      </w:r>
      <w:r w:rsidRPr="00BF5DBA">
        <w:rPr>
          <w:noProof/>
        </w:rPr>
        <w:t>. Philadelphia: U. Pennsylvania Press.</w:t>
      </w:r>
    </w:p>
    <w:p w14:paraId="6915382B" w14:textId="77777777" w:rsidR="00BF5DBA" w:rsidRPr="00BF5DBA" w:rsidRDefault="00BF5DBA" w:rsidP="00BF5DBA">
      <w:pPr>
        <w:pStyle w:val="EndNoteBibliography"/>
        <w:spacing w:line="240" w:lineRule="auto"/>
        <w:ind w:left="720" w:hanging="720"/>
        <w:rPr>
          <w:noProof/>
        </w:rPr>
      </w:pPr>
      <w:r w:rsidRPr="00BF5DBA">
        <w:rPr>
          <w:noProof/>
        </w:rPr>
        <w:t xml:space="preserve">Mackie, Diane M., Thierry Devos, and Eliot R. Smith. 2000. "Intergroup Emotions: Explaining Offensive Action Tendencies in an Intergroup Context." </w:t>
      </w:r>
      <w:r w:rsidRPr="00BF5DBA">
        <w:rPr>
          <w:i/>
          <w:noProof/>
        </w:rPr>
        <w:t>Journal of Personality and Social Psychology</w:t>
      </w:r>
      <w:r w:rsidRPr="00BF5DBA">
        <w:rPr>
          <w:noProof/>
        </w:rPr>
        <w:t xml:space="preserve"> 79(4):602–616.</w:t>
      </w:r>
    </w:p>
    <w:p w14:paraId="454BD49F" w14:textId="77777777" w:rsidR="00BF5DBA" w:rsidRPr="00BF5DBA" w:rsidRDefault="00BF5DBA" w:rsidP="00BF5DBA">
      <w:pPr>
        <w:pStyle w:val="EndNoteBibliography"/>
        <w:spacing w:line="240" w:lineRule="auto"/>
        <w:ind w:left="720" w:hanging="720"/>
        <w:rPr>
          <w:noProof/>
        </w:rPr>
      </w:pPr>
      <w:r w:rsidRPr="00BF5DBA">
        <w:rPr>
          <w:noProof/>
        </w:rPr>
        <w:t xml:space="preserve">Marcus, George E., W. Russell Neuman, and Michael MacKuen. 2000. </w:t>
      </w:r>
      <w:r w:rsidRPr="00BF5DBA">
        <w:rPr>
          <w:i/>
          <w:noProof/>
        </w:rPr>
        <w:t>Affective Intelligence and Political Judgment</w:t>
      </w:r>
      <w:r w:rsidRPr="00BF5DBA">
        <w:rPr>
          <w:noProof/>
        </w:rPr>
        <w:t xml:space="preserve">. Chicago: University of Chicago Press </w:t>
      </w:r>
    </w:p>
    <w:p w14:paraId="239961AA" w14:textId="77777777" w:rsidR="00BF5DBA" w:rsidRPr="00BF5DBA" w:rsidRDefault="00BF5DBA" w:rsidP="00BF5DBA">
      <w:pPr>
        <w:pStyle w:val="EndNoteBibliography"/>
        <w:spacing w:line="240" w:lineRule="auto"/>
        <w:ind w:left="720" w:hanging="720"/>
        <w:rPr>
          <w:noProof/>
        </w:rPr>
      </w:pPr>
      <w:r w:rsidRPr="00BF5DBA">
        <w:rPr>
          <w:noProof/>
        </w:rPr>
        <w:t xml:space="preserve">Marcus-Newhall, Amy, William C. Pedersen, Mike Carlson, and Norman Miller. 2000. "Displaced Aggression Is Alive and Well: A Meta-Analytic Review." </w:t>
      </w:r>
      <w:r w:rsidRPr="00BF5DBA">
        <w:rPr>
          <w:i/>
          <w:noProof/>
        </w:rPr>
        <w:t>Journal of Personality and Social Psychology</w:t>
      </w:r>
      <w:r w:rsidRPr="00BF5DBA">
        <w:rPr>
          <w:noProof/>
        </w:rPr>
        <w:t xml:space="preserve"> 78(4):670–89.</w:t>
      </w:r>
    </w:p>
    <w:p w14:paraId="3635CB37" w14:textId="77777777" w:rsidR="00BF5DBA" w:rsidRPr="00BF5DBA" w:rsidRDefault="00BF5DBA" w:rsidP="00BF5DBA">
      <w:pPr>
        <w:pStyle w:val="EndNoteBibliography"/>
        <w:spacing w:line="240" w:lineRule="auto"/>
        <w:ind w:left="720" w:hanging="720"/>
        <w:rPr>
          <w:noProof/>
        </w:rPr>
      </w:pPr>
      <w:r w:rsidRPr="00BF5DBA">
        <w:rPr>
          <w:noProof/>
        </w:rPr>
        <w:t xml:space="preserve">McCullough, Michael E. 2008. </w:t>
      </w:r>
      <w:r w:rsidRPr="00BF5DBA">
        <w:rPr>
          <w:i/>
          <w:noProof/>
        </w:rPr>
        <w:t>Beyond Revenge: The Evolution of the Forgiveness Instinct</w:t>
      </w:r>
      <w:r w:rsidRPr="00BF5DBA">
        <w:rPr>
          <w:noProof/>
        </w:rPr>
        <w:t>. San Francisco: Jossey-Bass.</w:t>
      </w:r>
    </w:p>
    <w:p w14:paraId="4E38B506" w14:textId="77777777" w:rsidR="00BF5DBA" w:rsidRPr="00BF5DBA" w:rsidRDefault="00BF5DBA" w:rsidP="00BF5DBA">
      <w:pPr>
        <w:pStyle w:val="EndNoteBibliography"/>
        <w:spacing w:line="240" w:lineRule="auto"/>
        <w:ind w:left="720" w:hanging="720"/>
        <w:rPr>
          <w:noProof/>
        </w:rPr>
      </w:pPr>
      <w:r w:rsidRPr="00BF5DBA">
        <w:rPr>
          <w:noProof/>
        </w:rPr>
        <w:t xml:space="preserve">McCullough, Michael E., Robert Kurzban, and Benjamin A. Tabak. 2013. "Cognitive Systems for Revenge and Forgiveness." </w:t>
      </w:r>
      <w:r w:rsidRPr="00BF5DBA">
        <w:rPr>
          <w:i/>
          <w:noProof/>
        </w:rPr>
        <w:t>Behavioral and Brain Sciences</w:t>
      </w:r>
      <w:r w:rsidRPr="00BF5DBA">
        <w:rPr>
          <w:noProof/>
        </w:rPr>
        <w:t xml:space="preserve"> 36(1):1–15.</w:t>
      </w:r>
    </w:p>
    <w:p w14:paraId="59CE35F3" w14:textId="77777777" w:rsidR="00BF5DBA" w:rsidRPr="00BF5DBA" w:rsidRDefault="00BF5DBA" w:rsidP="00BF5DBA">
      <w:pPr>
        <w:pStyle w:val="EndNoteBibliography"/>
        <w:spacing w:line="240" w:lineRule="auto"/>
        <w:ind w:left="720" w:hanging="720"/>
        <w:rPr>
          <w:noProof/>
        </w:rPr>
      </w:pPr>
      <w:r w:rsidRPr="00BF5DBA">
        <w:rPr>
          <w:noProof/>
        </w:rPr>
        <w:t xml:space="preserve">Miller, Patrick R. 2011. "The Emotional Citizen: Emotion as a Function of Political Sophistication." </w:t>
      </w:r>
      <w:r w:rsidRPr="00BF5DBA">
        <w:rPr>
          <w:i/>
          <w:noProof/>
        </w:rPr>
        <w:t>Political Psychology</w:t>
      </w:r>
      <w:r w:rsidRPr="00BF5DBA">
        <w:rPr>
          <w:noProof/>
        </w:rPr>
        <w:t xml:space="preserve"> 32(4):575–600.</w:t>
      </w:r>
    </w:p>
    <w:p w14:paraId="177C3D0C" w14:textId="77777777" w:rsidR="00BF5DBA" w:rsidRPr="00BF5DBA" w:rsidRDefault="00BF5DBA" w:rsidP="00BF5DBA">
      <w:pPr>
        <w:pStyle w:val="EndNoteBibliography"/>
        <w:spacing w:line="240" w:lineRule="auto"/>
        <w:ind w:left="720" w:hanging="720"/>
        <w:rPr>
          <w:noProof/>
        </w:rPr>
      </w:pPr>
      <w:r w:rsidRPr="00BF5DBA">
        <w:rPr>
          <w:noProof/>
        </w:rPr>
        <w:t xml:space="preserve">Moons, Wesley G., and Diane M. Mackie. 2007. "Thinking Straight While Seeing Red: The Influence of Anger on Information Processing." </w:t>
      </w:r>
      <w:r w:rsidRPr="00BF5DBA">
        <w:rPr>
          <w:i/>
          <w:noProof/>
        </w:rPr>
        <w:t>Personality and Social Psychology Bulletin</w:t>
      </w:r>
      <w:r w:rsidRPr="00BF5DBA">
        <w:rPr>
          <w:noProof/>
        </w:rPr>
        <w:t xml:space="preserve"> 33(5):706.</w:t>
      </w:r>
    </w:p>
    <w:p w14:paraId="0985801C" w14:textId="77777777" w:rsidR="00BF5DBA" w:rsidRPr="00BF5DBA" w:rsidRDefault="00BF5DBA" w:rsidP="00BF5DBA">
      <w:pPr>
        <w:pStyle w:val="EndNoteBibliography"/>
        <w:spacing w:line="240" w:lineRule="auto"/>
        <w:ind w:left="720" w:hanging="720"/>
        <w:rPr>
          <w:noProof/>
        </w:rPr>
      </w:pPr>
      <w:r w:rsidRPr="00BF5DBA">
        <w:rPr>
          <w:noProof/>
        </w:rPr>
        <w:t xml:space="preserve">Nacos, Brigitte L., Yaeli Bloch-Elkon, and  Robert Y Shapiro. 2011. </w:t>
      </w:r>
      <w:r w:rsidRPr="00BF5DBA">
        <w:rPr>
          <w:i/>
          <w:noProof/>
        </w:rPr>
        <w:t>Selling Fear: Counterterrorism, the Media, and Public Opinion</w:t>
      </w:r>
      <w:r w:rsidRPr="00BF5DBA">
        <w:rPr>
          <w:noProof/>
        </w:rPr>
        <w:t>. Chicago: University of Chicago Press.</w:t>
      </w:r>
    </w:p>
    <w:p w14:paraId="4D8BFF2D" w14:textId="77777777" w:rsidR="00BF5DBA" w:rsidRPr="00BF5DBA" w:rsidRDefault="00BF5DBA" w:rsidP="00BF5DBA">
      <w:pPr>
        <w:pStyle w:val="EndNoteBibliography"/>
        <w:spacing w:line="240" w:lineRule="auto"/>
        <w:ind w:left="720" w:hanging="720"/>
        <w:rPr>
          <w:noProof/>
        </w:rPr>
      </w:pPr>
      <w:r w:rsidRPr="00BF5DBA">
        <w:rPr>
          <w:noProof/>
        </w:rPr>
        <w:t xml:space="preserve">Nadelhoffer, Thomas, Saeideh Heshmati, Deanna Kaplan, and Shaun Nichols. 2013. "Folk Retributivism and the Communication Confound." </w:t>
      </w:r>
      <w:r w:rsidRPr="00BF5DBA">
        <w:rPr>
          <w:i/>
          <w:noProof/>
        </w:rPr>
        <w:t>Economics and Philosophy</w:t>
      </w:r>
      <w:r w:rsidRPr="00BF5DBA">
        <w:rPr>
          <w:noProof/>
        </w:rPr>
        <w:t xml:space="preserve"> 29(02):235–261.</w:t>
      </w:r>
    </w:p>
    <w:p w14:paraId="3508F33F" w14:textId="77777777" w:rsidR="00BF5DBA" w:rsidRPr="00BF5DBA" w:rsidRDefault="00BF5DBA" w:rsidP="00BF5DBA">
      <w:pPr>
        <w:pStyle w:val="EndNoteBibliography"/>
        <w:spacing w:line="240" w:lineRule="auto"/>
        <w:ind w:left="720" w:hanging="720"/>
        <w:rPr>
          <w:noProof/>
        </w:rPr>
      </w:pPr>
      <w:r w:rsidRPr="00BF5DBA">
        <w:rPr>
          <w:noProof/>
        </w:rPr>
        <w:t xml:space="preserve">Pedersen, William C., Brad J. Bushman, Eduardo A. Vasquez, and Norman Miller. 2008. "Kicking the (Barking) Dog Effect: The Moderating Role of Target Attributes on </w:t>
      </w:r>
      <w:r w:rsidRPr="00BF5DBA">
        <w:rPr>
          <w:noProof/>
        </w:rPr>
        <w:lastRenderedPageBreak/>
        <w:t xml:space="preserve">Triggered Displaced Aggression." </w:t>
      </w:r>
      <w:r w:rsidRPr="00BF5DBA">
        <w:rPr>
          <w:i/>
          <w:noProof/>
        </w:rPr>
        <w:t>Personality and Social Psychology Bulletin</w:t>
      </w:r>
      <w:r w:rsidRPr="00BF5DBA">
        <w:rPr>
          <w:noProof/>
        </w:rPr>
        <w:t xml:space="preserve"> 34(10):1382–1395.</w:t>
      </w:r>
    </w:p>
    <w:p w14:paraId="0AF96950" w14:textId="77777777" w:rsidR="00BF5DBA" w:rsidRPr="00BF5DBA" w:rsidRDefault="00BF5DBA" w:rsidP="00BF5DBA">
      <w:pPr>
        <w:pStyle w:val="EndNoteBibliography"/>
        <w:spacing w:line="240" w:lineRule="auto"/>
        <w:ind w:left="720" w:hanging="720"/>
        <w:rPr>
          <w:noProof/>
        </w:rPr>
      </w:pPr>
      <w:r w:rsidRPr="00BF5DBA">
        <w:rPr>
          <w:noProof/>
        </w:rPr>
        <w:t xml:space="preserve">Prasad, Monica, Andrew J. Perrin, Kieran Bezila, Steve G Hoffman, Kate Kindleberger, Kim Manturuk, and Ashleigh Smith Powers. 2009. "'There Must Be a Reason': Osama, Saddam, and Inferred Justification." </w:t>
      </w:r>
      <w:r w:rsidRPr="00BF5DBA">
        <w:rPr>
          <w:i/>
          <w:noProof/>
        </w:rPr>
        <w:t>Sociological Inquiry</w:t>
      </w:r>
      <w:r w:rsidRPr="00BF5DBA">
        <w:rPr>
          <w:noProof/>
        </w:rPr>
        <w:t xml:space="preserve"> 79(2):142–162.</w:t>
      </w:r>
    </w:p>
    <w:p w14:paraId="755AD01F" w14:textId="77777777" w:rsidR="00BF5DBA" w:rsidRPr="00BF5DBA" w:rsidRDefault="00BF5DBA" w:rsidP="00BF5DBA">
      <w:pPr>
        <w:pStyle w:val="EndNoteBibliography"/>
        <w:spacing w:line="240" w:lineRule="auto"/>
        <w:ind w:left="720" w:hanging="720"/>
        <w:rPr>
          <w:noProof/>
        </w:rPr>
      </w:pPr>
      <w:r w:rsidRPr="00BF5DBA">
        <w:rPr>
          <w:noProof/>
        </w:rPr>
        <w:t xml:space="preserve">Pyszczynski, Tom, Abdolhossein Abdollahi, Sheldon Solomon, Jeff Greenberg, Florette Cohen, and David Weise. 2006. "Mortality Salience, Martyrdom, and Military Might: The Great Satan Versus the Axis of Evil." </w:t>
      </w:r>
      <w:r w:rsidRPr="00BF5DBA">
        <w:rPr>
          <w:i/>
          <w:noProof/>
        </w:rPr>
        <w:t>Personality and Social Psychology Bulletin</w:t>
      </w:r>
      <w:r w:rsidRPr="00BF5DBA">
        <w:rPr>
          <w:noProof/>
        </w:rPr>
        <w:t xml:space="preserve"> 32(4):525.</w:t>
      </w:r>
    </w:p>
    <w:p w14:paraId="6E6D0D5A" w14:textId="77777777" w:rsidR="00BF5DBA" w:rsidRPr="00BF5DBA" w:rsidRDefault="00BF5DBA" w:rsidP="00BF5DBA">
      <w:pPr>
        <w:pStyle w:val="EndNoteBibliography"/>
        <w:spacing w:line="240" w:lineRule="auto"/>
        <w:ind w:left="720" w:hanging="720"/>
        <w:rPr>
          <w:noProof/>
        </w:rPr>
      </w:pPr>
      <w:r w:rsidRPr="00BF5DBA">
        <w:rPr>
          <w:noProof/>
        </w:rPr>
        <w:t xml:space="preserve">Rubin, Donald B. 1987. </w:t>
      </w:r>
      <w:r w:rsidRPr="00BF5DBA">
        <w:rPr>
          <w:i/>
          <w:noProof/>
        </w:rPr>
        <w:t>Multiple Imputation for Nonresponse in Surveys</w:t>
      </w:r>
      <w:r w:rsidRPr="00BF5DBA">
        <w:rPr>
          <w:noProof/>
        </w:rPr>
        <w:t>. New York: J. Wiley and Sons.</w:t>
      </w:r>
    </w:p>
    <w:p w14:paraId="125DB7DF" w14:textId="77777777" w:rsidR="00BF5DBA" w:rsidRPr="00BF5DBA" w:rsidRDefault="00BF5DBA" w:rsidP="00BF5DBA">
      <w:pPr>
        <w:pStyle w:val="EndNoteBibliography"/>
        <w:spacing w:line="240" w:lineRule="auto"/>
        <w:ind w:left="720" w:hanging="720"/>
        <w:rPr>
          <w:noProof/>
        </w:rPr>
      </w:pPr>
      <w:r w:rsidRPr="00BF5DBA">
        <w:rPr>
          <w:noProof/>
        </w:rPr>
        <w:t xml:space="preserve">Rucker, Derek D., Mark Polifroni, Philip E. Tetlock, and Amanda L. Scott. 2004. "On the Assignment of Punishment: The Impact of General-Societal Threat and the Moderating Role of Severity." </w:t>
      </w:r>
      <w:r w:rsidRPr="00BF5DBA">
        <w:rPr>
          <w:i/>
          <w:noProof/>
        </w:rPr>
        <w:t>Personality and Social Psychology Bulletin</w:t>
      </w:r>
      <w:r w:rsidRPr="00BF5DBA">
        <w:rPr>
          <w:noProof/>
        </w:rPr>
        <w:t xml:space="preserve"> 30(6):273–84.</w:t>
      </w:r>
    </w:p>
    <w:p w14:paraId="0A77C65F" w14:textId="77777777" w:rsidR="00BF5DBA" w:rsidRPr="00BF5DBA" w:rsidRDefault="00BF5DBA" w:rsidP="00BF5DBA">
      <w:pPr>
        <w:pStyle w:val="EndNoteBibliography"/>
        <w:spacing w:line="240" w:lineRule="auto"/>
        <w:ind w:left="720" w:hanging="720"/>
        <w:rPr>
          <w:noProof/>
        </w:rPr>
      </w:pPr>
      <w:r w:rsidRPr="00BF5DBA">
        <w:rPr>
          <w:noProof/>
        </w:rPr>
        <w:t xml:space="preserve">Rydell, Randy J., Diane M. Mackie, Angela T. Maitner, Heather M. Claypool, Melissa J. Ryan, and Eliot R. Smith. 2008. "Arousal, Processing, and Risk Taking: Consequences of Intergroup Anger." </w:t>
      </w:r>
      <w:r w:rsidRPr="00BF5DBA">
        <w:rPr>
          <w:i/>
          <w:noProof/>
        </w:rPr>
        <w:t>Personality and Social Psychology Bulletin</w:t>
      </w:r>
      <w:r w:rsidRPr="00BF5DBA">
        <w:rPr>
          <w:noProof/>
        </w:rPr>
        <w:t xml:space="preserve"> 34(8):1141-1152.</w:t>
      </w:r>
    </w:p>
    <w:p w14:paraId="320C4915" w14:textId="77777777" w:rsidR="00BF5DBA" w:rsidRPr="00BF5DBA" w:rsidRDefault="00BF5DBA" w:rsidP="00BF5DBA">
      <w:pPr>
        <w:pStyle w:val="EndNoteBibliography"/>
        <w:spacing w:line="240" w:lineRule="auto"/>
        <w:ind w:left="720" w:hanging="720"/>
        <w:rPr>
          <w:noProof/>
        </w:rPr>
      </w:pPr>
      <w:r w:rsidRPr="00BF5DBA">
        <w:rPr>
          <w:noProof/>
        </w:rPr>
        <w:t xml:space="preserve">Sadler, Melody S., Megan Lineberger, Joshua Correll, and Bernadette Park. 2005. "Emotions, Attributions, and Policy Endorsement in Response to the September 11th Terrorist Attacks." </w:t>
      </w:r>
      <w:r w:rsidRPr="00BF5DBA">
        <w:rPr>
          <w:i/>
          <w:noProof/>
        </w:rPr>
        <w:t>Basic and Applied Social Psychology</w:t>
      </w:r>
      <w:r w:rsidRPr="00BF5DBA">
        <w:rPr>
          <w:noProof/>
        </w:rPr>
        <w:t xml:space="preserve"> 27(3):249–58.</w:t>
      </w:r>
    </w:p>
    <w:p w14:paraId="6EAB4FDA" w14:textId="77777777" w:rsidR="00BF5DBA" w:rsidRPr="00BF5DBA" w:rsidRDefault="00BF5DBA" w:rsidP="00BF5DBA">
      <w:pPr>
        <w:pStyle w:val="EndNoteBibliography"/>
        <w:spacing w:line="240" w:lineRule="auto"/>
        <w:ind w:left="720" w:hanging="720"/>
        <w:rPr>
          <w:noProof/>
        </w:rPr>
      </w:pPr>
      <w:r w:rsidRPr="00BF5DBA">
        <w:rPr>
          <w:noProof/>
        </w:rPr>
        <w:t xml:space="preserve">Sell, Aaron, John Tooby, and Leda Cosmides. 2009. "Formidability and the Logic of Human Anger." </w:t>
      </w:r>
      <w:r w:rsidRPr="00BF5DBA">
        <w:rPr>
          <w:i/>
          <w:noProof/>
        </w:rPr>
        <w:t>Proceedings of the National Academy of Sciences</w:t>
      </w:r>
      <w:r w:rsidRPr="00BF5DBA">
        <w:rPr>
          <w:noProof/>
        </w:rPr>
        <w:t xml:space="preserve"> 106(35):15073.</w:t>
      </w:r>
    </w:p>
    <w:p w14:paraId="0D5729EE" w14:textId="77777777" w:rsidR="00BF5DBA" w:rsidRPr="00BF5DBA" w:rsidRDefault="00BF5DBA" w:rsidP="00BF5DBA">
      <w:pPr>
        <w:pStyle w:val="EndNoteBibliography"/>
        <w:spacing w:line="240" w:lineRule="auto"/>
        <w:ind w:left="720" w:hanging="720"/>
        <w:rPr>
          <w:noProof/>
        </w:rPr>
      </w:pPr>
      <w:r w:rsidRPr="00BF5DBA">
        <w:rPr>
          <w:noProof/>
        </w:rPr>
        <w:t xml:space="preserve">Sjöström, Arne, and Mario Gollwitzer. 2015. "Displaced Revenge: Can Revenge Taste “Sweet” If It Aims at a Different Target?" </w:t>
      </w:r>
      <w:r w:rsidRPr="00BF5DBA">
        <w:rPr>
          <w:i/>
          <w:noProof/>
        </w:rPr>
        <w:t>Journal of Experimental Social Psychology</w:t>
      </w:r>
      <w:r w:rsidRPr="00BF5DBA">
        <w:rPr>
          <w:noProof/>
        </w:rPr>
        <w:t xml:space="preserve"> 56:191–202.</w:t>
      </w:r>
    </w:p>
    <w:p w14:paraId="1C7032D6" w14:textId="77777777" w:rsidR="00BF5DBA" w:rsidRPr="00BF5DBA" w:rsidRDefault="00BF5DBA" w:rsidP="00BF5DBA">
      <w:pPr>
        <w:pStyle w:val="EndNoteBibliography"/>
        <w:spacing w:line="240" w:lineRule="auto"/>
        <w:ind w:left="720" w:hanging="720"/>
        <w:rPr>
          <w:noProof/>
        </w:rPr>
      </w:pPr>
      <w:r w:rsidRPr="00BF5DBA">
        <w:rPr>
          <w:noProof/>
        </w:rPr>
        <w:t xml:space="preserve">Sjöström, Arne, Zoe Magraw-Mickelson, and Mario Gollwitzer. 2018. "What Makes Displaced Revenge Taste Sweet: Retributing Displaced Responsibility or Sending a Message to the Original Perpetrator?" </w:t>
      </w:r>
      <w:r w:rsidRPr="00BF5DBA">
        <w:rPr>
          <w:i/>
          <w:noProof/>
        </w:rPr>
        <w:t>European Journal of Social Psychology</w:t>
      </w:r>
      <w:r w:rsidRPr="00BF5DBA">
        <w:rPr>
          <w:noProof/>
        </w:rPr>
        <w:t>.</w:t>
      </w:r>
    </w:p>
    <w:p w14:paraId="0E945862" w14:textId="77777777" w:rsidR="00BF5DBA" w:rsidRPr="00BF5DBA" w:rsidRDefault="00BF5DBA" w:rsidP="00BF5DBA">
      <w:pPr>
        <w:pStyle w:val="EndNoteBibliography"/>
        <w:spacing w:line="240" w:lineRule="auto"/>
        <w:ind w:left="720" w:hanging="720"/>
        <w:rPr>
          <w:noProof/>
        </w:rPr>
      </w:pPr>
      <w:r w:rsidRPr="00BF5DBA">
        <w:rPr>
          <w:noProof/>
        </w:rPr>
        <w:t xml:space="preserve">Skitka, Linda J., Christopher W. Bauman, Nicholas P. Aramovich, and G. Scott Morgan. 2006. "Confrontational and Preventative Policy Responses to Terrorism: Anger Wants a Fight and Fear Wants "Them" to Go Away." </w:t>
      </w:r>
      <w:r w:rsidRPr="00BF5DBA">
        <w:rPr>
          <w:i/>
          <w:noProof/>
        </w:rPr>
        <w:t>Basic and Applied Social Psychology</w:t>
      </w:r>
      <w:r w:rsidRPr="00BF5DBA">
        <w:rPr>
          <w:noProof/>
        </w:rPr>
        <w:t xml:space="preserve"> 28(4):375–84.</w:t>
      </w:r>
    </w:p>
    <w:p w14:paraId="6B631144" w14:textId="77777777" w:rsidR="00BF5DBA" w:rsidRPr="00BF5DBA" w:rsidRDefault="00BF5DBA" w:rsidP="00BF5DBA">
      <w:pPr>
        <w:pStyle w:val="EndNoteBibliography"/>
        <w:spacing w:line="240" w:lineRule="auto"/>
        <w:ind w:left="720" w:hanging="720"/>
        <w:rPr>
          <w:noProof/>
        </w:rPr>
      </w:pPr>
      <w:r w:rsidRPr="00BF5DBA">
        <w:rPr>
          <w:noProof/>
        </w:rPr>
        <w:t xml:space="preserve">Skitka, Linda J., Christopher W. Bauman, and Elizabeth Mullen. 2004. "Political Tolerance and Coming to Psychological Closure Following the September 11, 2001, Terrorist Attacks: An Integrative Approach." </w:t>
      </w:r>
      <w:r w:rsidRPr="00BF5DBA">
        <w:rPr>
          <w:i/>
          <w:noProof/>
        </w:rPr>
        <w:t>Personality and Social Psychology Bulletin</w:t>
      </w:r>
      <w:r w:rsidRPr="00BF5DBA">
        <w:rPr>
          <w:noProof/>
        </w:rPr>
        <w:t xml:space="preserve"> 30(6):743–56.</w:t>
      </w:r>
    </w:p>
    <w:p w14:paraId="326B6703" w14:textId="77777777" w:rsidR="00BF5DBA" w:rsidRPr="00BF5DBA" w:rsidRDefault="00BF5DBA" w:rsidP="00BF5DBA">
      <w:pPr>
        <w:pStyle w:val="EndNoteBibliography"/>
        <w:spacing w:line="240" w:lineRule="auto"/>
        <w:ind w:left="720" w:hanging="720"/>
        <w:rPr>
          <w:noProof/>
        </w:rPr>
      </w:pPr>
      <w:r w:rsidRPr="00BF5DBA">
        <w:rPr>
          <w:noProof/>
        </w:rPr>
        <w:t xml:space="preserve">Tetlock, Philip E., Penny S. Visser, Ramadhar Singh, Mark Polifroni, Amanda Scott, Beth Elson, Philip Mazzocco, and Phillip Rescober. 2007. "People as Intuitive Prosecutors: The Impact of Social-Control Goals on Attributions of Responsibility." </w:t>
      </w:r>
      <w:r w:rsidRPr="00BF5DBA">
        <w:rPr>
          <w:i/>
          <w:noProof/>
        </w:rPr>
        <w:t>Journal of Experimental Social Psychology</w:t>
      </w:r>
      <w:r w:rsidRPr="00BF5DBA">
        <w:rPr>
          <w:noProof/>
        </w:rPr>
        <w:t xml:space="preserve"> 43(2):195–209.</w:t>
      </w:r>
    </w:p>
    <w:p w14:paraId="2280D913" w14:textId="77777777" w:rsidR="00BF5DBA" w:rsidRPr="00BF5DBA" w:rsidRDefault="00BF5DBA" w:rsidP="00BF5DBA">
      <w:pPr>
        <w:pStyle w:val="EndNoteBibliography"/>
        <w:spacing w:line="240" w:lineRule="auto"/>
        <w:ind w:left="720" w:hanging="720"/>
        <w:rPr>
          <w:noProof/>
        </w:rPr>
      </w:pPr>
      <w:r w:rsidRPr="00BF5DBA">
        <w:rPr>
          <w:noProof/>
        </w:rPr>
        <w:t xml:space="preserve">Valentino, Nicholas A., Vincent L. Hutchings, Antoine J. Banks, and Anne K. Davis. 2008. "Is a Worried Citizen a Good Citizen? Emotions, Political Information Seeking, and Learning Via the Internet." </w:t>
      </w:r>
      <w:r w:rsidRPr="00BF5DBA">
        <w:rPr>
          <w:i/>
          <w:noProof/>
        </w:rPr>
        <w:t>Political Psychology</w:t>
      </w:r>
      <w:r w:rsidRPr="00BF5DBA">
        <w:rPr>
          <w:noProof/>
        </w:rPr>
        <w:t xml:space="preserve"> 29(2):247–273.</w:t>
      </w:r>
    </w:p>
    <w:p w14:paraId="20899B78" w14:textId="77777777" w:rsidR="00BF5DBA" w:rsidRPr="00BF5DBA" w:rsidRDefault="00BF5DBA" w:rsidP="00BF5DBA">
      <w:pPr>
        <w:pStyle w:val="EndNoteBibliography"/>
        <w:spacing w:line="240" w:lineRule="auto"/>
        <w:ind w:left="720" w:hanging="720"/>
        <w:rPr>
          <w:noProof/>
        </w:rPr>
      </w:pPr>
      <w:r w:rsidRPr="00BF5DBA">
        <w:rPr>
          <w:noProof/>
        </w:rPr>
        <w:t xml:space="preserve">Vasquez, Eduardo A., Brian Lickel, and Karen Hennigan. 2010. "Gangs, Displaced, and Group-Based Aggression." </w:t>
      </w:r>
      <w:r w:rsidRPr="00BF5DBA">
        <w:rPr>
          <w:i/>
          <w:noProof/>
        </w:rPr>
        <w:t>Aggression and Violent Behavior</w:t>
      </w:r>
      <w:r w:rsidRPr="00BF5DBA">
        <w:rPr>
          <w:noProof/>
        </w:rPr>
        <w:t xml:space="preserve"> 15(2):130–140.</w:t>
      </w:r>
    </w:p>
    <w:p w14:paraId="4FA81C2C" w14:textId="77777777" w:rsidR="00BF5DBA" w:rsidRPr="00BF5DBA" w:rsidRDefault="00BF5DBA" w:rsidP="00BF5DBA">
      <w:pPr>
        <w:pStyle w:val="EndNoteBibliography"/>
        <w:spacing w:line="240" w:lineRule="auto"/>
        <w:ind w:left="720" w:hanging="720"/>
        <w:rPr>
          <w:noProof/>
        </w:rPr>
      </w:pPr>
      <w:r w:rsidRPr="00BF5DBA">
        <w:rPr>
          <w:noProof/>
        </w:rPr>
        <w:t xml:space="preserve">Western, Jon. 2005. "The War over Iraq: Selling War to the American Public." </w:t>
      </w:r>
      <w:r w:rsidRPr="00BF5DBA">
        <w:rPr>
          <w:i/>
          <w:noProof/>
        </w:rPr>
        <w:t>Security Studies</w:t>
      </w:r>
      <w:r w:rsidRPr="00BF5DBA">
        <w:rPr>
          <w:noProof/>
        </w:rPr>
        <w:t xml:space="preserve"> 14(1):106–139.</w:t>
      </w:r>
    </w:p>
    <w:p w14:paraId="76F578C1"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Yeager, David S., Jon A. Krosnick, Linchiat Chang, Harold S. Javitz, Matthew S. Levendusky, Alberto Simpser, and Rui Wang. 2011. "Comparing the Accuracy of RDD Telephone Surveys and Internet Surveys Conducted with Probability and Non-Probability Samples." </w:t>
      </w:r>
      <w:r w:rsidRPr="00BF5DBA">
        <w:rPr>
          <w:i/>
          <w:noProof/>
        </w:rPr>
        <w:t>Public Opinion Quarterly</w:t>
      </w:r>
      <w:r w:rsidRPr="00BF5DBA">
        <w:rPr>
          <w:noProof/>
        </w:rPr>
        <w:t xml:space="preserve"> 75(4):1–39.</w:t>
      </w:r>
    </w:p>
    <w:p w14:paraId="4C9FCB40" w14:textId="77777777" w:rsidR="00BF5DBA" w:rsidRPr="00BF5DBA" w:rsidRDefault="00BF5DBA" w:rsidP="00BF5DBA">
      <w:pPr>
        <w:pStyle w:val="EndNoteBibliography"/>
        <w:spacing w:line="240" w:lineRule="auto"/>
        <w:ind w:left="720" w:hanging="720"/>
        <w:rPr>
          <w:noProof/>
        </w:rPr>
      </w:pPr>
      <w:r w:rsidRPr="00BF5DBA">
        <w:rPr>
          <w:noProof/>
        </w:rPr>
        <w:t xml:space="preserve">Yzerbyt, Vincent, Muriel Dumont, Daniel Wigboldus, and Ernestine Gordijn. 2003. "I Feel for Us: The Impact of Categorization and Identification on Emotions and Action Tendencies." </w:t>
      </w:r>
      <w:r w:rsidRPr="00BF5DBA">
        <w:rPr>
          <w:i/>
          <w:noProof/>
        </w:rPr>
        <w:t>British Journal of Social Psychology</w:t>
      </w:r>
      <w:r w:rsidRPr="00BF5DBA">
        <w:rPr>
          <w:noProof/>
        </w:rPr>
        <w:t xml:space="preserve"> 42(4):533–549.</w:t>
      </w:r>
    </w:p>
    <w:p w14:paraId="7038CDDD" w14:textId="5764AF24" w:rsidR="00832841" w:rsidRDefault="00832841" w:rsidP="001555EE">
      <w:pPr>
        <w:spacing w:line="240" w:lineRule="auto"/>
        <w:ind w:firstLine="720"/>
        <w:rPr>
          <w:rFonts w:ascii="Times New Roman" w:hAnsi="Times New Roman"/>
          <w:sz w:val="24"/>
        </w:rPr>
      </w:pPr>
      <w:r>
        <w:rPr>
          <w:rFonts w:ascii="Times New Roman" w:hAnsi="Times New Roman"/>
          <w:sz w:val="24"/>
        </w:rPr>
        <w:fldChar w:fldCharType="end"/>
      </w:r>
    </w:p>
    <w:p w14:paraId="179C21EA" w14:textId="77777777" w:rsidR="00BF5DBA" w:rsidRDefault="00BF5DBA" w:rsidP="00BF5DBA">
      <w:pPr>
        <w:rPr>
          <w:rFonts w:ascii="Times New Roman" w:hAnsi="Times New Roman"/>
          <w:sz w:val="24"/>
        </w:rPr>
        <w:sectPr w:rsidR="00BF5DBA" w:rsidSect="007E61B4">
          <w:footerReference w:type="default" r:id="rId12"/>
          <w:endnotePr>
            <w:numFmt w:val="decimal"/>
          </w:endnotePr>
          <w:pgSz w:w="12240" w:h="15840"/>
          <w:pgMar w:top="1440" w:right="1440" w:bottom="1440" w:left="1440" w:header="720" w:footer="720" w:gutter="0"/>
          <w:pgNumType w:start="1"/>
          <w:cols w:space="720"/>
        </w:sectPr>
      </w:pPr>
    </w:p>
    <w:p w14:paraId="5BAB13A4" w14:textId="77777777" w:rsidR="00013A84" w:rsidRDefault="00013A84" w:rsidP="00013A84">
      <w:pPr>
        <w:keepNext/>
        <w:spacing w:line="240" w:lineRule="auto"/>
        <w:jc w:val="center"/>
        <w:rPr>
          <w:sz w:val="24"/>
        </w:rPr>
      </w:pPr>
      <w:r w:rsidRPr="00376F1F">
        <w:rPr>
          <w:sz w:val="24"/>
        </w:rPr>
        <w:lastRenderedPageBreak/>
        <w:t xml:space="preserve">Table 1. Adult Knowledge Networks Panelists Completing the </w:t>
      </w:r>
    </w:p>
    <w:p w14:paraId="4D1D51DF" w14:textId="77777777" w:rsidR="00013A84" w:rsidRPr="00376F1F" w:rsidRDefault="00013A84" w:rsidP="00013A84">
      <w:pPr>
        <w:keepNext/>
        <w:spacing w:line="240" w:lineRule="auto"/>
        <w:jc w:val="center"/>
        <w:rPr>
          <w:sz w:val="24"/>
        </w:rPr>
      </w:pPr>
      <w:r w:rsidRPr="00376F1F">
        <w:rPr>
          <w:sz w:val="24"/>
        </w:rPr>
        <w:t>Lerner September and November 2001 Surveys and the PIPA February 2003 Survey</w:t>
      </w:r>
    </w:p>
    <w:p w14:paraId="78DAAE67" w14:textId="77777777" w:rsidR="00013A84" w:rsidRPr="006F5081" w:rsidRDefault="00013A84" w:rsidP="00013A84">
      <w:pPr>
        <w:keepNext/>
        <w:spacing w:line="240" w:lineRule="auto"/>
        <w:jc w:val="center"/>
        <w:rPr>
          <w:smallCaps/>
          <w:sz w:val="24"/>
        </w:rPr>
      </w:pPr>
    </w:p>
    <w:tbl>
      <w:tblPr>
        <w:tblW w:w="7176" w:type="dxa"/>
        <w:jc w:val="center"/>
        <w:tblLook w:val="04A0" w:firstRow="1" w:lastRow="0" w:firstColumn="1" w:lastColumn="0" w:noHBand="0" w:noVBand="1"/>
      </w:tblPr>
      <w:tblGrid>
        <w:gridCol w:w="1636"/>
        <w:gridCol w:w="1300"/>
        <w:gridCol w:w="1300"/>
        <w:gridCol w:w="1300"/>
        <w:gridCol w:w="1640"/>
      </w:tblGrid>
      <w:tr w:rsidR="00013A84" w:rsidRPr="009411E7" w14:paraId="2D834FA2" w14:textId="77777777" w:rsidTr="00013A84">
        <w:trPr>
          <w:trHeight w:val="300"/>
          <w:jc w:val="center"/>
        </w:trPr>
        <w:tc>
          <w:tcPr>
            <w:tcW w:w="1636" w:type="dxa"/>
            <w:tcBorders>
              <w:top w:val="nil"/>
              <w:left w:val="nil"/>
              <w:bottom w:val="single" w:sz="4" w:space="0" w:color="auto"/>
              <w:right w:val="nil"/>
            </w:tcBorders>
            <w:shd w:val="clear" w:color="auto" w:fill="auto"/>
            <w:noWrap/>
            <w:vAlign w:val="bottom"/>
            <w:hideMark/>
          </w:tcPr>
          <w:p w14:paraId="78618FD0" w14:textId="77777777" w:rsidR="00013A84" w:rsidRPr="00D64987" w:rsidRDefault="00013A84" w:rsidP="00013A84">
            <w:pPr>
              <w:spacing w:line="240" w:lineRule="auto"/>
              <w:jc w:val="center"/>
              <w:rPr>
                <w:color w:val="000000"/>
                <w:sz w:val="24"/>
              </w:rPr>
            </w:pPr>
            <w:r>
              <w:rPr>
                <w:color w:val="000000"/>
                <w:sz w:val="24"/>
              </w:rPr>
              <w:t>Sep-01</w:t>
            </w:r>
          </w:p>
        </w:tc>
        <w:tc>
          <w:tcPr>
            <w:tcW w:w="1300" w:type="dxa"/>
            <w:tcBorders>
              <w:top w:val="nil"/>
              <w:left w:val="nil"/>
              <w:bottom w:val="single" w:sz="4" w:space="0" w:color="auto"/>
              <w:right w:val="nil"/>
            </w:tcBorders>
            <w:shd w:val="clear" w:color="auto" w:fill="auto"/>
            <w:noWrap/>
            <w:vAlign w:val="bottom"/>
            <w:hideMark/>
          </w:tcPr>
          <w:p w14:paraId="51D71C11" w14:textId="77777777" w:rsidR="00013A84" w:rsidRPr="00D64987" w:rsidRDefault="00013A84" w:rsidP="00013A84">
            <w:pPr>
              <w:spacing w:line="240" w:lineRule="auto"/>
              <w:jc w:val="center"/>
              <w:rPr>
                <w:color w:val="000000"/>
                <w:sz w:val="24"/>
              </w:rPr>
            </w:pPr>
            <w:r>
              <w:rPr>
                <w:color w:val="000000"/>
                <w:sz w:val="24"/>
              </w:rPr>
              <w:t>Nov-01</w:t>
            </w:r>
          </w:p>
        </w:tc>
        <w:tc>
          <w:tcPr>
            <w:tcW w:w="1300" w:type="dxa"/>
            <w:tcBorders>
              <w:top w:val="nil"/>
              <w:left w:val="nil"/>
              <w:bottom w:val="single" w:sz="4" w:space="0" w:color="auto"/>
              <w:right w:val="nil"/>
            </w:tcBorders>
            <w:shd w:val="clear" w:color="auto" w:fill="auto"/>
            <w:noWrap/>
            <w:vAlign w:val="bottom"/>
            <w:hideMark/>
          </w:tcPr>
          <w:p w14:paraId="445C9B9B" w14:textId="77777777" w:rsidR="00013A84" w:rsidRPr="00D64987" w:rsidRDefault="00013A84" w:rsidP="00013A84">
            <w:pPr>
              <w:spacing w:line="240" w:lineRule="auto"/>
              <w:jc w:val="center"/>
              <w:rPr>
                <w:color w:val="000000"/>
                <w:sz w:val="24"/>
              </w:rPr>
            </w:pPr>
            <w:r>
              <w:rPr>
                <w:color w:val="000000"/>
                <w:sz w:val="24"/>
              </w:rPr>
              <w:t>Feb-03</w:t>
            </w:r>
          </w:p>
        </w:tc>
        <w:tc>
          <w:tcPr>
            <w:tcW w:w="1300" w:type="dxa"/>
            <w:tcBorders>
              <w:top w:val="nil"/>
              <w:left w:val="nil"/>
              <w:bottom w:val="single" w:sz="4" w:space="0" w:color="auto"/>
              <w:right w:val="nil"/>
            </w:tcBorders>
            <w:shd w:val="clear" w:color="auto" w:fill="auto"/>
            <w:noWrap/>
            <w:vAlign w:val="bottom"/>
            <w:hideMark/>
          </w:tcPr>
          <w:p w14:paraId="2FCA6493" w14:textId="77777777" w:rsidR="00013A84" w:rsidRPr="00D64987" w:rsidRDefault="00013A84" w:rsidP="00013A84">
            <w:pPr>
              <w:spacing w:line="240" w:lineRule="auto"/>
              <w:jc w:val="center"/>
              <w:rPr>
                <w:color w:val="000000"/>
                <w:sz w:val="24"/>
              </w:rPr>
            </w:pPr>
            <w:r>
              <w:rPr>
                <w:color w:val="000000"/>
                <w:sz w:val="24"/>
              </w:rPr>
              <w:t>N</w:t>
            </w:r>
          </w:p>
        </w:tc>
        <w:tc>
          <w:tcPr>
            <w:tcW w:w="1640" w:type="dxa"/>
            <w:tcBorders>
              <w:top w:val="nil"/>
              <w:left w:val="nil"/>
              <w:bottom w:val="single" w:sz="4" w:space="0" w:color="auto"/>
              <w:right w:val="nil"/>
            </w:tcBorders>
            <w:shd w:val="clear" w:color="auto" w:fill="auto"/>
            <w:vAlign w:val="bottom"/>
            <w:hideMark/>
          </w:tcPr>
          <w:p w14:paraId="02811806" w14:textId="77777777" w:rsidR="00013A84" w:rsidRPr="00D64987" w:rsidRDefault="00013A84" w:rsidP="00013A84">
            <w:pPr>
              <w:spacing w:line="240" w:lineRule="auto"/>
              <w:jc w:val="center"/>
              <w:rPr>
                <w:color w:val="000000"/>
                <w:sz w:val="24"/>
              </w:rPr>
            </w:pPr>
            <w:r>
              <w:rPr>
                <w:color w:val="000000"/>
                <w:sz w:val="24"/>
              </w:rPr>
              <w:t>% of Union</w:t>
            </w:r>
          </w:p>
        </w:tc>
      </w:tr>
      <w:tr w:rsidR="00013A84" w:rsidRPr="009411E7" w14:paraId="13F883EA" w14:textId="77777777" w:rsidTr="00013A84">
        <w:trPr>
          <w:trHeight w:val="300"/>
          <w:jc w:val="center"/>
        </w:trPr>
        <w:tc>
          <w:tcPr>
            <w:tcW w:w="1636" w:type="dxa"/>
            <w:tcBorders>
              <w:top w:val="nil"/>
              <w:left w:val="nil"/>
              <w:bottom w:val="nil"/>
              <w:right w:val="nil"/>
            </w:tcBorders>
            <w:shd w:val="clear" w:color="auto" w:fill="auto"/>
            <w:noWrap/>
            <w:vAlign w:val="bottom"/>
            <w:hideMark/>
          </w:tcPr>
          <w:p w14:paraId="2192CF33"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18239DBD"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296716B5"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72DED652" w14:textId="77777777" w:rsidR="00013A84" w:rsidRPr="00D64987" w:rsidRDefault="00013A84" w:rsidP="00013A84">
            <w:pPr>
              <w:spacing w:line="240" w:lineRule="auto"/>
              <w:jc w:val="center"/>
              <w:rPr>
                <w:color w:val="000000"/>
                <w:sz w:val="24"/>
              </w:rPr>
            </w:pPr>
            <w:r>
              <w:rPr>
                <w:color w:val="000000"/>
                <w:sz w:val="24"/>
              </w:rPr>
              <w:t>114</w:t>
            </w:r>
          </w:p>
        </w:tc>
        <w:tc>
          <w:tcPr>
            <w:tcW w:w="1640" w:type="dxa"/>
            <w:tcBorders>
              <w:top w:val="nil"/>
              <w:left w:val="nil"/>
              <w:bottom w:val="nil"/>
              <w:right w:val="nil"/>
            </w:tcBorders>
            <w:shd w:val="clear" w:color="auto" w:fill="auto"/>
            <w:noWrap/>
            <w:vAlign w:val="bottom"/>
            <w:hideMark/>
          </w:tcPr>
          <w:p w14:paraId="69D10D4F" w14:textId="77777777" w:rsidR="00013A84" w:rsidRPr="00D64987" w:rsidRDefault="00013A84" w:rsidP="00013A84">
            <w:pPr>
              <w:spacing w:line="240" w:lineRule="auto"/>
              <w:jc w:val="center"/>
              <w:rPr>
                <w:color w:val="000000"/>
                <w:sz w:val="24"/>
              </w:rPr>
            </w:pPr>
            <w:r>
              <w:rPr>
                <w:color w:val="000000"/>
                <w:sz w:val="24"/>
              </w:rPr>
              <w:t>2.6%</w:t>
            </w:r>
          </w:p>
        </w:tc>
      </w:tr>
      <w:tr w:rsidR="00013A84" w:rsidRPr="009411E7" w14:paraId="7E0FAD16" w14:textId="77777777" w:rsidTr="00013A84">
        <w:trPr>
          <w:trHeight w:val="300"/>
          <w:jc w:val="center"/>
        </w:trPr>
        <w:tc>
          <w:tcPr>
            <w:tcW w:w="1636" w:type="dxa"/>
            <w:tcBorders>
              <w:top w:val="nil"/>
              <w:left w:val="nil"/>
              <w:bottom w:val="nil"/>
              <w:right w:val="nil"/>
            </w:tcBorders>
            <w:shd w:val="clear" w:color="auto" w:fill="auto"/>
            <w:noWrap/>
            <w:vAlign w:val="bottom"/>
            <w:hideMark/>
          </w:tcPr>
          <w:p w14:paraId="3FE97748"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7A91E5BC"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hideMark/>
          </w:tcPr>
          <w:p w14:paraId="4A2762A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6401203F" w14:textId="77777777" w:rsidR="00013A84" w:rsidRPr="00D64987" w:rsidRDefault="00013A84" w:rsidP="00013A84">
            <w:pPr>
              <w:spacing w:line="240" w:lineRule="auto"/>
              <w:jc w:val="center"/>
              <w:rPr>
                <w:color w:val="000000"/>
                <w:sz w:val="24"/>
              </w:rPr>
            </w:pPr>
            <w:r>
              <w:rPr>
                <w:color w:val="000000"/>
                <w:sz w:val="24"/>
              </w:rPr>
              <w:t>63</w:t>
            </w:r>
          </w:p>
        </w:tc>
        <w:tc>
          <w:tcPr>
            <w:tcW w:w="1640" w:type="dxa"/>
            <w:tcBorders>
              <w:top w:val="nil"/>
              <w:left w:val="nil"/>
              <w:bottom w:val="nil"/>
              <w:right w:val="nil"/>
            </w:tcBorders>
            <w:shd w:val="clear" w:color="auto" w:fill="auto"/>
            <w:noWrap/>
            <w:vAlign w:val="bottom"/>
            <w:hideMark/>
          </w:tcPr>
          <w:p w14:paraId="1A3F00D5" w14:textId="77777777" w:rsidR="00013A84" w:rsidRPr="00D64987" w:rsidRDefault="00013A84" w:rsidP="00013A84">
            <w:pPr>
              <w:spacing w:line="240" w:lineRule="auto"/>
              <w:jc w:val="center"/>
              <w:rPr>
                <w:color w:val="000000"/>
                <w:sz w:val="24"/>
              </w:rPr>
            </w:pPr>
            <w:r>
              <w:rPr>
                <w:color w:val="000000"/>
                <w:sz w:val="24"/>
              </w:rPr>
              <w:t>1.4%</w:t>
            </w:r>
          </w:p>
        </w:tc>
      </w:tr>
      <w:tr w:rsidR="00013A84" w:rsidRPr="009411E7" w14:paraId="6E25ECC2" w14:textId="77777777" w:rsidTr="00013A84">
        <w:trPr>
          <w:trHeight w:val="300"/>
          <w:jc w:val="center"/>
        </w:trPr>
        <w:tc>
          <w:tcPr>
            <w:tcW w:w="1636" w:type="dxa"/>
            <w:tcBorders>
              <w:top w:val="nil"/>
              <w:left w:val="nil"/>
              <w:bottom w:val="nil"/>
              <w:right w:val="nil"/>
            </w:tcBorders>
            <w:shd w:val="clear" w:color="auto" w:fill="auto"/>
            <w:noWrap/>
            <w:vAlign w:val="bottom"/>
          </w:tcPr>
          <w:p w14:paraId="3A7030A9"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tcPr>
          <w:p w14:paraId="7D078D0C"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tcPr>
          <w:p w14:paraId="25BAF468"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tcPr>
          <w:p w14:paraId="103EF4C1" w14:textId="77777777" w:rsidR="00013A84" w:rsidRPr="00D64987" w:rsidRDefault="00013A84" w:rsidP="00013A84">
            <w:pPr>
              <w:spacing w:line="240" w:lineRule="auto"/>
              <w:jc w:val="center"/>
              <w:rPr>
                <w:color w:val="000000"/>
                <w:sz w:val="24"/>
              </w:rPr>
            </w:pPr>
            <w:r>
              <w:rPr>
                <w:color w:val="000000"/>
                <w:sz w:val="24"/>
              </w:rPr>
              <w:t>503</w:t>
            </w:r>
          </w:p>
        </w:tc>
        <w:tc>
          <w:tcPr>
            <w:tcW w:w="1640" w:type="dxa"/>
            <w:tcBorders>
              <w:top w:val="nil"/>
              <w:left w:val="nil"/>
              <w:bottom w:val="nil"/>
              <w:right w:val="nil"/>
            </w:tcBorders>
            <w:shd w:val="clear" w:color="auto" w:fill="auto"/>
            <w:noWrap/>
            <w:vAlign w:val="bottom"/>
          </w:tcPr>
          <w:p w14:paraId="5A4041B7" w14:textId="77777777" w:rsidR="00013A84" w:rsidRPr="00D64987" w:rsidRDefault="00013A84" w:rsidP="00013A84">
            <w:pPr>
              <w:spacing w:line="240" w:lineRule="auto"/>
              <w:jc w:val="center"/>
              <w:rPr>
                <w:color w:val="000000"/>
                <w:sz w:val="24"/>
              </w:rPr>
            </w:pPr>
            <w:r>
              <w:rPr>
                <w:color w:val="000000"/>
                <w:sz w:val="24"/>
              </w:rPr>
              <w:t>11.5%</w:t>
            </w:r>
          </w:p>
        </w:tc>
      </w:tr>
      <w:tr w:rsidR="00013A84" w:rsidRPr="009411E7" w14:paraId="3C096EB7" w14:textId="77777777" w:rsidTr="00013A84">
        <w:trPr>
          <w:trHeight w:val="300"/>
          <w:jc w:val="center"/>
        </w:trPr>
        <w:tc>
          <w:tcPr>
            <w:tcW w:w="1636" w:type="dxa"/>
            <w:tcBorders>
              <w:top w:val="nil"/>
              <w:left w:val="nil"/>
              <w:right w:val="nil"/>
            </w:tcBorders>
            <w:shd w:val="clear" w:color="auto" w:fill="auto"/>
            <w:noWrap/>
            <w:vAlign w:val="bottom"/>
          </w:tcPr>
          <w:p w14:paraId="3FF8C22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tcPr>
          <w:p w14:paraId="453DB07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tcPr>
          <w:p w14:paraId="6AA835BF" w14:textId="77777777" w:rsidR="00013A84" w:rsidRPr="00D64987" w:rsidRDefault="00013A84" w:rsidP="00013A84">
            <w:pPr>
              <w:spacing w:line="240" w:lineRule="auto"/>
              <w:jc w:val="center"/>
              <w:rPr>
                <w:color w:val="000000"/>
                <w:sz w:val="24"/>
              </w:rPr>
            </w:pPr>
          </w:p>
        </w:tc>
        <w:tc>
          <w:tcPr>
            <w:tcW w:w="1300" w:type="dxa"/>
            <w:tcBorders>
              <w:top w:val="nil"/>
              <w:left w:val="nil"/>
              <w:right w:val="nil"/>
            </w:tcBorders>
            <w:shd w:val="clear" w:color="auto" w:fill="auto"/>
            <w:noWrap/>
            <w:vAlign w:val="bottom"/>
          </w:tcPr>
          <w:p w14:paraId="5222E323" w14:textId="77777777" w:rsidR="00013A84" w:rsidRPr="00D64987" w:rsidRDefault="00013A84" w:rsidP="00013A84">
            <w:pPr>
              <w:spacing w:line="240" w:lineRule="auto"/>
              <w:jc w:val="center"/>
              <w:rPr>
                <w:color w:val="000000"/>
                <w:sz w:val="24"/>
              </w:rPr>
            </w:pPr>
            <w:r>
              <w:rPr>
                <w:color w:val="000000"/>
                <w:sz w:val="24"/>
              </w:rPr>
              <w:t>702</w:t>
            </w:r>
          </w:p>
        </w:tc>
        <w:tc>
          <w:tcPr>
            <w:tcW w:w="1640" w:type="dxa"/>
            <w:tcBorders>
              <w:top w:val="nil"/>
              <w:left w:val="nil"/>
              <w:right w:val="nil"/>
            </w:tcBorders>
            <w:shd w:val="clear" w:color="auto" w:fill="auto"/>
            <w:noWrap/>
            <w:vAlign w:val="bottom"/>
          </w:tcPr>
          <w:p w14:paraId="1F708E22" w14:textId="77777777" w:rsidR="00013A84" w:rsidRPr="00D64987" w:rsidRDefault="00013A84" w:rsidP="00013A84">
            <w:pPr>
              <w:spacing w:line="240" w:lineRule="auto"/>
              <w:jc w:val="center"/>
              <w:rPr>
                <w:color w:val="000000"/>
                <w:sz w:val="24"/>
              </w:rPr>
            </w:pPr>
            <w:r>
              <w:rPr>
                <w:color w:val="000000"/>
                <w:sz w:val="24"/>
              </w:rPr>
              <w:t>16.1%</w:t>
            </w:r>
          </w:p>
        </w:tc>
      </w:tr>
      <w:tr w:rsidR="00013A84" w:rsidRPr="009411E7" w14:paraId="1D4EF085" w14:textId="77777777" w:rsidTr="00013A84">
        <w:trPr>
          <w:trHeight w:val="300"/>
          <w:jc w:val="center"/>
        </w:trPr>
        <w:tc>
          <w:tcPr>
            <w:tcW w:w="1636" w:type="dxa"/>
            <w:tcBorders>
              <w:top w:val="nil"/>
              <w:left w:val="nil"/>
              <w:right w:val="nil"/>
            </w:tcBorders>
            <w:shd w:val="clear" w:color="auto" w:fill="auto"/>
            <w:noWrap/>
            <w:vAlign w:val="bottom"/>
            <w:hideMark/>
          </w:tcPr>
          <w:p w14:paraId="50E93D71" w14:textId="77777777" w:rsidR="00013A84" w:rsidRPr="00D64987" w:rsidRDefault="00013A84" w:rsidP="00013A84">
            <w:pPr>
              <w:spacing w:line="240" w:lineRule="auto"/>
              <w:jc w:val="center"/>
              <w:rPr>
                <w:color w:val="000000"/>
                <w:sz w:val="24"/>
              </w:rPr>
            </w:pPr>
            <w:r>
              <w:rPr>
                <w:color w:val="000000"/>
                <w:sz w:val="24"/>
              </w:rPr>
              <w:t> </w:t>
            </w:r>
          </w:p>
        </w:tc>
        <w:tc>
          <w:tcPr>
            <w:tcW w:w="1300" w:type="dxa"/>
            <w:tcBorders>
              <w:top w:val="nil"/>
              <w:left w:val="nil"/>
              <w:right w:val="nil"/>
            </w:tcBorders>
            <w:shd w:val="clear" w:color="auto" w:fill="auto"/>
            <w:noWrap/>
            <w:vAlign w:val="bottom"/>
            <w:hideMark/>
          </w:tcPr>
          <w:p w14:paraId="1EE70586" w14:textId="77777777" w:rsidR="00013A84" w:rsidRPr="00D64987" w:rsidRDefault="00013A84" w:rsidP="00013A84">
            <w:pPr>
              <w:spacing w:line="240" w:lineRule="auto"/>
              <w:jc w:val="center"/>
              <w:rPr>
                <w:color w:val="000000"/>
                <w:sz w:val="24"/>
              </w:rPr>
            </w:pPr>
            <w:r>
              <w:rPr>
                <w:color w:val="000000"/>
                <w:sz w:val="24"/>
              </w:rPr>
              <w:t> </w:t>
            </w:r>
          </w:p>
        </w:tc>
        <w:tc>
          <w:tcPr>
            <w:tcW w:w="1300" w:type="dxa"/>
            <w:tcBorders>
              <w:top w:val="nil"/>
              <w:left w:val="nil"/>
              <w:right w:val="nil"/>
            </w:tcBorders>
            <w:shd w:val="clear" w:color="auto" w:fill="auto"/>
            <w:noWrap/>
            <w:vAlign w:val="bottom"/>
            <w:hideMark/>
          </w:tcPr>
          <w:p w14:paraId="1FCBA79E"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hideMark/>
          </w:tcPr>
          <w:p w14:paraId="62EA2C3E" w14:textId="77777777" w:rsidR="00013A84" w:rsidRPr="00D64987" w:rsidRDefault="00013A84" w:rsidP="00013A84">
            <w:pPr>
              <w:spacing w:line="240" w:lineRule="auto"/>
              <w:jc w:val="center"/>
              <w:rPr>
                <w:color w:val="000000"/>
                <w:sz w:val="24"/>
              </w:rPr>
            </w:pPr>
            <w:r>
              <w:rPr>
                <w:color w:val="000000"/>
                <w:sz w:val="24"/>
              </w:rPr>
              <w:t>2987</w:t>
            </w:r>
          </w:p>
        </w:tc>
        <w:tc>
          <w:tcPr>
            <w:tcW w:w="1640" w:type="dxa"/>
            <w:tcBorders>
              <w:top w:val="nil"/>
              <w:left w:val="nil"/>
              <w:right w:val="nil"/>
            </w:tcBorders>
            <w:shd w:val="clear" w:color="auto" w:fill="auto"/>
            <w:noWrap/>
            <w:vAlign w:val="bottom"/>
            <w:hideMark/>
          </w:tcPr>
          <w:p w14:paraId="4CB02A2D" w14:textId="77777777" w:rsidR="00013A84" w:rsidRPr="00D64987" w:rsidRDefault="00013A84" w:rsidP="00013A84">
            <w:pPr>
              <w:spacing w:line="240" w:lineRule="auto"/>
              <w:jc w:val="center"/>
              <w:rPr>
                <w:color w:val="000000"/>
                <w:sz w:val="24"/>
              </w:rPr>
            </w:pPr>
            <w:r>
              <w:rPr>
                <w:color w:val="000000"/>
                <w:sz w:val="24"/>
              </w:rPr>
              <w:t>68.4%</w:t>
            </w:r>
          </w:p>
        </w:tc>
      </w:tr>
      <w:tr w:rsidR="00013A84" w:rsidRPr="009411E7" w14:paraId="7E3714E7" w14:textId="77777777" w:rsidTr="00013A84">
        <w:trPr>
          <w:trHeight w:val="300"/>
          <w:jc w:val="center"/>
        </w:trPr>
        <w:tc>
          <w:tcPr>
            <w:tcW w:w="1636" w:type="dxa"/>
            <w:tcBorders>
              <w:top w:val="single" w:sz="4" w:space="0" w:color="auto"/>
              <w:left w:val="nil"/>
              <w:bottom w:val="nil"/>
              <w:right w:val="nil"/>
            </w:tcBorders>
            <w:shd w:val="clear" w:color="auto" w:fill="auto"/>
            <w:noWrap/>
            <w:vAlign w:val="bottom"/>
            <w:hideMark/>
          </w:tcPr>
          <w:p w14:paraId="786DCE91"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279A8FFB"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6F925B09"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5CBB53B7" w14:textId="77777777" w:rsidR="00013A84" w:rsidRPr="00D64987" w:rsidRDefault="00013A84" w:rsidP="00013A84">
            <w:pPr>
              <w:spacing w:line="240" w:lineRule="auto"/>
              <w:jc w:val="center"/>
              <w:rPr>
                <w:color w:val="000000"/>
                <w:sz w:val="24"/>
              </w:rPr>
            </w:pPr>
            <w:r>
              <w:rPr>
                <w:color w:val="000000"/>
                <w:sz w:val="24"/>
              </w:rPr>
              <w:t>4369</w:t>
            </w:r>
          </w:p>
        </w:tc>
        <w:tc>
          <w:tcPr>
            <w:tcW w:w="1640" w:type="dxa"/>
            <w:tcBorders>
              <w:top w:val="single" w:sz="4" w:space="0" w:color="auto"/>
              <w:left w:val="nil"/>
              <w:bottom w:val="nil"/>
              <w:right w:val="nil"/>
            </w:tcBorders>
            <w:shd w:val="clear" w:color="auto" w:fill="auto"/>
            <w:noWrap/>
            <w:vAlign w:val="bottom"/>
            <w:hideMark/>
          </w:tcPr>
          <w:p w14:paraId="19877F9B" w14:textId="77777777" w:rsidR="00013A84" w:rsidRPr="00D64987" w:rsidRDefault="00013A84" w:rsidP="00013A84">
            <w:pPr>
              <w:spacing w:line="240" w:lineRule="auto"/>
              <w:jc w:val="center"/>
              <w:rPr>
                <w:color w:val="000000"/>
                <w:sz w:val="24"/>
              </w:rPr>
            </w:pPr>
            <w:r>
              <w:rPr>
                <w:color w:val="000000"/>
                <w:sz w:val="24"/>
              </w:rPr>
              <w:t>100.0%</w:t>
            </w:r>
          </w:p>
        </w:tc>
      </w:tr>
    </w:tbl>
    <w:p w14:paraId="2229D995" w14:textId="77777777" w:rsidR="00013A84" w:rsidRPr="009411E7" w:rsidRDefault="00013A84" w:rsidP="00013A84">
      <w:pPr>
        <w:spacing w:line="240" w:lineRule="auto"/>
        <w:ind w:firstLine="720"/>
        <w:rPr>
          <w:sz w:val="24"/>
        </w:rPr>
      </w:pPr>
    </w:p>
    <w:p w14:paraId="3A8CDFC1" w14:textId="77777777" w:rsidR="00013A84" w:rsidRDefault="00013A84" w:rsidP="00013A84">
      <w:pPr>
        <w:spacing w:line="240" w:lineRule="auto"/>
        <w:rPr>
          <w:sz w:val="24"/>
        </w:rPr>
      </w:pPr>
      <w:r>
        <w:rPr>
          <w:sz w:val="24"/>
        </w:rPr>
        <w:br w:type="page"/>
      </w:r>
    </w:p>
    <w:p w14:paraId="4970B28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2. September 2001 Desires for Revenge and February 2003 Iraq War Support</w:t>
      </w:r>
    </w:p>
    <w:p w14:paraId="037E90FC"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0" w:type="auto"/>
        <w:jc w:val="center"/>
        <w:tblLayout w:type="fixed"/>
        <w:tblLook w:val="0000" w:firstRow="0" w:lastRow="0" w:firstColumn="0" w:lastColumn="0" w:noHBand="0" w:noVBand="0"/>
      </w:tblPr>
      <w:tblGrid>
        <w:gridCol w:w="2136"/>
        <w:gridCol w:w="1302"/>
        <w:gridCol w:w="1410"/>
        <w:gridCol w:w="1380"/>
        <w:gridCol w:w="1332"/>
        <w:gridCol w:w="1368"/>
        <w:gridCol w:w="1344"/>
      </w:tblGrid>
      <w:tr w:rsidR="00013A84" w:rsidRPr="00013A84" w14:paraId="10A479E5" w14:textId="77777777" w:rsidTr="00013A84">
        <w:trPr>
          <w:jc w:val="center"/>
        </w:trPr>
        <w:tc>
          <w:tcPr>
            <w:tcW w:w="2136" w:type="dxa"/>
            <w:tcBorders>
              <w:top w:val="single" w:sz="4" w:space="0" w:color="auto"/>
              <w:left w:val="nil"/>
              <w:bottom w:val="nil"/>
              <w:right w:val="nil"/>
            </w:tcBorders>
          </w:tcPr>
          <w:p w14:paraId="298CCB2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712" w:type="dxa"/>
            <w:gridSpan w:val="2"/>
            <w:tcBorders>
              <w:top w:val="single" w:sz="4" w:space="0" w:color="auto"/>
              <w:left w:val="nil"/>
              <w:bottom w:val="nil"/>
              <w:right w:val="nil"/>
            </w:tcBorders>
          </w:tcPr>
          <w:p w14:paraId="195A1BB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1</w:t>
            </w:r>
          </w:p>
        </w:tc>
        <w:tc>
          <w:tcPr>
            <w:tcW w:w="2712" w:type="dxa"/>
            <w:gridSpan w:val="2"/>
            <w:tcBorders>
              <w:top w:val="single" w:sz="4" w:space="0" w:color="auto"/>
              <w:left w:val="nil"/>
              <w:bottom w:val="nil"/>
              <w:right w:val="nil"/>
            </w:tcBorders>
          </w:tcPr>
          <w:p w14:paraId="30E6FE9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2</w:t>
            </w:r>
          </w:p>
        </w:tc>
        <w:tc>
          <w:tcPr>
            <w:tcW w:w="2712" w:type="dxa"/>
            <w:gridSpan w:val="2"/>
            <w:tcBorders>
              <w:top w:val="single" w:sz="4" w:space="0" w:color="auto"/>
              <w:left w:val="nil"/>
              <w:bottom w:val="nil"/>
              <w:right w:val="nil"/>
            </w:tcBorders>
          </w:tcPr>
          <w:p w14:paraId="28C109D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3</w:t>
            </w:r>
          </w:p>
        </w:tc>
      </w:tr>
      <w:tr w:rsidR="00013A84" w:rsidRPr="00013A84" w14:paraId="359A9D7B" w14:textId="77777777" w:rsidTr="00013A84">
        <w:trPr>
          <w:jc w:val="center"/>
        </w:trPr>
        <w:tc>
          <w:tcPr>
            <w:tcW w:w="2136" w:type="dxa"/>
            <w:tcBorders>
              <w:top w:val="nil"/>
              <w:left w:val="nil"/>
              <w:bottom w:val="nil"/>
              <w:right w:val="nil"/>
            </w:tcBorders>
          </w:tcPr>
          <w:p w14:paraId="10E4FD6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302" w:type="dxa"/>
            <w:tcBorders>
              <w:top w:val="nil"/>
              <w:left w:val="nil"/>
              <w:bottom w:val="nil"/>
              <w:right w:val="nil"/>
            </w:tcBorders>
          </w:tcPr>
          <w:p w14:paraId="3BDAA054"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410" w:type="dxa"/>
            <w:tcBorders>
              <w:top w:val="nil"/>
              <w:left w:val="nil"/>
              <w:bottom w:val="nil"/>
              <w:right w:val="nil"/>
            </w:tcBorders>
          </w:tcPr>
          <w:p w14:paraId="4D4581A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380" w:type="dxa"/>
            <w:tcBorders>
              <w:top w:val="nil"/>
              <w:left w:val="nil"/>
              <w:bottom w:val="nil"/>
              <w:right w:val="nil"/>
            </w:tcBorders>
          </w:tcPr>
          <w:p w14:paraId="7E8C5E1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332" w:type="dxa"/>
            <w:tcBorders>
              <w:top w:val="nil"/>
              <w:left w:val="nil"/>
              <w:bottom w:val="nil"/>
              <w:right w:val="nil"/>
            </w:tcBorders>
          </w:tcPr>
          <w:p w14:paraId="6A0200C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368" w:type="dxa"/>
            <w:tcBorders>
              <w:top w:val="nil"/>
              <w:left w:val="nil"/>
              <w:bottom w:val="nil"/>
              <w:right w:val="nil"/>
            </w:tcBorders>
          </w:tcPr>
          <w:p w14:paraId="69E3BDB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344" w:type="dxa"/>
            <w:tcBorders>
              <w:top w:val="nil"/>
              <w:left w:val="nil"/>
              <w:bottom w:val="nil"/>
              <w:right w:val="nil"/>
            </w:tcBorders>
          </w:tcPr>
          <w:p w14:paraId="60F1C18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7952AD04" w14:textId="77777777" w:rsidTr="00013A84">
        <w:trPr>
          <w:jc w:val="center"/>
        </w:trPr>
        <w:tc>
          <w:tcPr>
            <w:tcW w:w="2136" w:type="dxa"/>
            <w:tcBorders>
              <w:top w:val="single" w:sz="4" w:space="0" w:color="auto"/>
              <w:left w:val="nil"/>
              <w:bottom w:val="nil"/>
              <w:right w:val="nil"/>
            </w:tcBorders>
          </w:tcPr>
          <w:p w14:paraId="0798431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302" w:type="dxa"/>
            <w:tcBorders>
              <w:top w:val="single" w:sz="4" w:space="0" w:color="auto"/>
              <w:left w:val="nil"/>
              <w:bottom w:val="nil"/>
              <w:right w:val="nil"/>
            </w:tcBorders>
          </w:tcPr>
          <w:p w14:paraId="77518C4F"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5</w:t>
            </w:r>
          </w:p>
        </w:tc>
        <w:tc>
          <w:tcPr>
            <w:tcW w:w="1410" w:type="dxa"/>
            <w:tcBorders>
              <w:top w:val="single" w:sz="4" w:space="0" w:color="auto"/>
              <w:left w:val="nil"/>
              <w:bottom w:val="nil"/>
              <w:right w:val="nil"/>
            </w:tcBorders>
          </w:tcPr>
          <w:p w14:paraId="0E80A83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single" w:sz="4" w:space="0" w:color="auto"/>
              <w:left w:val="nil"/>
              <w:bottom w:val="nil"/>
              <w:right w:val="nil"/>
            </w:tcBorders>
          </w:tcPr>
          <w:p w14:paraId="78C10C1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3</w:t>
            </w:r>
          </w:p>
        </w:tc>
        <w:tc>
          <w:tcPr>
            <w:tcW w:w="1332" w:type="dxa"/>
            <w:tcBorders>
              <w:top w:val="single" w:sz="4" w:space="0" w:color="auto"/>
              <w:left w:val="nil"/>
              <w:bottom w:val="nil"/>
              <w:right w:val="nil"/>
            </w:tcBorders>
          </w:tcPr>
          <w:p w14:paraId="20F968E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368" w:type="dxa"/>
            <w:tcBorders>
              <w:top w:val="single" w:sz="4" w:space="0" w:color="auto"/>
              <w:left w:val="nil"/>
              <w:bottom w:val="nil"/>
              <w:right w:val="nil"/>
            </w:tcBorders>
          </w:tcPr>
          <w:p w14:paraId="1B39654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44" w:type="dxa"/>
            <w:tcBorders>
              <w:top w:val="single" w:sz="4" w:space="0" w:color="auto"/>
              <w:left w:val="nil"/>
              <w:bottom w:val="nil"/>
              <w:right w:val="nil"/>
            </w:tcBorders>
          </w:tcPr>
          <w:p w14:paraId="03EEC044"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1EC10468" w14:textId="77777777" w:rsidTr="00013A84">
        <w:trPr>
          <w:jc w:val="center"/>
        </w:trPr>
        <w:tc>
          <w:tcPr>
            <w:tcW w:w="2136" w:type="dxa"/>
            <w:tcBorders>
              <w:top w:val="nil"/>
              <w:left w:val="nil"/>
              <w:bottom w:val="nil"/>
              <w:right w:val="nil"/>
            </w:tcBorders>
          </w:tcPr>
          <w:p w14:paraId="73C47B1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302" w:type="dxa"/>
            <w:tcBorders>
              <w:top w:val="nil"/>
              <w:left w:val="nil"/>
              <w:bottom w:val="nil"/>
              <w:right w:val="nil"/>
            </w:tcBorders>
          </w:tcPr>
          <w:p w14:paraId="53B43A1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2</w:t>
            </w:r>
          </w:p>
        </w:tc>
        <w:tc>
          <w:tcPr>
            <w:tcW w:w="1410" w:type="dxa"/>
            <w:tcBorders>
              <w:top w:val="nil"/>
              <w:left w:val="nil"/>
              <w:bottom w:val="nil"/>
              <w:right w:val="nil"/>
            </w:tcBorders>
          </w:tcPr>
          <w:p w14:paraId="4425588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80" w:type="dxa"/>
            <w:tcBorders>
              <w:top w:val="nil"/>
              <w:left w:val="nil"/>
              <w:bottom w:val="nil"/>
              <w:right w:val="nil"/>
            </w:tcBorders>
          </w:tcPr>
          <w:p w14:paraId="67C0FFAA"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332" w:type="dxa"/>
            <w:tcBorders>
              <w:top w:val="nil"/>
              <w:left w:val="nil"/>
              <w:bottom w:val="nil"/>
              <w:right w:val="nil"/>
            </w:tcBorders>
          </w:tcPr>
          <w:p w14:paraId="721CFC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368" w:type="dxa"/>
            <w:tcBorders>
              <w:top w:val="nil"/>
              <w:left w:val="nil"/>
              <w:bottom w:val="nil"/>
              <w:right w:val="nil"/>
            </w:tcBorders>
          </w:tcPr>
          <w:p w14:paraId="5D0D532A"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344" w:type="dxa"/>
            <w:tcBorders>
              <w:top w:val="nil"/>
              <w:left w:val="nil"/>
              <w:bottom w:val="nil"/>
              <w:right w:val="nil"/>
            </w:tcBorders>
          </w:tcPr>
          <w:p w14:paraId="633C637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0C728937" w14:textId="77777777" w:rsidTr="00013A84">
        <w:trPr>
          <w:jc w:val="center"/>
        </w:trPr>
        <w:tc>
          <w:tcPr>
            <w:tcW w:w="2136" w:type="dxa"/>
            <w:tcBorders>
              <w:top w:val="nil"/>
              <w:left w:val="nil"/>
              <w:bottom w:val="nil"/>
              <w:right w:val="nil"/>
            </w:tcBorders>
          </w:tcPr>
          <w:p w14:paraId="6DD2CF6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302" w:type="dxa"/>
            <w:tcBorders>
              <w:top w:val="nil"/>
              <w:left w:val="nil"/>
              <w:bottom w:val="nil"/>
              <w:right w:val="nil"/>
            </w:tcBorders>
          </w:tcPr>
          <w:p w14:paraId="4B6AFF5A"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6</w:t>
            </w:r>
          </w:p>
        </w:tc>
        <w:tc>
          <w:tcPr>
            <w:tcW w:w="1410" w:type="dxa"/>
            <w:tcBorders>
              <w:top w:val="nil"/>
              <w:left w:val="nil"/>
              <w:bottom w:val="nil"/>
              <w:right w:val="nil"/>
            </w:tcBorders>
          </w:tcPr>
          <w:p w14:paraId="62D2F93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52B04EF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0</w:t>
            </w:r>
          </w:p>
        </w:tc>
        <w:tc>
          <w:tcPr>
            <w:tcW w:w="1332" w:type="dxa"/>
            <w:tcBorders>
              <w:top w:val="nil"/>
              <w:left w:val="nil"/>
              <w:bottom w:val="nil"/>
              <w:right w:val="nil"/>
            </w:tcBorders>
          </w:tcPr>
          <w:p w14:paraId="50D1F6E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368" w:type="dxa"/>
            <w:tcBorders>
              <w:top w:val="nil"/>
              <w:left w:val="nil"/>
              <w:bottom w:val="nil"/>
              <w:right w:val="nil"/>
            </w:tcBorders>
          </w:tcPr>
          <w:p w14:paraId="21F8E27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6414C911"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6ED3277" w14:textId="77777777" w:rsidTr="00013A84">
        <w:trPr>
          <w:jc w:val="center"/>
        </w:trPr>
        <w:tc>
          <w:tcPr>
            <w:tcW w:w="2136" w:type="dxa"/>
            <w:tcBorders>
              <w:top w:val="nil"/>
              <w:left w:val="nil"/>
              <w:bottom w:val="nil"/>
              <w:right w:val="nil"/>
            </w:tcBorders>
          </w:tcPr>
          <w:p w14:paraId="2106B6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302" w:type="dxa"/>
            <w:tcBorders>
              <w:top w:val="nil"/>
              <w:left w:val="nil"/>
              <w:bottom w:val="nil"/>
              <w:right w:val="nil"/>
            </w:tcBorders>
          </w:tcPr>
          <w:p w14:paraId="198138F4"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6</w:t>
            </w:r>
          </w:p>
        </w:tc>
        <w:tc>
          <w:tcPr>
            <w:tcW w:w="1410" w:type="dxa"/>
            <w:tcBorders>
              <w:top w:val="nil"/>
              <w:left w:val="nil"/>
              <w:bottom w:val="nil"/>
              <w:right w:val="nil"/>
            </w:tcBorders>
          </w:tcPr>
          <w:p w14:paraId="0D72B46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047F52AC"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1</w:t>
            </w:r>
          </w:p>
        </w:tc>
        <w:tc>
          <w:tcPr>
            <w:tcW w:w="1332" w:type="dxa"/>
            <w:tcBorders>
              <w:top w:val="nil"/>
              <w:left w:val="nil"/>
              <w:bottom w:val="nil"/>
              <w:right w:val="nil"/>
            </w:tcBorders>
          </w:tcPr>
          <w:p w14:paraId="23934B0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368" w:type="dxa"/>
            <w:tcBorders>
              <w:top w:val="nil"/>
              <w:left w:val="nil"/>
              <w:bottom w:val="nil"/>
              <w:right w:val="nil"/>
            </w:tcBorders>
          </w:tcPr>
          <w:p w14:paraId="64B139E1"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7E0668B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21BFD51" w14:textId="77777777" w:rsidTr="00013A84">
        <w:trPr>
          <w:jc w:val="center"/>
        </w:trPr>
        <w:tc>
          <w:tcPr>
            <w:tcW w:w="2136" w:type="dxa"/>
            <w:tcBorders>
              <w:top w:val="nil"/>
              <w:left w:val="nil"/>
              <w:bottom w:val="nil"/>
              <w:right w:val="nil"/>
            </w:tcBorders>
          </w:tcPr>
          <w:p w14:paraId="64B5D95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roofErr w:type="gramStart"/>
            <w:r w:rsidRPr="00013A84">
              <w:rPr>
                <w:rFonts w:ascii="Times New Roman" w:hAnsi="Times New Roman"/>
                <w:sz w:val="24"/>
              </w:rPr>
              <w:t>CA,FL</w:t>
            </w:r>
            <w:proofErr w:type="gramEnd"/>
            <w:r w:rsidRPr="00013A84">
              <w:rPr>
                <w:rFonts w:ascii="Times New Roman" w:hAnsi="Times New Roman"/>
                <w:sz w:val="24"/>
              </w:rPr>
              <w:t>,IL,NY,TX</w:t>
            </w:r>
          </w:p>
        </w:tc>
        <w:tc>
          <w:tcPr>
            <w:tcW w:w="1302" w:type="dxa"/>
            <w:tcBorders>
              <w:top w:val="nil"/>
              <w:left w:val="nil"/>
              <w:bottom w:val="nil"/>
              <w:right w:val="nil"/>
            </w:tcBorders>
          </w:tcPr>
          <w:p w14:paraId="2F60D8B2"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410" w:type="dxa"/>
            <w:tcBorders>
              <w:top w:val="nil"/>
              <w:left w:val="nil"/>
              <w:bottom w:val="nil"/>
              <w:right w:val="nil"/>
            </w:tcBorders>
          </w:tcPr>
          <w:p w14:paraId="3165ED9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2E57C9C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332" w:type="dxa"/>
            <w:tcBorders>
              <w:top w:val="nil"/>
              <w:left w:val="nil"/>
              <w:bottom w:val="nil"/>
              <w:right w:val="nil"/>
            </w:tcBorders>
          </w:tcPr>
          <w:p w14:paraId="78E421D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368" w:type="dxa"/>
            <w:tcBorders>
              <w:top w:val="nil"/>
              <w:left w:val="nil"/>
              <w:bottom w:val="nil"/>
              <w:right w:val="nil"/>
            </w:tcBorders>
          </w:tcPr>
          <w:p w14:paraId="62F42E4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4CA0DBC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0D22159A" w14:textId="77777777" w:rsidTr="00013A84">
        <w:trPr>
          <w:jc w:val="center"/>
        </w:trPr>
        <w:tc>
          <w:tcPr>
            <w:tcW w:w="2136" w:type="dxa"/>
            <w:tcBorders>
              <w:top w:val="nil"/>
              <w:left w:val="nil"/>
              <w:bottom w:val="nil"/>
              <w:right w:val="nil"/>
            </w:tcBorders>
          </w:tcPr>
          <w:p w14:paraId="16D1E3B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302" w:type="dxa"/>
            <w:tcBorders>
              <w:top w:val="nil"/>
              <w:left w:val="nil"/>
              <w:bottom w:val="nil"/>
              <w:right w:val="nil"/>
            </w:tcBorders>
          </w:tcPr>
          <w:p w14:paraId="0D19D4C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3</w:t>
            </w:r>
          </w:p>
        </w:tc>
        <w:tc>
          <w:tcPr>
            <w:tcW w:w="1410" w:type="dxa"/>
            <w:tcBorders>
              <w:top w:val="nil"/>
              <w:left w:val="nil"/>
              <w:bottom w:val="nil"/>
              <w:right w:val="nil"/>
            </w:tcBorders>
          </w:tcPr>
          <w:p w14:paraId="33047BF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80" w:type="dxa"/>
            <w:tcBorders>
              <w:top w:val="nil"/>
              <w:left w:val="nil"/>
              <w:bottom w:val="nil"/>
              <w:right w:val="nil"/>
            </w:tcBorders>
          </w:tcPr>
          <w:p w14:paraId="4E153409"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9</w:t>
            </w:r>
          </w:p>
        </w:tc>
        <w:tc>
          <w:tcPr>
            <w:tcW w:w="1332" w:type="dxa"/>
            <w:tcBorders>
              <w:top w:val="nil"/>
              <w:left w:val="nil"/>
              <w:bottom w:val="nil"/>
              <w:right w:val="nil"/>
            </w:tcBorders>
          </w:tcPr>
          <w:p w14:paraId="1E7A0DA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368" w:type="dxa"/>
            <w:tcBorders>
              <w:top w:val="nil"/>
              <w:left w:val="nil"/>
              <w:bottom w:val="nil"/>
              <w:right w:val="nil"/>
            </w:tcBorders>
          </w:tcPr>
          <w:p w14:paraId="4B6B2F23"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44" w:type="dxa"/>
            <w:tcBorders>
              <w:top w:val="nil"/>
              <w:left w:val="nil"/>
              <w:bottom w:val="nil"/>
              <w:right w:val="nil"/>
            </w:tcBorders>
          </w:tcPr>
          <w:p w14:paraId="69FC3FA2"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070CFCA" w14:textId="77777777" w:rsidTr="00013A84">
        <w:trPr>
          <w:jc w:val="center"/>
        </w:trPr>
        <w:tc>
          <w:tcPr>
            <w:tcW w:w="2136" w:type="dxa"/>
            <w:tcBorders>
              <w:top w:val="nil"/>
              <w:left w:val="nil"/>
              <w:bottom w:val="nil"/>
              <w:right w:val="nil"/>
            </w:tcBorders>
          </w:tcPr>
          <w:p w14:paraId="6FA3701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302" w:type="dxa"/>
            <w:tcBorders>
              <w:top w:val="nil"/>
              <w:left w:val="nil"/>
              <w:bottom w:val="nil"/>
              <w:right w:val="nil"/>
            </w:tcBorders>
          </w:tcPr>
          <w:p w14:paraId="6C0EFBB6"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410" w:type="dxa"/>
            <w:tcBorders>
              <w:top w:val="nil"/>
              <w:left w:val="nil"/>
              <w:bottom w:val="nil"/>
              <w:right w:val="nil"/>
            </w:tcBorders>
          </w:tcPr>
          <w:p w14:paraId="15DB7685"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80" w:type="dxa"/>
            <w:tcBorders>
              <w:top w:val="nil"/>
              <w:left w:val="nil"/>
              <w:bottom w:val="nil"/>
              <w:right w:val="nil"/>
            </w:tcBorders>
          </w:tcPr>
          <w:p w14:paraId="1F5E9A78"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8</w:t>
            </w:r>
          </w:p>
        </w:tc>
        <w:tc>
          <w:tcPr>
            <w:tcW w:w="1332" w:type="dxa"/>
            <w:tcBorders>
              <w:top w:val="nil"/>
              <w:left w:val="nil"/>
              <w:bottom w:val="nil"/>
              <w:right w:val="nil"/>
            </w:tcBorders>
          </w:tcPr>
          <w:p w14:paraId="0B58B26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368" w:type="dxa"/>
            <w:tcBorders>
              <w:top w:val="nil"/>
              <w:left w:val="nil"/>
              <w:bottom w:val="nil"/>
              <w:right w:val="nil"/>
            </w:tcBorders>
          </w:tcPr>
          <w:p w14:paraId="64C0035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44" w:type="dxa"/>
            <w:tcBorders>
              <w:top w:val="nil"/>
              <w:left w:val="nil"/>
              <w:bottom w:val="nil"/>
              <w:right w:val="nil"/>
            </w:tcBorders>
          </w:tcPr>
          <w:p w14:paraId="354CDAC0"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239F8852" w14:textId="77777777" w:rsidTr="00013A84">
        <w:trPr>
          <w:jc w:val="center"/>
        </w:trPr>
        <w:tc>
          <w:tcPr>
            <w:tcW w:w="2136" w:type="dxa"/>
            <w:tcBorders>
              <w:top w:val="nil"/>
              <w:left w:val="nil"/>
              <w:bottom w:val="nil"/>
              <w:right w:val="nil"/>
            </w:tcBorders>
          </w:tcPr>
          <w:p w14:paraId="62E062A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302" w:type="dxa"/>
            <w:tcBorders>
              <w:top w:val="nil"/>
              <w:left w:val="nil"/>
              <w:bottom w:val="nil"/>
              <w:right w:val="nil"/>
            </w:tcBorders>
          </w:tcPr>
          <w:p w14:paraId="5534AA0E"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1</w:t>
            </w:r>
          </w:p>
        </w:tc>
        <w:tc>
          <w:tcPr>
            <w:tcW w:w="1410" w:type="dxa"/>
            <w:tcBorders>
              <w:top w:val="nil"/>
              <w:left w:val="nil"/>
              <w:bottom w:val="nil"/>
              <w:right w:val="nil"/>
            </w:tcBorders>
          </w:tcPr>
          <w:p w14:paraId="606CC6A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380" w:type="dxa"/>
            <w:tcBorders>
              <w:top w:val="nil"/>
              <w:left w:val="nil"/>
              <w:bottom w:val="nil"/>
              <w:right w:val="nil"/>
            </w:tcBorders>
          </w:tcPr>
          <w:p w14:paraId="480EFB1E"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8</w:t>
            </w:r>
          </w:p>
        </w:tc>
        <w:tc>
          <w:tcPr>
            <w:tcW w:w="1332" w:type="dxa"/>
            <w:tcBorders>
              <w:top w:val="nil"/>
              <w:left w:val="nil"/>
              <w:bottom w:val="nil"/>
              <w:right w:val="nil"/>
            </w:tcBorders>
          </w:tcPr>
          <w:p w14:paraId="01C49C0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r w:rsidRPr="00013A84">
              <w:rPr>
                <w:rFonts w:ascii="Times New Roman" w:hAnsi="Times New Roman"/>
                <w:sz w:val="24"/>
                <w:vertAlign w:val="superscript"/>
              </w:rPr>
              <w:t>*</w:t>
            </w:r>
          </w:p>
        </w:tc>
        <w:tc>
          <w:tcPr>
            <w:tcW w:w="1368" w:type="dxa"/>
            <w:tcBorders>
              <w:top w:val="nil"/>
              <w:left w:val="nil"/>
              <w:bottom w:val="nil"/>
              <w:right w:val="nil"/>
            </w:tcBorders>
          </w:tcPr>
          <w:p w14:paraId="6EA32C4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344" w:type="dxa"/>
            <w:tcBorders>
              <w:top w:val="nil"/>
              <w:left w:val="nil"/>
              <w:bottom w:val="nil"/>
              <w:right w:val="nil"/>
            </w:tcBorders>
          </w:tcPr>
          <w:p w14:paraId="04E6C1A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5C34F760" w14:textId="77777777" w:rsidTr="00013A84">
        <w:trPr>
          <w:jc w:val="center"/>
        </w:trPr>
        <w:tc>
          <w:tcPr>
            <w:tcW w:w="2136" w:type="dxa"/>
            <w:tcBorders>
              <w:top w:val="nil"/>
              <w:left w:val="nil"/>
              <w:bottom w:val="nil"/>
              <w:right w:val="nil"/>
            </w:tcBorders>
          </w:tcPr>
          <w:p w14:paraId="3A3D802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302" w:type="dxa"/>
            <w:tcBorders>
              <w:top w:val="nil"/>
              <w:left w:val="nil"/>
              <w:bottom w:val="nil"/>
              <w:right w:val="nil"/>
            </w:tcBorders>
          </w:tcPr>
          <w:p w14:paraId="646AA4F2"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0</w:t>
            </w:r>
          </w:p>
        </w:tc>
        <w:tc>
          <w:tcPr>
            <w:tcW w:w="1410" w:type="dxa"/>
            <w:tcBorders>
              <w:top w:val="nil"/>
              <w:left w:val="nil"/>
              <w:bottom w:val="nil"/>
              <w:right w:val="nil"/>
            </w:tcBorders>
          </w:tcPr>
          <w:p w14:paraId="6A46C203"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380" w:type="dxa"/>
            <w:tcBorders>
              <w:top w:val="nil"/>
              <w:left w:val="nil"/>
              <w:bottom w:val="nil"/>
              <w:right w:val="nil"/>
            </w:tcBorders>
          </w:tcPr>
          <w:p w14:paraId="378DCEB9"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1</w:t>
            </w:r>
          </w:p>
        </w:tc>
        <w:tc>
          <w:tcPr>
            <w:tcW w:w="1332" w:type="dxa"/>
            <w:tcBorders>
              <w:top w:val="nil"/>
              <w:left w:val="nil"/>
              <w:bottom w:val="nil"/>
              <w:right w:val="nil"/>
            </w:tcBorders>
          </w:tcPr>
          <w:p w14:paraId="56405CAF"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c>
          <w:tcPr>
            <w:tcW w:w="1368" w:type="dxa"/>
            <w:tcBorders>
              <w:top w:val="nil"/>
              <w:left w:val="nil"/>
              <w:bottom w:val="nil"/>
              <w:right w:val="nil"/>
            </w:tcBorders>
          </w:tcPr>
          <w:p w14:paraId="7E30785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344" w:type="dxa"/>
            <w:tcBorders>
              <w:top w:val="nil"/>
              <w:left w:val="nil"/>
              <w:bottom w:val="nil"/>
              <w:right w:val="nil"/>
            </w:tcBorders>
          </w:tcPr>
          <w:p w14:paraId="2486A357"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77F4BFA4" w14:textId="77777777" w:rsidTr="00013A84">
        <w:trPr>
          <w:jc w:val="center"/>
        </w:trPr>
        <w:tc>
          <w:tcPr>
            <w:tcW w:w="2136" w:type="dxa"/>
            <w:tcBorders>
              <w:top w:val="nil"/>
              <w:left w:val="nil"/>
              <w:bottom w:val="nil"/>
              <w:right w:val="nil"/>
            </w:tcBorders>
          </w:tcPr>
          <w:p w14:paraId="7703159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302" w:type="dxa"/>
            <w:tcBorders>
              <w:top w:val="nil"/>
              <w:left w:val="nil"/>
              <w:bottom w:val="nil"/>
              <w:right w:val="nil"/>
            </w:tcBorders>
          </w:tcPr>
          <w:p w14:paraId="4C60E58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7</w:t>
            </w:r>
          </w:p>
        </w:tc>
        <w:tc>
          <w:tcPr>
            <w:tcW w:w="1410" w:type="dxa"/>
            <w:tcBorders>
              <w:top w:val="nil"/>
              <w:left w:val="nil"/>
              <w:bottom w:val="nil"/>
              <w:right w:val="nil"/>
            </w:tcBorders>
          </w:tcPr>
          <w:p w14:paraId="3C53310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80" w:type="dxa"/>
            <w:tcBorders>
              <w:top w:val="nil"/>
              <w:left w:val="nil"/>
              <w:bottom w:val="nil"/>
              <w:right w:val="nil"/>
            </w:tcBorders>
          </w:tcPr>
          <w:p w14:paraId="5E8BEAF3"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6</w:t>
            </w:r>
          </w:p>
        </w:tc>
        <w:tc>
          <w:tcPr>
            <w:tcW w:w="1332" w:type="dxa"/>
            <w:tcBorders>
              <w:top w:val="nil"/>
              <w:left w:val="nil"/>
              <w:bottom w:val="nil"/>
              <w:right w:val="nil"/>
            </w:tcBorders>
          </w:tcPr>
          <w:p w14:paraId="38C14239"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368" w:type="dxa"/>
            <w:tcBorders>
              <w:top w:val="nil"/>
              <w:left w:val="nil"/>
              <w:bottom w:val="nil"/>
              <w:right w:val="nil"/>
            </w:tcBorders>
          </w:tcPr>
          <w:p w14:paraId="6916454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44" w:type="dxa"/>
            <w:tcBorders>
              <w:top w:val="nil"/>
              <w:left w:val="nil"/>
              <w:bottom w:val="nil"/>
              <w:right w:val="nil"/>
            </w:tcBorders>
          </w:tcPr>
          <w:p w14:paraId="166D3E1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2B8B58" w14:textId="77777777" w:rsidTr="00013A84">
        <w:trPr>
          <w:jc w:val="center"/>
        </w:trPr>
        <w:tc>
          <w:tcPr>
            <w:tcW w:w="2136" w:type="dxa"/>
            <w:tcBorders>
              <w:top w:val="nil"/>
              <w:left w:val="nil"/>
              <w:bottom w:val="nil"/>
              <w:right w:val="nil"/>
            </w:tcBorders>
          </w:tcPr>
          <w:p w14:paraId="0368E0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302" w:type="dxa"/>
            <w:tcBorders>
              <w:top w:val="nil"/>
              <w:left w:val="nil"/>
              <w:bottom w:val="nil"/>
              <w:right w:val="nil"/>
            </w:tcBorders>
          </w:tcPr>
          <w:p w14:paraId="69664FB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0</w:t>
            </w:r>
          </w:p>
        </w:tc>
        <w:tc>
          <w:tcPr>
            <w:tcW w:w="1410" w:type="dxa"/>
            <w:tcBorders>
              <w:top w:val="nil"/>
              <w:left w:val="nil"/>
              <w:bottom w:val="nil"/>
              <w:right w:val="nil"/>
            </w:tcBorders>
          </w:tcPr>
          <w:p w14:paraId="150D1904"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1380" w:type="dxa"/>
            <w:tcBorders>
              <w:top w:val="nil"/>
              <w:left w:val="nil"/>
              <w:bottom w:val="nil"/>
              <w:right w:val="nil"/>
            </w:tcBorders>
          </w:tcPr>
          <w:p w14:paraId="328579C2"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7</w:t>
            </w:r>
          </w:p>
        </w:tc>
        <w:tc>
          <w:tcPr>
            <w:tcW w:w="1332" w:type="dxa"/>
            <w:tcBorders>
              <w:top w:val="nil"/>
              <w:left w:val="nil"/>
              <w:bottom w:val="nil"/>
              <w:right w:val="nil"/>
            </w:tcBorders>
          </w:tcPr>
          <w:p w14:paraId="459CD00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368" w:type="dxa"/>
            <w:tcBorders>
              <w:top w:val="nil"/>
              <w:left w:val="nil"/>
              <w:bottom w:val="nil"/>
              <w:right w:val="nil"/>
            </w:tcBorders>
          </w:tcPr>
          <w:p w14:paraId="2BE4AFF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344" w:type="dxa"/>
            <w:tcBorders>
              <w:top w:val="nil"/>
              <w:left w:val="nil"/>
              <w:bottom w:val="nil"/>
              <w:right w:val="nil"/>
            </w:tcBorders>
          </w:tcPr>
          <w:p w14:paraId="7F3FB5BA"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553EE3C4" w14:textId="77777777" w:rsidTr="00013A84">
        <w:trPr>
          <w:jc w:val="center"/>
        </w:trPr>
        <w:tc>
          <w:tcPr>
            <w:tcW w:w="2136" w:type="dxa"/>
            <w:tcBorders>
              <w:top w:val="nil"/>
              <w:left w:val="nil"/>
              <w:bottom w:val="nil"/>
              <w:right w:val="nil"/>
            </w:tcBorders>
          </w:tcPr>
          <w:p w14:paraId="038D82A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302" w:type="dxa"/>
            <w:tcBorders>
              <w:top w:val="nil"/>
              <w:left w:val="nil"/>
              <w:bottom w:val="nil"/>
              <w:right w:val="nil"/>
            </w:tcBorders>
          </w:tcPr>
          <w:p w14:paraId="66DA8979"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9</w:t>
            </w:r>
          </w:p>
        </w:tc>
        <w:tc>
          <w:tcPr>
            <w:tcW w:w="1410" w:type="dxa"/>
            <w:tcBorders>
              <w:top w:val="nil"/>
              <w:left w:val="nil"/>
              <w:bottom w:val="nil"/>
              <w:right w:val="nil"/>
            </w:tcBorders>
          </w:tcPr>
          <w:p w14:paraId="68D8DF5D"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380" w:type="dxa"/>
            <w:tcBorders>
              <w:top w:val="nil"/>
              <w:left w:val="nil"/>
              <w:bottom w:val="nil"/>
              <w:right w:val="nil"/>
            </w:tcBorders>
          </w:tcPr>
          <w:p w14:paraId="62FDEF0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5</w:t>
            </w:r>
          </w:p>
        </w:tc>
        <w:tc>
          <w:tcPr>
            <w:tcW w:w="1332" w:type="dxa"/>
            <w:tcBorders>
              <w:top w:val="nil"/>
              <w:left w:val="nil"/>
              <w:bottom w:val="nil"/>
              <w:right w:val="nil"/>
            </w:tcBorders>
          </w:tcPr>
          <w:p w14:paraId="42C74C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368" w:type="dxa"/>
            <w:tcBorders>
              <w:top w:val="nil"/>
              <w:left w:val="nil"/>
              <w:bottom w:val="nil"/>
              <w:right w:val="nil"/>
            </w:tcBorders>
          </w:tcPr>
          <w:p w14:paraId="72CC324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344" w:type="dxa"/>
            <w:tcBorders>
              <w:top w:val="nil"/>
              <w:left w:val="nil"/>
              <w:bottom w:val="nil"/>
              <w:right w:val="nil"/>
            </w:tcBorders>
          </w:tcPr>
          <w:p w14:paraId="1EB307CC"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15964F02" w14:textId="77777777" w:rsidTr="00013A84">
        <w:trPr>
          <w:jc w:val="center"/>
        </w:trPr>
        <w:tc>
          <w:tcPr>
            <w:tcW w:w="2136" w:type="dxa"/>
            <w:tcBorders>
              <w:top w:val="nil"/>
              <w:left w:val="nil"/>
              <w:bottom w:val="nil"/>
              <w:right w:val="nil"/>
            </w:tcBorders>
          </w:tcPr>
          <w:p w14:paraId="68B4BB0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302" w:type="dxa"/>
            <w:tcBorders>
              <w:top w:val="nil"/>
              <w:left w:val="nil"/>
              <w:bottom w:val="nil"/>
              <w:right w:val="nil"/>
            </w:tcBorders>
          </w:tcPr>
          <w:p w14:paraId="7878F4A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6</w:t>
            </w:r>
          </w:p>
        </w:tc>
        <w:tc>
          <w:tcPr>
            <w:tcW w:w="1410" w:type="dxa"/>
            <w:tcBorders>
              <w:top w:val="nil"/>
              <w:left w:val="nil"/>
              <w:bottom w:val="nil"/>
              <w:right w:val="nil"/>
            </w:tcBorders>
          </w:tcPr>
          <w:p w14:paraId="534EB2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380" w:type="dxa"/>
            <w:tcBorders>
              <w:top w:val="nil"/>
              <w:left w:val="nil"/>
              <w:bottom w:val="nil"/>
              <w:right w:val="nil"/>
            </w:tcBorders>
          </w:tcPr>
          <w:p w14:paraId="0D2051A0"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7</w:t>
            </w:r>
          </w:p>
        </w:tc>
        <w:tc>
          <w:tcPr>
            <w:tcW w:w="1332" w:type="dxa"/>
            <w:tcBorders>
              <w:top w:val="nil"/>
              <w:left w:val="nil"/>
              <w:bottom w:val="nil"/>
              <w:right w:val="nil"/>
            </w:tcBorders>
          </w:tcPr>
          <w:p w14:paraId="2BE81FE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r w:rsidRPr="00013A84">
              <w:rPr>
                <w:rFonts w:ascii="Times New Roman" w:hAnsi="Times New Roman"/>
                <w:sz w:val="24"/>
                <w:vertAlign w:val="superscript"/>
              </w:rPr>
              <w:t>*</w:t>
            </w:r>
          </w:p>
        </w:tc>
        <w:tc>
          <w:tcPr>
            <w:tcW w:w="1368" w:type="dxa"/>
            <w:tcBorders>
              <w:top w:val="nil"/>
              <w:left w:val="nil"/>
              <w:bottom w:val="nil"/>
              <w:right w:val="nil"/>
            </w:tcBorders>
          </w:tcPr>
          <w:p w14:paraId="031D6E70"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34</w:t>
            </w:r>
          </w:p>
        </w:tc>
        <w:tc>
          <w:tcPr>
            <w:tcW w:w="1344" w:type="dxa"/>
            <w:tcBorders>
              <w:top w:val="nil"/>
              <w:left w:val="nil"/>
              <w:bottom w:val="nil"/>
              <w:right w:val="nil"/>
            </w:tcBorders>
          </w:tcPr>
          <w:p w14:paraId="1B228007"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r>
      <w:tr w:rsidR="00013A84" w:rsidRPr="00013A84" w14:paraId="374886AD" w14:textId="77777777" w:rsidTr="00013A84">
        <w:trPr>
          <w:jc w:val="center"/>
        </w:trPr>
        <w:tc>
          <w:tcPr>
            <w:tcW w:w="2136" w:type="dxa"/>
            <w:tcBorders>
              <w:top w:val="nil"/>
              <w:left w:val="nil"/>
              <w:bottom w:val="nil"/>
              <w:right w:val="nil"/>
            </w:tcBorders>
          </w:tcPr>
          <w:p w14:paraId="4261CEA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302" w:type="dxa"/>
            <w:tcBorders>
              <w:top w:val="nil"/>
              <w:left w:val="nil"/>
              <w:bottom w:val="nil"/>
              <w:right w:val="nil"/>
            </w:tcBorders>
          </w:tcPr>
          <w:p w14:paraId="3D40B43B"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6</w:t>
            </w:r>
          </w:p>
        </w:tc>
        <w:tc>
          <w:tcPr>
            <w:tcW w:w="1410" w:type="dxa"/>
            <w:tcBorders>
              <w:top w:val="nil"/>
              <w:left w:val="nil"/>
              <w:bottom w:val="nil"/>
              <w:right w:val="nil"/>
            </w:tcBorders>
          </w:tcPr>
          <w:p w14:paraId="764F08AF"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380" w:type="dxa"/>
            <w:tcBorders>
              <w:top w:val="nil"/>
              <w:left w:val="nil"/>
              <w:bottom w:val="nil"/>
              <w:right w:val="nil"/>
            </w:tcBorders>
          </w:tcPr>
          <w:p w14:paraId="510D05D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0</w:t>
            </w:r>
          </w:p>
        </w:tc>
        <w:tc>
          <w:tcPr>
            <w:tcW w:w="1332" w:type="dxa"/>
            <w:tcBorders>
              <w:top w:val="nil"/>
              <w:left w:val="nil"/>
              <w:bottom w:val="nil"/>
              <w:right w:val="nil"/>
            </w:tcBorders>
          </w:tcPr>
          <w:p w14:paraId="7BA5715A"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368" w:type="dxa"/>
            <w:tcBorders>
              <w:top w:val="nil"/>
              <w:left w:val="nil"/>
              <w:bottom w:val="nil"/>
              <w:right w:val="nil"/>
            </w:tcBorders>
          </w:tcPr>
          <w:p w14:paraId="14FA73A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344" w:type="dxa"/>
            <w:tcBorders>
              <w:top w:val="nil"/>
              <w:left w:val="nil"/>
              <w:bottom w:val="nil"/>
              <w:right w:val="nil"/>
            </w:tcBorders>
          </w:tcPr>
          <w:p w14:paraId="673354C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54DF8C98" w14:textId="77777777" w:rsidTr="00013A84">
        <w:trPr>
          <w:jc w:val="center"/>
        </w:trPr>
        <w:tc>
          <w:tcPr>
            <w:tcW w:w="2136" w:type="dxa"/>
            <w:tcBorders>
              <w:top w:val="nil"/>
              <w:left w:val="nil"/>
              <w:bottom w:val="nil"/>
              <w:right w:val="nil"/>
            </w:tcBorders>
          </w:tcPr>
          <w:p w14:paraId="746364A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fidence</w:t>
            </w:r>
          </w:p>
        </w:tc>
        <w:tc>
          <w:tcPr>
            <w:tcW w:w="1302" w:type="dxa"/>
            <w:tcBorders>
              <w:top w:val="nil"/>
              <w:left w:val="nil"/>
              <w:bottom w:val="nil"/>
              <w:right w:val="nil"/>
            </w:tcBorders>
          </w:tcPr>
          <w:p w14:paraId="24193149"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75849675"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7A8CF7A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0D055993"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214A0DC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44" w:type="dxa"/>
            <w:tcBorders>
              <w:top w:val="nil"/>
              <w:left w:val="nil"/>
              <w:bottom w:val="nil"/>
              <w:right w:val="nil"/>
            </w:tcBorders>
          </w:tcPr>
          <w:p w14:paraId="30FF800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r>
      <w:tr w:rsidR="00013A84" w:rsidRPr="00013A84" w14:paraId="4C10A519" w14:textId="77777777" w:rsidTr="00013A84">
        <w:trPr>
          <w:jc w:val="center"/>
        </w:trPr>
        <w:tc>
          <w:tcPr>
            <w:tcW w:w="2136" w:type="dxa"/>
            <w:tcBorders>
              <w:top w:val="nil"/>
              <w:left w:val="nil"/>
              <w:bottom w:val="nil"/>
              <w:right w:val="nil"/>
            </w:tcBorders>
          </w:tcPr>
          <w:p w14:paraId="1F218D5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owback</w:t>
            </w:r>
          </w:p>
        </w:tc>
        <w:tc>
          <w:tcPr>
            <w:tcW w:w="1302" w:type="dxa"/>
            <w:tcBorders>
              <w:top w:val="nil"/>
              <w:left w:val="nil"/>
              <w:bottom w:val="nil"/>
              <w:right w:val="nil"/>
            </w:tcBorders>
          </w:tcPr>
          <w:p w14:paraId="65373E0E"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135492E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2E9560E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33B30004"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7514769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44" w:type="dxa"/>
            <w:tcBorders>
              <w:top w:val="nil"/>
              <w:left w:val="nil"/>
              <w:bottom w:val="nil"/>
              <w:right w:val="nil"/>
            </w:tcBorders>
          </w:tcPr>
          <w:p w14:paraId="2D16503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8BDD77" w14:textId="77777777" w:rsidTr="00013A84">
        <w:trPr>
          <w:jc w:val="center"/>
        </w:trPr>
        <w:tc>
          <w:tcPr>
            <w:tcW w:w="2136" w:type="dxa"/>
            <w:tcBorders>
              <w:top w:val="nil"/>
              <w:left w:val="nil"/>
              <w:bottom w:val="nil"/>
              <w:right w:val="nil"/>
            </w:tcBorders>
          </w:tcPr>
          <w:p w14:paraId="359A9CB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sualties</w:t>
            </w:r>
          </w:p>
        </w:tc>
        <w:tc>
          <w:tcPr>
            <w:tcW w:w="1302" w:type="dxa"/>
            <w:tcBorders>
              <w:top w:val="nil"/>
              <w:left w:val="nil"/>
              <w:bottom w:val="nil"/>
              <w:right w:val="nil"/>
            </w:tcBorders>
          </w:tcPr>
          <w:p w14:paraId="077B73F3"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261BE5BB"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1748F01B"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643005F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21628E02"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24</w:t>
            </w:r>
          </w:p>
        </w:tc>
        <w:tc>
          <w:tcPr>
            <w:tcW w:w="1344" w:type="dxa"/>
            <w:tcBorders>
              <w:top w:val="nil"/>
              <w:left w:val="nil"/>
              <w:bottom w:val="nil"/>
              <w:right w:val="nil"/>
            </w:tcBorders>
          </w:tcPr>
          <w:p w14:paraId="5CEEA70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r>
      <w:tr w:rsidR="00013A84" w:rsidRPr="00013A84" w14:paraId="339D85F1" w14:textId="77777777" w:rsidTr="00013A84">
        <w:trPr>
          <w:jc w:val="center"/>
        </w:trPr>
        <w:tc>
          <w:tcPr>
            <w:tcW w:w="2136" w:type="dxa"/>
            <w:tcBorders>
              <w:top w:val="nil"/>
              <w:left w:val="nil"/>
              <w:bottom w:val="nil"/>
              <w:right w:val="nil"/>
            </w:tcBorders>
          </w:tcPr>
          <w:p w14:paraId="72BBF11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Prowess</w:t>
            </w:r>
          </w:p>
        </w:tc>
        <w:tc>
          <w:tcPr>
            <w:tcW w:w="1302" w:type="dxa"/>
            <w:tcBorders>
              <w:top w:val="nil"/>
              <w:left w:val="nil"/>
              <w:bottom w:val="nil"/>
              <w:right w:val="nil"/>
            </w:tcBorders>
          </w:tcPr>
          <w:p w14:paraId="2F1D483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1169254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09C6E0F8"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2DB13FF8"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03EFD794"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344" w:type="dxa"/>
            <w:tcBorders>
              <w:top w:val="nil"/>
              <w:left w:val="nil"/>
              <w:bottom w:val="nil"/>
              <w:right w:val="nil"/>
            </w:tcBorders>
          </w:tcPr>
          <w:p w14:paraId="232DEB03"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4507999B" w14:textId="77777777" w:rsidTr="00013A84">
        <w:trPr>
          <w:jc w:val="center"/>
        </w:trPr>
        <w:tc>
          <w:tcPr>
            <w:tcW w:w="2136" w:type="dxa"/>
            <w:tcBorders>
              <w:top w:val="nil"/>
              <w:left w:val="nil"/>
              <w:bottom w:val="nil"/>
              <w:right w:val="nil"/>
            </w:tcBorders>
          </w:tcPr>
          <w:p w14:paraId="3D283CB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K War</w:t>
            </w:r>
          </w:p>
        </w:tc>
        <w:tc>
          <w:tcPr>
            <w:tcW w:w="1302" w:type="dxa"/>
            <w:tcBorders>
              <w:top w:val="nil"/>
              <w:left w:val="nil"/>
              <w:bottom w:val="nil"/>
              <w:right w:val="nil"/>
            </w:tcBorders>
          </w:tcPr>
          <w:p w14:paraId="4BAD8A2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5B9AB07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586FE5EC"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57D466C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0A77A42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344" w:type="dxa"/>
            <w:tcBorders>
              <w:top w:val="nil"/>
              <w:left w:val="nil"/>
              <w:bottom w:val="nil"/>
              <w:right w:val="nil"/>
            </w:tcBorders>
          </w:tcPr>
          <w:p w14:paraId="2AE241E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41D80A0F" w14:textId="77777777" w:rsidTr="00013A84">
        <w:trPr>
          <w:jc w:val="center"/>
        </w:trPr>
        <w:tc>
          <w:tcPr>
            <w:tcW w:w="2136" w:type="dxa"/>
            <w:tcBorders>
              <w:top w:val="nil"/>
              <w:left w:val="nil"/>
              <w:bottom w:val="nil"/>
              <w:right w:val="nil"/>
            </w:tcBorders>
          </w:tcPr>
          <w:p w14:paraId="4F9CA2DA" w14:textId="77777777" w:rsidR="00013A84" w:rsidRPr="00D96C1D" w:rsidRDefault="00013A84" w:rsidP="00013A84">
            <w:pPr>
              <w:widowControl w:val="0"/>
              <w:autoSpaceDE w:val="0"/>
              <w:autoSpaceDN w:val="0"/>
              <w:adjustRightInd w:val="0"/>
              <w:spacing w:line="240" w:lineRule="auto"/>
              <w:rPr>
                <w:rFonts w:ascii="Times New Roman" w:hAnsi="Times New Roman"/>
                <w:b/>
                <w:sz w:val="24"/>
              </w:rPr>
            </w:pPr>
            <w:r w:rsidRPr="00D96C1D">
              <w:rPr>
                <w:rFonts w:ascii="Times New Roman" w:hAnsi="Times New Roman"/>
                <w:b/>
                <w:sz w:val="24"/>
              </w:rPr>
              <w:t>Revenge</w:t>
            </w:r>
          </w:p>
        </w:tc>
        <w:tc>
          <w:tcPr>
            <w:tcW w:w="1302" w:type="dxa"/>
            <w:tcBorders>
              <w:top w:val="nil"/>
              <w:left w:val="nil"/>
              <w:bottom w:val="nil"/>
              <w:right w:val="nil"/>
            </w:tcBorders>
          </w:tcPr>
          <w:p w14:paraId="47207357" w14:textId="77777777" w:rsidR="00013A84" w:rsidRPr="00D96C1D" w:rsidRDefault="00013A84" w:rsidP="00013A84">
            <w:pPr>
              <w:widowControl w:val="0"/>
              <w:tabs>
                <w:tab w:val="decimal" w:pos="294"/>
              </w:tabs>
              <w:autoSpaceDE w:val="0"/>
              <w:autoSpaceDN w:val="0"/>
              <w:adjustRightInd w:val="0"/>
              <w:spacing w:line="240" w:lineRule="auto"/>
              <w:jc w:val="center"/>
              <w:rPr>
                <w:rFonts w:ascii="Times New Roman" w:hAnsi="Times New Roman"/>
                <w:b/>
                <w:sz w:val="24"/>
              </w:rPr>
            </w:pPr>
            <w:r w:rsidRPr="00D96C1D">
              <w:rPr>
                <w:rFonts w:ascii="Times New Roman" w:hAnsi="Times New Roman"/>
                <w:b/>
                <w:sz w:val="24"/>
              </w:rPr>
              <w:t>0.56</w:t>
            </w:r>
          </w:p>
        </w:tc>
        <w:tc>
          <w:tcPr>
            <w:tcW w:w="1410" w:type="dxa"/>
            <w:tcBorders>
              <w:top w:val="nil"/>
              <w:left w:val="nil"/>
              <w:bottom w:val="nil"/>
              <w:right w:val="nil"/>
            </w:tcBorders>
          </w:tcPr>
          <w:p w14:paraId="42F5AAE5" w14:textId="77777777" w:rsidR="00013A84" w:rsidRPr="00D96C1D" w:rsidRDefault="00013A84" w:rsidP="00013A84">
            <w:pPr>
              <w:widowControl w:val="0"/>
              <w:tabs>
                <w:tab w:val="decimal" w:pos="432"/>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7)</w:t>
            </w:r>
            <w:r w:rsidRPr="00D96C1D">
              <w:rPr>
                <w:rFonts w:ascii="Times New Roman" w:hAnsi="Times New Roman"/>
                <w:b/>
                <w:sz w:val="24"/>
                <w:vertAlign w:val="superscript"/>
              </w:rPr>
              <w:t>***</w:t>
            </w:r>
          </w:p>
        </w:tc>
        <w:tc>
          <w:tcPr>
            <w:tcW w:w="1380" w:type="dxa"/>
            <w:tcBorders>
              <w:top w:val="nil"/>
              <w:left w:val="nil"/>
              <w:bottom w:val="nil"/>
              <w:right w:val="nil"/>
            </w:tcBorders>
          </w:tcPr>
          <w:p w14:paraId="65A9E84F" w14:textId="77777777" w:rsidR="00013A84" w:rsidRPr="00D96C1D" w:rsidRDefault="00013A84" w:rsidP="00013A84">
            <w:pPr>
              <w:widowControl w:val="0"/>
              <w:tabs>
                <w:tab w:val="decimal" w:pos="282"/>
              </w:tabs>
              <w:autoSpaceDE w:val="0"/>
              <w:autoSpaceDN w:val="0"/>
              <w:adjustRightInd w:val="0"/>
              <w:spacing w:line="240" w:lineRule="auto"/>
              <w:jc w:val="center"/>
              <w:rPr>
                <w:rFonts w:ascii="Times New Roman" w:hAnsi="Times New Roman"/>
                <w:b/>
                <w:sz w:val="24"/>
              </w:rPr>
            </w:pPr>
            <w:r w:rsidRPr="00D96C1D">
              <w:rPr>
                <w:rFonts w:ascii="Times New Roman" w:hAnsi="Times New Roman"/>
                <w:b/>
                <w:sz w:val="24"/>
              </w:rPr>
              <w:t>0.49</w:t>
            </w:r>
          </w:p>
        </w:tc>
        <w:tc>
          <w:tcPr>
            <w:tcW w:w="1332" w:type="dxa"/>
            <w:tcBorders>
              <w:top w:val="nil"/>
              <w:left w:val="nil"/>
              <w:bottom w:val="nil"/>
              <w:right w:val="nil"/>
            </w:tcBorders>
          </w:tcPr>
          <w:p w14:paraId="424205BA" w14:textId="77777777" w:rsidR="00013A84" w:rsidRPr="00D96C1D" w:rsidRDefault="00013A84" w:rsidP="00013A84">
            <w:pPr>
              <w:widowControl w:val="0"/>
              <w:tabs>
                <w:tab w:val="decimal" w:pos="432"/>
              </w:tabs>
              <w:autoSpaceDE w:val="0"/>
              <w:autoSpaceDN w:val="0"/>
              <w:adjustRightInd w:val="0"/>
              <w:spacing w:line="240" w:lineRule="auto"/>
              <w:rPr>
                <w:rFonts w:ascii="Times New Roman" w:hAnsi="Times New Roman"/>
                <w:b/>
                <w:sz w:val="24"/>
              </w:rPr>
            </w:pPr>
            <w:r w:rsidRPr="00D96C1D">
              <w:rPr>
                <w:rFonts w:ascii="Times New Roman" w:hAnsi="Times New Roman"/>
                <w:b/>
                <w:sz w:val="24"/>
              </w:rPr>
              <w:t>(0.13)</w:t>
            </w:r>
            <w:r w:rsidRPr="00D96C1D">
              <w:rPr>
                <w:rFonts w:ascii="Times New Roman" w:hAnsi="Times New Roman"/>
                <w:b/>
                <w:sz w:val="24"/>
                <w:vertAlign w:val="superscript"/>
              </w:rPr>
              <w:t>***</w:t>
            </w:r>
          </w:p>
        </w:tc>
        <w:tc>
          <w:tcPr>
            <w:tcW w:w="1368" w:type="dxa"/>
            <w:tcBorders>
              <w:top w:val="nil"/>
              <w:left w:val="nil"/>
              <w:bottom w:val="nil"/>
              <w:right w:val="nil"/>
            </w:tcBorders>
          </w:tcPr>
          <w:p w14:paraId="79E2810A" w14:textId="77777777" w:rsidR="00013A84" w:rsidRPr="00D96C1D" w:rsidRDefault="00013A84" w:rsidP="00013A84">
            <w:pPr>
              <w:widowControl w:val="0"/>
              <w:tabs>
                <w:tab w:val="decimal" w:pos="450"/>
              </w:tabs>
              <w:autoSpaceDE w:val="0"/>
              <w:autoSpaceDN w:val="0"/>
              <w:adjustRightInd w:val="0"/>
              <w:spacing w:line="240" w:lineRule="auto"/>
              <w:rPr>
                <w:rFonts w:ascii="Times New Roman" w:hAnsi="Times New Roman"/>
                <w:b/>
                <w:sz w:val="24"/>
              </w:rPr>
            </w:pPr>
            <w:r w:rsidRPr="00D96C1D">
              <w:rPr>
                <w:rFonts w:ascii="Times New Roman" w:hAnsi="Times New Roman"/>
                <w:b/>
                <w:sz w:val="24"/>
              </w:rPr>
              <w:t>0.55</w:t>
            </w:r>
          </w:p>
        </w:tc>
        <w:tc>
          <w:tcPr>
            <w:tcW w:w="1344" w:type="dxa"/>
            <w:tcBorders>
              <w:top w:val="nil"/>
              <w:left w:val="nil"/>
              <w:bottom w:val="nil"/>
              <w:right w:val="nil"/>
            </w:tcBorders>
          </w:tcPr>
          <w:p w14:paraId="017D5FFC" w14:textId="77777777" w:rsidR="00013A84" w:rsidRPr="00D96C1D" w:rsidRDefault="00013A84" w:rsidP="00013A84">
            <w:pPr>
              <w:widowControl w:val="0"/>
              <w:tabs>
                <w:tab w:val="decimal" w:pos="450"/>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9)</w:t>
            </w:r>
            <w:r w:rsidRPr="00D96C1D">
              <w:rPr>
                <w:rFonts w:ascii="Times New Roman" w:hAnsi="Times New Roman"/>
                <w:b/>
                <w:sz w:val="24"/>
                <w:vertAlign w:val="superscript"/>
              </w:rPr>
              <w:t>***</w:t>
            </w:r>
          </w:p>
        </w:tc>
      </w:tr>
      <w:tr w:rsidR="00013A84" w:rsidRPr="00013A84" w14:paraId="2B91A2F9" w14:textId="77777777" w:rsidTr="00013A84">
        <w:trPr>
          <w:jc w:val="center"/>
        </w:trPr>
        <w:tc>
          <w:tcPr>
            <w:tcW w:w="2136" w:type="dxa"/>
            <w:tcBorders>
              <w:top w:val="nil"/>
              <w:left w:val="nil"/>
              <w:bottom w:val="single" w:sz="4" w:space="0" w:color="auto"/>
              <w:right w:val="nil"/>
            </w:tcBorders>
          </w:tcPr>
          <w:p w14:paraId="1806AE2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302" w:type="dxa"/>
            <w:tcBorders>
              <w:top w:val="nil"/>
              <w:left w:val="nil"/>
              <w:bottom w:val="single" w:sz="4" w:space="0" w:color="auto"/>
              <w:right w:val="nil"/>
            </w:tcBorders>
          </w:tcPr>
          <w:p w14:paraId="5354D9A6"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9</w:t>
            </w:r>
          </w:p>
        </w:tc>
        <w:tc>
          <w:tcPr>
            <w:tcW w:w="1410" w:type="dxa"/>
            <w:tcBorders>
              <w:top w:val="nil"/>
              <w:left w:val="nil"/>
              <w:bottom w:val="single" w:sz="4" w:space="0" w:color="auto"/>
              <w:right w:val="nil"/>
            </w:tcBorders>
          </w:tcPr>
          <w:p w14:paraId="792EA55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380" w:type="dxa"/>
            <w:tcBorders>
              <w:top w:val="nil"/>
              <w:left w:val="nil"/>
              <w:bottom w:val="single" w:sz="4" w:space="0" w:color="auto"/>
              <w:right w:val="nil"/>
            </w:tcBorders>
          </w:tcPr>
          <w:p w14:paraId="0D8929D6"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2</w:t>
            </w:r>
          </w:p>
        </w:tc>
        <w:tc>
          <w:tcPr>
            <w:tcW w:w="1332" w:type="dxa"/>
            <w:tcBorders>
              <w:top w:val="nil"/>
              <w:left w:val="nil"/>
              <w:bottom w:val="single" w:sz="4" w:space="0" w:color="auto"/>
              <w:right w:val="nil"/>
            </w:tcBorders>
          </w:tcPr>
          <w:p w14:paraId="6216B1B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368" w:type="dxa"/>
            <w:tcBorders>
              <w:top w:val="nil"/>
              <w:left w:val="nil"/>
              <w:bottom w:val="single" w:sz="4" w:space="0" w:color="auto"/>
              <w:right w:val="nil"/>
            </w:tcBorders>
          </w:tcPr>
          <w:p w14:paraId="1BAC6B1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single" w:sz="4" w:space="0" w:color="auto"/>
              <w:right w:val="nil"/>
            </w:tcBorders>
          </w:tcPr>
          <w:p w14:paraId="4094E7E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r>
      <w:tr w:rsidR="00013A84" w:rsidRPr="00013A84" w14:paraId="623CD93F" w14:textId="77777777" w:rsidTr="00013A84">
        <w:trPr>
          <w:jc w:val="center"/>
        </w:trPr>
        <w:tc>
          <w:tcPr>
            <w:tcW w:w="2136" w:type="dxa"/>
            <w:tcBorders>
              <w:top w:val="single" w:sz="4" w:space="0" w:color="auto"/>
              <w:left w:val="nil"/>
              <w:bottom w:val="nil"/>
              <w:right w:val="nil"/>
            </w:tcBorders>
          </w:tcPr>
          <w:p w14:paraId="0D25EF5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302" w:type="dxa"/>
            <w:tcBorders>
              <w:top w:val="single" w:sz="4" w:space="0" w:color="auto"/>
              <w:left w:val="nil"/>
              <w:bottom w:val="nil"/>
              <w:right w:val="nil"/>
            </w:tcBorders>
          </w:tcPr>
          <w:p w14:paraId="035ACD7F"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9</w:t>
            </w:r>
          </w:p>
        </w:tc>
        <w:tc>
          <w:tcPr>
            <w:tcW w:w="1410" w:type="dxa"/>
            <w:tcBorders>
              <w:top w:val="single" w:sz="4" w:space="0" w:color="auto"/>
              <w:left w:val="nil"/>
              <w:bottom w:val="nil"/>
              <w:right w:val="nil"/>
            </w:tcBorders>
          </w:tcPr>
          <w:p w14:paraId="4D8A372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80" w:type="dxa"/>
            <w:tcBorders>
              <w:top w:val="single" w:sz="4" w:space="0" w:color="auto"/>
              <w:left w:val="nil"/>
              <w:bottom w:val="nil"/>
              <w:right w:val="nil"/>
            </w:tcBorders>
          </w:tcPr>
          <w:p w14:paraId="4A72F84F"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7</w:t>
            </w:r>
          </w:p>
        </w:tc>
        <w:tc>
          <w:tcPr>
            <w:tcW w:w="1332" w:type="dxa"/>
            <w:tcBorders>
              <w:top w:val="single" w:sz="4" w:space="0" w:color="auto"/>
              <w:left w:val="nil"/>
              <w:bottom w:val="nil"/>
              <w:right w:val="nil"/>
            </w:tcBorders>
          </w:tcPr>
          <w:p w14:paraId="37ACD56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68" w:type="dxa"/>
            <w:tcBorders>
              <w:top w:val="single" w:sz="4" w:space="0" w:color="auto"/>
              <w:left w:val="nil"/>
              <w:bottom w:val="nil"/>
              <w:right w:val="nil"/>
            </w:tcBorders>
          </w:tcPr>
          <w:p w14:paraId="7C84918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49</w:t>
            </w:r>
          </w:p>
        </w:tc>
        <w:tc>
          <w:tcPr>
            <w:tcW w:w="1344" w:type="dxa"/>
            <w:tcBorders>
              <w:top w:val="single" w:sz="4" w:space="0" w:color="auto"/>
              <w:left w:val="nil"/>
              <w:bottom w:val="nil"/>
              <w:right w:val="nil"/>
            </w:tcBorders>
          </w:tcPr>
          <w:p w14:paraId="04D1086C"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p>
        </w:tc>
      </w:tr>
      <w:tr w:rsidR="00013A84" w:rsidRPr="00013A84" w14:paraId="7AFBF5A9" w14:textId="77777777" w:rsidTr="00013A84">
        <w:trPr>
          <w:jc w:val="center"/>
        </w:trPr>
        <w:tc>
          <w:tcPr>
            <w:tcW w:w="2136" w:type="dxa"/>
            <w:tcBorders>
              <w:top w:val="nil"/>
              <w:left w:val="nil"/>
              <w:bottom w:val="single" w:sz="4" w:space="0" w:color="auto"/>
              <w:right w:val="nil"/>
            </w:tcBorders>
          </w:tcPr>
          <w:p w14:paraId="536720B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302" w:type="dxa"/>
            <w:tcBorders>
              <w:top w:val="nil"/>
              <w:left w:val="nil"/>
              <w:bottom w:val="single" w:sz="4" w:space="0" w:color="auto"/>
              <w:right w:val="nil"/>
            </w:tcBorders>
          </w:tcPr>
          <w:p w14:paraId="365E529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410" w:type="dxa"/>
            <w:tcBorders>
              <w:top w:val="nil"/>
              <w:left w:val="nil"/>
              <w:bottom w:val="single" w:sz="4" w:space="0" w:color="auto"/>
              <w:right w:val="nil"/>
            </w:tcBorders>
          </w:tcPr>
          <w:p w14:paraId="5B92287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80" w:type="dxa"/>
            <w:tcBorders>
              <w:top w:val="nil"/>
              <w:left w:val="nil"/>
              <w:bottom w:val="single" w:sz="4" w:space="0" w:color="auto"/>
              <w:right w:val="nil"/>
            </w:tcBorders>
          </w:tcPr>
          <w:p w14:paraId="11283CD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177</w:t>
            </w:r>
          </w:p>
        </w:tc>
        <w:tc>
          <w:tcPr>
            <w:tcW w:w="1332" w:type="dxa"/>
            <w:tcBorders>
              <w:top w:val="nil"/>
              <w:left w:val="nil"/>
              <w:bottom w:val="single" w:sz="4" w:space="0" w:color="auto"/>
              <w:right w:val="nil"/>
            </w:tcBorders>
          </w:tcPr>
          <w:p w14:paraId="4FB3FB5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68" w:type="dxa"/>
            <w:tcBorders>
              <w:top w:val="nil"/>
              <w:left w:val="nil"/>
              <w:bottom w:val="single" w:sz="4" w:space="0" w:color="auto"/>
              <w:right w:val="nil"/>
            </w:tcBorders>
          </w:tcPr>
          <w:p w14:paraId="46BE51F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344" w:type="dxa"/>
            <w:tcBorders>
              <w:top w:val="nil"/>
              <w:left w:val="nil"/>
              <w:bottom w:val="single" w:sz="4" w:space="0" w:color="auto"/>
              <w:right w:val="nil"/>
            </w:tcBorders>
          </w:tcPr>
          <w:p w14:paraId="0E5C03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2F0C53C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 </w:t>
      </w:r>
    </w:p>
    <w:p w14:paraId="06F6A4AE" w14:textId="77777777" w:rsidR="00013A84" w:rsidRPr="00013A84" w:rsidRDefault="00013A84" w:rsidP="00013A84">
      <w:pPr>
        <w:widowControl w:val="0"/>
        <w:autoSpaceDE w:val="0"/>
        <w:autoSpaceDN w:val="0"/>
        <w:adjustRightInd w:val="0"/>
        <w:spacing w:line="240" w:lineRule="auto"/>
        <w:rPr>
          <w:rFonts w:ascii="Times New Roman" w:hAnsi="Times New Roman"/>
        </w:rPr>
      </w:pPr>
    </w:p>
    <w:p w14:paraId="3F18613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2555F85C"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6E25AD8C"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367FC2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3. November 2001 Anger and February 2003 Iraq War Support</w:t>
      </w:r>
    </w:p>
    <w:p w14:paraId="5E5C59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0" w:type="auto"/>
        <w:jc w:val="center"/>
        <w:tblLayout w:type="fixed"/>
        <w:tblLook w:val="0000" w:firstRow="0" w:lastRow="0" w:firstColumn="0" w:lastColumn="0" w:noHBand="0" w:noVBand="0"/>
      </w:tblPr>
      <w:tblGrid>
        <w:gridCol w:w="2136"/>
        <w:gridCol w:w="1176"/>
        <w:gridCol w:w="1536"/>
        <w:gridCol w:w="1176"/>
        <w:gridCol w:w="1536"/>
        <w:gridCol w:w="1176"/>
        <w:gridCol w:w="1536"/>
      </w:tblGrid>
      <w:tr w:rsidR="00013A84" w:rsidRPr="00013A84" w14:paraId="0483DCE2" w14:textId="77777777" w:rsidTr="00013A84">
        <w:trPr>
          <w:jc w:val="center"/>
        </w:trPr>
        <w:tc>
          <w:tcPr>
            <w:tcW w:w="2136" w:type="dxa"/>
            <w:tcBorders>
              <w:top w:val="single" w:sz="4" w:space="0" w:color="auto"/>
              <w:left w:val="nil"/>
              <w:right w:val="nil"/>
            </w:tcBorders>
          </w:tcPr>
          <w:p w14:paraId="17E4C6A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712" w:type="dxa"/>
            <w:gridSpan w:val="2"/>
            <w:tcBorders>
              <w:top w:val="single" w:sz="4" w:space="0" w:color="auto"/>
              <w:left w:val="nil"/>
              <w:right w:val="nil"/>
            </w:tcBorders>
          </w:tcPr>
          <w:p w14:paraId="3EA69AC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1</w:t>
            </w:r>
          </w:p>
        </w:tc>
        <w:tc>
          <w:tcPr>
            <w:tcW w:w="2712" w:type="dxa"/>
            <w:gridSpan w:val="2"/>
            <w:tcBorders>
              <w:top w:val="single" w:sz="4" w:space="0" w:color="auto"/>
              <w:left w:val="nil"/>
              <w:right w:val="nil"/>
            </w:tcBorders>
          </w:tcPr>
          <w:p w14:paraId="188C025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2</w:t>
            </w:r>
          </w:p>
        </w:tc>
        <w:tc>
          <w:tcPr>
            <w:tcW w:w="2712" w:type="dxa"/>
            <w:gridSpan w:val="2"/>
            <w:tcBorders>
              <w:top w:val="single" w:sz="4" w:space="0" w:color="auto"/>
              <w:left w:val="nil"/>
              <w:right w:val="nil"/>
            </w:tcBorders>
          </w:tcPr>
          <w:p w14:paraId="4E433CE4"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3</w:t>
            </w:r>
          </w:p>
        </w:tc>
      </w:tr>
      <w:tr w:rsidR="00013A84" w:rsidRPr="00013A84" w14:paraId="77E3FB8F" w14:textId="77777777" w:rsidTr="00013A84">
        <w:trPr>
          <w:jc w:val="center"/>
        </w:trPr>
        <w:tc>
          <w:tcPr>
            <w:tcW w:w="2136" w:type="dxa"/>
            <w:tcBorders>
              <w:left w:val="nil"/>
              <w:bottom w:val="single" w:sz="4" w:space="0" w:color="auto"/>
              <w:right w:val="nil"/>
            </w:tcBorders>
          </w:tcPr>
          <w:p w14:paraId="51BD8CB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176" w:type="dxa"/>
            <w:tcBorders>
              <w:left w:val="nil"/>
              <w:bottom w:val="single" w:sz="4" w:space="0" w:color="auto"/>
              <w:right w:val="nil"/>
            </w:tcBorders>
          </w:tcPr>
          <w:p w14:paraId="6FCC0E5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36" w:type="dxa"/>
            <w:tcBorders>
              <w:left w:val="nil"/>
              <w:bottom w:val="single" w:sz="4" w:space="0" w:color="auto"/>
              <w:right w:val="nil"/>
            </w:tcBorders>
          </w:tcPr>
          <w:p w14:paraId="024DF7F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176" w:type="dxa"/>
            <w:tcBorders>
              <w:left w:val="nil"/>
              <w:bottom w:val="single" w:sz="4" w:space="0" w:color="auto"/>
              <w:right w:val="nil"/>
            </w:tcBorders>
          </w:tcPr>
          <w:p w14:paraId="042F988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36" w:type="dxa"/>
            <w:tcBorders>
              <w:left w:val="nil"/>
              <w:bottom w:val="single" w:sz="4" w:space="0" w:color="auto"/>
              <w:right w:val="nil"/>
            </w:tcBorders>
          </w:tcPr>
          <w:p w14:paraId="30FB30F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176" w:type="dxa"/>
            <w:tcBorders>
              <w:left w:val="nil"/>
              <w:bottom w:val="single" w:sz="4" w:space="0" w:color="auto"/>
              <w:right w:val="nil"/>
            </w:tcBorders>
          </w:tcPr>
          <w:p w14:paraId="2F91330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36" w:type="dxa"/>
            <w:tcBorders>
              <w:left w:val="nil"/>
              <w:bottom w:val="single" w:sz="4" w:space="0" w:color="auto"/>
              <w:right w:val="nil"/>
            </w:tcBorders>
          </w:tcPr>
          <w:p w14:paraId="705E97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2E797061" w14:textId="77777777" w:rsidTr="00013A84">
        <w:trPr>
          <w:jc w:val="center"/>
        </w:trPr>
        <w:tc>
          <w:tcPr>
            <w:tcW w:w="2136" w:type="dxa"/>
            <w:tcBorders>
              <w:top w:val="single" w:sz="4" w:space="0" w:color="auto"/>
              <w:left w:val="nil"/>
              <w:bottom w:val="nil"/>
              <w:right w:val="nil"/>
            </w:tcBorders>
          </w:tcPr>
          <w:p w14:paraId="0036A62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176" w:type="dxa"/>
            <w:tcBorders>
              <w:top w:val="single" w:sz="4" w:space="0" w:color="auto"/>
              <w:left w:val="nil"/>
              <w:bottom w:val="nil"/>
              <w:right w:val="nil"/>
            </w:tcBorders>
          </w:tcPr>
          <w:p w14:paraId="4B90A36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single" w:sz="4" w:space="0" w:color="auto"/>
              <w:left w:val="nil"/>
              <w:bottom w:val="nil"/>
              <w:right w:val="nil"/>
            </w:tcBorders>
          </w:tcPr>
          <w:p w14:paraId="06D93E4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single" w:sz="4" w:space="0" w:color="auto"/>
              <w:left w:val="nil"/>
              <w:bottom w:val="nil"/>
              <w:right w:val="nil"/>
            </w:tcBorders>
          </w:tcPr>
          <w:p w14:paraId="5735D5F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single" w:sz="4" w:space="0" w:color="auto"/>
              <w:left w:val="nil"/>
              <w:bottom w:val="nil"/>
              <w:right w:val="nil"/>
            </w:tcBorders>
          </w:tcPr>
          <w:p w14:paraId="475E783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single" w:sz="4" w:space="0" w:color="auto"/>
              <w:left w:val="nil"/>
              <w:bottom w:val="nil"/>
              <w:right w:val="nil"/>
            </w:tcBorders>
          </w:tcPr>
          <w:p w14:paraId="0E35B54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536" w:type="dxa"/>
            <w:tcBorders>
              <w:top w:val="single" w:sz="4" w:space="0" w:color="auto"/>
              <w:left w:val="nil"/>
              <w:bottom w:val="nil"/>
              <w:right w:val="nil"/>
            </w:tcBorders>
          </w:tcPr>
          <w:p w14:paraId="3D778D6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0DEDF94E" w14:textId="77777777" w:rsidTr="00013A84">
        <w:trPr>
          <w:jc w:val="center"/>
        </w:trPr>
        <w:tc>
          <w:tcPr>
            <w:tcW w:w="2136" w:type="dxa"/>
            <w:tcBorders>
              <w:top w:val="nil"/>
              <w:left w:val="nil"/>
              <w:bottom w:val="nil"/>
              <w:right w:val="nil"/>
            </w:tcBorders>
          </w:tcPr>
          <w:p w14:paraId="03D914A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176" w:type="dxa"/>
            <w:tcBorders>
              <w:top w:val="nil"/>
              <w:left w:val="nil"/>
              <w:bottom w:val="nil"/>
              <w:right w:val="nil"/>
            </w:tcBorders>
          </w:tcPr>
          <w:p w14:paraId="39FA153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4A0CFB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nil"/>
              <w:left w:val="nil"/>
              <w:bottom w:val="nil"/>
              <w:right w:val="nil"/>
            </w:tcBorders>
          </w:tcPr>
          <w:p w14:paraId="6F10CF3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72EB98C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nil"/>
              <w:left w:val="nil"/>
              <w:bottom w:val="nil"/>
              <w:right w:val="nil"/>
            </w:tcBorders>
          </w:tcPr>
          <w:p w14:paraId="5350CB8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5D9DE88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04429C7D" w14:textId="77777777" w:rsidTr="00013A84">
        <w:trPr>
          <w:jc w:val="center"/>
        </w:trPr>
        <w:tc>
          <w:tcPr>
            <w:tcW w:w="2136" w:type="dxa"/>
            <w:tcBorders>
              <w:top w:val="nil"/>
              <w:left w:val="nil"/>
              <w:bottom w:val="nil"/>
              <w:right w:val="nil"/>
            </w:tcBorders>
          </w:tcPr>
          <w:p w14:paraId="7D81E7A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176" w:type="dxa"/>
            <w:tcBorders>
              <w:top w:val="nil"/>
              <w:left w:val="nil"/>
              <w:bottom w:val="nil"/>
              <w:right w:val="nil"/>
            </w:tcBorders>
          </w:tcPr>
          <w:p w14:paraId="7BA09BA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5B7F3E8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176" w:type="dxa"/>
            <w:tcBorders>
              <w:top w:val="nil"/>
              <w:left w:val="nil"/>
              <w:bottom w:val="nil"/>
              <w:right w:val="nil"/>
            </w:tcBorders>
          </w:tcPr>
          <w:p w14:paraId="3B8EFFE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77FB737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176" w:type="dxa"/>
            <w:tcBorders>
              <w:top w:val="nil"/>
              <w:left w:val="nil"/>
              <w:bottom w:val="nil"/>
              <w:right w:val="nil"/>
            </w:tcBorders>
          </w:tcPr>
          <w:p w14:paraId="048896F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0713236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3B98A04C" w14:textId="77777777" w:rsidTr="00013A84">
        <w:trPr>
          <w:jc w:val="center"/>
        </w:trPr>
        <w:tc>
          <w:tcPr>
            <w:tcW w:w="2136" w:type="dxa"/>
            <w:tcBorders>
              <w:top w:val="nil"/>
              <w:left w:val="nil"/>
              <w:bottom w:val="nil"/>
              <w:right w:val="nil"/>
            </w:tcBorders>
          </w:tcPr>
          <w:p w14:paraId="0A7A08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176" w:type="dxa"/>
            <w:tcBorders>
              <w:top w:val="nil"/>
              <w:left w:val="nil"/>
              <w:bottom w:val="nil"/>
              <w:right w:val="nil"/>
            </w:tcBorders>
          </w:tcPr>
          <w:p w14:paraId="0691E8B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269A03A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7D8B26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nil"/>
              <w:left w:val="nil"/>
              <w:bottom w:val="nil"/>
              <w:right w:val="nil"/>
            </w:tcBorders>
          </w:tcPr>
          <w:p w14:paraId="5E61960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176" w:type="dxa"/>
            <w:tcBorders>
              <w:top w:val="nil"/>
              <w:left w:val="nil"/>
              <w:bottom w:val="nil"/>
              <w:right w:val="nil"/>
            </w:tcBorders>
          </w:tcPr>
          <w:p w14:paraId="60C5B0C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1B1CD15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47F56F80" w14:textId="77777777" w:rsidTr="00013A84">
        <w:trPr>
          <w:jc w:val="center"/>
        </w:trPr>
        <w:tc>
          <w:tcPr>
            <w:tcW w:w="2136" w:type="dxa"/>
            <w:tcBorders>
              <w:top w:val="nil"/>
              <w:left w:val="nil"/>
              <w:bottom w:val="nil"/>
              <w:right w:val="nil"/>
            </w:tcBorders>
          </w:tcPr>
          <w:p w14:paraId="694A505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roofErr w:type="gramStart"/>
            <w:r w:rsidRPr="00013A84">
              <w:rPr>
                <w:rFonts w:ascii="Times New Roman" w:hAnsi="Times New Roman"/>
                <w:sz w:val="24"/>
              </w:rPr>
              <w:t>CA,FL</w:t>
            </w:r>
            <w:proofErr w:type="gramEnd"/>
            <w:r w:rsidRPr="00013A84">
              <w:rPr>
                <w:rFonts w:ascii="Times New Roman" w:hAnsi="Times New Roman"/>
                <w:sz w:val="24"/>
              </w:rPr>
              <w:t>,IL,NY,TX</w:t>
            </w:r>
          </w:p>
        </w:tc>
        <w:tc>
          <w:tcPr>
            <w:tcW w:w="1176" w:type="dxa"/>
            <w:tcBorders>
              <w:top w:val="nil"/>
              <w:left w:val="nil"/>
              <w:bottom w:val="nil"/>
              <w:right w:val="nil"/>
            </w:tcBorders>
          </w:tcPr>
          <w:p w14:paraId="62F8CD1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7DE0704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176" w:type="dxa"/>
            <w:tcBorders>
              <w:top w:val="nil"/>
              <w:left w:val="nil"/>
              <w:bottom w:val="nil"/>
              <w:right w:val="nil"/>
            </w:tcBorders>
          </w:tcPr>
          <w:p w14:paraId="2641135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2990A51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176" w:type="dxa"/>
            <w:tcBorders>
              <w:top w:val="nil"/>
              <w:left w:val="nil"/>
              <w:bottom w:val="nil"/>
              <w:right w:val="nil"/>
            </w:tcBorders>
          </w:tcPr>
          <w:p w14:paraId="2D1A0FB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5BD9A75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23DDCC34" w14:textId="77777777" w:rsidTr="00013A84">
        <w:trPr>
          <w:jc w:val="center"/>
        </w:trPr>
        <w:tc>
          <w:tcPr>
            <w:tcW w:w="2136" w:type="dxa"/>
            <w:tcBorders>
              <w:top w:val="nil"/>
              <w:left w:val="nil"/>
              <w:bottom w:val="nil"/>
              <w:right w:val="nil"/>
            </w:tcBorders>
          </w:tcPr>
          <w:p w14:paraId="2DC3528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176" w:type="dxa"/>
            <w:tcBorders>
              <w:top w:val="nil"/>
              <w:left w:val="nil"/>
              <w:bottom w:val="nil"/>
              <w:right w:val="nil"/>
            </w:tcBorders>
          </w:tcPr>
          <w:p w14:paraId="3940B98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031AB01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nil"/>
              <w:left w:val="nil"/>
              <w:bottom w:val="nil"/>
              <w:right w:val="nil"/>
            </w:tcBorders>
          </w:tcPr>
          <w:p w14:paraId="31E2046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46CE9C3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176" w:type="dxa"/>
            <w:tcBorders>
              <w:top w:val="nil"/>
              <w:left w:val="nil"/>
              <w:bottom w:val="nil"/>
              <w:right w:val="nil"/>
            </w:tcBorders>
          </w:tcPr>
          <w:p w14:paraId="7F4AA89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nil"/>
              <w:left w:val="nil"/>
              <w:bottom w:val="nil"/>
              <w:right w:val="nil"/>
            </w:tcBorders>
          </w:tcPr>
          <w:p w14:paraId="6E3289C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782B791B" w14:textId="77777777" w:rsidTr="00013A84">
        <w:trPr>
          <w:jc w:val="center"/>
        </w:trPr>
        <w:tc>
          <w:tcPr>
            <w:tcW w:w="2136" w:type="dxa"/>
            <w:tcBorders>
              <w:top w:val="nil"/>
              <w:left w:val="nil"/>
              <w:bottom w:val="nil"/>
              <w:right w:val="nil"/>
            </w:tcBorders>
          </w:tcPr>
          <w:p w14:paraId="0EEFA01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176" w:type="dxa"/>
            <w:tcBorders>
              <w:top w:val="nil"/>
              <w:left w:val="nil"/>
              <w:bottom w:val="nil"/>
              <w:right w:val="nil"/>
            </w:tcBorders>
          </w:tcPr>
          <w:p w14:paraId="19DC4FF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33F5965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6F967ED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2</w:t>
            </w:r>
          </w:p>
        </w:tc>
        <w:tc>
          <w:tcPr>
            <w:tcW w:w="1536" w:type="dxa"/>
            <w:tcBorders>
              <w:top w:val="nil"/>
              <w:left w:val="nil"/>
              <w:bottom w:val="nil"/>
              <w:right w:val="nil"/>
            </w:tcBorders>
          </w:tcPr>
          <w:p w14:paraId="7B8D177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176" w:type="dxa"/>
            <w:tcBorders>
              <w:top w:val="nil"/>
              <w:left w:val="nil"/>
              <w:bottom w:val="nil"/>
              <w:right w:val="nil"/>
            </w:tcBorders>
          </w:tcPr>
          <w:p w14:paraId="6ECAC2F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nil"/>
              <w:right w:val="nil"/>
            </w:tcBorders>
          </w:tcPr>
          <w:p w14:paraId="73A7671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5B23B4BA" w14:textId="77777777" w:rsidTr="00013A84">
        <w:trPr>
          <w:jc w:val="center"/>
        </w:trPr>
        <w:tc>
          <w:tcPr>
            <w:tcW w:w="2136" w:type="dxa"/>
            <w:tcBorders>
              <w:top w:val="nil"/>
              <w:left w:val="nil"/>
              <w:bottom w:val="nil"/>
              <w:right w:val="nil"/>
            </w:tcBorders>
          </w:tcPr>
          <w:p w14:paraId="36D1FC3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176" w:type="dxa"/>
            <w:tcBorders>
              <w:top w:val="nil"/>
              <w:left w:val="nil"/>
              <w:bottom w:val="nil"/>
              <w:right w:val="nil"/>
            </w:tcBorders>
          </w:tcPr>
          <w:p w14:paraId="30C5AA1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536" w:type="dxa"/>
            <w:tcBorders>
              <w:top w:val="nil"/>
              <w:left w:val="nil"/>
              <w:bottom w:val="nil"/>
              <w:right w:val="nil"/>
            </w:tcBorders>
          </w:tcPr>
          <w:p w14:paraId="2A1BF61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176" w:type="dxa"/>
            <w:tcBorders>
              <w:top w:val="nil"/>
              <w:left w:val="nil"/>
              <w:bottom w:val="nil"/>
              <w:right w:val="nil"/>
            </w:tcBorders>
          </w:tcPr>
          <w:p w14:paraId="0DBCF59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3</w:t>
            </w:r>
          </w:p>
        </w:tc>
        <w:tc>
          <w:tcPr>
            <w:tcW w:w="1536" w:type="dxa"/>
            <w:tcBorders>
              <w:top w:val="nil"/>
              <w:left w:val="nil"/>
              <w:bottom w:val="nil"/>
              <w:right w:val="nil"/>
            </w:tcBorders>
          </w:tcPr>
          <w:p w14:paraId="2525CFB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r w:rsidRPr="00013A84">
              <w:rPr>
                <w:rFonts w:ascii="Times New Roman" w:hAnsi="Times New Roman"/>
                <w:sz w:val="24"/>
                <w:vertAlign w:val="superscript"/>
              </w:rPr>
              <w:t>*</w:t>
            </w:r>
          </w:p>
        </w:tc>
        <w:tc>
          <w:tcPr>
            <w:tcW w:w="1176" w:type="dxa"/>
            <w:tcBorders>
              <w:top w:val="nil"/>
              <w:left w:val="nil"/>
              <w:bottom w:val="nil"/>
              <w:right w:val="nil"/>
            </w:tcBorders>
          </w:tcPr>
          <w:p w14:paraId="369F362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536" w:type="dxa"/>
            <w:tcBorders>
              <w:top w:val="nil"/>
              <w:left w:val="nil"/>
              <w:bottom w:val="nil"/>
              <w:right w:val="nil"/>
            </w:tcBorders>
          </w:tcPr>
          <w:p w14:paraId="14ECCA9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38F00B19" w14:textId="77777777" w:rsidTr="00013A84">
        <w:trPr>
          <w:jc w:val="center"/>
        </w:trPr>
        <w:tc>
          <w:tcPr>
            <w:tcW w:w="2136" w:type="dxa"/>
            <w:tcBorders>
              <w:top w:val="nil"/>
              <w:left w:val="nil"/>
              <w:bottom w:val="nil"/>
              <w:right w:val="nil"/>
            </w:tcBorders>
          </w:tcPr>
          <w:p w14:paraId="03D9292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176" w:type="dxa"/>
            <w:tcBorders>
              <w:top w:val="nil"/>
              <w:left w:val="nil"/>
              <w:bottom w:val="nil"/>
              <w:right w:val="nil"/>
            </w:tcBorders>
          </w:tcPr>
          <w:p w14:paraId="3D0D628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36" w:type="dxa"/>
            <w:tcBorders>
              <w:top w:val="nil"/>
              <w:left w:val="nil"/>
              <w:bottom w:val="nil"/>
              <w:right w:val="nil"/>
            </w:tcBorders>
          </w:tcPr>
          <w:p w14:paraId="45891A2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176" w:type="dxa"/>
            <w:tcBorders>
              <w:top w:val="nil"/>
              <w:left w:val="nil"/>
              <w:bottom w:val="nil"/>
              <w:right w:val="nil"/>
            </w:tcBorders>
          </w:tcPr>
          <w:p w14:paraId="37BD067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69AEA55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c>
          <w:tcPr>
            <w:tcW w:w="1176" w:type="dxa"/>
            <w:tcBorders>
              <w:top w:val="nil"/>
              <w:left w:val="nil"/>
              <w:bottom w:val="nil"/>
              <w:right w:val="nil"/>
            </w:tcBorders>
          </w:tcPr>
          <w:p w14:paraId="6C0A538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36" w:type="dxa"/>
            <w:tcBorders>
              <w:top w:val="nil"/>
              <w:left w:val="nil"/>
              <w:bottom w:val="nil"/>
              <w:right w:val="nil"/>
            </w:tcBorders>
          </w:tcPr>
          <w:p w14:paraId="63330FB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505167FA" w14:textId="77777777" w:rsidTr="00013A84">
        <w:trPr>
          <w:jc w:val="center"/>
        </w:trPr>
        <w:tc>
          <w:tcPr>
            <w:tcW w:w="2136" w:type="dxa"/>
            <w:tcBorders>
              <w:top w:val="nil"/>
              <w:left w:val="nil"/>
              <w:bottom w:val="nil"/>
              <w:right w:val="nil"/>
            </w:tcBorders>
          </w:tcPr>
          <w:p w14:paraId="6BE6897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176" w:type="dxa"/>
            <w:tcBorders>
              <w:top w:val="nil"/>
              <w:left w:val="nil"/>
              <w:bottom w:val="nil"/>
              <w:right w:val="nil"/>
            </w:tcBorders>
          </w:tcPr>
          <w:p w14:paraId="0634435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1E093C5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176" w:type="dxa"/>
            <w:tcBorders>
              <w:top w:val="nil"/>
              <w:left w:val="nil"/>
              <w:bottom w:val="nil"/>
              <w:right w:val="nil"/>
            </w:tcBorders>
          </w:tcPr>
          <w:p w14:paraId="635CFBF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536" w:type="dxa"/>
            <w:tcBorders>
              <w:top w:val="nil"/>
              <w:left w:val="nil"/>
              <w:bottom w:val="nil"/>
              <w:right w:val="nil"/>
            </w:tcBorders>
          </w:tcPr>
          <w:p w14:paraId="013A560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176" w:type="dxa"/>
            <w:tcBorders>
              <w:top w:val="nil"/>
              <w:left w:val="nil"/>
              <w:bottom w:val="nil"/>
              <w:right w:val="nil"/>
            </w:tcBorders>
          </w:tcPr>
          <w:p w14:paraId="3603C9C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536" w:type="dxa"/>
            <w:tcBorders>
              <w:top w:val="nil"/>
              <w:left w:val="nil"/>
              <w:bottom w:val="nil"/>
              <w:right w:val="nil"/>
            </w:tcBorders>
          </w:tcPr>
          <w:p w14:paraId="4A5F97D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3B65E798" w14:textId="77777777" w:rsidTr="00013A84">
        <w:trPr>
          <w:jc w:val="center"/>
        </w:trPr>
        <w:tc>
          <w:tcPr>
            <w:tcW w:w="2136" w:type="dxa"/>
            <w:tcBorders>
              <w:top w:val="nil"/>
              <w:left w:val="nil"/>
              <w:bottom w:val="nil"/>
              <w:right w:val="nil"/>
            </w:tcBorders>
          </w:tcPr>
          <w:p w14:paraId="5E0EBD3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176" w:type="dxa"/>
            <w:tcBorders>
              <w:top w:val="nil"/>
              <w:left w:val="nil"/>
              <w:bottom w:val="nil"/>
              <w:right w:val="nil"/>
            </w:tcBorders>
          </w:tcPr>
          <w:p w14:paraId="767E715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36" w:type="dxa"/>
            <w:tcBorders>
              <w:top w:val="nil"/>
              <w:left w:val="nil"/>
              <w:bottom w:val="nil"/>
              <w:right w:val="nil"/>
            </w:tcBorders>
          </w:tcPr>
          <w:p w14:paraId="6BCF594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1176" w:type="dxa"/>
            <w:tcBorders>
              <w:top w:val="nil"/>
              <w:left w:val="nil"/>
              <w:bottom w:val="nil"/>
              <w:right w:val="nil"/>
            </w:tcBorders>
          </w:tcPr>
          <w:p w14:paraId="0CA0825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536" w:type="dxa"/>
            <w:tcBorders>
              <w:top w:val="nil"/>
              <w:left w:val="nil"/>
              <w:bottom w:val="nil"/>
              <w:right w:val="nil"/>
            </w:tcBorders>
          </w:tcPr>
          <w:p w14:paraId="04B3ED3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p>
        </w:tc>
        <w:tc>
          <w:tcPr>
            <w:tcW w:w="1176" w:type="dxa"/>
            <w:tcBorders>
              <w:top w:val="nil"/>
              <w:left w:val="nil"/>
              <w:bottom w:val="nil"/>
              <w:right w:val="nil"/>
            </w:tcBorders>
          </w:tcPr>
          <w:p w14:paraId="05A0FD2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536" w:type="dxa"/>
            <w:tcBorders>
              <w:top w:val="nil"/>
              <w:left w:val="nil"/>
              <w:bottom w:val="nil"/>
              <w:right w:val="nil"/>
            </w:tcBorders>
          </w:tcPr>
          <w:p w14:paraId="0C1C794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7244EE5D" w14:textId="77777777" w:rsidTr="00013A84">
        <w:trPr>
          <w:jc w:val="center"/>
        </w:trPr>
        <w:tc>
          <w:tcPr>
            <w:tcW w:w="2136" w:type="dxa"/>
            <w:tcBorders>
              <w:top w:val="nil"/>
              <w:left w:val="nil"/>
              <w:bottom w:val="nil"/>
              <w:right w:val="nil"/>
            </w:tcBorders>
          </w:tcPr>
          <w:p w14:paraId="4F7298A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176" w:type="dxa"/>
            <w:tcBorders>
              <w:top w:val="nil"/>
              <w:left w:val="nil"/>
              <w:bottom w:val="nil"/>
              <w:right w:val="nil"/>
            </w:tcBorders>
          </w:tcPr>
          <w:p w14:paraId="7A56D76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36" w:type="dxa"/>
            <w:tcBorders>
              <w:top w:val="nil"/>
              <w:left w:val="nil"/>
              <w:bottom w:val="nil"/>
              <w:right w:val="nil"/>
            </w:tcBorders>
          </w:tcPr>
          <w:p w14:paraId="709215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2F47520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536" w:type="dxa"/>
            <w:tcBorders>
              <w:top w:val="nil"/>
              <w:left w:val="nil"/>
              <w:bottom w:val="nil"/>
              <w:right w:val="nil"/>
            </w:tcBorders>
          </w:tcPr>
          <w:p w14:paraId="5E22E5E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r w:rsidRPr="00013A84">
              <w:rPr>
                <w:rFonts w:ascii="Times New Roman" w:hAnsi="Times New Roman"/>
                <w:sz w:val="24"/>
                <w:vertAlign w:val="superscript"/>
              </w:rPr>
              <w:t>†</w:t>
            </w:r>
          </w:p>
        </w:tc>
        <w:tc>
          <w:tcPr>
            <w:tcW w:w="1176" w:type="dxa"/>
            <w:tcBorders>
              <w:top w:val="nil"/>
              <w:left w:val="nil"/>
              <w:bottom w:val="nil"/>
              <w:right w:val="nil"/>
            </w:tcBorders>
          </w:tcPr>
          <w:p w14:paraId="7BD9D4E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536" w:type="dxa"/>
            <w:tcBorders>
              <w:top w:val="nil"/>
              <w:left w:val="nil"/>
              <w:bottom w:val="nil"/>
              <w:right w:val="nil"/>
            </w:tcBorders>
          </w:tcPr>
          <w:p w14:paraId="6ECAB9C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6987CA14" w14:textId="77777777" w:rsidTr="00013A84">
        <w:trPr>
          <w:jc w:val="center"/>
        </w:trPr>
        <w:tc>
          <w:tcPr>
            <w:tcW w:w="2136" w:type="dxa"/>
            <w:tcBorders>
              <w:top w:val="nil"/>
              <w:left w:val="nil"/>
              <w:bottom w:val="nil"/>
              <w:right w:val="nil"/>
            </w:tcBorders>
          </w:tcPr>
          <w:p w14:paraId="59794A1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176" w:type="dxa"/>
            <w:tcBorders>
              <w:top w:val="nil"/>
              <w:left w:val="nil"/>
              <w:bottom w:val="nil"/>
              <w:right w:val="nil"/>
            </w:tcBorders>
          </w:tcPr>
          <w:p w14:paraId="1D1D1CC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4</w:t>
            </w:r>
          </w:p>
        </w:tc>
        <w:tc>
          <w:tcPr>
            <w:tcW w:w="1536" w:type="dxa"/>
            <w:tcBorders>
              <w:top w:val="nil"/>
              <w:left w:val="nil"/>
              <w:bottom w:val="nil"/>
              <w:right w:val="nil"/>
            </w:tcBorders>
          </w:tcPr>
          <w:p w14:paraId="00E56A1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c>
          <w:tcPr>
            <w:tcW w:w="1176" w:type="dxa"/>
            <w:tcBorders>
              <w:top w:val="nil"/>
              <w:left w:val="nil"/>
              <w:bottom w:val="nil"/>
              <w:right w:val="nil"/>
            </w:tcBorders>
          </w:tcPr>
          <w:p w14:paraId="7C22C00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8</w:t>
            </w:r>
          </w:p>
        </w:tc>
        <w:tc>
          <w:tcPr>
            <w:tcW w:w="1536" w:type="dxa"/>
            <w:tcBorders>
              <w:top w:val="nil"/>
              <w:left w:val="nil"/>
              <w:bottom w:val="nil"/>
              <w:right w:val="nil"/>
            </w:tcBorders>
          </w:tcPr>
          <w:p w14:paraId="5C2CB82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r w:rsidRPr="00013A84">
              <w:rPr>
                <w:rFonts w:ascii="Times New Roman" w:hAnsi="Times New Roman"/>
                <w:sz w:val="24"/>
                <w:vertAlign w:val="superscript"/>
              </w:rPr>
              <w:t>**</w:t>
            </w:r>
          </w:p>
        </w:tc>
        <w:tc>
          <w:tcPr>
            <w:tcW w:w="1176" w:type="dxa"/>
            <w:tcBorders>
              <w:top w:val="nil"/>
              <w:left w:val="nil"/>
              <w:bottom w:val="nil"/>
              <w:right w:val="nil"/>
            </w:tcBorders>
          </w:tcPr>
          <w:p w14:paraId="3AA2D5F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536" w:type="dxa"/>
            <w:tcBorders>
              <w:top w:val="nil"/>
              <w:left w:val="nil"/>
              <w:bottom w:val="nil"/>
              <w:right w:val="nil"/>
            </w:tcBorders>
          </w:tcPr>
          <w:p w14:paraId="13F6437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r>
      <w:tr w:rsidR="00013A84" w:rsidRPr="00013A84" w14:paraId="7BEF5510" w14:textId="77777777" w:rsidTr="00013A84">
        <w:trPr>
          <w:jc w:val="center"/>
        </w:trPr>
        <w:tc>
          <w:tcPr>
            <w:tcW w:w="2136" w:type="dxa"/>
            <w:tcBorders>
              <w:top w:val="nil"/>
              <w:left w:val="nil"/>
              <w:bottom w:val="nil"/>
              <w:right w:val="nil"/>
            </w:tcBorders>
          </w:tcPr>
          <w:p w14:paraId="19605FE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176" w:type="dxa"/>
            <w:tcBorders>
              <w:top w:val="nil"/>
              <w:left w:val="nil"/>
              <w:bottom w:val="nil"/>
              <w:right w:val="nil"/>
            </w:tcBorders>
          </w:tcPr>
          <w:p w14:paraId="214BACF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36" w:type="dxa"/>
            <w:tcBorders>
              <w:top w:val="nil"/>
              <w:left w:val="nil"/>
              <w:bottom w:val="nil"/>
              <w:right w:val="nil"/>
            </w:tcBorders>
          </w:tcPr>
          <w:p w14:paraId="6F37FC6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176" w:type="dxa"/>
            <w:tcBorders>
              <w:top w:val="nil"/>
              <w:left w:val="nil"/>
              <w:bottom w:val="nil"/>
              <w:right w:val="nil"/>
            </w:tcBorders>
          </w:tcPr>
          <w:p w14:paraId="51DA4EA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536" w:type="dxa"/>
            <w:tcBorders>
              <w:top w:val="nil"/>
              <w:left w:val="nil"/>
              <w:bottom w:val="nil"/>
              <w:right w:val="nil"/>
            </w:tcBorders>
          </w:tcPr>
          <w:p w14:paraId="3F097EF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c>
          <w:tcPr>
            <w:tcW w:w="1176" w:type="dxa"/>
            <w:tcBorders>
              <w:top w:val="nil"/>
              <w:left w:val="nil"/>
              <w:bottom w:val="nil"/>
              <w:right w:val="nil"/>
            </w:tcBorders>
          </w:tcPr>
          <w:p w14:paraId="6A59B3E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5</w:t>
            </w:r>
          </w:p>
        </w:tc>
        <w:tc>
          <w:tcPr>
            <w:tcW w:w="1536" w:type="dxa"/>
            <w:tcBorders>
              <w:top w:val="nil"/>
              <w:left w:val="nil"/>
              <w:bottom w:val="nil"/>
              <w:right w:val="nil"/>
            </w:tcBorders>
          </w:tcPr>
          <w:p w14:paraId="0E58B39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34226912" w14:textId="77777777" w:rsidTr="00013A84">
        <w:trPr>
          <w:jc w:val="center"/>
        </w:trPr>
        <w:tc>
          <w:tcPr>
            <w:tcW w:w="2136" w:type="dxa"/>
            <w:tcBorders>
              <w:top w:val="nil"/>
              <w:left w:val="nil"/>
              <w:bottom w:val="nil"/>
              <w:right w:val="nil"/>
            </w:tcBorders>
          </w:tcPr>
          <w:p w14:paraId="279F4E8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fidence</w:t>
            </w:r>
          </w:p>
        </w:tc>
        <w:tc>
          <w:tcPr>
            <w:tcW w:w="1176" w:type="dxa"/>
            <w:tcBorders>
              <w:top w:val="nil"/>
              <w:left w:val="nil"/>
              <w:bottom w:val="nil"/>
              <w:right w:val="nil"/>
            </w:tcBorders>
          </w:tcPr>
          <w:p w14:paraId="2593A94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2CD17FF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7C267CD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B90561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B429DB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65A98A1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r>
      <w:tr w:rsidR="00013A84" w:rsidRPr="00013A84" w14:paraId="520AF470" w14:textId="77777777" w:rsidTr="00013A84">
        <w:trPr>
          <w:jc w:val="center"/>
        </w:trPr>
        <w:tc>
          <w:tcPr>
            <w:tcW w:w="2136" w:type="dxa"/>
            <w:tcBorders>
              <w:top w:val="nil"/>
              <w:left w:val="nil"/>
              <w:bottom w:val="nil"/>
              <w:right w:val="nil"/>
            </w:tcBorders>
          </w:tcPr>
          <w:p w14:paraId="2725A88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owback</w:t>
            </w:r>
          </w:p>
        </w:tc>
        <w:tc>
          <w:tcPr>
            <w:tcW w:w="1176" w:type="dxa"/>
            <w:tcBorders>
              <w:top w:val="nil"/>
              <w:left w:val="nil"/>
              <w:bottom w:val="nil"/>
              <w:right w:val="nil"/>
            </w:tcBorders>
          </w:tcPr>
          <w:p w14:paraId="6ABF772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E4B9F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4643829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26F4E05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B4F90D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536" w:type="dxa"/>
            <w:tcBorders>
              <w:top w:val="nil"/>
              <w:left w:val="nil"/>
              <w:bottom w:val="nil"/>
              <w:right w:val="nil"/>
            </w:tcBorders>
          </w:tcPr>
          <w:p w14:paraId="5674987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050D51F1" w14:textId="77777777" w:rsidTr="00013A84">
        <w:trPr>
          <w:jc w:val="center"/>
        </w:trPr>
        <w:tc>
          <w:tcPr>
            <w:tcW w:w="2136" w:type="dxa"/>
            <w:tcBorders>
              <w:top w:val="nil"/>
              <w:left w:val="nil"/>
              <w:bottom w:val="nil"/>
              <w:right w:val="nil"/>
            </w:tcBorders>
          </w:tcPr>
          <w:p w14:paraId="09503E4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sualties</w:t>
            </w:r>
          </w:p>
        </w:tc>
        <w:tc>
          <w:tcPr>
            <w:tcW w:w="1176" w:type="dxa"/>
            <w:tcBorders>
              <w:top w:val="nil"/>
              <w:left w:val="nil"/>
              <w:bottom w:val="nil"/>
              <w:right w:val="nil"/>
            </w:tcBorders>
          </w:tcPr>
          <w:p w14:paraId="667248F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96517E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46529D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A81A95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0B49A4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36" w:type="dxa"/>
            <w:tcBorders>
              <w:top w:val="nil"/>
              <w:left w:val="nil"/>
              <w:bottom w:val="nil"/>
              <w:right w:val="nil"/>
            </w:tcBorders>
          </w:tcPr>
          <w:p w14:paraId="23300A7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r>
      <w:tr w:rsidR="00013A84" w:rsidRPr="00013A84" w14:paraId="08B94A83" w14:textId="77777777" w:rsidTr="00013A84">
        <w:trPr>
          <w:jc w:val="center"/>
        </w:trPr>
        <w:tc>
          <w:tcPr>
            <w:tcW w:w="2136" w:type="dxa"/>
            <w:tcBorders>
              <w:top w:val="nil"/>
              <w:left w:val="nil"/>
              <w:bottom w:val="nil"/>
              <w:right w:val="nil"/>
            </w:tcBorders>
          </w:tcPr>
          <w:p w14:paraId="6B0D49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Prowess</w:t>
            </w:r>
          </w:p>
        </w:tc>
        <w:tc>
          <w:tcPr>
            <w:tcW w:w="1176" w:type="dxa"/>
            <w:tcBorders>
              <w:top w:val="nil"/>
              <w:left w:val="nil"/>
              <w:bottom w:val="nil"/>
              <w:right w:val="nil"/>
            </w:tcBorders>
          </w:tcPr>
          <w:p w14:paraId="77CC104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A9A1E8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3592290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33D321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DB82EF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3DEEAEE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3C1CD89A" w14:textId="77777777" w:rsidTr="00013A84">
        <w:trPr>
          <w:jc w:val="center"/>
        </w:trPr>
        <w:tc>
          <w:tcPr>
            <w:tcW w:w="2136" w:type="dxa"/>
            <w:tcBorders>
              <w:top w:val="nil"/>
              <w:left w:val="nil"/>
              <w:bottom w:val="nil"/>
              <w:right w:val="nil"/>
            </w:tcBorders>
          </w:tcPr>
          <w:p w14:paraId="476C2E9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K War</w:t>
            </w:r>
          </w:p>
        </w:tc>
        <w:tc>
          <w:tcPr>
            <w:tcW w:w="1176" w:type="dxa"/>
            <w:tcBorders>
              <w:top w:val="nil"/>
              <w:left w:val="nil"/>
              <w:bottom w:val="nil"/>
              <w:right w:val="nil"/>
            </w:tcBorders>
          </w:tcPr>
          <w:p w14:paraId="1C44877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0C0D989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00A3300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0F7609E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3E65E35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nil"/>
              <w:right w:val="nil"/>
            </w:tcBorders>
          </w:tcPr>
          <w:p w14:paraId="65CE72F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r>
      <w:tr w:rsidR="00013A84" w:rsidRPr="00013A84" w14:paraId="15CD6408" w14:textId="77777777" w:rsidTr="00013A84">
        <w:trPr>
          <w:jc w:val="center"/>
        </w:trPr>
        <w:tc>
          <w:tcPr>
            <w:tcW w:w="2136" w:type="dxa"/>
            <w:tcBorders>
              <w:top w:val="nil"/>
              <w:left w:val="nil"/>
              <w:bottom w:val="nil"/>
              <w:right w:val="nil"/>
            </w:tcBorders>
          </w:tcPr>
          <w:p w14:paraId="39AE5D3E" w14:textId="77777777" w:rsidR="00013A84" w:rsidRPr="00D96C1D" w:rsidRDefault="00013A84" w:rsidP="00013A84">
            <w:pPr>
              <w:widowControl w:val="0"/>
              <w:autoSpaceDE w:val="0"/>
              <w:autoSpaceDN w:val="0"/>
              <w:adjustRightInd w:val="0"/>
              <w:spacing w:line="240" w:lineRule="auto"/>
              <w:rPr>
                <w:rFonts w:ascii="Times New Roman" w:hAnsi="Times New Roman"/>
                <w:b/>
                <w:sz w:val="24"/>
              </w:rPr>
            </w:pPr>
            <w:r w:rsidRPr="00D96C1D">
              <w:rPr>
                <w:rFonts w:ascii="Times New Roman" w:hAnsi="Times New Roman"/>
                <w:b/>
                <w:sz w:val="24"/>
              </w:rPr>
              <w:t>Anger</w:t>
            </w:r>
          </w:p>
        </w:tc>
        <w:tc>
          <w:tcPr>
            <w:tcW w:w="1176" w:type="dxa"/>
            <w:tcBorders>
              <w:top w:val="nil"/>
              <w:left w:val="nil"/>
              <w:bottom w:val="nil"/>
              <w:right w:val="nil"/>
            </w:tcBorders>
          </w:tcPr>
          <w:p w14:paraId="713BF06F"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45</w:t>
            </w:r>
          </w:p>
        </w:tc>
        <w:tc>
          <w:tcPr>
            <w:tcW w:w="1536" w:type="dxa"/>
            <w:tcBorders>
              <w:top w:val="nil"/>
              <w:left w:val="nil"/>
              <w:bottom w:val="nil"/>
              <w:right w:val="nil"/>
            </w:tcBorders>
          </w:tcPr>
          <w:p w14:paraId="2383B528"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8)</w:t>
            </w:r>
            <w:r w:rsidRPr="00D96C1D">
              <w:rPr>
                <w:rFonts w:ascii="Times New Roman" w:hAnsi="Times New Roman"/>
                <w:b/>
                <w:sz w:val="24"/>
                <w:vertAlign w:val="superscript"/>
              </w:rPr>
              <w:t>***</w:t>
            </w:r>
          </w:p>
        </w:tc>
        <w:tc>
          <w:tcPr>
            <w:tcW w:w="1176" w:type="dxa"/>
            <w:tcBorders>
              <w:top w:val="nil"/>
              <w:left w:val="nil"/>
              <w:bottom w:val="nil"/>
              <w:right w:val="nil"/>
            </w:tcBorders>
          </w:tcPr>
          <w:p w14:paraId="0EC9897D"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39</w:t>
            </w:r>
          </w:p>
        </w:tc>
        <w:tc>
          <w:tcPr>
            <w:tcW w:w="1536" w:type="dxa"/>
            <w:tcBorders>
              <w:top w:val="nil"/>
              <w:left w:val="nil"/>
              <w:bottom w:val="nil"/>
              <w:right w:val="nil"/>
            </w:tcBorders>
          </w:tcPr>
          <w:p w14:paraId="64AC3E99"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13)</w:t>
            </w:r>
            <w:r w:rsidRPr="00D96C1D">
              <w:rPr>
                <w:rFonts w:ascii="Times New Roman" w:hAnsi="Times New Roman"/>
                <w:b/>
                <w:sz w:val="24"/>
                <w:vertAlign w:val="superscript"/>
              </w:rPr>
              <w:t>**</w:t>
            </w:r>
          </w:p>
        </w:tc>
        <w:tc>
          <w:tcPr>
            <w:tcW w:w="1176" w:type="dxa"/>
            <w:tcBorders>
              <w:top w:val="nil"/>
              <w:left w:val="nil"/>
              <w:bottom w:val="nil"/>
              <w:right w:val="nil"/>
            </w:tcBorders>
          </w:tcPr>
          <w:p w14:paraId="3EEA6AA5"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55</w:t>
            </w:r>
          </w:p>
        </w:tc>
        <w:tc>
          <w:tcPr>
            <w:tcW w:w="1536" w:type="dxa"/>
            <w:tcBorders>
              <w:top w:val="nil"/>
              <w:left w:val="nil"/>
              <w:bottom w:val="nil"/>
              <w:right w:val="nil"/>
            </w:tcBorders>
          </w:tcPr>
          <w:p w14:paraId="420A0778"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9)</w:t>
            </w:r>
            <w:r w:rsidRPr="00D96C1D">
              <w:rPr>
                <w:rFonts w:ascii="Times New Roman" w:hAnsi="Times New Roman"/>
                <w:b/>
                <w:sz w:val="24"/>
                <w:vertAlign w:val="superscript"/>
              </w:rPr>
              <w:t>***</w:t>
            </w:r>
          </w:p>
        </w:tc>
      </w:tr>
      <w:tr w:rsidR="00013A84" w:rsidRPr="00013A84" w14:paraId="5320FC4F" w14:textId="77777777" w:rsidTr="00013A84">
        <w:trPr>
          <w:jc w:val="center"/>
        </w:trPr>
        <w:tc>
          <w:tcPr>
            <w:tcW w:w="2136" w:type="dxa"/>
            <w:tcBorders>
              <w:top w:val="nil"/>
              <w:left w:val="nil"/>
              <w:bottom w:val="single" w:sz="4" w:space="0" w:color="auto"/>
              <w:right w:val="nil"/>
            </w:tcBorders>
          </w:tcPr>
          <w:p w14:paraId="03834DC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176" w:type="dxa"/>
            <w:tcBorders>
              <w:top w:val="nil"/>
              <w:left w:val="nil"/>
              <w:bottom w:val="single" w:sz="4" w:space="0" w:color="auto"/>
              <w:right w:val="nil"/>
            </w:tcBorders>
          </w:tcPr>
          <w:p w14:paraId="5F4C11C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single" w:sz="4" w:space="0" w:color="auto"/>
              <w:right w:val="nil"/>
            </w:tcBorders>
          </w:tcPr>
          <w:p w14:paraId="0452DF8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nil"/>
              <w:left w:val="nil"/>
              <w:bottom w:val="single" w:sz="4" w:space="0" w:color="auto"/>
              <w:right w:val="nil"/>
            </w:tcBorders>
          </w:tcPr>
          <w:p w14:paraId="7A55140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8</w:t>
            </w:r>
          </w:p>
        </w:tc>
        <w:tc>
          <w:tcPr>
            <w:tcW w:w="1536" w:type="dxa"/>
            <w:tcBorders>
              <w:top w:val="nil"/>
              <w:left w:val="nil"/>
              <w:bottom w:val="single" w:sz="4" w:space="0" w:color="auto"/>
              <w:right w:val="nil"/>
            </w:tcBorders>
          </w:tcPr>
          <w:p w14:paraId="2CEE4B4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r w:rsidRPr="00013A84">
              <w:rPr>
                <w:rFonts w:ascii="Times New Roman" w:hAnsi="Times New Roman"/>
                <w:sz w:val="24"/>
                <w:vertAlign w:val="superscript"/>
              </w:rPr>
              <w:t>*</w:t>
            </w:r>
          </w:p>
        </w:tc>
        <w:tc>
          <w:tcPr>
            <w:tcW w:w="1176" w:type="dxa"/>
            <w:tcBorders>
              <w:top w:val="nil"/>
              <w:left w:val="nil"/>
              <w:bottom w:val="single" w:sz="4" w:space="0" w:color="auto"/>
              <w:right w:val="nil"/>
            </w:tcBorders>
          </w:tcPr>
          <w:p w14:paraId="4CCAAAA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single" w:sz="4" w:space="0" w:color="auto"/>
              <w:right w:val="nil"/>
            </w:tcBorders>
          </w:tcPr>
          <w:p w14:paraId="1601839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p>
        </w:tc>
      </w:tr>
      <w:tr w:rsidR="00013A84" w:rsidRPr="00013A84" w14:paraId="5AE4FDCE" w14:textId="77777777" w:rsidTr="00013A84">
        <w:trPr>
          <w:jc w:val="center"/>
        </w:trPr>
        <w:tc>
          <w:tcPr>
            <w:tcW w:w="2136" w:type="dxa"/>
            <w:tcBorders>
              <w:top w:val="single" w:sz="4" w:space="0" w:color="auto"/>
              <w:left w:val="nil"/>
              <w:bottom w:val="nil"/>
              <w:right w:val="nil"/>
            </w:tcBorders>
          </w:tcPr>
          <w:p w14:paraId="337C4A1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176" w:type="dxa"/>
            <w:tcBorders>
              <w:top w:val="single" w:sz="4" w:space="0" w:color="auto"/>
              <w:left w:val="nil"/>
              <w:bottom w:val="nil"/>
              <w:right w:val="nil"/>
            </w:tcBorders>
          </w:tcPr>
          <w:p w14:paraId="4233946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36" w:type="dxa"/>
            <w:tcBorders>
              <w:top w:val="single" w:sz="4" w:space="0" w:color="auto"/>
              <w:left w:val="nil"/>
              <w:bottom w:val="nil"/>
              <w:right w:val="nil"/>
            </w:tcBorders>
          </w:tcPr>
          <w:p w14:paraId="4FD0D56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single" w:sz="4" w:space="0" w:color="auto"/>
              <w:left w:val="nil"/>
              <w:bottom w:val="nil"/>
              <w:right w:val="nil"/>
            </w:tcBorders>
          </w:tcPr>
          <w:p w14:paraId="1998EF0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5</w:t>
            </w:r>
          </w:p>
        </w:tc>
        <w:tc>
          <w:tcPr>
            <w:tcW w:w="1536" w:type="dxa"/>
            <w:tcBorders>
              <w:top w:val="single" w:sz="4" w:space="0" w:color="auto"/>
              <w:left w:val="nil"/>
              <w:bottom w:val="nil"/>
              <w:right w:val="nil"/>
            </w:tcBorders>
          </w:tcPr>
          <w:p w14:paraId="1B15872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single" w:sz="4" w:space="0" w:color="auto"/>
              <w:left w:val="nil"/>
              <w:bottom w:val="nil"/>
              <w:right w:val="nil"/>
            </w:tcBorders>
          </w:tcPr>
          <w:p w14:paraId="23EEA6D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536" w:type="dxa"/>
            <w:tcBorders>
              <w:top w:val="single" w:sz="4" w:space="0" w:color="auto"/>
              <w:left w:val="nil"/>
              <w:bottom w:val="nil"/>
              <w:right w:val="nil"/>
            </w:tcBorders>
          </w:tcPr>
          <w:p w14:paraId="1582EDA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r>
      <w:tr w:rsidR="00013A84" w:rsidRPr="00013A84" w14:paraId="0AC8E3D8" w14:textId="77777777" w:rsidTr="00013A84">
        <w:trPr>
          <w:jc w:val="center"/>
        </w:trPr>
        <w:tc>
          <w:tcPr>
            <w:tcW w:w="2136" w:type="dxa"/>
            <w:tcBorders>
              <w:top w:val="nil"/>
              <w:left w:val="nil"/>
              <w:bottom w:val="single" w:sz="4" w:space="0" w:color="auto"/>
              <w:right w:val="nil"/>
            </w:tcBorders>
          </w:tcPr>
          <w:p w14:paraId="1DE9C09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176" w:type="dxa"/>
            <w:tcBorders>
              <w:top w:val="nil"/>
              <w:left w:val="nil"/>
              <w:bottom w:val="single" w:sz="4" w:space="0" w:color="auto"/>
              <w:right w:val="nil"/>
            </w:tcBorders>
          </w:tcPr>
          <w:p w14:paraId="2B8F661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36" w:type="dxa"/>
            <w:tcBorders>
              <w:top w:val="nil"/>
              <w:left w:val="nil"/>
              <w:bottom w:val="single" w:sz="4" w:space="0" w:color="auto"/>
              <w:right w:val="nil"/>
            </w:tcBorders>
          </w:tcPr>
          <w:p w14:paraId="374D0B8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176" w:type="dxa"/>
            <w:tcBorders>
              <w:top w:val="nil"/>
              <w:left w:val="nil"/>
              <w:bottom w:val="single" w:sz="4" w:space="0" w:color="auto"/>
              <w:right w:val="nil"/>
            </w:tcBorders>
          </w:tcPr>
          <w:p w14:paraId="21C0EFB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177</w:t>
            </w:r>
          </w:p>
        </w:tc>
        <w:tc>
          <w:tcPr>
            <w:tcW w:w="1536" w:type="dxa"/>
            <w:tcBorders>
              <w:top w:val="nil"/>
              <w:left w:val="nil"/>
              <w:bottom w:val="single" w:sz="4" w:space="0" w:color="auto"/>
              <w:right w:val="nil"/>
            </w:tcBorders>
          </w:tcPr>
          <w:p w14:paraId="01B95B5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176" w:type="dxa"/>
            <w:tcBorders>
              <w:top w:val="nil"/>
              <w:left w:val="nil"/>
              <w:bottom w:val="single" w:sz="4" w:space="0" w:color="auto"/>
              <w:right w:val="nil"/>
            </w:tcBorders>
          </w:tcPr>
          <w:p w14:paraId="3EF19E8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36" w:type="dxa"/>
            <w:tcBorders>
              <w:top w:val="nil"/>
              <w:left w:val="nil"/>
              <w:bottom w:val="single" w:sz="4" w:space="0" w:color="auto"/>
              <w:right w:val="nil"/>
            </w:tcBorders>
          </w:tcPr>
          <w:p w14:paraId="565B61E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57D99D06"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 xml:space="preserve">Note: Table entries are multiply imputed unstandardized regression coefficients, with two-tailed significance </w:t>
      </w:r>
    </w:p>
    <w:p w14:paraId="5269DAED"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 xml:space="preserve">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4200979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2BC3EEAB"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16A7F12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4. Revenge, Threat, Iraqi Involvement in 9/11, and Iraq War Support</w:t>
      </w:r>
    </w:p>
    <w:p w14:paraId="43DB7FF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3122" w:type="dxa"/>
        <w:tblInd w:w="-162" w:type="dxa"/>
        <w:tblLayout w:type="fixed"/>
        <w:tblLook w:val="0000" w:firstRow="0" w:lastRow="0" w:firstColumn="0" w:lastColumn="0" w:noHBand="0" w:noVBand="0"/>
      </w:tblPr>
      <w:tblGrid>
        <w:gridCol w:w="2665"/>
        <w:gridCol w:w="1097"/>
        <w:gridCol w:w="1518"/>
        <w:gridCol w:w="1096"/>
        <w:gridCol w:w="1518"/>
        <w:gridCol w:w="1096"/>
        <w:gridCol w:w="1518"/>
        <w:gridCol w:w="1096"/>
        <w:gridCol w:w="1518"/>
      </w:tblGrid>
      <w:tr w:rsidR="00013A84" w:rsidRPr="00013A84" w14:paraId="0904FF40" w14:textId="77777777" w:rsidTr="00A906F8">
        <w:tc>
          <w:tcPr>
            <w:tcW w:w="2665" w:type="dxa"/>
            <w:tcBorders>
              <w:top w:val="single" w:sz="4" w:space="0" w:color="auto"/>
              <w:left w:val="nil"/>
              <w:bottom w:val="nil"/>
              <w:right w:val="nil"/>
            </w:tcBorders>
          </w:tcPr>
          <w:p w14:paraId="56C93146" w14:textId="77777777" w:rsidR="00013A84" w:rsidRPr="00013A84" w:rsidRDefault="00013A84" w:rsidP="00013A84">
            <w:pPr>
              <w:widowControl w:val="0"/>
              <w:autoSpaceDE w:val="0"/>
              <w:autoSpaceDN w:val="0"/>
              <w:adjustRightInd w:val="0"/>
              <w:spacing w:line="240" w:lineRule="auto"/>
              <w:rPr>
                <w:rFonts w:ascii="Times New Roman" w:hAnsi="Times New Roman"/>
              </w:rPr>
            </w:pPr>
          </w:p>
        </w:tc>
        <w:tc>
          <w:tcPr>
            <w:tcW w:w="2615" w:type="dxa"/>
            <w:gridSpan w:val="2"/>
            <w:tcBorders>
              <w:top w:val="single" w:sz="4" w:space="0" w:color="auto"/>
              <w:left w:val="nil"/>
              <w:bottom w:val="nil"/>
              <w:right w:val="nil"/>
            </w:tcBorders>
          </w:tcPr>
          <w:p w14:paraId="7F741EA5"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1</w:t>
            </w:r>
          </w:p>
        </w:tc>
        <w:tc>
          <w:tcPr>
            <w:tcW w:w="2614" w:type="dxa"/>
            <w:gridSpan w:val="2"/>
            <w:tcBorders>
              <w:top w:val="single" w:sz="4" w:space="0" w:color="auto"/>
              <w:left w:val="nil"/>
              <w:bottom w:val="nil"/>
              <w:right w:val="nil"/>
            </w:tcBorders>
          </w:tcPr>
          <w:p w14:paraId="24C8A671"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2</w:t>
            </w:r>
          </w:p>
        </w:tc>
        <w:tc>
          <w:tcPr>
            <w:tcW w:w="2614" w:type="dxa"/>
            <w:gridSpan w:val="2"/>
            <w:tcBorders>
              <w:top w:val="single" w:sz="4" w:space="0" w:color="auto"/>
              <w:left w:val="nil"/>
              <w:bottom w:val="nil"/>
              <w:right w:val="nil"/>
            </w:tcBorders>
          </w:tcPr>
          <w:p w14:paraId="40A5F253"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3</w:t>
            </w:r>
          </w:p>
        </w:tc>
        <w:tc>
          <w:tcPr>
            <w:tcW w:w="2614" w:type="dxa"/>
            <w:gridSpan w:val="2"/>
            <w:tcBorders>
              <w:top w:val="single" w:sz="4" w:space="0" w:color="auto"/>
              <w:left w:val="nil"/>
              <w:bottom w:val="nil"/>
              <w:right w:val="nil"/>
            </w:tcBorders>
          </w:tcPr>
          <w:p w14:paraId="394E399D" w14:textId="2AFBD7DC" w:rsidR="00013A84" w:rsidRPr="00013A84" w:rsidRDefault="003A58D7" w:rsidP="00013A84">
            <w:pPr>
              <w:widowControl w:val="0"/>
              <w:autoSpaceDE w:val="0"/>
              <w:autoSpaceDN w:val="0"/>
              <w:adjustRightInd w:val="0"/>
              <w:spacing w:line="240" w:lineRule="auto"/>
              <w:jc w:val="center"/>
              <w:rPr>
                <w:rFonts w:ascii="Times New Roman" w:hAnsi="Times New Roman"/>
              </w:rPr>
            </w:pPr>
            <w:r>
              <w:rPr>
                <w:rFonts w:ascii="Times New Roman" w:hAnsi="Times New Roman"/>
              </w:rPr>
              <w:t>Model 4.4</w:t>
            </w:r>
          </w:p>
        </w:tc>
      </w:tr>
      <w:tr w:rsidR="00013A84" w:rsidRPr="00013A84" w14:paraId="41ECC3BA" w14:textId="77777777" w:rsidTr="00A906F8">
        <w:tc>
          <w:tcPr>
            <w:tcW w:w="2665" w:type="dxa"/>
            <w:tcBorders>
              <w:top w:val="nil"/>
              <w:left w:val="nil"/>
              <w:bottom w:val="nil"/>
              <w:right w:val="nil"/>
            </w:tcBorders>
          </w:tcPr>
          <w:p w14:paraId="1FC0EB1B" w14:textId="77777777" w:rsidR="00013A84" w:rsidRPr="00013A84" w:rsidRDefault="00013A84" w:rsidP="00013A84">
            <w:pPr>
              <w:widowControl w:val="0"/>
              <w:autoSpaceDE w:val="0"/>
              <w:autoSpaceDN w:val="0"/>
              <w:adjustRightInd w:val="0"/>
              <w:spacing w:line="240" w:lineRule="auto"/>
              <w:rPr>
                <w:rFonts w:ascii="Times New Roman" w:hAnsi="Times New Roman"/>
              </w:rPr>
            </w:pPr>
          </w:p>
        </w:tc>
        <w:tc>
          <w:tcPr>
            <w:tcW w:w="1097" w:type="dxa"/>
            <w:tcBorders>
              <w:top w:val="nil"/>
              <w:left w:val="nil"/>
              <w:bottom w:val="nil"/>
              <w:right w:val="nil"/>
            </w:tcBorders>
          </w:tcPr>
          <w:p w14:paraId="47082EC5"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b</w:t>
            </w:r>
          </w:p>
        </w:tc>
        <w:tc>
          <w:tcPr>
            <w:tcW w:w="1518" w:type="dxa"/>
            <w:tcBorders>
              <w:top w:val="nil"/>
              <w:left w:val="nil"/>
              <w:bottom w:val="nil"/>
              <w:right w:val="nil"/>
            </w:tcBorders>
          </w:tcPr>
          <w:p w14:paraId="1FF70BB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638A3922"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b</w:t>
            </w:r>
          </w:p>
        </w:tc>
        <w:tc>
          <w:tcPr>
            <w:tcW w:w="1518" w:type="dxa"/>
            <w:tcBorders>
              <w:top w:val="nil"/>
              <w:left w:val="nil"/>
              <w:bottom w:val="nil"/>
              <w:right w:val="nil"/>
            </w:tcBorders>
          </w:tcPr>
          <w:p w14:paraId="48BEC7A2"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59FD7C7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b</w:t>
            </w:r>
          </w:p>
        </w:tc>
        <w:tc>
          <w:tcPr>
            <w:tcW w:w="1518" w:type="dxa"/>
            <w:tcBorders>
              <w:top w:val="nil"/>
              <w:left w:val="nil"/>
              <w:bottom w:val="nil"/>
              <w:right w:val="nil"/>
            </w:tcBorders>
          </w:tcPr>
          <w:p w14:paraId="6C9D1A00"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61FB6F5A"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b</w:t>
            </w:r>
          </w:p>
        </w:tc>
        <w:tc>
          <w:tcPr>
            <w:tcW w:w="1518" w:type="dxa"/>
            <w:tcBorders>
              <w:top w:val="nil"/>
              <w:left w:val="nil"/>
              <w:bottom w:val="nil"/>
              <w:right w:val="nil"/>
            </w:tcBorders>
          </w:tcPr>
          <w:p w14:paraId="05EBCB8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r>
      <w:tr w:rsidR="00013A84" w:rsidRPr="00013A84" w14:paraId="45B8A531" w14:textId="77777777" w:rsidTr="00A906F8">
        <w:tc>
          <w:tcPr>
            <w:tcW w:w="2665" w:type="dxa"/>
            <w:tcBorders>
              <w:top w:val="single" w:sz="4" w:space="0" w:color="auto"/>
              <w:left w:val="nil"/>
              <w:bottom w:val="nil"/>
              <w:right w:val="nil"/>
            </w:tcBorders>
          </w:tcPr>
          <w:p w14:paraId="331D98CD"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Metro area</w:t>
            </w:r>
          </w:p>
        </w:tc>
        <w:tc>
          <w:tcPr>
            <w:tcW w:w="1097" w:type="dxa"/>
            <w:tcBorders>
              <w:top w:val="single" w:sz="4" w:space="0" w:color="auto"/>
              <w:left w:val="nil"/>
              <w:bottom w:val="nil"/>
              <w:right w:val="nil"/>
            </w:tcBorders>
          </w:tcPr>
          <w:p w14:paraId="117BCF5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55CDC8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single" w:sz="4" w:space="0" w:color="auto"/>
              <w:left w:val="nil"/>
              <w:bottom w:val="nil"/>
              <w:right w:val="nil"/>
            </w:tcBorders>
          </w:tcPr>
          <w:p w14:paraId="52812C5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single" w:sz="4" w:space="0" w:color="auto"/>
              <w:left w:val="nil"/>
              <w:bottom w:val="nil"/>
              <w:right w:val="nil"/>
            </w:tcBorders>
          </w:tcPr>
          <w:p w14:paraId="408FACC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single" w:sz="4" w:space="0" w:color="auto"/>
              <w:left w:val="nil"/>
              <w:bottom w:val="nil"/>
              <w:right w:val="nil"/>
            </w:tcBorders>
          </w:tcPr>
          <w:p w14:paraId="62E307B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3AAC83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single" w:sz="4" w:space="0" w:color="auto"/>
              <w:left w:val="nil"/>
              <w:bottom w:val="nil"/>
              <w:right w:val="nil"/>
            </w:tcBorders>
          </w:tcPr>
          <w:p w14:paraId="0749146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19A0B7D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24D5701A" w14:textId="77777777" w:rsidTr="00A906F8">
        <w:tc>
          <w:tcPr>
            <w:tcW w:w="2665" w:type="dxa"/>
            <w:tcBorders>
              <w:top w:val="nil"/>
              <w:left w:val="nil"/>
              <w:bottom w:val="nil"/>
              <w:right w:val="nil"/>
            </w:tcBorders>
          </w:tcPr>
          <w:p w14:paraId="57A6219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Northeast</w:t>
            </w:r>
          </w:p>
        </w:tc>
        <w:tc>
          <w:tcPr>
            <w:tcW w:w="1097" w:type="dxa"/>
            <w:tcBorders>
              <w:top w:val="nil"/>
              <w:left w:val="nil"/>
              <w:bottom w:val="nil"/>
              <w:right w:val="nil"/>
            </w:tcBorders>
          </w:tcPr>
          <w:p w14:paraId="1B63811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35B092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667BA5F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309ACB6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3D7ACE2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2B4328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4A662BE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4CB05C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r>
      <w:tr w:rsidR="00013A84" w:rsidRPr="00013A84" w14:paraId="457B2064" w14:textId="77777777" w:rsidTr="00A906F8">
        <w:tc>
          <w:tcPr>
            <w:tcW w:w="2665" w:type="dxa"/>
            <w:tcBorders>
              <w:top w:val="nil"/>
              <w:left w:val="nil"/>
              <w:bottom w:val="nil"/>
              <w:right w:val="nil"/>
            </w:tcBorders>
          </w:tcPr>
          <w:p w14:paraId="2B3A4E05"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outh</w:t>
            </w:r>
          </w:p>
        </w:tc>
        <w:tc>
          <w:tcPr>
            <w:tcW w:w="1097" w:type="dxa"/>
            <w:tcBorders>
              <w:top w:val="nil"/>
              <w:left w:val="nil"/>
              <w:bottom w:val="nil"/>
              <w:right w:val="nil"/>
            </w:tcBorders>
          </w:tcPr>
          <w:p w14:paraId="76CFCE9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1D362A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21256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518" w:type="dxa"/>
            <w:tcBorders>
              <w:top w:val="nil"/>
              <w:left w:val="nil"/>
              <w:bottom w:val="nil"/>
              <w:right w:val="nil"/>
            </w:tcBorders>
          </w:tcPr>
          <w:p w14:paraId="547CE05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55B6F7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672F41F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1B03C2E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7A590E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7F4A97A0" w14:textId="77777777" w:rsidTr="00A906F8">
        <w:tc>
          <w:tcPr>
            <w:tcW w:w="2665" w:type="dxa"/>
            <w:tcBorders>
              <w:top w:val="nil"/>
              <w:left w:val="nil"/>
              <w:bottom w:val="nil"/>
              <w:right w:val="nil"/>
            </w:tcBorders>
          </w:tcPr>
          <w:p w14:paraId="1F96890D"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West</w:t>
            </w:r>
          </w:p>
        </w:tc>
        <w:tc>
          <w:tcPr>
            <w:tcW w:w="1097" w:type="dxa"/>
            <w:tcBorders>
              <w:top w:val="nil"/>
              <w:left w:val="nil"/>
              <w:bottom w:val="nil"/>
              <w:right w:val="nil"/>
            </w:tcBorders>
          </w:tcPr>
          <w:p w14:paraId="6D1480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469A501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28FF15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5CECF5A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099935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5597F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24E33E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4D2AD56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5ADDB1E2" w14:textId="77777777" w:rsidTr="00A906F8">
        <w:tc>
          <w:tcPr>
            <w:tcW w:w="2665" w:type="dxa"/>
            <w:tcBorders>
              <w:top w:val="nil"/>
              <w:left w:val="nil"/>
              <w:bottom w:val="nil"/>
              <w:right w:val="nil"/>
            </w:tcBorders>
          </w:tcPr>
          <w:p w14:paraId="6BA7DDF1" w14:textId="77777777" w:rsidR="00013A84" w:rsidRPr="00013A84" w:rsidRDefault="00013A84" w:rsidP="00013A84">
            <w:pPr>
              <w:widowControl w:val="0"/>
              <w:autoSpaceDE w:val="0"/>
              <w:autoSpaceDN w:val="0"/>
              <w:adjustRightInd w:val="0"/>
              <w:spacing w:line="240" w:lineRule="auto"/>
              <w:rPr>
                <w:rFonts w:ascii="Times New Roman" w:hAnsi="Times New Roman"/>
              </w:rPr>
            </w:pPr>
            <w:proofErr w:type="gramStart"/>
            <w:r w:rsidRPr="00013A84">
              <w:rPr>
                <w:rFonts w:ascii="Times New Roman" w:hAnsi="Times New Roman"/>
              </w:rPr>
              <w:t>CA,FL</w:t>
            </w:r>
            <w:proofErr w:type="gramEnd"/>
            <w:r w:rsidRPr="00013A84">
              <w:rPr>
                <w:rFonts w:ascii="Times New Roman" w:hAnsi="Times New Roman"/>
              </w:rPr>
              <w:t>,IL,NY,TX</w:t>
            </w:r>
          </w:p>
        </w:tc>
        <w:tc>
          <w:tcPr>
            <w:tcW w:w="1097" w:type="dxa"/>
            <w:tcBorders>
              <w:top w:val="nil"/>
              <w:left w:val="nil"/>
              <w:bottom w:val="nil"/>
              <w:right w:val="nil"/>
            </w:tcBorders>
          </w:tcPr>
          <w:p w14:paraId="21FA5A7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C6D61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2B31C13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2ECE0E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31FC30F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32EECC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0E240AA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7BA23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287D2C16" w14:textId="77777777" w:rsidTr="00A906F8">
        <w:tc>
          <w:tcPr>
            <w:tcW w:w="2665" w:type="dxa"/>
            <w:tcBorders>
              <w:top w:val="nil"/>
              <w:left w:val="nil"/>
              <w:bottom w:val="nil"/>
              <w:right w:val="nil"/>
            </w:tcBorders>
          </w:tcPr>
          <w:p w14:paraId="05FE00C0"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emale</w:t>
            </w:r>
          </w:p>
        </w:tc>
        <w:tc>
          <w:tcPr>
            <w:tcW w:w="1097" w:type="dxa"/>
            <w:tcBorders>
              <w:top w:val="nil"/>
              <w:left w:val="nil"/>
              <w:bottom w:val="nil"/>
              <w:right w:val="nil"/>
            </w:tcBorders>
          </w:tcPr>
          <w:p w14:paraId="7C6F6A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95431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0DF1110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742711A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19DD4B4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99C9B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6802D7B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01AA0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r>
      <w:tr w:rsidR="00013A84" w:rsidRPr="00013A84" w14:paraId="36BC8A13" w14:textId="77777777" w:rsidTr="00A906F8">
        <w:tc>
          <w:tcPr>
            <w:tcW w:w="2665" w:type="dxa"/>
            <w:tcBorders>
              <w:top w:val="nil"/>
              <w:left w:val="nil"/>
              <w:bottom w:val="nil"/>
              <w:right w:val="nil"/>
            </w:tcBorders>
          </w:tcPr>
          <w:p w14:paraId="651120A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Black</w:t>
            </w:r>
          </w:p>
        </w:tc>
        <w:tc>
          <w:tcPr>
            <w:tcW w:w="1097" w:type="dxa"/>
            <w:tcBorders>
              <w:top w:val="nil"/>
              <w:left w:val="nil"/>
              <w:bottom w:val="nil"/>
              <w:right w:val="nil"/>
            </w:tcBorders>
          </w:tcPr>
          <w:p w14:paraId="5D1DBC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58C6BFD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5BBB49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3B002A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r w:rsidRPr="00013A84">
              <w:rPr>
                <w:rFonts w:ascii="Times New Roman" w:hAnsi="Times New Roman"/>
                <w:vertAlign w:val="superscript"/>
              </w:rPr>
              <w:t>†</w:t>
            </w:r>
          </w:p>
        </w:tc>
        <w:tc>
          <w:tcPr>
            <w:tcW w:w="1096" w:type="dxa"/>
            <w:tcBorders>
              <w:top w:val="nil"/>
              <w:left w:val="nil"/>
              <w:bottom w:val="nil"/>
              <w:right w:val="nil"/>
            </w:tcBorders>
          </w:tcPr>
          <w:p w14:paraId="107284B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45963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444DE0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7A9B66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r>
      <w:tr w:rsidR="00013A84" w:rsidRPr="00013A84" w14:paraId="15D18CBE" w14:textId="77777777" w:rsidTr="00A906F8">
        <w:tc>
          <w:tcPr>
            <w:tcW w:w="2665" w:type="dxa"/>
            <w:tcBorders>
              <w:top w:val="nil"/>
              <w:left w:val="nil"/>
              <w:bottom w:val="nil"/>
              <w:right w:val="nil"/>
            </w:tcBorders>
          </w:tcPr>
          <w:p w14:paraId="7A09CA40"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Age</w:t>
            </w:r>
          </w:p>
        </w:tc>
        <w:tc>
          <w:tcPr>
            <w:tcW w:w="1097" w:type="dxa"/>
            <w:tcBorders>
              <w:top w:val="nil"/>
              <w:left w:val="nil"/>
              <w:bottom w:val="nil"/>
              <w:right w:val="nil"/>
            </w:tcBorders>
          </w:tcPr>
          <w:p w14:paraId="64A0E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0ADCF3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5976B6A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3A4A7BF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9)</w:t>
            </w:r>
          </w:p>
        </w:tc>
        <w:tc>
          <w:tcPr>
            <w:tcW w:w="1096" w:type="dxa"/>
            <w:tcBorders>
              <w:top w:val="nil"/>
              <w:left w:val="nil"/>
              <w:bottom w:val="nil"/>
              <w:right w:val="nil"/>
            </w:tcBorders>
          </w:tcPr>
          <w:p w14:paraId="56817A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4041C7E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369F37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1523B48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r>
      <w:tr w:rsidR="00013A84" w:rsidRPr="00013A84" w14:paraId="0DA3882A" w14:textId="77777777" w:rsidTr="00A906F8">
        <w:tc>
          <w:tcPr>
            <w:tcW w:w="2665" w:type="dxa"/>
            <w:tcBorders>
              <w:top w:val="nil"/>
              <w:left w:val="nil"/>
              <w:bottom w:val="nil"/>
              <w:right w:val="nil"/>
            </w:tcBorders>
          </w:tcPr>
          <w:p w14:paraId="2311058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come</w:t>
            </w:r>
          </w:p>
        </w:tc>
        <w:tc>
          <w:tcPr>
            <w:tcW w:w="1097" w:type="dxa"/>
            <w:tcBorders>
              <w:top w:val="nil"/>
              <w:left w:val="nil"/>
              <w:bottom w:val="nil"/>
              <w:right w:val="nil"/>
            </w:tcBorders>
          </w:tcPr>
          <w:p w14:paraId="5F0CED5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0DFA2DC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51B9DD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6286187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4D645F3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1EA6D6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01825AF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00E935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r>
      <w:tr w:rsidR="00013A84" w:rsidRPr="00013A84" w14:paraId="31509D73" w14:textId="77777777" w:rsidTr="00A906F8">
        <w:tc>
          <w:tcPr>
            <w:tcW w:w="2665" w:type="dxa"/>
            <w:tcBorders>
              <w:top w:val="nil"/>
              <w:left w:val="nil"/>
              <w:bottom w:val="nil"/>
              <w:right w:val="nil"/>
            </w:tcBorders>
          </w:tcPr>
          <w:p w14:paraId="55AB6A9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Education</w:t>
            </w:r>
          </w:p>
        </w:tc>
        <w:tc>
          <w:tcPr>
            <w:tcW w:w="1097" w:type="dxa"/>
            <w:tcBorders>
              <w:top w:val="nil"/>
              <w:left w:val="nil"/>
              <w:bottom w:val="nil"/>
              <w:right w:val="nil"/>
            </w:tcBorders>
          </w:tcPr>
          <w:p w14:paraId="2C24FE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223CD7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1327B3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75132C6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096" w:type="dxa"/>
            <w:tcBorders>
              <w:top w:val="nil"/>
              <w:left w:val="nil"/>
              <w:bottom w:val="nil"/>
              <w:right w:val="nil"/>
            </w:tcBorders>
          </w:tcPr>
          <w:p w14:paraId="7B9A788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700FA80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23AE7A5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779885C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r>
      <w:tr w:rsidR="00013A84" w:rsidRPr="00013A84" w14:paraId="640C197A" w14:textId="77777777" w:rsidTr="00A906F8">
        <w:tc>
          <w:tcPr>
            <w:tcW w:w="2665" w:type="dxa"/>
            <w:tcBorders>
              <w:top w:val="nil"/>
              <w:left w:val="nil"/>
              <w:bottom w:val="nil"/>
              <w:right w:val="nil"/>
            </w:tcBorders>
          </w:tcPr>
          <w:p w14:paraId="7CB5185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A Knowledge</w:t>
            </w:r>
          </w:p>
        </w:tc>
        <w:tc>
          <w:tcPr>
            <w:tcW w:w="1097" w:type="dxa"/>
            <w:tcBorders>
              <w:top w:val="nil"/>
              <w:left w:val="nil"/>
              <w:bottom w:val="nil"/>
              <w:right w:val="nil"/>
            </w:tcBorders>
          </w:tcPr>
          <w:p w14:paraId="4A72EFE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366B7E4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54D7B3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p>
        </w:tc>
        <w:tc>
          <w:tcPr>
            <w:tcW w:w="1518" w:type="dxa"/>
            <w:tcBorders>
              <w:top w:val="nil"/>
              <w:left w:val="nil"/>
              <w:bottom w:val="nil"/>
              <w:right w:val="nil"/>
            </w:tcBorders>
          </w:tcPr>
          <w:p w14:paraId="720A08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05F401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7CEC076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05E63AA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6C646F3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r>
      <w:tr w:rsidR="00013A84" w:rsidRPr="00013A84" w14:paraId="7EAA7B4F" w14:textId="77777777" w:rsidTr="00A906F8">
        <w:tc>
          <w:tcPr>
            <w:tcW w:w="2665" w:type="dxa"/>
            <w:tcBorders>
              <w:top w:val="nil"/>
              <w:left w:val="nil"/>
              <w:bottom w:val="nil"/>
              <w:right w:val="nil"/>
            </w:tcBorders>
          </w:tcPr>
          <w:p w14:paraId="3F3A3EA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Republican</w:t>
            </w:r>
          </w:p>
        </w:tc>
        <w:tc>
          <w:tcPr>
            <w:tcW w:w="1097" w:type="dxa"/>
            <w:tcBorders>
              <w:top w:val="nil"/>
              <w:left w:val="nil"/>
              <w:bottom w:val="nil"/>
              <w:right w:val="nil"/>
            </w:tcBorders>
          </w:tcPr>
          <w:p w14:paraId="388264A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7D5B7E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3A02ABA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1380F7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559344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0DBBCA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785BE71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78BCD0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r>
      <w:tr w:rsidR="00013A84" w:rsidRPr="00013A84" w14:paraId="592ED719" w14:textId="77777777" w:rsidTr="00A906F8">
        <w:tc>
          <w:tcPr>
            <w:tcW w:w="2665" w:type="dxa"/>
            <w:tcBorders>
              <w:top w:val="nil"/>
              <w:left w:val="nil"/>
              <w:bottom w:val="nil"/>
              <w:right w:val="nil"/>
            </w:tcBorders>
          </w:tcPr>
          <w:p w14:paraId="6D497A3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Conservative</w:t>
            </w:r>
          </w:p>
        </w:tc>
        <w:tc>
          <w:tcPr>
            <w:tcW w:w="1097" w:type="dxa"/>
            <w:tcBorders>
              <w:top w:val="nil"/>
              <w:left w:val="nil"/>
              <w:bottom w:val="nil"/>
              <w:right w:val="nil"/>
            </w:tcBorders>
          </w:tcPr>
          <w:p w14:paraId="36E254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23DD934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c>
          <w:tcPr>
            <w:tcW w:w="1096" w:type="dxa"/>
            <w:tcBorders>
              <w:top w:val="nil"/>
              <w:left w:val="nil"/>
              <w:bottom w:val="nil"/>
              <w:right w:val="nil"/>
            </w:tcBorders>
          </w:tcPr>
          <w:p w14:paraId="0666BB3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3</w:t>
            </w:r>
          </w:p>
        </w:tc>
        <w:tc>
          <w:tcPr>
            <w:tcW w:w="1518" w:type="dxa"/>
            <w:tcBorders>
              <w:top w:val="nil"/>
              <w:left w:val="nil"/>
              <w:bottom w:val="nil"/>
              <w:right w:val="nil"/>
            </w:tcBorders>
          </w:tcPr>
          <w:p w14:paraId="2E2A0DD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r w:rsidRPr="00013A84">
              <w:rPr>
                <w:rFonts w:ascii="Times New Roman" w:hAnsi="Times New Roman"/>
                <w:vertAlign w:val="superscript"/>
              </w:rPr>
              <w:t>*</w:t>
            </w:r>
          </w:p>
        </w:tc>
        <w:tc>
          <w:tcPr>
            <w:tcW w:w="1096" w:type="dxa"/>
            <w:tcBorders>
              <w:top w:val="nil"/>
              <w:left w:val="nil"/>
              <w:bottom w:val="nil"/>
              <w:right w:val="nil"/>
            </w:tcBorders>
          </w:tcPr>
          <w:p w14:paraId="1E60F20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0831CD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c>
          <w:tcPr>
            <w:tcW w:w="1096" w:type="dxa"/>
            <w:tcBorders>
              <w:top w:val="nil"/>
              <w:left w:val="nil"/>
              <w:bottom w:val="nil"/>
              <w:right w:val="nil"/>
            </w:tcBorders>
          </w:tcPr>
          <w:p w14:paraId="79B8156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261A47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r>
      <w:tr w:rsidR="00013A84" w:rsidRPr="00013A84" w14:paraId="442E594C" w14:textId="77777777" w:rsidTr="00A906F8">
        <w:tc>
          <w:tcPr>
            <w:tcW w:w="2665" w:type="dxa"/>
            <w:tcBorders>
              <w:top w:val="nil"/>
              <w:left w:val="nil"/>
              <w:bottom w:val="nil"/>
              <w:right w:val="nil"/>
            </w:tcBorders>
          </w:tcPr>
          <w:p w14:paraId="74FED0C4"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ear</w:t>
            </w:r>
          </w:p>
        </w:tc>
        <w:tc>
          <w:tcPr>
            <w:tcW w:w="1097" w:type="dxa"/>
            <w:tcBorders>
              <w:top w:val="nil"/>
              <w:left w:val="nil"/>
              <w:bottom w:val="nil"/>
              <w:right w:val="nil"/>
            </w:tcBorders>
          </w:tcPr>
          <w:p w14:paraId="6E9BE4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6D9E4D2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6D029D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p>
        </w:tc>
        <w:tc>
          <w:tcPr>
            <w:tcW w:w="1518" w:type="dxa"/>
            <w:tcBorders>
              <w:top w:val="nil"/>
              <w:left w:val="nil"/>
              <w:bottom w:val="nil"/>
              <w:right w:val="nil"/>
            </w:tcBorders>
          </w:tcPr>
          <w:p w14:paraId="1856554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c>
          <w:tcPr>
            <w:tcW w:w="1096" w:type="dxa"/>
            <w:tcBorders>
              <w:top w:val="nil"/>
              <w:left w:val="nil"/>
              <w:bottom w:val="nil"/>
              <w:right w:val="nil"/>
            </w:tcBorders>
          </w:tcPr>
          <w:p w14:paraId="43120F8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26E9C7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7187A78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7C32CE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r>
      <w:tr w:rsidR="00013A84" w:rsidRPr="00013A84" w14:paraId="1C90D4FF" w14:textId="77777777" w:rsidTr="00A906F8">
        <w:tc>
          <w:tcPr>
            <w:tcW w:w="2665" w:type="dxa"/>
            <w:tcBorders>
              <w:top w:val="nil"/>
              <w:left w:val="nil"/>
              <w:bottom w:val="nil"/>
              <w:right w:val="nil"/>
            </w:tcBorders>
          </w:tcPr>
          <w:p w14:paraId="41248BDB"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Threat</w:t>
            </w:r>
          </w:p>
        </w:tc>
        <w:tc>
          <w:tcPr>
            <w:tcW w:w="1097" w:type="dxa"/>
            <w:tcBorders>
              <w:top w:val="nil"/>
              <w:left w:val="nil"/>
              <w:bottom w:val="nil"/>
              <w:right w:val="nil"/>
            </w:tcBorders>
          </w:tcPr>
          <w:p w14:paraId="321622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164309C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096" w:type="dxa"/>
            <w:tcBorders>
              <w:top w:val="nil"/>
              <w:left w:val="nil"/>
              <w:bottom w:val="nil"/>
              <w:right w:val="nil"/>
            </w:tcBorders>
          </w:tcPr>
          <w:p w14:paraId="24DB5E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0EB21B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4)</w:t>
            </w:r>
          </w:p>
        </w:tc>
        <w:tc>
          <w:tcPr>
            <w:tcW w:w="1096" w:type="dxa"/>
            <w:tcBorders>
              <w:top w:val="nil"/>
              <w:left w:val="nil"/>
              <w:bottom w:val="nil"/>
              <w:right w:val="nil"/>
            </w:tcBorders>
          </w:tcPr>
          <w:p w14:paraId="61C6FD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29FFB7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096" w:type="dxa"/>
            <w:tcBorders>
              <w:top w:val="nil"/>
              <w:left w:val="nil"/>
              <w:bottom w:val="nil"/>
              <w:right w:val="nil"/>
            </w:tcBorders>
          </w:tcPr>
          <w:p w14:paraId="523E3C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38A7E88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r>
      <w:tr w:rsidR="00013A84" w:rsidRPr="00013A84" w14:paraId="5786C443" w14:textId="77777777" w:rsidTr="00A906F8">
        <w:tc>
          <w:tcPr>
            <w:tcW w:w="2665" w:type="dxa"/>
            <w:tcBorders>
              <w:top w:val="nil"/>
              <w:left w:val="nil"/>
              <w:bottom w:val="nil"/>
              <w:right w:val="nil"/>
            </w:tcBorders>
          </w:tcPr>
          <w:p w14:paraId="7B47EC7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No Impact WOT</w:t>
            </w:r>
          </w:p>
        </w:tc>
        <w:tc>
          <w:tcPr>
            <w:tcW w:w="1097" w:type="dxa"/>
            <w:tcBorders>
              <w:top w:val="nil"/>
              <w:left w:val="nil"/>
              <w:bottom w:val="nil"/>
              <w:right w:val="nil"/>
            </w:tcBorders>
          </w:tcPr>
          <w:p w14:paraId="1147630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AAFD1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45F3A5B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2F28DD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DC2B1A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12629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0116CE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78AEBD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34B7F2ED" w14:textId="77777777" w:rsidTr="00A906F8">
        <w:tc>
          <w:tcPr>
            <w:tcW w:w="2665" w:type="dxa"/>
            <w:tcBorders>
              <w:top w:val="nil"/>
              <w:left w:val="nil"/>
              <w:bottom w:val="nil"/>
              <w:right w:val="nil"/>
            </w:tcBorders>
          </w:tcPr>
          <w:p w14:paraId="682435C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Help WOT</w:t>
            </w:r>
          </w:p>
        </w:tc>
        <w:tc>
          <w:tcPr>
            <w:tcW w:w="1097" w:type="dxa"/>
            <w:tcBorders>
              <w:top w:val="nil"/>
              <w:left w:val="nil"/>
              <w:bottom w:val="nil"/>
              <w:right w:val="nil"/>
            </w:tcBorders>
          </w:tcPr>
          <w:p w14:paraId="502FDB4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56FCE1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E6F649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5272DD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1B955BA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BE941B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4E8C2BC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2795B7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6D9BAFE6" w14:textId="77777777" w:rsidTr="00A906F8">
        <w:tc>
          <w:tcPr>
            <w:tcW w:w="2665" w:type="dxa"/>
            <w:tcBorders>
              <w:top w:val="nil"/>
              <w:left w:val="nil"/>
              <w:bottom w:val="nil"/>
              <w:right w:val="nil"/>
            </w:tcBorders>
          </w:tcPr>
          <w:p w14:paraId="0FEF3535"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WMD</w:t>
            </w:r>
          </w:p>
        </w:tc>
        <w:tc>
          <w:tcPr>
            <w:tcW w:w="1097" w:type="dxa"/>
            <w:tcBorders>
              <w:top w:val="nil"/>
              <w:left w:val="nil"/>
              <w:bottom w:val="nil"/>
              <w:right w:val="nil"/>
            </w:tcBorders>
          </w:tcPr>
          <w:p w14:paraId="66D8F43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2C1CCF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6856D0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0</w:t>
            </w:r>
          </w:p>
        </w:tc>
        <w:tc>
          <w:tcPr>
            <w:tcW w:w="1518" w:type="dxa"/>
            <w:tcBorders>
              <w:top w:val="nil"/>
              <w:left w:val="nil"/>
              <w:bottom w:val="nil"/>
              <w:right w:val="nil"/>
            </w:tcBorders>
          </w:tcPr>
          <w:p w14:paraId="658D476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77F877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21068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1A7545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FF3F8C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5F216607" w14:textId="77777777" w:rsidTr="00A906F8">
        <w:tc>
          <w:tcPr>
            <w:tcW w:w="2665" w:type="dxa"/>
            <w:tcBorders>
              <w:top w:val="nil"/>
              <w:left w:val="nil"/>
              <w:bottom w:val="nil"/>
              <w:right w:val="nil"/>
            </w:tcBorders>
          </w:tcPr>
          <w:p w14:paraId="08B800F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upport AQ</w:t>
            </w:r>
          </w:p>
        </w:tc>
        <w:tc>
          <w:tcPr>
            <w:tcW w:w="1097" w:type="dxa"/>
            <w:tcBorders>
              <w:top w:val="nil"/>
              <w:left w:val="nil"/>
              <w:bottom w:val="nil"/>
              <w:right w:val="nil"/>
            </w:tcBorders>
          </w:tcPr>
          <w:p w14:paraId="1608F7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p>
        </w:tc>
        <w:tc>
          <w:tcPr>
            <w:tcW w:w="1518" w:type="dxa"/>
            <w:tcBorders>
              <w:top w:val="nil"/>
              <w:left w:val="nil"/>
              <w:bottom w:val="nil"/>
              <w:right w:val="nil"/>
            </w:tcBorders>
          </w:tcPr>
          <w:p w14:paraId="70FC09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1005F6D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4FDAEFD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1D2F05B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2FFBCAD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69A1C0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7D66784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r w:rsidRPr="00013A84">
              <w:rPr>
                <w:rFonts w:ascii="Times New Roman" w:hAnsi="Times New Roman"/>
                <w:vertAlign w:val="superscript"/>
              </w:rPr>
              <w:t>*</w:t>
            </w:r>
          </w:p>
        </w:tc>
      </w:tr>
      <w:tr w:rsidR="00013A84" w:rsidRPr="00013A84" w14:paraId="14C793F6" w14:textId="77777777" w:rsidTr="00A906F8">
        <w:tc>
          <w:tcPr>
            <w:tcW w:w="2665" w:type="dxa"/>
            <w:tcBorders>
              <w:top w:val="nil"/>
              <w:left w:val="nil"/>
              <w:bottom w:val="nil"/>
              <w:right w:val="nil"/>
            </w:tcBorders>
          </w:tcPr>
          <w:p w14:paraId="1F540EC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volved 9/11</w:t>
            </w:r>
          </w:p>
        </w:tc>
        <w:tc>
          <w:tcPr>
            <w:tcW w:w="1097" w:type="dxa"/>
            <w:tcBorders>
              <w:top w:val="nil"/>
              <w:left w:val="nil"/>
              <w:bottom w:val="nil"/>
              <w:right w:val="nil"/>
            </w:tcBorders>
          </w:tcPr>
          <w:p w14:paraId="76C6F7B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4A1B615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r w:rsidRPr="00013A84">
              <w:rPr>
                <w:rFonts w:ascii="Times New Roman" w:hAnsi="Times New Roman"/>
                <w:vertAlign w:val="superscript"/>
              </w:rPr>
              <w:t>***</w:t>
            </w:r>
          </w:p>
        </w:tc>
        <w:tc>
          <w:tcPr>
            <w:tcW w:w="1096" w:type="dxa"/>
            <w:tcBorders>
              <w:top w:val="nil"/>
              <w:left w:val="nil"/>
              <w:bottom w:val="nil"/>
              <w:right w:val="nil"/>
            </w:tcBorders>
          </w:tcPr>
          <w:p w14:paraId="1771D8F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518" w:type="dxa"/>
            <w:tcBorders>
              <w:top w:val="nil"/>
              <w:left w:val="nil"/>
              <w:bottom w:val="nil"/>
              <w:right w:val="nil"/>
            </w:tcBorders>
          </w:tcPr>
          <w:p w14:paraId="059D42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7D0B94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8</w:t>
            </w:r>
          </w:p>
        </w:tc>
        <w:tc>
          <w:tcPr>
            <w:tcW w:w="1518" w:type="dxa"/>
            <w:tcBorders>
              <w:top w:val="nil"/>
              <w:left w:val="nil"/>
              <w:bottom w:val="nil"/>
              <w:right w:val="nil"/>
            </w:tcBorders>
          </w:tcPr>
          <w:p w14:paraId="40540C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736C13E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1444218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r w:rsidRPr="00013A84">
              <w:rPr>
                <w:rFonts w:ascii="Times New Roman" w:hAnsi="Times New Roman"/>
                <w:vertAlign w:val="superscript"/>
              </w:rPr>
              <w:t>*</w:t>
            </w:r>
          </w:p>
        </w:tc>
      </w:tr>
      <w:tr w:rsidR="00013A84" w:rsidRPr="00013A84" w14:paraId="043AA741" w14:textId="77777777" w:rsidTr="00A906F8">
        <w:tc>
          <w:tcPr>
            <w:tcW w:w="2665" w:type="dxa"/>
            <w:tcBorders>
              <w:top w:val="nil"/>
              <w:left w:val="nil"/>
              <w:bottom w:val="nil"/>
              <w:right w:val="nil"/>
            </w:tcBorders>
          </w:tcPr>
          <w:p w14:paraId="4783FC43"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upport AQ X Threat</w:t>
            </w:r>
          </w:p>
        </w:tc>
        <w:tc>
          <w:tcPr>
            <w:tcW w:w="1097" w:type="dxa"/>
            <w:tcBorders>
              <w:top w:val="nil"/>
              <w:left w:val="nil"/>
              <w:bottom w:val="nil"/>
              <w:right w:val="nil"/>
            </w:tcBorders>
          </w:tcPr>
          <w:p w14:paraId="2D7183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6CF05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F004EC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9DB30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8EF53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05F4F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36EBE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3A9BC0A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r>
      <w:tr w:rsidR="00013A84" w:rsidRPr="00013A84" w14:paraId="75DF3787" w14:textId="77777777" w:rsidTr="00A906F8">
        <w:tc>
          <w:tcPr>
            <w:tcW w:w="2665" w:type="dxa"/>
            <w:tcBorders>
              <w:top w:val="nil"/>
              <w:left w:val="nil"/>
              <w:bottom w:val="nil"/>
              <w:right w:val="nil"/>
            </w:tcBorders>
          </w:tcPr>
          <w:p w14:paraId="592F214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volved 9/11 X Threat</w:t>
            </w:r>
          </w:p>
        </w:tc>
        <w:tc>
          <w:tcPr>
            <w:tcW w:w="1097" w:type="dxa"/>
            <w:tcBorders>
              <w:top w:val="nil"/>
              <w:left w:val="nil"/>
              <w:bottom w:val="nil"/>
              <w:right w:val="nil"/>
            </w:tcBorders>
          </w:tcPr>
          <w:p w14:paraId="001BC7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4B220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00915E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3D199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AF3CA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599B7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2526233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c>
          <w:tcPr>
            <w:tcW w:w="1518" w:type="dxa"/>
            <w:tcBorders>
              <w:top w:val="nil"/>
              <w:left w:val="nil"/>
              <w:bottom w:val="nil"/>
              <w:right w:val="nil"/>
            </w:tcBorders>
          </w:tcPr>
          <w:p w14:paraId="432177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9)</w:t>
            </w:r>
          </w:p>
        </w:tc>
      </w:tr>
      <w:tr w:rsidR="00013A84" w:rsidRPr="00013A84" w14:paraId="04CDCBAA" w14:textId="77777777" w:rsidTr="00A906F8">
        <w:tc>
          <w:tcPr>
            <w:tcW w:w="2665" w:type="dxa"/>
            <w:tcBorders>
              <w:top w:val="nil"/>
              <w:left w:val="nil"/>
              <w:bottom w:val="nil"/>
              <w:right w:val="nil"/>
            </w:tcBorders>
          </w:tcPr>
          <w:p w14:paraId="0F6231E7"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Revenge</w:t>
            </w:r>
          </w:p>
        </w:tc>
        <w:tc>
          <w:tcPr>
            <w:tcW w:w="1097" w:type="dxa"/>
            <w:tcBorders>
              <w:top w:val="nil"/>
              <w:left w:val="nil"/>
              <w:bottom w:val="nil"/>
              <w:right w:val="nil"/>
            </w:tcBorders>
          </w:tcPr>
          <w:p w14:paraId="45212822"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240D898E"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c>
          <w:tcPr>
            <w:tcW w:w="1096" w:type="dxa"/>
            <w:tcBorders>
              <w:top w:val="nil"/>
              <w:left w:val="nil"/>
              <w:bottom w:val="nil"/>
              <w:right w:val="nil"/>
            </w:tcBorders>
          </w:tcPr>
          <w:p w14:paraId="3662C0F6"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9</w:t>
            </w:r>
          </w:p>
        </w:tc>
        <w:tc>
          <w:tcPr>
            <w:tcW w:w="1518" w:type="dxa"/>
            <w:tcBorders>
              <w:top w:val="nil"/>
              <w:left w:val="nil"/>
              <w:bottom w:val="nil"/>
              <w:right w:val="nil"/>
            </w:tcBorders>
          </w:tcPr>
          <w:p w14:paraId="059175F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8)</w:t>
            </w:r>
            <w:r w:rsidRPr="00A906F8">
              <w:rPr>
                <w:rFonts w:ascii="Times New Roman" w:hAnsi="Times New Roman"/>
                <w:b/>
                <w:vertAlign w:val="superscript"/>
              </w:rPr>
              <w:t>***</w:t>
            </w:r>
          </w:p>
        </w:tc>
        <w:tc>
          <w:tcPr>
            <w:tcW w:w="1096" w:type="dxa"/>
            <w:tcBorders>
              <w:top w:val="nil"/>
              <w:left w:val="nil"/>
              <w:bottom w:val="nil"/>
              <w:right w:val="nil"/>
            </w:tcBorders>
          </w:tcPr>
          <w:p w14:paraId="3866202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40EB3E5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c>
          <w:tcPr>
            <w:tcW w:w="1096" w:type="dxa"/>
            <w:tcBorders>
              <w:top w:val="nil"/>
              <w:left w:val="nil"/>
              <w:bottom w:val="nil"/>
              <w:right w:val="nil"/>
            </w:tcBorders>
          </w:tcPr>
          <w:p w14:paraId="1BC3A43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3B7EA6B2"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r>
      <w:tr w:rsidR="00013A84" w:rsidRPr="00013A84" w14:paraId="07B2E007" w14:textId="77777777" w:rsidTr="00A906F8">
        <w:tc>
          <w:tcPr>
            <w:tcW w:w="2665" w:type="dxa"/>
            <w:tcBorders>
              <w:top w:val="nil"/>
              <w:left w:val="nil"/>
              <w:bottom w:val="nil"/>
              <w:right w:val="nil"/>
            </w:tcBorders>
          </w:tcPr>
          <w:p w14:paraId="660AF9CB"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Support AQ X Revenge</w:t>
            </w:r>
          </w:p>
        </w:tc>
        <w:tc>
          <w:tcPr>
            <w:tcW w:w="1097" w:type="dxa"/>
            <w:tcBorders>
              <w:top w:val="nil"/>
              <w:left w:val="nil"/>
              <w:bottom w:val="nil"/>
              <w:right w:val="nil"/>
            </w:tcBorders>
          </w:tcPr>
          <w:p w14:paraId="4E1DD40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95D32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75B6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983957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580A069E"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1</w:t>
            </w:r>
          </w:p>
        </w:tc>
        <w:tc>
          <w:tcPr>
            <w:tcW w:w="1518" w:type="dxa"/>
            <w:tcBorders>
              <w:top w:val="nil"/>
              <w:left w:val="nil"/>
              <w:bottom w:val="nil"/>
              <w:right w:val="nil"/>
            </w:tcBorders>
          </w:tcPr>
          <w:p w14:paraId="13ACB61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5)</w:t>
            </w:r>
          </w:p>
        </w:tc>
        <w:tc>
          <w:tcPr>
            <w:tcW w:w="1096" w:type="dxa"/>
            <w:tcBorders>
              <w:top w:val="nil"/>
              <w:left w:val="nil"/>
              <w:bottom w:val="nil"/>
              <w:right w:val="nil"/>
            </w:tcBorders>
          </w:tcPr>
          <w:p w14:paraId="63D155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0C66F9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01595794" w14:textId="77777777" w:rsidTr="00A906F8">
        <w:tc>
          <w:tcPr>
            <w:tcW w:w="2665" w:type="dxa"/>
            <w:tcBorders>
              <w:top w:val="nil"/>
              <w:left w:val="nil"/>
              <w:bottom w:val="nil"/>
              <w:right w:val="nil"/>
            </w:tcBorders>
          </w:tcPr>
          <w:p w14:paraId="744911A1"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Involved 9/11 X Revenge</w:t>
            </w:r>
          </w:p>
        </w:tc>
        <w:tc>
          <w:tcPr>
            <w:tcW w:w="1097" w:type="dxa"/>
            <w:tcBorders>
              <w:top w:val="nil"/>
              <w:left w:val="nil"/>
              <w:bottom w:val="nil"/>
              <w:right w:val="nil"/>
            </w:tcBorders>
          </w:tcPr>
          <w:p w14:paraId="32364A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7CDF6F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63875C8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5AF4C2B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ADEB80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6</w:t>
            </w:r>
          </w:p>
        </w:tc>
        <w:tc>
          <w:tcPr>
            <w:tcW w:w="1518" w:type="dxa"/>
            <w:tcBorders>
              <w:top w:val="nil"/>
              <w:left w:val="nil"/>
              <w:bottom w:val="nil"/>
              <w:right w:val="nil"/>
            </w:tcBorders>
          </w:tcPr>
          <w:p w14:paraId="4D45C9D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6)</w:t>
            </w:r>
          </w:p>
        </w:tc>
        <w:tc>
          <w:tcPr>
            <w:tcW w:w="1096" w:type="dxa"/>
            <w:tcBorders>
              <w:top w:val="nil"/>
              <w:left w:val="nil"/>
              <w:bottom w:val="nil"/>
              <w:right w:val="nil"/>
            </w:tcBorders>
          </w:tcPr>
          <w:p w14:paraId="095C2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304926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1E459551" w14:textId="77777777" w:rsidTr="00A906F8">
        <w:tc>
          <w:tcPr>
            <w:tcW w:w="2665" w:type="dxa"/>
            <w:tcBorders>
              <w:top w:val="nil"/>
              <w:left w:val="nil"/>
              <w:bottom w:val="single" w:sz="4" w:space="0" w:color="auto"/>
              <w:right w:val="nil"/>
            </w:tcBorders>
          </w:tcPr>
          <w:p w14:paraId="5B81868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Constant</w:t>
            </w:r>
          </w:p>
        </w:tc>
        <w:tc>
          <w:tcPr>
            <w:tcW w:w="1097" w:type="dxa"/>
            <w:tcBorders>
              <w:top w:val="nil"/>
              <w:left w:val="nil"/>
              <w:bottom w:val="single" w:sz="4" w:space="0" w:color="auto"/>
              <w:right w:val="nil"/>
            </w:tcBorders>
          </w:tcPr>
          <w:p w14:paraId="1311F67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0</w:t>
            </w:r>
          </w:p>
        </w:tc>
        <w:tc>
          <w:tcPr>
            <w:tcW w:w="1518" w:type="dxa"/>
            <w:tcBorders>
              <w:top w:val="nil"/>
              <w:left w:val="nil"/>
              <w:bottom w:val="single" w:sz="4" w:space="0" w:color="auto"/>
              <w:right w:val="nil"/>
            </w:tcBorders>
          </w:tcPr>
          <w:p w14:paraId="3329960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5D6DD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9</w:t>
            </w:r>
          </w:p>
        </w:tc>
        <w:tc>
          <w:tcPr>
            <w:tcW w:w="1518" w:type="dxa"/>
            <w:tcBorders>
              <w:top w:val="nil"/>
              <w:left w:val="nil"/>
              <w:bottom w:val="single" w:sz="4" w:space="0" w:color="auto"/>
              <w:right w:val="nil"/>
            </w:tcBorders>
          </w:tcPr>
          <w:p w14:paraId="58F03A2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12F33F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1</w:t>
            </w:r>
          </w:p>
        </w:tc>
        <w:tc>
          <w:tcPr>
            <w:tcW w:w="1518" w:type="dxa"/>
            <w:tcBorders>
              <w:top w:val="nil"/>
              <w:left w:val="nil"/>
              <w:bottom w:val="single" w:sz="4" w:space="0" w:color="auto"/>
              <w:right w:val="nil"/>
            </w:tcBorders>
          </w:tcPr>
          <w:p w14:paraId="18DC16E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4E6807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3</w:t>
            </w:r>
          </w:p>
        </w:tc>
        <w:tc>
          <w:tcPr>
            <w:tcW w:w="1518" w:type="dxa"/>
            <w:tcBorders>
              <w:top w:val="nil"/>
              <w:left w:val="nil"/>
              <w:bottom w:val="single" w:sz="4" w:space="0" w:color="auto"/>
              <w:right w:val="nil"/>
            </w:tcBorders>
          </w:tcPr>
          <w:p w14:paraId="07FA095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2)</w:t>
            </w:r>
            <w:r w:rsidRPr="00013A84">
              <w:rPr>
                <w:rFonts w:ascii="Times New Roman" w:hAnsi="Times New Roman"/>
                <w:vertAlign w:val="superscript"/>
              </w:rPr>
              <w:t>*</w:t>
            </w:r>
          </w:p>
        </w:tc>
      </w:tr>
      <w:tr w:rsidR="00013A84" w:rsidRPr="00013A84" w14:paraId="7DB95F84" w14:textId="77777777" w:rsidTr="00A906F8">
        <w:tc>
          <w:tcPr>
            <w:tcW w:w="2665" w:type="dxa"/>
            <w:tcBorders>
              <w:top w:val="single" w:sz="4" w:space="0" w:color="auto"/>
              <w:left w:val="nil"/>
              <w:bottom w:val="nil"/>
              <w:right w:val="nil"/>
            </w:tcBorders>
          </w:tcPr>
          <w:p w14:paraId="6E7E132C"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Adj. R-Square</w:t>
            </w:r>
          </w:p>
        </w:tc>
        <w:tc>
          <w:tcPr>
            <w:tcW w:w="1097" w:type="dxa"/>
            <w:tcBorders>
              <w:top w:val="single" w:sz="4" w:space="0" w:color="auto"/>
              <w:left w:val="nil"/>
              <w:bottom w:val="nil"/>
              <w:right w:val="nil"/>
            </w:tcBorders>
          </w:tcPr>
          <w:p w14:paraId="75B27B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5B394C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403C54B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4</w:t>
            </w:r>
          </w:p>
        </w:tc>
        <w:tc>
          <w:tcPr>
            <w:tcW w:w="1518" w:type="dxa"/>
            <w:tcBorders>
              <w:top w:val="single" w:sz="4" w:space="0" w:color="auto"/>
              <w:left w:val="nil"/>
              <w:bottom w:val="nil"/>
              <w:right w:val="nil"/>
            </w:tcBorders>
          </w:tcPr>
          <w:p w14:paraId="658B91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365046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409E24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0DFD098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3F64165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32C317F2" w14:textId="77777777" w:rsidTr="00A906F8">
        <w:tc>
          <w:tcPr>
            <w:tcW w:w="2665" w:type="dxa"/>
            <w:tcBorders>
              <w:top w:val="nil"/>
              <w:left w:val="nil"/>
              <w:bottom w:val="single" w:sz="4" w:space="0" w:color="auto"/>
              <w:right w:val="nil"/>
            </w:tcBorders>
          </w:tcPr>
          <w:p w14:paraId="4B92445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Observations</w:t>
            </w:r>
          </w:p>
        </w:tc>
        <w:tc>
          <w:tcPr>
            <w:tcW w:w="1097" w:type="dxa"/>
            <w:tcBorders>
              <w:top w:val="nil"/>
              <w:left w:val="nil"/>
              <w:bottom w:val="single" w:sz="4" w:space="0" w:color="auto"/>
              <w:right w:val="nil"/>
            </w:tcBorders>
          </w:tcPr>
          <w:p w14:paraId="45547AF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54FE733B"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409770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0CD433C7"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43D3208D"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1594911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7F8F37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345818FB"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r>
    </w:tbl>
    <w:p w14:paraId="017A72B0" w14:textId="77777777" w:rsidR="00013A84" w:rsidRPr="00013A84" w:rsidRDefault="00013A84" w:rsidP="00013A84">
      <w:pPr>
        <w:widowControl w:val="0"/>
        <w:autoSpaceDE w:val="0"/>
        <w:autoSpaceDN w:val="0"/>
        <w:adjustRightInd w:val="0"/>
        <w:spacing w:line="240" w:lineRule="auto"/>
        <w:rPr>
          <w:rFonts w:ascii="Times New Roman" w:hAnsi="Times New Roman"/>
          <w:sz w:val="18"/>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 </w:t>
      </w:r>
      <w:r w:rsidRPr="00013A84">
        <w:rPr>
          <w:rFonts w:ascii="Times New Roman" w:hAnsi="Times New Roman"/>
          <w:sz w:val="28"/>
        </w:rPr>
        <w:br w:type="page"/>
      </w:r>
    </w:p>
    <w:p w14:paraId="518E804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5. Anger, Threat, Iraqi Involvement in 9/11, and Iraq War Support</w:t>
      </w:r>
    </w:p>
    <w:p w14:paraId="62DB58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2960" w:type="dxa"/>
        <w:tblLayout w:type="fixed"/>
        <w:tblLook w:val="0000" w:firstRow="0" w:lastRow="0" w:firstColumn="0" w:lastColumn="0" w:noHBand="0" w:noVBand="0"/>
      </w:tblPr>
      <w:tblGrid>
        <w:gridCol w:w="2503"/>
        <w:gridCol w:w="1097"/>
        <w:gridCol w:w="1518"/>
        <w:gridCol w:w="1096"/>
        <w:gridCol w:w="1518"/>
        <w:gridCol w:w="1096"/>
        <w:gridCol w:w="1518"/>
        <w:gridCol w:w="1096"/>
        <w:gridCol w:w="1518"/>
      </w:tblGrid>
      <w:tr w:rsidR="00013A84" w:rsidRPr="00013A84" w14:paraId="1BC5D4DE" w14:textId="77777777" w:rsidTr="00013A84">
        <w:tc>
          <w:tcPr>
            <w:tcW w:w="2503" w:type="dxa"/>
            <w:tcBorders>
              <w:top w:val="single" w:sz="4" w:space="0" w:color="auto"/>
              <w:left w:val="nil"/>
              <w:bottom w:val="nil"/>
              <w:right w:val="nil"/>
            </w:tcBorders>
          </w:tcPr>
          <w:p w14:paraId="13D60A6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615" w:type="dxa"/>
            <w:gridSpan w:val="2"/>
            <w:tcBorders>
              <w:top w:val="single" w:sz="4" w:space="0" w:color="auto"/>
              <w:left w:val="nil"/>
              <w:bottom w:val="nil"/>
              <w:right w:val="nil"/>
            </w:tcBorders>
          </w:tcPr>
          <w:p w14:paraId="155A329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1</w:t>
            </w:r>
          </w:p>
        </w:tc>
        <w:tc>
          <w:tcPr>
            <w:tcW w:w="2614" w:type="dxa"/>
            <w:gridSpan w:val="2"/>
            <w:tcBorders>
              <w:top w:val="single" w:sz="4" w:space="0" w:color="auto"/>
              <w:left w:val="nil"/>
              <w:bottom w:val="nil"/>
              <w:right w:val="nil"/>
            </w:tcBorders>
          </w:tcPr>
          <w:p w14:paraId="4053998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2</w:t>
            </w:r>
          </w:p>
        </w:tc>
        <w:tc>
          <w:tcPr>
            <w:tcW w:w="2614" w:type="dxa"/>
            <w:gridSpan w:val="2"/>
            <w:tcBorders>
              <w:top w:val="single" w:sz="4" w:space="0" w:color="auto"/>
              <w:left w:val="nil"/>
              <w:bottom w:val="nil"/>
              <w:right w:val="nil"/>
            </w:tcBorders>
          </w:tcPr>
          <w:p w14:paraId="6235C59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3</w:t>
            </w:r>
          </w:p>
        </w:tc>
        <w:tc>
          <w:tcPr>
            <w:tcW w:w="2614" w:type="dxa"/>
            <w:gridSpan w:val="2"/>
            <w:tcBorders>
              <w:top w:val="single" w:sz="4" w:space="0" w:color="auto"/>
              <w:left w:val="nil"/>
              <w:bottom w:val="nil"/>
              <w:right w:val="nil"/>
            </w:tcBorders>
          </w:tcPr>
          <w:p w14:paraId="43EAA4E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4</w:t>
            </w:r>
          </w:p>
        </w:tc>
      </w:tr>
      <w:tr w:rsidR="00013A84" w:rsidRPr="00013A84" w14:paraId="72276FE3" w14:textId="77777777" w:rsidTr="00013A84">
        <w:tc>
          <w:tcPr>
            <w:tcW w:w="2503" w:type="dxa"/>
            <w:tcBorders>
              <w:top w:val="nil"/>
              <w:left w:val="nil"/>
              <w:bottom w:val="nil"/>
              <w:right w:val="nil"/>
            </w:tcBorders>
          </w:tcPr>
          <w:p w14:paraId="0F84080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097" w:type="dxa"/>
            <w:tcBorders>
              <w:top w:val="nil"/>
              <w:left w:val="nil"/>
              <w:bottom w:val="nil"/>
              <w:right w:val="nil"/>
            </w:tcBorders>
          </w:tcPr>
          <w:p w14:paraId="573534B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top w:val="nil"/>
              <w:left w:val="nil"/>
              <w:bottom w:val="nil"/>
              <w:right w:val="nil"/>
            </w:tcBorders>
          </w:tcPr>
          <w:p w14:paraId="2F34E69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1B7FF87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top w:val="nil"/>
              <w:left w:val="nil"/>
              <w:bottom w:val="nil"/>
              <w:right w:val="nil"/>
            </w:tcBorders>
          </w:tcPr>
          <w:p w14:paraId="176BC87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1CF76CC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top w:val="nil"/>
              <w:left w:val="nil"/>
              <w:bottom w:val="nil"/>
              <w:right w:val="nil"/>
            </w:tcBorders>
          </w:tcPr>
          <w:p w14:paraId="5B13FF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294E22C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top w:val="nil"/>
              <w:left w:val="nil"/>
              <w:bottom w:val="nil"/>
              <w:right w:val="nil"/>
            </w:tcBorders>
          </w:tcPr>
          <w:p w14:paraId="359A0E6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14FBDF45" w14:textId="77777777" w:rsidTr="00013A84">
        <w:tc>
          <w:tcPr>
            <w:tcW w:w="2503" w:type="dxa"/>
            <w:tcBorders>
              <w:top w:val="single" w:sz="4" w:space="0" w:color="auto"/>
              <w:left w:val="nil"/>
              <w:bottom w:val="nil"/>
              <w:right w:val="nil"/>
            </w:tcBorders>
          </w:tcPr>
          <w:p w14:paraId="6DFC5BF0"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Metro area</w:t>
            </w:r>
          </w:p>
        </w:tc>
        <w:tc>
          <w:tcPr>
            <w:tcW w:w="1097" w:type="dxa"/>
            <w:tcBorders>
              <w:top w:val="single" w:sz="4" w:space="0" w:color="auto"/>
              <w:left w:val="nil"/>
              <w:bottom w:val="nil"/>
              <w:right w:val="nil"/>
            </w:tcBorders>
          </w:tcPr>
          <w:p w14:paraId="055FE56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4AF134F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single" w:sz="4" w:space="0" w:color="auto"/>
              <w:left w:val="nil"/>
              <w:bottom w:val="nil"/>
              <w:right w:val="nil"/>
            </w:tcBorders>
          </w:tcPr>
          <w:p w14:paraId="228A455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single" w:sz="4" w:space="0" w:color="auto"/>
              <w:left w:val="nil"/>
              <w:bottom w:val="nil"/>
              <w:right w:val="nil"/>
            </w:tcBorders>
          </w:tcPr>
          <w:p w14:paraId="2D940C3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096" w:type="dxa"/>
            <w:tcBorders>
              <w:top w:val="single" w:sz="4" w:space="0" w:color="auto"/>
              <w:left w:val="nil"/>
              <w:bottom w:val="nil"/>
              <w:right w:val="nil"/>
            </w:tcBorders>
          </w:tcPr>
          <w:p w14:paraId="23A5E82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2EC9281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single" w:sz="4" w:space="0" w:color="auto"/>
              <w:left w:val="nil"/>
              <w:bottom w:val="nil"/>
              <w:right w:val="nil"/>
            </w:tcBorders>
          </w:tcPr>
          <w:p w14:paraId="7614E6F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1AED199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6FED4D4F" w14:textId="77777777" w:rsidTr="00013A84">
        <w:tc>
          <w:tcPr>
            <w:tcW w:w="2503" w:type="dxa"/>
            <w:tcBorders>
              <w:top w:val="nil"/>
              <w:left w:val="nil"/>
              <w:bottom w:val="nil"/>
              <w:right w:val="nil"/>
            </w:tcBorders>
          </w:tcPr>
          <w:p w14:paraId="1DB127F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Northeast</w:t>
            </w:r>
          </w:p>
        </w:tc>
        <w:tc>
          <w:tcPr>
            <w:tcW w:w="1097" w:type="dxa"/>
            <w:tcBorders>
              <w:top w:val="nil"/>
              <w:left w:val="nil"/>
              <w:bottom w:val="nil"/>
              <w:right w:val="nil"/>
            </w:tcBorders>
          </w:tcPr>
          <w:p w14:paraId="305811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3DA4D1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702AE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nil"/>
              <w:left w:val="nil"/>
              <w:bottom w:val="nil"/>
              <w:right w:val="nil"/>
            </w:tcBorders>
          </w:tcPr>
          <w:p w14:paraId="3CFC436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096" w:type="dxa"/>
            <w:tcBorders>
              <w:top w:val="nil"/>
              <w:left w:val="nil"/>
              <w:bottom w:val="nil"/>
              <w:right w:val="nil"/>
            </w:tcBorders>
          </w:tcPr>
          <w:p w14:paraId="34B3D4A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1F241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5C1A0A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203D6F8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78B97A8C" w14:textId="77777777" w:rsidTr="00013A84">
        <w:tc>
          <w:tcPr>
            <w:tcW w:w="2503" w:type="dxa"/>
            <w:tcBorders>
              <w:top w:val="nil"/>
              <w:left w:val="nil"/>
              <w:bottom w:val="nil"/>
              <w:right w:val="nil"/>
            </w:tcBorders>
          </w:tcPr>
          <w:p w14:paraId="7DBBCEC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outh</w:t>
            </w:r>
          </w:p>
        </w:tc>
        <w:tc>
          <w:tcPr>
            <w:tcW w:w="1097" w:type="dxa"/>
            <w:tcBorders>
              <w:top w:val="nil"/>
              <w:left w:val="nil"/>
              <w:bottom w:val="nil"/>
              <w:right w:val="nil"/>
            </w:tcBorders>
          </w:tcPr>
          <w:p w14:paraId="28F8848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61011FF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0333EFF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A88C6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6C3976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7382B1E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77F0FDA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733FFC2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r>
      <w:tr w:rsidR="00013A84" w:rsidRPr="00013A84" w14:paraId="47CF71B4" w14:textId="77777777" w:rsidTr="00013A84">
        <w:tc>
          <w:tcPr>
            <w:tcW w:w="2503" w:type="dxa"/>
            <w:tcBorders>
              <w:top w:val="nil"/>
              <w:left w:val="nil"/>
              <w:bottom w:val="nil"/>
              <w:right w:val="nil"/>
            </w:tcBorders>
          </w:tcPr>
          <w:p w14:paraId="7E9F3BF9"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West</w:t>
            </w:r>
          </w:p>
        </w:tc>
        <w:tc>
          <w:tcPr>
            <w:tcW w:w="1097" w:type="dxa"/>
            <w:tcBorders>
              <w:top w:val="nil"/>
              <w:left w:val="nil"/>
              <w:bottom w:val="nil"/>
              <w:right w:val="nil"/>
            </w:tcBorders>
          </w:tcPr>
          <w:p w14:paraId="3DCCCE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75096F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0600187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4CB692D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132D5D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4E6759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6DE710B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54792D6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r>
      <w:tr w:rsidR="00013A84" w:rsidRPr="00013A84" w14:paraId="7E17DED9" w14:textId="77777777" w:rsidTr="00013A84">
        <w:tc>
          <w:tcPr>
            <w:tcW w:w="2503" w:type="dxa"/>
            <w:tcBorders>
              <w:top w:val="nil"/>
              <w:left w:val="nil"/>
              <w:bottom w:val="nil"/>
              <w:right w:val="nil"/>
            </w:tcBorders>
          </w:tcPr>
          <w:p w14:paraId="7C49E373"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proofErr w:type="gramStart"/>
            <w:r w:rsidRPr="00013A84">
              <w:rPr>
                <w:rFonts w:ascii="Times New Roman" w:hAnsi="Times New Roman"/>
                <w:szCs w:val="22"/>
              </w:rPr>
              <w:t>CA,FL</w:t>
            </w:r>
            <w:proofErr w:type="gramEnd"/>
            <w:r w:rsidRPr="00013A84">
              <w:rPr>
                <w:rFonts w:ascii="Times New Roman" w:hAnsi="Times New Roman"/>
                <w:szCs w:val="22"/>
              </w:rPr>
              <w:t>,IL,NY,TX</w:t>
            </w:r>
          </w:p>
        </w:tc>
        <w:tc>
          <w:tcPr>
            <w:tcW w:w="1097" w:type="dxa"/>
            <w:tcBorders>
              <w:top w:val="nil"/>
              <w:left w:val="nil"/>
              <w:bottom w:val="nil"/>
              <w:right w:val="nil"/>
            </w:tcBorders>
          </w:tcPr>
          <w:p w14:paraId="39A7A3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6F39F3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1D420D5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518" w:type="dxa"/>
            <w:tcBorders>
              <w:top w:val="nil"/>
              <w:left w:val="nil"/>
              <w:bottom w:val="nil"/>
              <w:right w:val="nil"/>
            </w:tcBorders>
          </w:tcPr>
          <w:p w14:paraId="0A06B2A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DFF6CC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0AFDFC0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4CBA15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19E4EAF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r>
      <w:tr w:rsidR="00013A84" w:rsidRPr="00013A84" w14:paraId="79CB7284" w14:textId="77777777" w:rsidTr="00013A84">
        <w:tc>
          <w:tcPr>
            <w:tcW w:w="2503" w:type="dxa"/>
            <w:tcBorders>
              <w:top w:val="nil"/>
              <w:left w:val="nil"/>
              <w:bottom w:val="nil"/>
              <w:right w:val="nil"/>
            </w:tcBorders>
          </w:tcPr>
          <w:p w14:paraId="74CD1D1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emale</w:t>
            </w:r>
          </w:p>
        </w:tc>
        <w:tc>
          <w:tcPr>
            <w:tcW w:w="1097" w:type="dxa"/>
            <w:tcBorders>
              <w:top w:val="nil"/>
              <w:left w:val="nil"/>
              <w:bottom w:val="nil"/>
              <w:right w:val="nil"/>
            </w:tcBorders>
          </w:tcPr>
          <w:p w14:paraId="7BE2221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2D41EC3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55101EE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67E2F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11EC5D3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33C059E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544B2E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78F26A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0855E807" w14:textId="77777777" w:rsidTr="00013A84">
        <w:tc>
          <w:tcPr>
            <w:tcW w:w="2503" w:type="dxa"/>
            <w:tcBorders>
              <w:top w:val="nil"/>
              <w:left w:val="nil"/>
              <w:bottom w:val="nil"/>
              <w:right w:val="nil"/>
            </w:tcBorders>
          </w:tcPr>
          <w:p w14:paraId="0CF5309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Black</w:t>
            </w:r>
          </w:p>
        </w:tc>
        <w:tc>
          <w:tcPr>
            <w:tcW w:w="1097" w:type="dxa"/>
            <w:tcBorders>
              <w:top w:val="nil"/>
              <w:left w:val="nil"/>
              <w:bottom w:val="nil"/>
              <w:right w:val="nil"/>
            </w:tcBorders>
          </w:tcPr>
          <w:p w14:paraId="35559D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307786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7468B5E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p>
        </w:tc>
        <w:tc>
          <w:tcPr>
            <w:tcW w:w="1518" w:type="dxa"/>
            <w:tcBorders>
              <w:top w:val="nil"/>
              <w:left w:val="nil"/>
              <w:bottom w:val="nil"/>
              <w:right w:val="nil"/>
            </w:tcBorders>
          </w:tcPr>
          <w:p w14:paraId="70174F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493EF5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0F663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5E6AD37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433FF99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r>
      <w:tr w:rsidR="00013A84" w:rsidRPr="00013A84" w14:paraId="02AD143C" w14:textId="77777777" w:rsidTr="00013A84">
        <w:tc>
          <w:tcPr>
            <w:tcW w:w="2503" w:type="dxa"/>
            <w:tcBorders>
              <w:top w:val="nil"/>
              <w:left w:val="nil"/>
              <w:bottom w:val="nil"/>
              <w:right w:val="nil"/>
            </w:tcBorders>
          </w:tcPr>
          <w:p w14:paraId="62B2F86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Age</w:t>
            </w:r>
          </w:p>
        </w:tc>
        <w:tc>
          <w:tcPr>
            <w:tcW w:w="1097" w:type="dxa"/>
            <w:tcBorders>
              <w:top w:val="nil"/>
              <w:left w:val="nil"/>
              <w:bottom w:val="nil"/>
              <w:right w:val="nil"/>
            </w:tcBorders>
          </w:tcPr>
          <w:p w14:paraId="06F1946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CD6808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c>
          <w:tcPr>
            <w:tcW w:w="1096" w:type="dxa"/>
            <w:tcBorders>
              <w:top w:val="nil"/>
              <w:left w:val="nil"/>
              <w:bottom w:val="nil"/>
              <w:right w:val="nil"/>
            </w:tcBorders>
          </w:tcPr>
          <w:p w14:paraId="4C0E21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5528E10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r w:rsidRPr="00013A84">
              <w:rPr>
                <w:rFonts w:ascii="Times New Roman" w:hAnsi="Times New Roman"/>
                <w:szCs w:val="22"/>
                <w:vertAlign w:val="superscript"/>
              </w:rPr>
              <w:t>†</w:t>
            </w:r>
          </w:p>
        </w:tc>
        <w:tc>
          <w:tcPr>
            <w:tcW w:w="1096" w:type="dxa"/>
            <w:tcBorders>
              <w:top w:val="nil"/>
              <w:left w:val="nil"/>
              <w:bottom w:val="nil"/>
              <w:right w:val="nil"/>
            </w:tcBorders>
          </w:tcPr>
          <w:p w14:paraId="1C4DB11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6B8FC0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c>
          <w:tcPr>
            <w:tcW w:w="1096" w:type="dxa"/>
            <w:tcBorders>
              <w:top w:val="nil"/>
              <w:left w:val="nil"/>
              <w:bottom w:val="nil"/>
              <w:right w:val="nil"/>
            </w:tcBorders>
          </w:tcPr>
          <w:p w14:paraId="04DCE0D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28A9519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r>
      <w:tr w:rsidR="00013A84" w:rsidRPr="00013A84" w14:paraId="1D3CBFA6" w14:textId="77777777" w:rsidTr="00013A84">
        <w:tc>
          <w:tcPr>
            <w:tcW w:w="2503" w:type="dxa"/>
            <w:tcBorders>
              <w:top w:val="nil"/>
              <w:left w:val="nil"/>
              <w:bottom w:val="nil"/>
              <w:right w:val="nil"/>
            </w:tcBorders>
          </w:tcPr>
          <w:p w14:paraId="44EE029C"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come</w:t>
            </w:r>
          </w:p>
        </w:tc>
        <w:tc>
          <w:tcPr>
            <w:tcW w:w="1097" w:type="dxa"/>
            <w:tcBorders>
              <w:top w:val="nil"/>
              <w:left w:val="nil"/>
              <w:bottom w:val="nil"/>
              <w:right w:val="nil"/>
            </w:tcBorders>
          </w:tcPr>
          <w:p w14:paraId="79E6F91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2CEE866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55A5F28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5A5532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1186F6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019F5E4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59F00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6941D2B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r>
      <w:tr w:rsidR="00013A84" w:rsidRPr="00013A84" w14:paraId="3B5B2E95" w14:textId="77777777" w:rsidTr="00013A84">
        <w:tc>
          <w:tcPr>
            <w:tcW w:w="2503" w:type="dxa"/>
            <w:tcBorders>
              <w:top w:val="nil"/>
              <w:left w:val="nil"/>
              <w:bottom w:val="nil"/>
              <w:right w:val="nil"/>
            </w:tcBorders>
          </w:tcPr>
          <w:p w14:paraId="3E90F3A2"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Education</w:t>
            </w:r>
          </w:p>
        </w:tc>
        <w:tc>
          <w:tcPr>
            <w:tcW w:w="1097" w:type="dxa"/>
            <w:tcBorders>
              <w:top w:val="nil"/>
              <w:left w:val="nil"/>
              <w:bottom w:val="nil"/>
              <w:right w:val="nil"/>
            </w:tcBorders>
          </w:tcPr>
          <w:p w14:paraId="59DF6DC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6B82987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096" w:type="dxa"/>
            <w:tcBorders>
              <w:top w:val="nil"/>
              <w:left w:val="nil"/>
              <w:bottom w:val="nil"/>
              <w:right w:val="nil"/>
            </w:tcBorders>
          </w:tcPr>
          <w:p w14:paraId="0C2124F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nil"/>
              <w:right w:val="nil"/>
            </w:tcBorders>
          </w:tcPr>
          <w:p w14:paraId="6E94EAA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096" w:type="dxa"/>
            <w:tcBorders>
              <w:top w:val="nil"/>
              <w:left w:val="nil"/>
              <w:bottom w:val="nil"/>
              <w:right w:val="nil"/>
            </w:tcBorders>
          </w:tcPr>
          <w:p w14:paraId="61FA11D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518AEF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096" w:type="dxa"/>
            <w:tcBorders>
              <w:top w:val="nil"/>
              <w:left w:val="nil"/>
              <w:bottom w:val="nil"/>
              <w:right w:val="nil"/>
            </w:tcBorders>
          </w:tcPr>
          <w:p w14:paraId="5A08253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058787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r>
      <w:tr w:rsidR="00013A84" w:rsidRPr="00013A84" w14:paraId="07571EF6" w14:textId="77777777" w:rsidTr="00013A84">
        <w:tc>
          <w:tcPr>
            <w:tcW w:w="2503" w:type="dxa"/>
            <w:tcBorders>
              <w:top w:val="nil"/>
              <w:left w:val="nil"/>
              <w:bottom w:val="nil"/>
              <w:right w:val="nil"/>
            </w:tcBorders>
          </w:tcPr>
          <w:p w14:paraId="3416EFA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A Knowledge</w:t>
            </w:r>
          </w:p>
        </w:tc>
        <w:tc>
          <w:tcPr>
            <w:tcW w:w="1097" w:type="dxa"/>
            <w:tcBorders>
              <w:top w:val="nil"/>
              <w:left w:val="nil"/>
              <w:bottom w:val="nil"/>
              <w:right w:val="nil"/>
            </w:tcBorders>
          </w:tcPr>
          <w:p w14:paraId="6EF4DE9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430C298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44A24F2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21C3519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r w:rsidRPr="00013A84">
              <w:rPr>
                <w:rFonts w:ascii="Times New Roman" w:hAnsi="Times New Roman"/>
                <w:szCs w:val="22"/>
                <w:vertAlign w:val="superscript"/>
              </w:rPr>
              <w:t>*</w:t>
            </w:r>
          </w:p>
        </w:tc>
        <w:tc>
          <w:tcPr>
            <w:tcW w:w="1096" w:type="dxa"/>
            <w:tcBorders>
              <w:top w:val="nil"/>
              <w:left w:val="nil"/>
              <w:bottom w:val="nil"/>
              <w:right w:val="nil"/>
            </w:tcBorders>
          </w:tcPr>
          <w:p w14:paraId="5D1E50E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6F1233C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2858A02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6B03AE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r>
      <w:tr w:rsidR="00013A84" w:rsidRPr="00013A84" w14:paraId="2BB354D0" w14:textId="77777777" w:rsidTr="00013A84">
        <w:tc>
          <w:tcPr>
            <w:tcW w:w="2503" w:type="dxa"/>
            <w:tcBorders>
              <w:top w:val="nil"/>
              <w:left w:val="nil"/>
              <w:bottom w:val="nil"/>
              <w:right w:val="nil"/>
            </w:tcBorders>
          </w:tcPr>
          <w:p w14:paraId="344B8754"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Republican</w:t>
            </w:r>
          </w:p>
        </w:tc>
        <w:tc>
          <w:tcPr>
            <w:tcW w:w="1097" w:type="dxa"/>
            <w:tcBorders>
              <w:top w:val="nil"/>
              <w:left w:val="nil"/>
              <w:bottom w:val="nil"/>
              <w:right w:val="nil"/>
            </w:tcBorders>
          </w:tcPr>
          <w:p w14:paraId="509371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437D54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3A1C3A6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7FA52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096" w:type="dxa"/>
            <w:tcBorders>
              <w:top w:val="nil"/>
              <w:left w:val="nil"/>
              <w:bottom w:val="nil"/>
              <w:right w:val="nil"/>
            </w:tcBorders>
          </w:tcPr>
          <w:p w14:paraId="09311A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3BCE45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7346303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66B43DC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r>
      <w:tr w:rsidR="00013A84" w:rsidRPr="00013A84" w14:paraId="51446E3F" w14:textId="77777777" w:rsidTr="00013A84">
        <w:tc>
          <w:tcPr>
            <w:tcW w:w="2503" w:type="dxa"/>
            <w:tcBorders>
              <w:top w:val="nil"/>
              <w:left w:val="nil"/>
              <w:bottom w:val="nil"/>
              <w:right w:val="nil"/>
            </w:tcBorders>
          </w:tcPr>
          <w:p w14:paraId="19C96EA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Conservative</w:t>
            </w:r>
          </w:p>
        </w:tc>
        <w:tc>
          <w:tcPr>
            <w:tcW w:w="1097" w:type="dxa"/>
            <w:tcBorders>
              <w:top w:val="nil"/>
              <w:left w:val="nil"/>
              <w:bottom w:val="nil"/>
              <w:right w:val="nil"/>
            </w:tcBorders>
          </w:tcPr>
          <w:p w14:paraId="5FA6D44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1E29CEC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nil"/>
              <w:right w:val="nil"/>
            </w:tcBorders>
          </w:tcPr>
          <w:p w14:paraId="44EE8A3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9</w:t>
            </w:r>
          </w:p>
        </w:tc>
        <w:tc>
          <w:tcPr>
            <w:tcW w:w="1518" w:type="dxa"/>
            <w:tcBorders>
              <w:top w:val="nil"/>
              <w:left w:val="nil"/>
              <w:bottom w:val="nil"/>
              <w:right w:val="nil"/>
            </w:tcBorders>
          </w:tcPr>
          <w:p w14:paraId="0E39960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r w:rsidRPr="00013A84">
              <w:rPr>
                <w:rFonts w:ascii="Times New Roman" w:hAnsi="Times New Roman"/>
                <w:szCs w:val="22"/>
                <w:vertAlign w:val="superscript"/>
              </w:rPr>
              <w:t>**</w:t>
            </w:r>
          </w:p>
        </w:tc>
        <w:tc>
          <w:tcPr>
            <w:tcW w:w="1096" w:type="dxa"/>
            <w:tcBorders>
              <w:top w:val="nil"/>
              <w:left w:val="nil"/>
              <w:bottom w:val="nil"/>
              <w:right w:val="nil"/>
            </w:tcBorders>
          </w:tcPr>
          <w:p w14:paraId="523E7FC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42B82C2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nil"/>
              <w:right w:val="nil"/>
            </w:tcBorders>
          </w:tcPr>
          <w:p w14:paraId="2E8316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75FBA0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r>
      <w:tr w:rsidR="00013A84" w:rsidRPr="00013A84" w14:paraId="5A6898B2" w14:textId="77777777" w:rsidTr="00013A84">
        <w:tc>
          <w:tcPr>
            <w:tcW w:w="2503" w:type="dxa"/>
            <w:tcBorders>
              <w:top w:val="nil"/>
              <w:left w:val="nil"/>
              <w:bottom w:val="nil"/>
              <w:right w:val="nil"/>
            </w:tcBorders>
          </w:tcPr>
          <w:p w14:paraId="49464BF7"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ear</w:t>
            </w:r>
          </w:p>
        </w:tc>
        <w:tc>
          <w:tcPr>
            <w:tcW w:w="1097" w:type="dxa"/>
            <w:tcBorders>
              <w:top w:val="nil"/>
              <w:left w:val="nil"/>
              <w:bottom w:val="nil"/>
              <w:right w:val="nil"/>
            </w:tcBorders>
          </w:tcPr>
          <w:p w14:paraId="28DD1D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45CEBC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2722CD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D382DE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6F45AD2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5F1111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2CDC353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16F1EEF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r>
      <w:tr w:rsidR="00013A84" w:rsidRPr="00013A84" w14:paraId="1127BA64" w14:textId="77777777" w:rsidTr="00013A84">
        <w:tc>
          <w:tcPr>
            <w:tcW w:w="2503" w:type="dxa"/>
            <w:tcBorders>
              <w:top w:val="nil"/>
              <w:left w:val="nil"/>
              <w:bottom w:val="nil"/>
              <w:right w:val="nil"/>
            </w:tcBorders>
          </w:tcPr>
          <w:p w14:paraId="79B6DC3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Threat</w:t>
            </w:r>
          </w:p>
        </w:tc>
        <w:tc>
          <w:tcPr>
            <w:tcW w:w="1097" w:type="dxa"/>
            <w:tcBorders>
              <w:top w:val="nil"/>
              <w:left w:val="nil"/>
              <w:bottom w:val="nil"/>
              <w:right w:val="nil"/>
            </w:tcBorders>
          </w:tcPr>
          <w:p w14:paraId="772C59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7B6693D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2941FC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638304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344A6A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25DB01A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5DDA31F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16BAA3B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r>
      <w:tr w:rsidR="00013A84" w:rsidRPr="00013A84" w14:paraId="34F2E37A" w14:textId="77777777" w:rsidTr="00013A84">
        <w:tc>
          <w:tcPr>
            <w:tcW w:w="2503" w:type="dxa"/>
            <w:tcBorders>
              <w:top w:val="nil"/>
              <w:left w:val="nil"/>
              <w:bottom w:val="nil"/>
              <w:right w:val="nil"/>
            </w:tcBorders>
          </w:tcPr>
          <w:p w14:paraId="3C263B10"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No Impact WOT</w:t>
            </w:r>
          </w:p>
        </w:tc>
        <w:tc>
          <w:tcPr>
            <w:tcW w:w="1097" w:type="dxa"/>
            <w:tcBorders>
              <w:top w:val="nil"/>
              <w:left w:val="nil"/>
              <w:bottom w:val="nil"/>
              <w:right w:val="nil"/>
            </w:tcBorders>
          </w:tcPr>
          <w:p w14:paraId="21B4992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2864137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24B42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p>
        </w:tc>
        <w:tc>
          <w:tcPr>
            <w:tcW w:w="1518" w:type="dxa"/>
            <w:tcBorders>
              <w:top w:val="nil"/>
              <w:left w:val="nil"/>
              <w:bottom w:val="nil"/>
              <w:right w:val="nil"/>
            </w:tcBorders>
          </w:tcPr>
          <w:p w14:paraId="3C3E32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92AA32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3C147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8DF5A3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B952D2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2E04277A" w14:textId="77777777" w:rsidTr="00013A84">
        <w:tc>
          <w:tcPr>
            <w:tcW w:w="2503" w:type="dxa"/>
            <w:tcBorders>
              <w:top w:val="nil"/>
              <w:left w:val="nil"/>
              <w:bottom w:val="nil"/>
              <w:right w:val="nil"/>
            </w:tcBorders>
          </w:tcPr>
          <w:p w14:paraId="650D87C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Help WOT</w:t>
            </w:r>
          </w:p>
        </w:tc>
        <w:tc>
          <w:tcPr>
            <w:tcW w:w="1097" w:type="dxa"/>
            <w:tcBorders>
              <w:top w:val="nil"/>
              <w:left w:val="nil"/>
              <w:bottom w:val="nil"/>
              <w:right w:val="nil"/>
            </w:tcBorders>
          </w:tcPr>
          <w:p w14:paraId="531EA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5A5C1C6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ABB925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28EAAA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4D9E39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A1729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59CAE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6E36E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3C527B10" w14:textId="77777777" w:rsidTr="00013A84">
        <w:tc>
          <w:tcPr>
            <w:tcW w:w="2503" w:type="dxa"/>
            <w:tcBorders>
              <w:top w:val="nil"/>
              <w:left w:val="nil"/>
              <w:bottom w:val="nil"/>
              <w:right w:val="nil"/>
            </w:tcBorders>
          </w:tcPr>
          <w:p w14:paraId="706B3E19"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WMD</w:t>
            </w:r>
          </w:p>
        </w:tc>
        <w:tc>
          <w:tcPr>
            <w:tcW w:w="1097" w:type="dxa"/>
            <w:tcBorders>
              <w:top w:val="nil"/>
              <w:left w:val="nil"/>
              <w:bottom w:val="nil"/>
              <w:right w:val="nil"/>
            </w:tcBorders>
          </w:tcPr>
          <w:p w14:paraId="5D3A298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B59431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4A70AC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8</w:t>
            </w:r>
          </w:p>
        </w:tc>
        <w:tc>
          <w:tcPr>
            <w:tcW w:w="1518" w:type="dxa"/>
            <w:tcBorders>
              <w:top w:val="nil"/>
              <w:left w:val="nil"/>
              <w:bottom w:val="nil"/>
              <w:right w:val="nil"/>
            </w:tcBorders>
          </w:tcPr>
          <w:p w14:paraId="5F971CE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r w:rsidRPr="00013A84">
              <w:rPr>
                <w:rFonts w:ascii="Times New Roman" w:hAnsi="Times New Roman"/>
                <w:szCs w:val="22"/>
                <w:vertAlign w:val="superscript"/>
              </w:rPr>
              <w:t>***</w:t>
            </w:r>
          </w:p>
        </w:tc>
        <w:tc>
          <w:tcPr>
            <w:tcW w:w="1096" w:type="dxa"/>
            <w:tcBorders>
              <w:top w:val="nil"/>
              <w:left w:val="nil"/>
              <w:bottom w:val="nil"/>
              <w:right w:val="nil"/>
            </w:tcBorders>
          </w:tcPr>
          <w:p w14:paraId="433C47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AA1D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24A62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F0636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507F7A49" w14:textId="77777777" w:rsidTr="00013A84">
        <w:tc>
          <w:tcPr>
            <w:tcW w:w="2503" w:type="dxa"/>
            <w:tcBorders>
              <w:top w:val="nil"/>
              <w:left w:val="nil"/>
              <w:bottom w:val="nil"/>
              <w:right w:val="nil"/>
            </w:tcBorders>
          </w:tcPr>
          <w:p w14:paraId="4347DF37"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upport AQ</w:t>
            </w:r>
          </w:p>
        </w:tc>
        <w:tc>
          <w:tcPr>
            <w:tcW w:w="1097" w:type="dxa"/>
            <w:tcBorders>
              <w:top w:val="nil"/>
              <w:left w:val="nil"/>
              <w:bottom w:val="nil"/>
              <w:right w:val="nil"/>
            </w:tcBorders>
          </w:tcPr>
          <w:p w14:paraId="374B28F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597003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943D3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A06080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546EB2E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518" w:type="dxa"/>
            <w:tcBorders>
              <w:top w:val="nil"/>
              <w:left w:val="nil"/>
              <w:bottom w:val="nil"/>
              <w:right w:val="nil"/>
            </w:tcBorders>
          </w:tcPr>
          <w:p w14:paraId="35D166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3D5F23F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05F2D9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r w:rsidRPr="00013A84">
              <w:rPr>
                <w:rFonts w:ascii="Times New Roman" w:hAnsi="Times New Roman"/>
                <w:szCs w:val="22"/>
                <w:vertAlign w:val="superscript"/>
              </w:rPr>
              <w:t>**</w:t>
            </w:r>
          </w:p>
        </w:tc>
      </w:tr>
      <w:tr w:rsidR="00013A84" w:rsidRPr="00013A84" w14:paraId="1276C2A6" w14:textId="77777777" w:rsidTr="00013A84">
        <w:tc>
          <w:tcPr>
            <w:tcW w:w="2503" w:type="dxa"/>
            <w:tcBorders>
              <w:top w:val="nil"/>
              <w:left w:val="nil"/>
              <w:bottom w:val="nil"/>
              <w:right w:val="nil"/>
            </w:tcBorders>
          </w:tcPr>
          <w:p w14:paraId="45831311"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volved 9/11</w:t>
            </w:r>
          </w:p>
        </w:tc>
        <w:tc>
          <w:tcPr>
            <w:tcW w:w="1097" w:type="dxa"/>
            <w:tcBorders>
              <w:top w:val="nil"/>
              <w:left w:val="nil"/>
              <w:bottom w:val="nil"/>
              <w:right w:val="nil"/>
            </w:tcBorders>
          </w:tcPr>
          <w:p w14:paraId="507F57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0</w:t>
            </w:r>
          </w:p>
        </w:tc>
        <w:tc>
          <w:tcPr>
            <w:tcW w:w="1518" w:type="dxa"/>
            <w:tcBorders>
              <w:top w:val="nil"/>
              <w:left w:val="nil"/>
              <w:bottom w:val="nil"/>
              <w:right w:val="nil"/>
            </w:tcBorders>
          </w:tcPr>
          <w:p w14:paraId="403E72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36C1D0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518" w:type="dxa"/>
            <w:tcBorders>
              <w:top w:val="nil"/>
              <w:left w:val="nil"/>
              <w:bottom w:val="nil"/>
              <w:right w:val="nil"/>
            </w:tcBorders>
          </w:tcPr>
          <w:p w14:paraId="445F280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096" w:type="dxa"/>
            <w:tcBorders>
              <w:top w:val="nil"/>
              <w:left w:val="nil"/>
              <w:bottom w:val="nil"/>
              <w:right w:val="nil"/>
            </w:tcBorders>
          </w:tcPr>
          <w:p w14:paraId="11905DC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6A6A7A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r w:rsidRPr="00013A84">
              <w:rPr>
                <w:rFonts w:ascii="Times New Roman" w:hAnsi="Times New Roman"/>
                <w:szCs w:val="22"/>
                <w:vertAlign w:val="superscript"/>
              </w:rPr>
              <w:t>***</w:t>
            </w:r>
          </w:p>
        </w:tc>
        <w:tc>
          <w:tcPr>
            <w:tcW w:w="1096" w:type="dxa"/>
            <w:tcBorders>
              <w:top w:val="nil"/>
              <w:left w:val="nil"/>
              <w:bottom w:val="nil"/>
              <w:right w:val="nil"/>
            </w:tcBorders>
          </w:tcPr>
          <w:p w14:paraId="11DA227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869EB5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r>
      <w:tr w:rsidR="00013A84" w:rsidRPr="00013A84" w14:paraId="7B02560D" w14:textId="77777777" w:rsidTr="00013A84">
        <w:tc>
          <w:tcPr>
            <w:tcW w:w="2503" w:type="dxa"/>
            <w:tcBorders>
              <w:top w:val="nil"/>
              <w:left w:val="nil"/>
              <w:bottom w:val="nil"/>
              <w:right w:val="nil"/>
            </w:tcBorders>
          </w:tcPr>
          <w:p w14:paraId="711623F5"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upport AQ X Threat</w:t>
            </w:r>
          </w:p>
        </w:tc>
        <w:tc>
          <w:tcPr>
            <w:tcW w:w="1097" w:type="dxa"/>
            <w:tcBorders>
              <w:top w:val="nil"/>
              <w:left w:val="nil"/>
              <w:bottom w:val="nil"/>
              <w:right w:val="nil"/>
            </w:tcBorders>
          </w:tcPr>
          <w:p w14:paraId="796E5D0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9F476B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527A3C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669BFD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1F1FDC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0BA10D7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3C8D553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p>
        </w:tc>
        <w:tc>
          <w:tcPr>
            <w:tcW w:w="1518" w:type="dxa"/>
            <w:tcBorders>
              <w:top w:val="nil"/>
              <w:left w:val="nil"/>
              <w:bottom w:val="nil"/>
              <w:right w:val="nil"/>
            </w:tcBorders>
          </w:tcPr>
          <w:p w14:paraId="150BA69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r>
      <w:tr w:rsidR="00013A84" w:rsidRPr="00013A84" w14:paraId="4AC62B1D" w14:textId="77777777" w:rsidTr="00013A84">
        <w:tc>
          <w:tcPr>
            <w:tcW w:w="2503" w:type="dxa"/>
            <w:tcBorders>
              <w:top w:val="nil"/>
              <w:left w:val="nil"/>
              <w:bottom w:val="nil"/>
              <w:right w:val="nil"/>
            </w:tcBorders>
          </w:tcPr>
          <w:p w14:paraId="23AC2C35"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volved 9/11 X Threat</w:t>
            </w:r>
          </w:p>
        </w:tc>
        <w:tc>
          <w:tcPr>
            <w:tcW w:w="1097" w:type="dxa"/>
            <w:tcBorders>
              <w:top w:val="nil"/>
              <w:left w:val="nil"/>
              <w:bottom w:val="nil"/>
              <w:right w:val="nil"/>
            </w:tcBorders>
          </w:tcPr>
          <w:p w14:paraId="1F28ADE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6A4E0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529B7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2229B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4A1B52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AB07F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601A15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nil"/>
              <w:right w:val="nil"/>
            </w:tcBorders>
          </w:tcPr>
          <w:p w14:paraId="63C9AB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r>
      <w:tr w:rsidR="00013A84" w:rsidRPr="00013A84" w14:paraId="1F183CC6" w14:textId="77777777" w:rsidTr="00013A84">
        <w:tc>
          <w:tcPr>
            <w:tcW w:w="2503" w:type="dxa"/>
            <w:tcBorders>
              <w:top w:val="nil"/>
              <w:left w:val="nil"/>
              <w:bottom w:val="nil"/>
              <w:right w:val="nil"/>
            </w:tcBorders>
          </w:tcPr>
          <w:p w14:paraId="2F70E5E8"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Anger</w:t>
            </w:r>
          </w:p>
        </w:tc>
        <w:tc>
          <w:tcPr>
            <w:tcW w:w="1097" w:type="dxa"/>
            <w:tcBorders>
              <w:top w:val="nil"/>
              <w:left w:val="nil"/>
              <w:bottom w:val="nil"/>
              <w:right w:val="nil"/>
            </w:tcBorders>
          </w:tcPr>
          <w:p w14:paraId="1930BE1D"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5</w:t>
            </w:r>
          </w:p>
        </w:tc>
        <w:tc>
          <w:tcPr>
            <w:tcW w:w="1518" w:type="dxa"/>
            <w:tcBorders>
              <w:top w:val="nil"/>
              <w:left w:val="nil"/>
              <w:bottom w:val="nil"/>
              <w:right w:val="nil"/>
            </w:tcBorders>
          </w:tcPr>
          <w:p w14:paraId="7DFA274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c>
          <w:tcPr>
            <w:tcW w:w="1096" w:type="dxa"/>
            <w:tcBorders>
              <w:top w:val="nil"/>
              <w:left w:val="nil"/>
              <w:bottom w:val="nil"/>
              <w:right w:val="nil"/>
            </w:tcBorders>
          </w:tcPr>
          <w:p w14:paraId="00C22A0A"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53</w:t>
            </w:r>
          </w:p>
        </w:tc>
        <w:tc>
          <w:tcPr>
            <w:tcW w:w="1518" w:type="dxa"/>
            <w:tcBorders>
              <w:top w:val="nil"/>
              <w:left w:val="nil"/>
              <w:bottom w:val="nil"/>
              <w:right w:val="nil"/>
            </w:tcBorders>
          </w:tcPr>
          <w:p w14:paraId="33D36154"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9)</w:t>
            </w:r>
            <w:r w:rsidRPr="00A906F8">
              <w:rPr>
                <w:rFonts w:ascii="Times New Roman" w:hAnsi="Times New Roman"/>
                <w:b/>
                <w:szCs w:val="22"/>
                <w:vertAlign w:val="superscript"/>
              </w:rPr>
              <w:t>***</w:t>
            </w:r>
          </w:p>
        </w:tc>
        <w:tc>
          <w:tcPr>
            <w:tcW w:w="1096" w:type="dxa"/>
            <w:tcBorders>
              <w:top w:val="nil"/>
              <w:left w:val="nil"/>
              <w:bottom w:val="nil"/>
              <w:right w:val="nil"/>
            </w:tcBorders>
          </w:tcPr>
          <w:p w14:paraId="4F49A6FC"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8</w:t>
            </w:r>
          </w:p>
        </w:tc>
        <w:tc>
          <w:tcPr>
            <w:tcW w:w="1518" w:type="dxa"/>
            <w:tcBorders>
              <w:top w:val="nil"/>
              <w:left w:val="nil"/>
              <w:bottom w:val="nil"/>
              <w:right w:val="nil"/>
            </w:tcBorders>
          </w:tcPr>
          <w:p w14:paraId="5798043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c>
          <w:tcPr>
            <w:tcW w:w="1096" w:type="dxa"/>
            <w:tcBorders>
              <w:top w:val="nil"/>
              <w:left w:val="nil"/>
              <w:bottom w:val="nil"/>
              <w:right w:val="nil"/>
            </w:tcBorders>
          </w:tcPr>
          <w:p w14:paraId="7DE6EBCD"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5</w:t>
            </w:r>
          </w:p>
        </w:tc>
        <w:tc>
          <w:tcPr>
            <w:tcW w:w="1518" w:type="dxa"/>
            <w:tcBorders>
              <w:top w:val="nil"/>
              <w:left w:val="nil"/>
              <w:bottom w:val="nil"/>
              <w:right w:val="nil"/>
            </w:tcBorders>
          </w:tcPr>
          <w:p w14:paraId="1EF1034C"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r>
      <w:tr w:rsidR="00013A84" w:rsidRPr="00013A84" w14:paraId="76BCE5FC" w14:textId="77777777" w:rsidTr="00013A84">
        <w:tc>
          <w:tcPr>
            <w:tcW w:w="2503" w:type="dxa"/>
            <w:tcBorders>
              <w:top w:val="nil"/>
              <w:left w:val="nil"/>
              <w:bottom w:val="nil"/>
              <w:right w:val="nil"/>
            </w:tcBorders>
          </w:tcPr>
          <w:p w14:paraId="7FE03A50"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Support AQ X Anger</w:t>
            </w:r>
          </w:p>
        </w:tc>
        <w:tc>
          <w:tcPr>
            <w:tcW w:w="1097" w:type="dxa"/>
            <w:tcBorders>
              <w:top w:val="nil"/>
              <w:left w:val="nil"/>
              <w:bottom w:val="nil"/>
              <w:right w:val="nil"/>
            </w:tcBorders>
          </w:tcPr>
          <w:p w14:paraId="582A0CB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6036B9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848CD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2E1C6AE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33ED6E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4</w:t>
            </w:r>
          </w:p>
        </w:tc>
        <w:tc>
          <w:tcPr>
            <w:tcW w:w="1518" w:type="dxa"/>
            <w:tcBorders>
              <w:top w:val="nil"/>
              <w:left w:val="nil"/>
              <w:bottom w:val="nil"/>
              <w:right w:val="nil"/>
            </w:tcBorders>
          </w:tcPr>
          <w:p w14:paraId="6CC5FB8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5)</w:t>
            </w:r>
          </w:p>
        </w:tc>
        <w:tc>
          <w:tcPr>
            <w:tcW w:w="1096" w:type="dxa"/>
            <w:tcBorders>
              <w:top w:val="nil"/>
              <w:left w:val="nil"/>
              <w:bottom w:val="nil"/>
              <w:right w:val="nil"/>
            </w:tcBorders>
          </w:tcPr>
          <w:p w14:paraId="024E83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91932C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6FBD2913" w14:textId="77777777" w:rsidTr="00013A84">
        <w:tc>
          <w:tcPr>
            <w:tcW w:w="2503" w:type="dxa"/>
            <w:tcBorders>
              <w:top w:val="nil"/>
              <w:left w:val="nil"/>
              <w:bottom w:val="nil"/>
              <w:right w:val="nil"/>
            </w:tcBorders>
          </w:tcPr>
          <w:p w14:paraId="47CFFD84"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Involved 9/11 X Anger</w:t>
            </w:r>
          </w:p>
        </w:tc>
        <w:tc>
          <w:tcPr>
            <w:tcW w:w="1097" w:type="dxa"/>
            <w:tcBorders>
              <w:top w:val="nil"/>
              <w:left w:val="nil"/>
              <w:bottom w:val="nil"/>
              <w:right w:val="nil"/>
            </w:tcBorders>
          </w:tcPr>
          <w:p w14:paraId="113D8C4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013BDCD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093AB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6C16CD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41DB2A5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7</w:t>
            </w:r>
          </w:p>
        </w:tc>
        <w:tc>
          <w:tcPr>
            <w:tcW w:w="1518" w:type="dxa"/>
            <w:tcBorders>
              <w:top w:val="nil"/>
              <w:left w:val="nil"/>
              <w:bottom w:val="nil"/>
              <w:right w:val="nil"/>
            </w:tcBorders>
          </w:tcPr>
          <w:p w14:paraId="0FF46D3B"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6)</w:t>
            </w:r>
          </w:p>
        </w:tc>
        <w:tc>
          <w:tcPr>
            <w:tcW w:w="1096" w:type="dxa"/>
            <w:tcBorders>
              <w:top w:val="nil"/>
              <w:left w:val="nil"/>
              <w:bottom w:val="nil"/>
              <w:right w:val="nil"/>
            </w:tcBorders>
          </w:tcPr>
          <w:p w14:paraId="2F0F1C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1B960A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72197B7E" w14:textId="77777777" w:rsidTr="00013A84">
        <w:tc>
          <w:tcPr>
            <w:tcW w:w="2503" w:type="dxa"/>
            <w:tcBorders>
              <w:top w:val="nil"/>
              <w:left w:val="nil"/>
              <w:bottom w:val="single" w:sz="4" w:space="0" w:color="auto"/>
              <w:right w:val="nil"/>
            </w:tcBorders>
          </w:tcPr>
          <w:p w14:paraId="46DDB26A"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Constant</w:t>
            </w:r>
          </w:p>
        </w:tc>
        <w:tc>
          <w:tcPr>
            <w:tcW w:w="1097" w:type="dxa"/>
            <w:tcBorders>
              <w:top w:val="nil"/>
              <w:left w:val="nil"/>
              <w:bottom w:val="single" w:sz="4" w:space="0" w:color="auto"/>
              <w:right w:val="nil"/>
            </w:tcBorders>
          </w:tcPr>
          <w:p w14:paraId="421277B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single" w:sz="4" w:space="0" w:color="auto"/>
              <w:right w:val="nil"/>
            </w:tcBorders>
          </w:tcPr>
          <w:p w14:paraId="598818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096" w:type="dxa"/>
            <w:tcBorders>
              <w:top w:val="nil"/>
              <w:left w:val="nil"/>
              <w:bottom w:val="single" w:sz="4" w:space="0" w:color="auto"/>
              <w:right w:val="nil"/>
            </w:tcBorders>
          </w:tcPr>
          <w:p w14:paraId="550D94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50</w:t>
            </w:r>
          </w:p>
        </w:tc>
        <w:tc>
          <w:tcPr>
            <w:tcW w:w="1518" w:type="dxa"/>
            <w:tcBorders>
              <w:top w:val="nil"/>
              <w:left w:val="nil"/>
              <w:bottom w:val="single" w:sz="4" w:space="0" w:color="auto"/>
              <w:right w:val="nil"/>
            </w:tcBorders>
          </w:tcPr>
          <w:p w14:paraId="0502726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single" w:sz="4" w:space="0" w:color="auto"/>
              <w:right w:val="nil"/>
            </w:tcBorders>
          </w:tcPr>
          <w:p w14:paraId="49EAD9F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single" w:sz="4" w:space="0" w:color="auto"/>
              <w:right w:val="nil"/>
            </w:tcBorders>
          </w:tcPr>
          <w:p w14:paraId="51B8B3B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096" w:type="dxa"/>
            <w:tcBorders>
              <w:top w:val="nil"/>
              <w:left w:val="nil"/>
              <w:bottom w:val="single" w:sz="4" w:space="0" w:color="auto"/>
              <w:right w:val="nil"/>
            </w:tcBorders>
          </w:tcPr>
          <w:p w14:paraId="35D27AC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single" w:sz="4" w:space="0" w:color="auto"/>
              <w:right w:val="nil"/>
            </w:tcBorders>
          </w:tcPr>
          <w:p w14:paraId="66BCBFD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p>
        </w:tc>
      </w:tr>
      <w:tr w:rsidR="00013A84" w:rsidRPr="00013A84" w14:paraId="105B8183" w14:textId="77777777" w:rsidTr="00013A84">
        <w:tc>
          <w:tcPr>
            <w:tcW w:w="2503" w:type="dxa"/>
            <w:tcBorders>
              <w:top w:val="single" w:sz="4" w:space="0" w:color="auto"/>
              <w:left w:val="nil"/>
              <w:bottom w:val="nil"/>
              <w:right w:val="nil"/>
            </w:tcBorders>
          </w:tcPr>
          <w:p w14:paraId="56A3746D"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Adj. R-Square</w:t>
            </w:r>
          </w:p>
        </w:tc>
        <w:tc>
          <w:tcPr>
            <w:tcW w:w="1097" w:type="dxa"/>
            <w:tcBorders>
              <w:top w:val="single" w:sz="4" w:space="0" w:color="auto"/>
              <w:left w:val="nil"/>
              <w:bottom w:val="nil"/>
              <w:right w:val="nil"/>
            </w:tcBorders>
          </w:tcPr>
          <w:p w14:paraId="57B669E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0C0A1A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7AA9D7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61</w:t>
            </w:r>
          </w:p>
        </w:tc>
        <w:tc>
          <w:tcPr>
            <w:tcW w:w="1518" w:type="dxa"/>
            <w:tcBorders>
              <w:top w:val="single" w:sz="4" w:space="0" w:color="auto"/>
              <w:left w:val="nil"/>
              <w:bottom w:val="nil"/>
              <w:right w:val="nil"/>
            </w:tcBorders>
          </w:tcPr>
          <w:p w14:paraId="60AA59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023CDF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7463DB9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35ED5C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6E0351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5CCCEEE2" w14:textId="77777777" w:rsidTr="00013A84">
        <w:tc>
          <w:tcPr>
            <w:tcW w:w="2503" w:type="dxa"/>
            <w:tcBorders>
              <w:top w:val="nil"/>
              <w:left w:val="nil"/>
              <w:bottom w:val="single" w:sz="4" w:space="0" w:color="auto"/>
              <w:right w:val="nil"/>
            </w:tcBorders>
          </w:tcPr>
          <w:p w14:paraId="21842D92"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Observations</w:t>
            </w:r>
          </w:p>
        </w:tc>
        <w:tc>
          <w:tcPr>
            <w:tcW w:w="1097" w:type="dxa"/>
            <w:tcBorders>
              <w:top w:val="nil"/>
              <w:left w:val="nil"/>
              <w:bottom w:val="single" w:sz="4" w:space="0" w:color="auto"/>
              <w:right w:val="nil"/>
            </w:tcBorders>
          </w:tcPr>
          <w:p w14:paraId="66D50F9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16C497C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0EFFB1C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02538B71"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5A191C5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1061B2A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0F0F17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5102358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r>
    </w:tbl>
    <w:p w14:paraId="3CF548B1" w14:textId="77777777" w:rsidR="00013A84" w:rsidRPr="00013A84" w:rsidRDefault="00013A84" w:rsidP="00013A84">
      <w:pPr>
        <w:widowControl w:val="0"/>
        <w:autoSpaceDE w:val="0"/>
        <w:autoSpaceDN w:val="0"/>
        <w:adjustRightInd w:val="0"/>
        <w:spacing w:line="240" w:lineRule="auto"/>
        <w:rPr>
          <w:rFonts w:ascii="Times New Roman" w:hAnsi="Times New Roman"/>
          <w:sz w:val="18"/>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28F27A0E" w14:textId="77777777" w:rsidR="00013A84" w:rsidRPr="00013A84" w:rsidRDefault="00013A84" w:rsidP="00013A84">
      <w:pPr>
        <w:spacing w:line="240" w:lineRule="auto"/>
        <w:rPr>
          <w:rFonts w:ascii="Times New Roman" w:hAnsi="Times New Roman"/>
          <w:sz w:val="28"/>
        </w:rPr>
      </w:pPr>
    </w:p>
    <w:p w14:paraId="3FA48986" w14:textId="77777777" w:rsidR="00013A84" w:rsidRDefault="00013A84">
      <w:pPr>
        <w:spacing w:line="240" w:lineRule="auto"/>
        <w:rPr>
          <w:rFonts w:ascii="Times New Roman" w:hAnsi="Times New Roman"/>
          <w:sz w:val="24"/>
        </w:rPr>
      </w:pPr>
      <w:r>
        <w:rPr>
          <w:rFonts w:ascii="Times New Roman" w:hAnsi="Times New Roman"/>
          <w:sz w:val="24"/>
        </w:rPr>
        <w:br w:type="page"/>
      </w:r>
    </w:p>
    <w:p w14:paraId="7941370F" w14:textId="47DB359C"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6. Revenge, Anger, Cue-Taking, and Iraq War Support</w:t>
      </w:r>
    </w:p>
    <w:p w14:paraId="55EA41B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2960" w:type="dxa"/>
        <w:jc w:val="center"/>
        <w:tblLayout w:type="fixed"/>
        <w:tblLook w:val="0000" w:firstRow="0" w:lastRow="0" w:firstColumn="0" w:lastColumn="0" w:noHBand="0" w:noVBand="0"/>
      </w:tblPr>
      <w:tblGrid>
        <w:gridCol w:w="2503"/>
        <w:gridCol w:w="1097"/>
        <w:gridCol w:w="1518"/>
        <w:gridCol w:w="1096"/>
        <w:gridCol w:w="1518"/>
        <w:gridCol w:w="1096"/>
        <w:gridCol w:w="1518"/>
        <w:gridCol w:w="1096"/>
        <w:gridCol w:w="1518"/>
      </w:tblGrid>
      <w:tr w:rsidR="00013A84" w:rsidRPr="00013A84" w14:paraId="662243FA" w14:textId="77777777" w:rsidTr="00013A84">
        <w:trPr>
          <w:jc w:val="center"/>
        </w:trPr>
        <w:tc>
          <w:tcPr>
            <w:tcW w:w="2136" w:type="dxa"/>
            <w:tcBorders>
              <w:top w:val="single" w:sz="4" w:space="0" w:color="auto"/>
              <w:left w:val="nil"/>
              <w:right w:val="nil"/>
            </w:tcBorders>
          </w:tcPr>
          <w:p w14:paraId="16E71E4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232" w:type="dxa"/>
            <w:gridSpan w:val="2"/>
            <w:tcBorders>
              <w:top w:val="single" w:sz="4" w:space="0" w:color="auto"/>
              <w:left w:val="nil"/>
              <w:right w:val="nil"/>
            </w:tcBorders>
          </w:tcPr>
          <w:p w14:paraId="3B80A69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1</w:t>
            </w:r>
          </w:p>
        </w:tc>
        <w:tc>
          <w:tcPr>
            <w:tcW w:w="2232" w:type="dxa"/>
            <w:gridSpan w:val="2"/>
            <w:tcBorders>
              <w:top w:val="single" w:sz="4" w:space="0" w:color="auto"/>
              <w:left w:val="nil"/>
              <w:right w:val="nil"/>
            </w:tcBorders>
          </w:tcPr>
          <w:p w14:paraId="5183B5D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2</w:t>
            </w:r>
          </w:p>
        </w:tc>
        <w:tc>
          <w:tcPr>
            <w:tcW w:w="2232" w:type="dxa"/>
            <w:gridSpan w:val="2"/>
            <w:tcBorders>
              <w:top w:val="single" w:sz="4" w:space="0" w:color="auto"/>
              <w:left w:val="nil"/>
              <w:right w:val="nil"/>
            </w:tcBorders>
          </w:tcPr>
          <w:p w14:paraId="44E2C6E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3</w:t>
            </w:r>
          </w:p>
        </w:tc>
        <w:tc>
          <w:tcPr>
            <w:tcW w:w="2232" w:type="dxa"/>
            <w:gridSpan w:val="2"/>
            <w:tcBorders>
              <w:top w:val="single" w:sz="4" w:space="0" w:color="auto"/>
              <w:left w:val="nil"/>
              <w:right w:val="nil"/>
            </w:tcBorders>
          </w:tcPr>
          <w:p w14:paraId="4AF64E2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4</w:t>
            </w:r>
          </w:p>
        </w:tc>
      </w:tr>
      <w:tr w:rsidR="00013A84" w:rsidRPr="00013A84" w14:paraId="01E364B7" w14:textId="77777777" w:rsidTr="00013A84">
        <w:trPr>
          <w:jc w:val="center"/>
        </w:trPr>
        <w:tc>
          <w:tcPr>
            <w:tcW w:w="2136" w:type="dxa"/>
            <w:tcBorders>
              <w:left w:val="nil"/>
              <w:bottom w:val="single" w:sz="4" w:space="0" w:color="auto"/>
              <w:right w:val="nil"/>
            </w:tcBorders>
          </w:tcPr>
          <w:p w14:paraId="4B96C50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936" w:type="dxa"/>
            <w:tcBorders>
              <w:left w:val="nil"/>
              <w:bottom w:val="single" w:sz="4" w:space="0" w:color="auto"/>
              <w:right w:val="nil"/>
            </w:tcBorders>
          </w:tcPr>
          <w:p w14:paraId="72119D5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296" w:type="dxa"/>
            <w:tcBorders>
              <w:left w:val="nil"/>
              <w:bottom w:val="single" w:sz="4" w:space="0" w:color="auto"/>
              <w:right w:val="nil"/>
            </w:tcBorders>
          </w:tcPr>
          <w:p w14:paraId="28CF1AB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2C40597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296" w:type="dxa"/>
            <w:tcBorders>
              <w:left w:val="nil"/>
              <w:bottom w:val="single" w:sz="4" w:space="0" w:color="auto"/>
              <w:right w:val="nil"/>
            </w:tcBorders>
          </w:tcPr>
          <w:p w14:paraId="3BB4D73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23B025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296" w:type="dxa"/>
            <w:tcBorders>
              <w:left w:val="nil"/>
              <w:bottom w:val="single" w:sz="4" w:space="0" w:color="auto"/>
              <w:right w:val="nil"/>
            </w:tcBorders>
          </w:tcPr>
          <w:p w14:paraId="37A2448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672AB67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296" w:type="dxa"/>
            <w:tcBorders>
              <w:left w:val="nil"/>
              <w:bottom w:val="single" w:sz="4" w:space="0" w:color="auto"/>
              <w:right w:val="nil"/>
            </w:tcBorders>
          </w:tcPr>
          <w:p w14:paraId="6CA7F15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4A3BCE03" w14:textId="77777777" w:rsidTr="00013A84">
        <w:trPr>
          <w:jc w:val="center"/>
        </w:trPr>
        <w:tc>
          <w:tcPr>
            <w:tcW w:w="2136" w:type="dxa"/>
            <w:tcBorders>
              <w:top w:val="single" w:sz="4" w:space="0" w:color="auto"/>
              <w:left w:val="nil"/>
              <w:bottom w:val="nil"/>
              <w:right w:val="nil"/>
            </w:tcBorders>
          </w:tcPr>
          <w:p w14:paraId="0B9B71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936" w:type="dxa"/>
            <w:tcBorders>
              <w:top w:val="single" w:sz="4" w:space="0" w:color="auto"/>
              <w:left w:val="nil"/>
              <w:bottom w:val="nil"/>
              <w:right w:val="nil"/>
            </w:tcBorders>
          </w:tcPr>
          <w:p w14:paraId="656053D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single" w:sz="4" w:space="0" w:color="auto"/>
              <w:left w:val="nil"/>
              <w:bottom w:val="nil"/>
              <w:right w:val="nil"/>
            </w:tcBorders>
          </w:tcPr>
          <w:p w14:paraId="3B7C53B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single" w:sz="4" w:space="0" w:color="auto"/>
              <w:left w:val="nil"/>
              <w:bottom w:val="nil"/>
              <w:right w:val="nil"/>
            </w:tcBorders>
          </w:tcPr>
          <w:p w14:paraId="2BA4FD2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single" w:sz="4" w:space="0" w:color="auto"/>
              <w:left w:val="nil"/>
              <w:bottom w:val="nil"/>
              <w:right w:val="nil"/>
            </w:tcBorders>
          </w:tcPr>
          <w:p w14:paraId="7391BC2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single" w:sz="4" w:space="0" w:color="auto"/>
              <w:left w:val="nil"/>
              <w:bottom w:val="nil"/>
              <w:right w:val="nil"/>
            </w:tcBorders>
          </w:tcPr>
          <w:p w14:paraId="38EC1A5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single" w:sz="4" w:space="0" w:color="auto"/>
              <w:left w:val="nil"/>
              <w:bottom w:val="nil"/>
              <w:right w:val="nil"/>
            </w:tcBorders>
          </w:tcPr>
          <w:p w14:paraId="54BAF39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single" w:sz="4" w:space="0" w:color="auto"/>
              <w:left w:val="nil"/>
              <w:bottom w:val="nil"/>
              <w:right w:val="nil"/>
            </w:tcBorders>
          </w:tcPr>
          <w:p w14:paraId="231FB0F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single" w:sz="4" w:space="0" w:color="auto"/>
              <w:left w:val="nil"/>
              <w:bottom w:val="nil"/>
              <w:right w:val="nil"/>
            </w:tcBorders>
          </w:tcPr>
          <w:p w14:paraId="11D5982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66E6CC36" w14:textId="77777777" w:rsidTr="00013A84">
        <w:trPr>
          <w:jc w:val="center"/>
        </w:trPr>
        <w:tc>
          <w:tcPr>
            <w:tcW w:w="2136" w:type="dxa"/>
            <w:tcBorders>
              <w:top w:val="nil"/>
              <w:left w:val="nil"/>
              <w:bottom w:val="nil"/>
              <w:right w:val="nil"/>
            </w:tcBorders>
          </w:tcPr>
          <w:p w14:paraId="735B36D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936" w:type="dxa"/>
            <w:tcBorders>
              <w:top w:val="nil"/>
              <w:left w:val="nil"/>
              <w:bottom w:val="nil"/>
              <w:right w:val="nil"/>
            </w:tcBorders>
          </w:tcPr>
          <w:p w14:paraId="0D5473B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7BE8B6A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29B4303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0A95D4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7C6D583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9DD4E5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0A13D67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36188D0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21EEC387" w14:textId="77777777" w:rsidTr="00013A84">
        <w:trPr>
          <w:jc w:val="center"/>
        </w:trPr>
        <w:tc>
          <w:tcPr>
            <w:tcW w:w="2136" w:type="dxa"/>
            <w:tcBorders>
              <w:top w:val="nil"/>
              <w:left w:val="nil"/>
              <w:bottom w:val="nil"/>
              <w:right w:val="nil"/>
            </w:tcBorders>
          </w:tcPr>
          <w:p w14:paraId="3F3513D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936" w:type="dxa"/>
            <w:tcBorders>
              <w:top w:val="nil"/>
              <w:left w:val="nil"/>
              <w:bottom w:val="nil"/>
              <w:right w:val="nil"/>
            </w:tcBorders>
          </w:tcPr>
          <w:p w14:paraId="7246682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217A77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07F884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279BA05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1862612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135D63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59677C3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7214C5A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62C2543" w14:textId="77777777" w:rsidTr="00013A84">
        <w:trPr>
          <w:jc w:val="center"/>
        </w:trPr>
        <w:tc>
          <w:tcPr>
            <w:tcW w:w="2136" w:type="dxa"/>
            <w:tcBorders>
              <w:top w:val="nil"/>
              <w:left w:val="nil"/>
              <w:bottom w:val="nil"/>
              <w:right w:val="nil"/>
            </w:tcBorders>
          </w:tcPr>
          <w:p w14:paraId="5FCFC6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936" w:type="dxa"/>
            <w:tcBorders>
              <w:top w:val="nil"/>
              <w:left w:val="nil"/>
              <w:bottom w:val="nil"/>
              <w:right w:val="nil"/>
            </w:tcBorders>
          </w:tcPr>
          <w:p w14:paraId="40F60FB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3AC4F63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126213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ED57CF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7F281A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4081E3C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520C2D9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383F0EE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71604B79" w14:textId="77777777" w:rsidTr="00013A84">
        <w:trPr>
          <w:jc w:val="center"/>
        </w:trPr>
        <w:tc>
          <w:tcPr>
            <w:tcW w:w="2136" w:type="dxa"/>
            <w:tcBorders>
              <w:top w:val="nil"/>
              <w:left w:val="nil"/>
              <w:bottom w:val="nil"/>
              <w:right w:val="nil"/>
            </w:tcBorders>
          </w:tcPr>
          <w:p w14:paraId="469E57A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roofErr w:type="gramStart"/>
            <w:r w:rsidRPr="00013A84">
              <w:rPr>
                <w:rFonts w:ascii="Times New Roman" w:hAnsi="Times New Roman"/>
                <w:sz w:val="24"/>
              </w:rPr>
              <w:t>CA,FL</w:t>
            </w:r>
            <w:proofErr w:type="gramEnd"/>
            <w:r w:rsidRPr="00013A84">
              <w:rPr>
                <w:rFonts w:ascii="Times New Roman" w:hAnsi="Times New Roman"/>
                <w:sz w:val="24"/>
              </w:rPr>
              <w:t>,IL,NY,TX</w:t>
            </w:r>
          </w:p>
        </w:tc>
        <w:tc>
          <w:tcPr>
            <w:tcW w:w="936" w:type="dxa"/>
            <w:tcBorders>
              <w:top w:val="nil"/>
              <w:left w:val="nil"/>
              <w:bottom w:val="nil"/>
              <w:right w:val="nil"/>
            </w:tcBorders>
          </w:tcPr>
          <w:p w14:paraId="4395731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576E0A6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3912C3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63591E6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6CF138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7D117ED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233BA6C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427A85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2DF1855" w14:textId="77777777" w:rsidTr="00013A84">
        <w:trPr>
          <w:jc w:val="center"/>
        </w:trPr>
        <w:tc>
          <w:tcPr>
            <w:tcW w:w="2136" w:type="dxa"/>
            <w:tcBorders>
              <w:top w:val="nil"/>
              <w:left w:val="nil"/>
              <w:bottom w:val="nil"/>
              <w:right w:val="nil"/>
            </w:tcBorders>
          </w:tcPr>
          <w:p w14:paraId="163C683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936" w:type="dxa"/>
            <w:tcBorders>
              <w:top w:val="nil"/>
              <w:left w:val="nil"/>
              <w:bottom w:val="nil"/>
              <w:right w:val="nil"/>
            </w:tcBorders>
          </w:tcPr>
          <w:p w14:paraId="2676677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276CDCA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165A065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16B2851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59A76C8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6FBA6A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7F360BB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576B852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1C5A7D6C" w14:textId="77777777" w:rsidTr="00013A84">
        <w:trPr>
          <w:jc w:val="center"/>
        </w:trPr>
        <w:tc>
          <w:tcPr>
            <w:tcW w:w="2136" w:type="dxa"/>
            <w:tcBorders>
              <w:top w:val="nil"/>
              <w:left w:val="nil"/>
              <w:bottom w:val="nil"/>
              <w:right w:val="nil"/>
            </w:tcBorders>
          </w:tcPr>
          <w:p w14:paraId="53B54A7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936" w:type="dxa"/>
            <w:tcBorders>
              <w:top w:val="nil"/>
              <w:left w:val="nil"/>
              <w:bottom w:val="nil"/>
              <w:right w:val="nil"/>
            </w:tcBorders>
          </w:tcPr>
          <w:p w14:paraId="6CF5E1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2FE79F9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936" w:type="dxa"/>
            <w:tcBorders>
              <w:top w:val="nil"/>
              <w:left w:val="nil"/>
              <w:bottom w:val="nil"/>
              <w:right w:val="nil"/>
            </w:tcBorders>
          </w:tcPr>
          <w:p w14:paraId="63E1A9A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6335A6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936" w:type="dxa"/>
            <w:tcBorders>
              <w:top w:val="nil"/>
              <w:left w:val="nil"/>
              <w:bottom w:val="nil"/>
              <w:right w:val="nil"/>
            </w:tcBorders>
          </w:tcPr>
          <w:p w14:paraId="1C500FA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296" w:type="dxa"/>
            <w:tcBorders>
              <w:top w:val="nil"/>
              <w:left w:val="nil"/>
              <w:bottom w:val="nil"/>
              <w:right w:val="nil"/>
            </w:tcBorders>
          </w:tcPr>
          <w:p w14:paraId="46766F6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489CE9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296" w:type="dxa"/>
            <w:tcBorders>
              <w:top w:val="nil"/>
              <w:left w:val="nil"/>
              <w:bottom w:val="nil"/>
              <w:right w:val="nil"/>
            </w:tcBorders>
          </w:tcPr>
          <w:p w14:paraId="46C55BA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04F36ECB" w14:textId="77777777" w:rsidTr="00013A84">
        <w:trPr>
          <w:jc w:val="center"/>
        </w:trPr>
        <w:tc>
          <w:tcPr>
            <w:tcW w:w="2136" w:type="dxa"/>
            <w:tcBorders>
              <w:top w:val="nil"/>
              <w:left w:val="nil"/>
              <w:bottom w:val="nil"/>
              <w:right w:val="nil"/>
            </w:tcBorders>
          </w:tcPr>
          <w:p w14:paraId="568A6AF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936" w:type="dxa"/>
            <w:tcBorders>
              <w:top w:val="nil"/>
              <w:left w:val="nil"/>
              <w:bottom w:val="nil"/>
              <w:right w:val="nil"/>
            </w:tcBorders>
          </w:tcPr>
          <w:p w14:paraId="173600D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nil"/>
              <w:right w:val="nil"/>
            </w:tcBorders>
          </w:tcPr>
          <w:p w14:paraId="0DCBD92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60578AB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nil"/>
              <w:right w:val="nil"/>
            </w:tcBorders>
          </w:tcPr>
          <w:p w14:paraId="19712928"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2544B07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296" w:type="dxa"/>
            <w:tcBorders>
              <w:top w:val="nil"/>
              <w:left w:val="nil"/>
              <w:bottom w:val="nil"/>
              <w:right w:val="nil"/>
            </w:tcBorders>
          </w:tcPr>
          <w:p w14:paraId="57334D6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936" w:type="dxa"/>
            <w:tcBorders>
              <w:top w:val="nil"/>
              <w:left w:val="nil"/>
              <w:bottom w:val="nil"/>
              <w:right w:val="nil"/>
            </w:tcBorders>
          </w:tcPr>
          <w:p w14:paraId="662E3A4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296" w:type="dxa"/>
            <w:tcBorders>
              <w:top w:val="nil"/>
              <w:left w:val="nil"/>
              <w:bottom w:val="nil"/>
              <w:right w:val="nil"/>
            </w:tcBorders>
          </w:tcPr>
          <w:p w14:paraId="167E439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76E9A2F0" w14:textId="77777777" w:rsidTr="00013A84">
        <w:trPr>
          <w:jc w:val="center"/>
        </w:trPr>
        <w:tc>
          <w:tcPr>
            <w:tcW w:w="2136" w:type="dxa"/>
            <w:tcBorders>
              <w:top w:val="nil"/>
              <w:left w:val="nil"/>
              <w:bottom w:val="nil"/>
              <w:right w:val="nil"/>
            </w:tcBorders>
          </w:tcPr>
          <w:p w14:paraId="09EE160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936" w:type="dxa"/>
            <w:tcBorders>
              <w:top w:val="nil"/>
              <w:left w:val="nil"/>
              <w:bottom w:val="nil"/>
              <w:right w:val="nil"/>
            </w:tcBorders>
          </w:tcPr>
          <w:p w14:paraId="0DD09BF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16FBD8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56AA9FF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6AC6D24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687E56B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51D2AC9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1A33D01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50C37EF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343DC2D8" w14:textId="77777777" w:rsidTr="00013A84">
        <w:trPr>
          <w:jc w:val="center"/>
        </w:trPr>
        <w:tc>
          <w:tcPr>
            <w:tcW w:w="2136" w:type="dxa"/>
            <w:tcBorders>
              <w:top w:val="nil"/>
              <w:left w:val="nil"/>
              <w:bottom w:val="nil"/>
              <w:right w:val="nil"/>
            </w:tcBorders>
          </w:tcPr>
          <w:p w14:paraId="7C1CC4A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936" w:type="dxa"/>
            <w:tcBorders>
              <w:top w:val="nil"/>
              <w:left w:val="nil"/>
              <w:bottom w:val="nil"/>
              <w:right w:val="nil"/>
            </w:tcBorders>
          </w:tcPr>
          <w:p w14:paraId="76B1110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01E856E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495B79E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5561129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081278F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47B7038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530F388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09F918E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r>
      <w:tr w:rsidR="00013A84" w:rsidRPr="00013A84" w14:paraId="7DFC8676" w14:textId="77777777" w:rsidTr="00013A84">
        <w:trPr>
          <w:jc w:val="center"/>
        </w:trPr>
        <w:tc>
          <w:tcPr>
            <w:tcW w:w="2136" w:type="dxa"/>
            <w:tcBorders>
              <w:top w:val="nil"/>
              <w:left w:val="nil"/>
              <w:bottom w:val="nil"/>
              <w:right w:val="nil"/>
            </w:tcBorders>
          </w:tcPr>
          <w:p w14:paraId="4068994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936" w:type="dxa"/>
            <w:tcBorders>
              <w:top w:val="nil"/>
              <w:left w:val="nil"/>
              <w:bottom w:val="nil"/>
              <w:right w:val="nil"/>
            </w:tcBorders>
          </w:tcPr>
          <w:p w14:paraId="07CD3D9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296" w:type="dxa"/>
            <w:tcBorders>
              <w:top w:val="nil"/>
              <w:left w:val="nil"/>
              <w:bottom w:val="nil"/>
              <w:right w:val="nil"/>
            </w:tcBorders>
          </w:tcPr>
          <w:p w14:paraId="67BFB86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936" w:type="dxa"/>
            <w:tcBorders>
              <w:top w:val="nil"/>
              <w:left w:val="nil"/>
              <w:bottom w:val="nil"/>
              <w:right w:val="nil"/>
            </w:tcBorders>
          </w:tcPr>
          <w:p w14:paraId="4112CB6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296" w:type="dxa"/>
            <w:tcBorders>
              <w:top w:val="nil"/>
              <w:left w:val="nil"/>
              <w:bottom w:val="nil"/>
              <w:right w:val="nil"/>
            </w:tcBorders>
          </w:tcPr>
          <w:p w14:paraId="0912ACF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936" w:type="dxa"/>
            <w:tcBorders>
              <w:top w:val="nil"/>
              <w:left w:val="nil"/>
              <w:bottom w:val="nil"/>
              <w:right w:val="nil"/>
            </w:tcBorders>
          </w:tcPr>
          <w:p w14:paraId="2C81C16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296" w:type="dxa"/>
            <w:tcBorders>
              <w:top w:val="nil"/>
              <w:left w:val="nil"/>
              <w:bottom w:val="nil"/>
              <w:right w:val="nil"/>
            </w:tcBorders>
          </w:tcPr>
          <w:p w14:paraId="08E4EE6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936" w:type="dxa"/>
            <w:tcBorders>
              <w:top w:val="nil"/>
              <w:left w:val="nil"/>
              <w:bottom w:val="nil"/>
              <w:right w:val="nil"/>
            </w:tcBorders>
          </w:tcPr>
          <w:p w14:paraId="5199929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296" w:type="dxa"/>
            <w:tcBorders>
              <w:top w:val="nil"/>
              <w:left w:val="nil"/>
              <w:bottom w:val="nil"/>
              <w:right w:val="nil"/>
            </w:tcBorders>
          </w:tcPr>
          <w:p w14:paraId="0B98BFA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11A6C830" w14:textId="77777777" w:rsidTr="00013A84">
        <w:trPr>
          <w:jc w:val="center"/>
        </w:trPr>
        <w:tc>
          <w:tcPr>
            <w:tcW w:w="2136" w:type="dxa"/>
            <w:tcBorders>
              <w:top w:val="nil"/>
              <w:left w:val="nil"/>
              <w:bottom w:val="nil"/>
              <w:right w:val="nil"/>
            </w:tcBorders>
          </w:tcPr>
          <w:p w14:paraId="5BBF4A3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936" w:type="dxa"/>
            <w:tcBorders>
              <w:top w:val="nil"/>
              <w:left w:val="nil"/>
              <w:bottom w:val="nil"/>
              <w:right w:val="nil"/>
            </w:tcBorders>
          </w:tcPr>
          <w:p w14:paraId="548DEDE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296" w:type="dxa"/>
            <w:tcBorders>
              <w:top w:val="nil"/>
              <w:left w:val="nil"/>
              <w:bottom w:val="nil"/>
              <w:right w:val="nil"/>
            </w:tcBorders>
          </w:tcPr>
          <w:p w14:paraId="63EB8D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5E9D93B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296" w:type="dxa"/>
            <w:tcBorders>
              <w:top w:val="nil"/>
              <w:left w:val="nil"/>
              <w:bottom w:val="nil"/>
              <w:right w:val="nil"/>
            </w:tcBorders>
          </w:tcPr>
          <w:p w14:paraId="5E39D79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936" w:type="dxa"/>
            <w:tcBorders>
              <w:top w:val="nil"/>
              <w:left w:val="nil"/>
              <w:bottom w:val="nil"/>
              <w:right w:val="nil"/>
            </w:tcBorders>
          </w:tcPr>
          <w:p w14:paraId="6C11519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296" w:type="dxa"/>
            <w:tcBorders>
              <w:top w:val="nil"/>
              <w:left w:val="nil"/>
              <w:bottom w:val="nil"/>
              <w:right w:val="nil"/>
            </w:tcBorders>
          </w:tcPr>
          <w:p w14:paraId="6F74DAF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7101E59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70D0B4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1A7BF1" w14:textId="77777777" w:rsidTr="00013A84">
        <w:trPr>
          <w:jc w:val="center"/>
        </w:trPr>
        <w:tc>
          <w:tcPr>
            <w:tcW w:w="2136" w:type="dxa"/>
            <w:tcBorders>
              <w:top w:val="nil"/>
              <w:left w:val="nil"/>
              <w:bottom w:val="nil"/>
              <w:right w:val="nil"/>
            </w:tcBorders>
          </w:tcPr>
          <w:p w14:paraId="465AA66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936" w:type="dxa"/>
            <w:tcBorders>
              <w:top w:val="nil"/>
              <w:left w:val="nil"/>
              <w:bottom w:val="nil"/>
              <w:right w:val="nil"/>
            </w:tcBorders>
          </w:tcPr>
          <w:p w14:paraId="1EAE12B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171095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7241511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4ED189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57891DE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35</w:t>
            </w:r>
          </w:p>
        </w:tc>
        <w:tc>
          <w:tcPr>
            <w:tcW w:w="1296" w:type="dxa"/>
            <w:tcBorders>
              <w:top w:val="nil"/>
              <w:left w:val="nil"/>
              <w:bottom w:val="nil"/>
              <w:right w:val="nil"/>
            </w:tcBorders>
          </w:tcPr>
          <w:p w14:paraId="424CFF7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1EF2065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34</w:t>
            </w:r>
          </w:p>
        </w:tc>
        <w:tc>
          <w:tcPr>
            <w:tcW w:w="1296" w:type="dxa"/>
            <w:tcBorders>
              <w:top w:val="nil"/>
              <w:left w:val="nil"/>
              <w:bottom w:val="nil"/>
              <w:right w:val="nil"/>
            </w:tcBorders>
          </w:tcPr>
          <w:p w14:paraId="45EA570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r>
      <w:tr w:rsidR="00013A84" w:rsidRPr="00013A84" w14:paraId="30E3B392" w14:textId="77777777" w:rsidTr="00013A84">
        <w:trPr>
          <w:jc w:val="center"/>
        </w:trPr>
        <w:tc>
          <w:tcPr>
            <w:tcW w:w="2136" w:type="dxa"/>
            <w:tcBorders>
              <w:top w:val="nil"/>
              <w:left w:val="nil"/>
              <w:bottom w:val="nil"/>
              <w:right w:val="nil"/>
            </w:tcBorders>
          </w:tcPr>
          <w:p w14:paraId="7511ADC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pprove FP</w:t>
            </w:r>
          </w:p>
        </w:tc>
        <w:tc>
          <w:tcPr>
            <w:tcW w:w="936" w:type="dxa"/>
            <w:tcBorders>
              <w:top w:val="nil"/>
              <w:left w:val="nil"/>
              <w:bottom w:val="nil"/>
              <w:right w:val="nil"/>
            </w:tcBorders>
          </w:tcPr>
          <w:p w14:paraId="4245AF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7</w:t>
            </w:r>
          </w:p>
        </w:tc>
        <w:tc>
          <w:tcPr>
            <w:tcW w:w="1296" w:type="dxa"/>
            <w:tcBorders>
              <w:top w:val="nil"/>
              <w:left w:val="nil"/>
              <w:bottom w:val="nil"/>
              <w:right w:val="nil"/>
            </w:tcBorders>
          </w:tcPr>
          <w:p w14:paraId="065EF8A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04757F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296" w:type="dxa"/>
            <w:tcBorders>
              <w:top w:val="nil"/>
              <w:left w:val="nil"/>
              <w:bottom w:val="nil"/>
              <w:right w:val="nil"/>
            </w:tcBorders>
          </w:tcPr>
          <w:p w14:paraId="2AA915C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33B49F8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53</w:t>
            </w:r>
          </w:p>
        </w:tc>
        <w:tc>
          <w:tcPr>
            <w:tcW w:w="1296" w:type="dxa"/>
            <w:tcBorders>
              <w:top w:val="nil"/>
              <w:left w:val="nil"/>
              <w:bottom w:val="nil"/>
              <w:right w:val="nil"/>
            </w:tcBorders>
          </w:tcPr>
          <w:p w14:paraId="3358AEA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6C31D1E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53</w:t>
            </w:r>
          </w:p>
        </w:tc>
        <w:tc>
          <w:tcPr>
            <w:tcW w:w="1296" w:type="dxa"/>
            <w:tcBorders>
              <w:top w:val="nil"/>
              <w:left w:val="nil"/>
              <w:bottom w:val="nil"/>
              <w:right w:val="nil"/>
            </w:tcBorders>
          </w:tcPr>
          <w:p w14:paraId="4E4E677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4D3D71D1" w14:textId="77777777" w:rsidTr="00013A84">
        <w:trPr>
          <w:jc w:val="center"/>
        </w:trPr>
        <w:tc>
          <w:tcPr>
            <w:tcW w:w="2136" w:type="dxa"/>
            <w:tcBorders>
              <w:top w:val="nil"/>
              <w:left w:val="nil"/>
              <w:bottom w:val="nil"/>
              <w:right w:val="nil"/>
            </w:tcBorders>
          </w:tcPr>
          <w:p w14:paraId="2A6CA72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 X Republican</w:t>
            </w:r>
          </w:p>
        </w:tc>
        <w:tc>
          <w:tcPr>
            <w:tcW w:w="936" w:type="dxa"/>
            <w:tcBorders>
              <w:top w:val="nil"/>
              <w:left w:val="nil"/>
              <w:bottom w:val="nil"/>
              <w:right w:val="nil"/>
            </w:tcBorders>
          </w:tcPr>
          <w:p w14:paraId="2554749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1296" w:type="dxa"/>
            <w:tcBorders>
              <w:top w:val="nil"/>
              <w:left w:val="nil"/>
              <w:bottom w:val="nil"/>
              <w:right w:val="nil"/>
            </w:tcBorders>
          </w:tcPr>
          <w:p w14:paraId="3409389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nil"/>
              <w:left w:val="nil"/>
              <w:bottom w:val="nil"/>
              <w:right w:val="nil"/>
            </w:tcBorders>
          </w:tcPr>
          <w:p w14:paraId="60CBF49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296" w:type="dxa"/>
            <w:tcBorders>
              <w:top w:val="nil"/>
              <w:left w:val="nil"/>
              <w:bottom w:val="nil"/>
              <w:right w:val="nil"/>
            </w:tcBorders>
          </w:tcPr>
          <w:p w14:paraId="0B73C7A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c>
          <w:tcPr>
            <w:tcW w:w="936" w:type="dxa"/>
            <w:tcBorders>
              <w:top w:val="nil"/>
              <w:left w:val="nil"/>
              <w:bottom w:val="nil"/>
              <w:right w:val="nil"/>
            </w:tcBorders>
          </w:tcPr>
          <w:p w14:paraId="73BF60B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1296" w:type="dxa"/>
            <w:tcBorders>
              <w:top w:val="nil"/>
              <w:left w:val="nil"/>
              <w:bottom w:val="nil"/>
              <w:right w:val="nil"/>
            </w:tcBorders>
          </w:tcPr>
          <w:p w14:paraId="0FEDD01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nil"/>
              <w:left w:val="nil"/>
              <w:bottom w:val="nil"/>
              <w:right w:val="nil"/>
            </w:tcBorders>
          </w:tcPr>
          <w:p w14:paraId="31545E5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296" w:type="dxa"/>
            <w:tcBorders>
              <w:top w:val="nil"/>
              <w:left w:val="nil"/>
              <w:bottom w:val="nil"/>
              <w:right w:val="nil"/>
            </w:tcBorders>
          </w:tcPr>
          <w:p w14:paraId="0CB3151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7C7C6F36" w14:textId="77777777" w:rsidTr="00013A84">
        <w:trPr>
          <w:jc w:val="center"/>
        </w:trPr>
        <w:tc>
          <w:tcPr>
            <w:tcW w:w="2136" w:type="dxa"/>
            <w:tcBorders>
              <w:top w:val="nil"/>
              <w:left w:val="nil"/>
              <w:bottom w:val="nil"/>
              <w:right w:val="nil"/>
            </w:tcBorders>
          </w:tcPr>
          <w:p w14:paraId="494443E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936" w:type="dxa"/>
            <w:tcBorders>
              <w:top w:val="nil"/>
              <w:left w:val="nil"/>
              <w:bottom w:val="nil"/>
              <w:right w:val="nil"/>
            </w:tcBorders>
          </w:tcPr>
          <w:p w14:paraId="5AEED59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296" w:type="dxa"/>
            <w:tcBorders>
              <w:top w:val="nil"/>
              <w:left w:val="nil"/>
              <w:bottom w:val="nil"/>
              <w:right w:val="nil"/>
            </w:tcBorders>
          </w:tcPr>
          <w:p w14:paraId="1785747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936" w:type="dxa"/>
            <w:tcBorders>
              <w:top w:val="nil"/>
              <w:left w:val="nil"/>
              <w:bottom w:val="nil"/>
              <w:right w:val="nil"/>
            </w:tcBorders>
          </w:tcPr>
          <w:p w14:paraId="75D225A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296" w:type="dxa"/>
            <w:tcBorders>
              <w:top w:val="nil"/>
              <w:left w:val="nil"/>
              <w:bottom w:val="nil"/>
              <w:right w:val="nil"/>
            </w:tcBorders>
          </w:tcPr>
          <w:p w14:paraId="19FADCB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936" w:type="dxa"/>
            <w:tcBorders>
              <w:top w:val="nil"/>
              <w:left w:val="nil"/>
              <w:bottom w:val="nil"/>
              <w:right w:val="nil"/>
            </w:tcBorders>
          </w:tcPr>
          <w:p w14:paraId="47F1638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1283AA6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936" w:type="dxa"/>
            <w:tcBorders>
              <w:top w:val="nil"/>
              <w:left w:val="nil"/>
              <w:bottom w:val="nil"/>
              <w:right w:val="nil"/>
            </w:tcBorders>
          </w:tcPr>
          <w:p w14:paraId="602CF70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380D979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344BCC35" w14:textId="77777777" w:rsidTr="00013A84">
        <w:trPr>
          <w:jc w:val="center"/>
        </w:trPr>
        <w:tc>
          <w:tcPr>
            <w:tcW w:w="2136" w:type="dxa"/>
            <w:tcBorders>
              <w:top w:val="nil"/>
              <w:left w:val="nil"/>
              <w:bottom w:val="nil"/>
              <w:right w:val="nil"/>
            </w:tcBorders>
          </w:tcPr>
          <w:p w14:paraId="4CC36D24" w14:textId="77777777" w:rsidR="00013A84" w:rsidRPr="00D77DC2" w:rsidRDefault="00013A84" w:rsidP="00013A84">
            <w:pPr>
              <w:widowControl w:val="0"/>
              <w:autoSpaceDE w:val="0"/>
              <w:autoSpaceDN w:val="0"/>
              <w:adjustRightInd w:val="0"/>
              <w:spacing w:line="240" w:lineRule="auto"/>
              <w:rPr>
                <w:rFonts w:ascii="Times New Roman" w:hAnsi="Times New Roman"/>
                <w:b/>
                <w:sz w:val="24"/>
              </w:rPr>
            </w:pPr>
            <w:r w:rsidRPr="00D77DC2">
              <w:rPr>
                <w:rFonts w:ascii="Times New Roman" w:hAnsi="Times New Roman"/>
                <w:b/>
                <w:sz w:val="24"/>
              </w:rPr>
              <w:t>Revenge</w:t>
            </w:r>
          </w:p>
        </w:tc>
        <w:tc>
          <w:tcPr>
            <w:tcW w:w="936" w:type="dxa"/>
            <w:tcBorders>
              <w:top w:val="nil"/>
              <w:left w:val="nil"/>
              <w:bottom w:val="nil"/>
              <w:right w:val="nil"/>
            </w:tcBorders>
          </w:tcPr>
          <w:p w14:paraId="003EE81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50</w:t>
            </w:r>
          </w:p>
        </w:tc>
        <w:tc>
          <w:tcPr>
            <w:tcW w:w="1296" w:type="dxa"/>
            <w:tcBorders>
              <w:top w:val="nil"/>
              <w:left w:val="nil"/>
              <w:bottom w:val="nil"/>
              <w:right w:val="nil"/>
            </w:tcBorders>
          </w:tcPr>
          <w:p w14:paraId="085B081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7)</w:t>
            </w:r>
            <w:r w:rsidRPr="00D77DC2">
              <w:rPr>
                <w:rFonts w:ascii="Times New Roman" w:hAnsi="Times New Roman"/>
                <w:b/>
                <w:sz w:val="24"/>
                <w:vertAlign w:val="superscript"/>
              </w:rPr>
              <w:t>***</w:t>
            </w:r>
          </w:p>
        </w:tc>
        <w:tc>
          <w:tcPr>
            <w:tcW w:w="936" w:type="dxa"/>
            <w:tcBorders>
              <w:top w:val="nil"/>
              <w:left w:val="nil"/>
              <w:bottom w:val="nil"/>
              <w:right w:val="nil"/>
            </w:tcBorders>
          </w:tcPr>
          <w:p w14:paraId="2752EBC6"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50</w:t>
            </w:r>
          </w:p>
        </w:tc>
        <w:tc>
          <w:tcPr>
            <w:tcW w:w="1296" w:type="dxa"/>
            <w:tcBorders>
              <w:top w:val="nil"/>
              <w:left w:val="nil"/>
              <w:bottom w:val="nil"/>
              <w:right w:val="nil"/>
            </w:tcBorders>
          </w:tcPr>
          <w:p w14:paraId="332BC55E"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7)</w:t>
            </w:r>
            <w:r w:rsidRPr="00D77DC2">
              <w:rPr>
                <w:rFonts w:ascii="Times New Roman" w:hAnsi="Times New Roman"/>
                <w:b/>
                <w:sz w:val="24"/>
                <w:vertAlign w:val="superscript"/>
              </w:rPr>
              <w:t>***</w:t>
            </w:r>
          </w:p>
        </w:tc>
        <w:tc>
          <w:tcPr>
            <w:tcW w:w="936" w:type="dxa"/>
            <w:tcBorders>
              <w:top w:val="nil"/>
              <w:left w:val="nil"/>
              <w:bottom w:val="nil"/>
              <w:right w:val="nil"/>
            </w:tcBorders>
          </w:tcPr>
          <w:p w14:paraId="313F6574"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6823DB1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429999B3"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19AA45F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r>
      <w:tr w:rsidR="00013A84" w:rsidRPr="00013A84" w14:paraId="30386DCB" w14:textId="77777777" w:rsidTr="00013A84">
        <w:trPr>
          <w:jc w:val="center"/>
        </w:trPr>
        <w:tc>
          <w:tcPr>
            <w:tcW w:w="2136" w:type="dxa"/>
            <w:tcBorders>
              <w:top w:val="nil"/>
              <w:left w:val="nil"/>
              <w:bottom w:val="nil"/>
              <w:right w:val="nil"/>
            </w:tcBorders>
          </w:tcPr>
          <w:p w14:paraId="5AE5EA2A" w14:textId="77777777" w:rsidR="00013A84" w:rsidRPr="00D77DC2" w:rsidRDefault="00013A84" w:rsidP="00013A84">
            <w:pPr>
              <w:widowControl w:val="0"/>
              <w:autoSpaceDE w:val="0"/>
              <w:autoSpaceDN w:val="0"/>
              <w:adjustRightInd w:val="0"/>
              <w:spacing w:line="240" w:lineRule="auto"/>
              <w:rPr>
                <w:rFonts w:ascii="Times New Roman" w:hAnsi="Times New Roman"/>
                <w:b/>
                <w:sz w:val="24"/>
              </w:rPr>
            </w:pPr>
            <w:r w:rsidRPr="00D77DC2">
              <w:rPr>
                <w:rFonts w:ascii="Times New Roman" w:hAnsi="Times New Roman"/>
                <w:b/>
                <w:sz w:val="24"/>
              </w:rPr>
              <w:t>Anger</w:t>
            </w:r>
          </w:p>
        </w:tc>
        <w:tc>
          <w:tcPr>
            <w:tcW w:w="936" w:type="dxa"/>
            <w:tcBorders>
              <w:top w:val="nil"/>
              <w:left w:val="nil"/>
              <w:bottom w:val="nil"/>
              <w:right w:val="nil"/>
            </w:tcBorders>
          </w:tcPr>
          <w:p w14:paraId="41553017"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7C22AC3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59365762"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14C31F80"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1C9C1D43"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40</w:t>
            </w:r>
          </w:p>
        </w:tc>
        <w:tc>
          <w:tcPr>
            <w:tcW w:w="1296" w:type="dxa"/>
            <w:tcBorders>
              <w:top w:val="nil"/>
              <w:left w:val="nil"/>
              <w:bottom w:val="nil"/>
              <w:right w:val="nil"/>
            </w:tcBorders>
          </w:tcPr>
          <w:p w14:paraId="2C1B49D0"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8)</w:t>
            </w:r>
            <w:r w:rsidRPr="00D77DC2">
              <w:rPr>
                <w:rFonts w:ascii="Times New Roman" w:hAnsi="Times New Roman"/>
                <w:b/>
                <w:sz w:val="24"/>
                <w:vertAlign w:val="superscript"/>
              </w:rPr>
              <w:t>***</w:t>
            </w:r>
          </w:p>
        </w:tc>
        <w:tc>
          <w:tcPr>
            <w:tcW w:w="936" w:type="dxa"/>
            <w:tcBorders>
              <w:top w:val="nil"/>
              <w:left w:val="nil"/>
              <w:bottom w:val="nil"/>
              <w:right w:val="nil"/>
            </w:tcBorders>
          </w:tcPr>
          <w:p w14:paraId="2DEB8C6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40</w:t>
            </w:r>
          </w:p>
        </w:tc>
        <w:tc>
          <w:tcPr>
            <w:tcW w:w="1296" w:type="dxa"/>
            <w:tcBorders>
              <w:top w:val="nil"/>
              <w:left w:val="nil"/>
              <w:bottom w:val="nil"/>
              <w:right w:val="nil"/>
            </w:tcBorders>
          </w:tcPr>
          <w:p w14:paraId="4076FF99"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8)</w:t>
            </w:r>
            <w:r w:rsidRPr="00D77DC2">
              <w:rPr>
                <w:rFonts w:ascii="Times New Roman" w:hAnsi="Times New Roman"/>
                <w:b/>
                <w:sz w:val="24"/>
                <w:vertAlign w:val="superscript"/>
              </w:rPr>
              <w:t>***</w:t>
            </w:r>
          </w:p>
        </w:tc>
      </w:tr>
      <w:tr w:rsidR="00013A84" w:rsidRPr="00013A84" w14:paraId="15B52B80" w14:textId="77777777" w:rsidTr="00013A84">
        <w:trPr>
          <w:jc w:val="center"/>
        </w:trPr>
        <w:tc>
          <w:tcPr>
            <w:tcW w:w="2136" w:type="dxa"/>
            <w:tcBorders>
              <w:top w:val="nil"/>
              <w:left w:val="nil"/>
              <w:bottom w:val="single" w:sz="4" w:space="0" w:color="auto"/>
              <w:right w:val="nil"/>
            </w:tcBorders>
          </w:tcPr>
          <w:p w14:paraId="7FD8DD1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936" w:type="dxa"/>
            <w:tcBorders>
              <w:top w:val="nil"/>
              <w:left w:val="nil"/>
              <w:bottom w:val="single" w:sz="4" w:space="0" w:color="auto"/>
              <w:right w:val="nil"/>
            </w:tcBorders>
          </w:tcPr>
          <w:p w14:paraId="3DA674C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single" w:sz="4" w:space="0" w:color="auto"/>
              <w:right w:val="nil"/>
            </w:tcBorders>
          </w:tcPr>
          <w:p w14:paraId="35D9C8F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r w:rsidRPr="00013A84">
              <w:rPr>
                <w:rFonts w:ascii="Times New Roman" w:hAnsi="Times New Roman"/>
                <w:sz w:val="24"/>
                <w:vertAlign w:val="superscript"/>
              </w:rPr>
              <w:t>*</w:t>
            </w:r>
          </w:p>
        </w:tc>
        <w:tc>
          <w:tcPr>
            <w:tcW w:w="936" w:type="dxa"/>
            <w:tcBorders>
              <w:top w:val="nil"/>
              <w:left w:val="nil"/>
              <w:bottom w:val="single" w:sz="4" w:space="0" w:color="auto"/>
              <w:right w:val="nil"/>
            </w:tcBorders>
          </w:tcPr>
          <w:p w14:paraId="7F00403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296" w:type="dxa"/>
            <w:tcBorders>
              <w:top w:val="nil"/>
              <w:left w:val="nil"/>
              <w:bottom w:val="single" w:sz="4" w:space="0" w:color="auto"/>
              <w:right w:val="nil"/>
            </w:tcBorders>
          </w:tcPr>
          <w:p w14:paraId="47AC618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936" w:type="dxa"/>
            <w:tcBorders>
              <w:top w:val="nil"/>
              <w:left w:val="nil"/>
              <w:bottom w:val="single" w:sz="4" w:space="0" w:color="auto"/>
              <w:right w:val="nil"/>
            </w:tcBorders>
          </w:tcPr>
          <w:p w14:paraId="3B27943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296" w:type="dxa"/>
            <w:tcBorders>
              <w:top w:val="nil"/>
              <w:left w:val="nil"/>
              <w:bottom w:val="single" w:sz="4" w:space="0" w:color="auto"/>
              <w:right w:val="nil"/>
            </w:tcBorders>
          </w:tcPr>
          <w:p w14:paraId="786E306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936" w:type="dxa"/>
            <w:tcBorders>
              <w:top w:val="nil"/>
              <w:left w:val="nil"/>
              <w:bottom w:val="single" w:sz="4" w:space="0" w:color="auto"/>
              <w:right w:val="nil"/>
            </w:tcBorders>
          </w:tcPr>
          <w:p w14:paraId="364426F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296" w:type="dxa"/>
            <w:tcBorders>
              <w:top w:val="nil"/>
              <w:left w:val="nil"/>
              <w:bottom w:val="single" w:sz="4" w:space="0" w:color="auto"/>
              <w:right w:val="nil"/>
            </w:tcBorders>
          </w:tcPr>
          <w:p w14:paraId="6F972D6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45250433" w14:textId="77777777" w:rsidTr="00013A84">
        <w:trPr>
          <w:jc w:val="center"/>
        </w:trPr>
        <w:tc>
          <w:tcPr>
            <w:tcW w:w="2136" w:type="dxa"/>
            <w:tcBorders>
              <w:top w:val="single" w:sz="4" w:space="0" w:color="auto"/>
              <w:left w:val="nil"/>
              <w:bottom w:val="nil"/>
              <w:right w:val="nil"/>
            </w:tcBorders>
          </w:tcPr>
          <w:p w14:paraId="62527CC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936" w:type="dxa"/>
            <w:tcBorders>
              <w:top w:val="single" w:sz="4" w:space="0" w:color="auto"/>
              <w:left w:val="nil"/>
              <w:bottom w:val="nil"/>
              <w:right w:val="nil"/>
            </w:tcBorders>
          </w:tcPr>
          <w:p w14:paraId="1189CFB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296" w:type="dxa"/>
            <w:tcBorders>
              <w:top w:val="single" w:sz="4" w:space="0" w:color="auto"/>
              <w:left w:val="nil"/>
              <w:bottom w:val="nil"/>
              <w:right w:val="nil"/>
            </w:tcBorders>
          </w:tcPr>
          <w:p w14:paraId="6EF3394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03E9852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296" w:type="dxa"/>
            <w:tcBorders>
              <w:top w:val="single" w:sz="4" w:space="0" w:color="auto"/>
              <w:left w:val="nil"/>
              <w:bottom w:val="nil"/>
              <w:right w:val="nil"/>
            </w:tcBorders>
          </w:tcPr>
          <w:p w14:paraId="30A5142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480251B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296" w:type="dxa"/>
            <w:tcBorders>
              <w:top w:val="single" w:sz="4" w:space="0" w:color="auto"/>
              <w:left w:val="nil"/>
              <w:bottom w:val="nil"/>
              <w:right w:val="nil"/>
            </w:tcBorders>
          </w:tcPr>
          <w:p w14:paraId="1C04B80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7C14143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296" w:type="dxa"/>
            <w:tcBorders>
              <w:top w:val="single" w:sz="4" w:space="0" w:color="auto"/>
              <w:left w:val="nil"/>
              <w:bottom w:val="nil"/>
              <w:right w:val="nil"/>
            </w:tcBorders>
          </w:tcPr>
          <w:p w14:paraId="29588CF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r>
      <w:tr w:rsidR="00013A84" w:rsidRPr="00013A84" w14:paraId="1B6FFF4C" w14:textId="77777777" w:rsidTr="00013A84">
        <w:trPr>
          <w:jc w:val="center"/>
        </w:trPr>
        <w:tc>
          <w:tcPr>
            <w:tcW w:w="2136" w:type="dxa"/>
            <w:tcBorders>
              <w:top w:val="nil"/>
              <w:left w:val="nil"/>
              <w:bottom w:val="single" w:sz="4" w:space="0" w:color="auto"/>
              <w:right w:val="nil"/>
            </w:tcBorders>
          </w:tcPr>
          <w:p w14:paraId="381EE6E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936" w:type="dxa"/>
            <w:tcBorders>
              <w:top w:val="nil"/>
              <w:left w:val="nil"/>
              <w:bottom w:val="single" w:sz="4" w:space="0" w:color="auto"/>
              <w:right w:val="nil"/>
            </w:tcBorders>
          </w:tcPr>
          <w:p w14:paraId="148D059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011CF56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4EFF786A"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39BB47F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60C56CC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10EC080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49FC012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63C5197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32A1B823"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0121F30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0E7524F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3F18E8C2"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39A64091"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7. Knowledge, Trait Anger, Anger and Revenge over 9/11, and Iraq War Support</w:t>
      </w:r>
    </w:p>
    <w:p w14:paraId="3A07D3F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3410" w:type="dxa"/>
        <w:jc w:val="center"/>
        <w:tblLayout w:type="fixed"/>
        <w:tblLook w:val="0000" w:firstRow="0" w:lastRow="0" w:firstColumn="0" w:lastColumn="0" w:noHBand="0" w:noVBand="0"/>
      </w:tblPr>
      <w:tblGrid>
        <w:gridCol w:w="2953"/>
        <w:gridCol w:w="1097"/>
        <w:gridCol w:w="1518"/>
        <w:gridCol w:w="1096"/>
        <w:gridCol w:w="1518"/>
        <w:gridCol w:w="1096"/>
        <w:gridCol w:w="1518"/>
        <w:gridCol w:w="1096"/>
        <w:gridCol w:w="1518"/>
      </w:tblGrid>
      <w:tr w:rsidR="00013A84" w:rsidRPr="00013A84" w14:paraId="6E44C80D" w14:textId="77777777" w:rsidTr="004C460C">
        <w:trPr>
          <w:jc w:val="center"/>
        </w:trPr>
        <w:tc>
          <w:tcPr>
            <w:tcW w:w="2953" w:type="dxa"/>
            <w:tcBorders>
              <w:top w:val="single" w:sz="4" w:space="0" w:color="auto"/>
              <w:left w:val="nil"/>
              <w:right w:val="nil"/>
            </w:tcBorders>
          </w:tcPr>
          <w:p w14:paraId="595C7E8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615" w:type="dxa"/>
            <w:gridSpan w:val="2"/>
            <w:tcBorders>
              <w:top w:val="single" w:sz="4" w:space="0" w:color="auto"/>
              <w:left w:val="nil"/>
              <w:right w:val="nil"/>
            </w:tcBorders>
          </w:tcPr>
          <w:p w14:paraId="4C6EF74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1</w:t>
            </w:r>
          </w:p>
        </w:tc>
        <w:tc>
          <w:tcPr>
            <w:tcW w:w="2614" w:type="dxa"/>
            <w:gridSpan w:val="2"/>
            <w:tcBorders>
              <w:top w:val="single" w:sz="4" w:space="0" w:color="auto"/>
              <w:left w:val="nil"/>
              <w:right w:val="nil"/>
            </w:tcBorders>
          </w:tcPr>
          <w:p w14:paraId="581150C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2</w:t>
            </w:r>
          </w:p>
        </w:tc>
        <w:tc>
          <w:tcPr>
            <w:tcW w:w="2614" w:type="dxa"/>
            <w:gridSpan w:val="2"/>
            <w:tcBorders>
              <w:top w:val="single" w:sz="4" w:space="0" w:color="auto"/>
              <w:left w:val="nil"/>
              <w:right w:val="nil"/>
            </w:tcBorders>
          </w:tcPr>
          <w:p w14:paraId="2B5406E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3</w:t>
            </w:r>
          </w:p>
        </w:tc>
        <w:tc>
          <w:tcPr>
            <w:tcW w:w="2614" w:type="dxa"/>
            <w:gridSpan w:val="2"/>
            <w:tcBorders>
              <w:top w:val="single" w:sz="4" w:space="0" w:color="auto"/>
              <w:left w:val="nil"/>
              <w:right w:val="nil"/>
            </w:tcBorders>
          </w:tcPr>
          <w:p w14:paraId="5198CED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4</w:t>
            </w:r>
          </w:p>
        </w:tc>
      </w:tr>
      <w:tr w:rsidR="00013A84" w:rsidRPr="00013A84" w14:paraId="67E3A100" w14:textId="77777777" w:rsidTr="004C460C">
        <w:trPr>
          <w:jc w:val="center"/>
        </w:trPr>
        <w:tc>
          <w:tcPr>
            <w:tcW w:w="2953" w:type="dxa"/>
            <w:tcBorders>
              <w:left w:val="nil"/>
              <w:bottom w:val="single" w:sz="4" w:space="0" w:color="auto"/>
              <w:right w:val="nil"/>
            </w:tcBorders>
          </w:tcPr>
          <w:p w14:paraId="5FBB9DC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097" w:type="dxa"/>
            <w:tcBorders>
              <w:left w:val="nil"/>
              <w:bottom w:val="single" w:sz="4" w:space="0" w:color="auto"/>
              <w:right w:val="nil"/>
            </w:tcBorders>
          </w:tcPr>
          <w:p w14:paraId="3BA082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left w:val="nil"/>
              <w:bottom w:val="single" w:sz="4" w:space="0" w:color="auto"/>
              <w:right w:val="nil"/>
            </w:tcBorders>
          </w:tcPr>
          <w:p w14:paraId="17CBC1A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7ED1BBD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left w:val="nil"/>
              <w:bottom w:val="single" w:sz="4" w:space="0" w:color="auto"/>
              <w:right w:val="nil"/>
            </w:tcBorders>
          </w:tcPr>
          <w:p w14:paraId="4F1F6D6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03B5346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left w:val="nil"/>
              <w:bottom w:val="single" w:sz="4" w:space="0" w:color="auto"/>
              <w:right w:val="nil"/>
            </w:tcBorders>
          </w:tcPr>
          <w:p w14:paraId="59A741E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009844D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b</w:t>
            </w:r>
          </w:p>
        </w:tc>
        <w:tc>
          <w:tcPr>
            <w:tcW w:w="1518" w:type="dxa"/>
            <w:tcBorders>
              <w:left w:val="nil"/>
              <w:bottom w:val="single" w:sz="4" w:space="0" w:color="auto"/>
              <w:right w:val="nil"/>
            </w:tcBorders>
          </w:tcPr>
          <w:p w14:paraId="6C96951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3BE59D43" w14:textId="77777777" w:rsidTr="004C460C">
        <w:trPr>
          <w:jc w:val="center"/>
        </w:trPr>
        <w:tc>
          <w:tcPr>
            <w:tcW w:w="2953" w:type="dxa"/>
            <w:tcBorders>
              <w:top w:val="single" w:sz="4" w:space="0" w:color="auto"/>
              <w:left w:val="nil"/>
              <w:bottom w:val="nil"/>
              <w:right w:val="nil"/>
            </w:tcBorders>
          </w:tcPr>
          <w:p w14:paraId="22A4612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097" w:type="dxa"/>
            <w:tcBorders>
              <w:top w:val="single" w:sz="4" w:space="0" w:color="auto"/>
              <w:left w:val="nil"/>
              <w:bottom w:val="nil"/>
              <w:right w:val="nil"/>
            </w:tcBorders>
          </w:tcPr>
          <w:p w14:paraId="1730F5E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18" w:type="dxa"/>
            <w:tcBorders>
              <w:top w:val="single" w:sz="4" w:space="0" w:color="auto"/>
              <w:left w:val="nil"/>
              <w:bottom w:val="nil"/>
              <w:right w:val="nil"/>
            </w:tcBorders>
          </w:tcPr>
          <w:p w14:paraId="4C578B9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single" w:sz="4" w:space="0" w:color="auto"/>
              <w:left w:val="nil"/>
              <w:bottom w:val="nil"/>
              <w:right w:val="nil"/>
            </w:tcBorders>
          </w:tcPr>
          <w:p w14:paraId="559321C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single" w:sz="4" w:space="0" w:color="auto"/>
              <w:left w:val="nil"/>
              <w:bottom w:val="nil"/>
              <w:right w:val="nil"/>
            </w:tcBorders>
          </w:tcPr>
          <w:p w14:paraId="0883CE2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single" w:sz="4" w:space="0" w:color="auto"/>
              <w:left w:val="nil"/>
              <w:bottom w:val="nil"/>
              <w:right w:val="nil"/>
            </w:tcBorders>
          </w:tcPr>
          <w:p w14:paraId="43884F2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single" w:sz="4" w:space="0" w:color="auto"/>
              <w:left w:val="nil"/>
              <w:bottom w:val="nil"/>
              <w:right w:val="nil"/>
            </w:tcBorders>
          </w:tcPr>
          <w:p w14:paraId="5F50C88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single" w:sz="4" w:space="0" w:color="auto"/>
              <w:left w:val="nil"/>
              <w:bottom w:val="nil"/>
              <w:right w:val="nil"/>
            </w:tcBorders>
          </w:tcPr>
          <w:p w14:paraId="392ADD6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single" w:sz="4" w:space="0" w:color="auto"/>
              <w:left w:val="nil"/>
              <w:bottom w:val="nil"/>
              <w:right w:val="nil"/>
            </w:tcBorders>
          </w:tcPr>
          <w:p w14:paraId="3C7DA9B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5B8B27E3" w14:textId="77777777" w:rsidTr="004C460C">
        <w:trPr>
          <w:jc w:val="center"/>
        </w:trPr>
        <w:tc>
          <w:tcPr>
            <w:tcW w:w="2953" w:type="dxa"/>
            <w:tcBorders>
              <w:top w:val="nil"/>
              <w:left w:val="nil"/>
              <w:bottom w:val="nil"/>
              <w:right w:val="nil"/>
            </w:tcBorders>
          </w:tcPr>
          <w:p w14:paraId="72CEF8D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097" w:type="dxa"/>
            <w:tcBorders>
              <w:top w:val="nil"/>
              <w:left w:val="nil"/>
              <w:bottom w:val="nil"/>
              <w:right w:val="nil"/>
            </w:tcBorders>
          </w:tcPr>
          <w:p w14:paraId="092E3B3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4DA2431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64F46CD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1001849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2548B66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718A589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6374B9F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101047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23F997AF" w14:textId="77777777" w:rsidTr="004C460C">
        <w:trPr>
          <w:jc w:val="center"/>
        </w:trPr>
        <w:tc>
          <w:tcPr>
            <w:tcW w:w="2953" w:type="dxa"/>
            <w:tcBorders>
              <w:top w:val="nil"/>
              <w:left w:val="nil"/>
              <w:bottom w:val="nil"/>
              <w:right w:val="nil"/>
            </w:tcBorders>
          </w:tcPr>
          <w:p w14:paraId="0486190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097" w:type="dxa"/>
            <w:tcBorders>
              <w:top w:val="nil"/>
              <w:left w:val="nil"/>
              <w:bottom w:val="nil"/>
              <w:right w:val="nil"/>
            </w:tcBorders>
          </w:tcPr>
          <w:p w14:paraId="277B6BD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44E54E2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2BF424B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5030F4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012EBC9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7904F14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4DA9DCA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0882FB9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42F6672" w14:textId="77777777" w:rsidTr="004C460C">
        <w:trPr>
          <w:jc w:val="center"/>
        </w:trPr>
        <w:tc>
          <w:tcPr>
            <w:tcW w:w="2953" w:type="dxa"/>
            <w:tcBorders>
              <w:top w:val="nil"/>
              <w:left w:val="nil"/>
              <w:bottom w:val="nil"/>
              <w:right w:val="nil"/>
            </w:tcBorders>
          </w:tcPr>
          <w:p w14:paraId="393CDC4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097" w:type="dxa"/>
            <w:tcBorders>
              <w:top w:val="nil"/>
              <w:left w:val="nil"/>
              <w:bottom w:val="nil"/>
              <w:right w:val="nil"/>
            </w:tcBorders>
          </w:tcPr>
          <w:p w14:paraId="6EDB897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7735E68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69DAE2A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0D36E1E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0D848F8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18" w:type="dxa"/>
            <w:tcBorders>
              <w:top w:val="nil"/>
              <w:left w:val="nil"/>
              <w:bottom w:val="nil"/>
              <w:right w:val="nil"/>
            </w:tcBorders>
          </w:tcPr>
          <w:p w14:paraId="3183855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1D9E224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518" w:type="dxa"/>
            <w:tcBorders>
              <w:top w:val="nil"/>
              <w:left w:val="nil"/>
              <w:bottom w:val="nil"/>
              <w:right w:val="nil"/>
            </w:tcBorders>
          </w:tcPr>
          <w:p w14:paraId="5696044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03F0BAC0" w14:textId="77777777" w:rsidTr="004C460C">
        <w:trPr>
          <w:jc w:val="center"/>
        </w:trPr>
        <w:tc>
          <w:tcPr>
            <w:tcW w:w="2953" w:type="dxa"/>
            <w:tcBorders>
              <w:top w:val="nil"/>
              <w:left w:val="nil"/>
              <w:bottom w:val="nil"/>
              <w:right w:val="nil"/>
            </w:tcBorders>
          </w:tcPr>
          <w:p w14:paraId="3979FBE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roofErr w:type="gramStart"/>
            <w:r w:rsidRPr="00013A84">
              <w:rPr>
                <w:rFonts w:ascii="Times New Roman" w:hAnsi="Times New Roman"/>
                <w:sz w:val="24"/>
              </w:rPr>
              <w:t>CA,FL</w:t>
            </w:r>
            <w:proofErr w:type="gramEnd"/>
            <w:r w:rsidRPr="00013A84">
              <w:rPr>
                <w:rFonts w:ascii="Times New Roman" w:hAnsi="Times New Roman"/>
                <w:sz w:val="24"/>
              </w:rPr>
              <w:t>,IL,NY,TX</w:t>
            </w:r>
          </w:p>
        </w:tc>
        <w:tc>
          <w:tcPr>
            <w:tcW w:w="1097" w:type="dxa"/>
            <w:tcBorders>
              <w:top w:val="nil"/>
              <w:left w:val="nil"/>
              <w:bottom w:val="nil"/>
              <w:right w:val="nil"/>
            </w:tcBorders>
          </w:tcPr>
          <w:p w14:paraId="17C1BA9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E20EFE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509F523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0B2213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354A319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18" w:type="dxa"/>
            <w:tcBorders>
              <w:top w:val="nil"/>
              <w:left w:val="nil"/>
              <w:bottom w:val="nil"/>
              <w:right w:val="nil"/>
            </w:tcBorders>
          </w:tcPr>
          <w:p w14:paraId="7A5DE49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7F177A8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42C468A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42F50A2" w14:textId="77777777" w:rsidTr="004C460C">
        <w:trPr>
          <w:jc w:val="center"/>
        </w:trPr>
        <w:tc>
          <w:tcPr>
            <w:tcW w:w="2953" w:type="dxa"/>
            <w:tcBorders>
              <w:top w:val="nil"/>
              <w:left w:val="nil"/>
              <w:bottom w:val="nil"/>
              <w:right w:val="nil"/>
            </w:tcBorders>
          </w:tcPr>
          <w:p w14:paraId="4538FB9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097" w:type="dxa"/>
            <w:tcBorders>
              <w:top w:val="nil"/>
              <w:left w:val="nil"/>
              <w:bottom w:val="nil"/>
              <w:right w:val="nil"/>
            </w:tcBorders>
          </w:tcPr>
          <w:p w14:paraId="3617BCC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47B1BC4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0890495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225AFAE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1759524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58B560A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4148D2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21B6282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2E40FE3C" w14:textId="77777777" w:rsidTr="004C460C">
        <w:trPr>
          <w:jc w:val="center"/>
        </w:trPr>
        <w:tc>
          <w:tcPr>
            <w:tcW w:w="2953" w:type="dxa"/>
            <w:tcBorders>
              <w:top w:val="nil"/>
              <w:left w:val="nil"/>
              <w:bottom w:val="nil"/>
              <w:right w:val="nil"/>
            </w:tcBorders>
          </w:tcPr>
          <w:p w14:paraId="0635495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097" w:type="dxa"/>
            <w:tcBorders>
              <w:top w:val="nil"/>
              <w:left w:val="nil"/>
              <w:bottom w:val="nil"/>
              <w:right w:val="nil"/>
            </w:tcBorders>
          </w:tcPr>
          <w:p w14:paraId="454B7D6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C178AD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2E3789C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18" w:type="dxa"/>
            <w:tcBorders>
              <w:top w:val="nil"/>
              <w:left w:val="nil"/>
              <w:bottom w:val="nil"/>
              <w:right w:val="nil"/>
            </w:tcBorders>
          </w:tcPr>
          <w:p w14:paraId="23AD0EA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4118E0F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27AF6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724556D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518" w:type="dxa"/>
            <w:tcBorders>
              <w:top w:val="nil"/>
              <w:left w:val="nil"/>
              <w:bottom w:val="nil"/>
              <w:right w:val="nil"/>
            </w:tcBorders>
          </w:tcPr>
          <w:p w14:paraId="6920E6B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6F8C76C2" w14:textId="77777777" w:rsidTr="004C460C">
        <w:trPr>
          <w:jc w:val="center"/>
        </w:trPr>
        <w:tc>
          <w:tcPr>
            <w:tcW w:w="2953" w:type="dxa"/>
            <w:tcBorders>
              <w:top w:val="nil"/>
              <w:left w:val="nil"/>
              <w:bottom w:val="nil"/>
              <w:right w:val="nil"/>
            </w:tcBorders>
          </w:tcPr>
          <w:p w14:paraId="0E661D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097" w:type="dxa"/>
            <w:tcBorders>
              <w:top w:val="nil"/>
              <w:left w:val="nil"/>
              <w:bottom w:val="nil"/>
              <w:right w:val="nil"/>
            </w:tcBorders>
          </w:tcPr>
          <w:p w14:paraId="7E7D688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518" w:type="dxa"/>
            <w:tcBorders>
              <w:top w:val="nil"/>
              <w:left w:val="nil"/>
              <w:bottom w:val="nil"/>
              <w:right w:val="nil"/>
            </w:tcBorders>
          </w:tcPr>
          <w:p w14:paraId="2C20176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096" w:type="dxa"/>
            <w:tcBorders>
              <w:top w:val="nil"/>
              <w:left w:val="nil"/>
              <w:bottom w:val="nil"/>
              <w:right w:val="nil"/>
            </w:tcBorders>
          </w:tcPr>
          <w:p w14:paraId="662E96C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518" w:type="dxa"/>
            <w:tcBorders>
              <w:top w:val="nil"/>
              <w:left w:val="nil"/>
              <w:bottom w:val="nil"/>
              <w:right w:val="nil"/>
            </w:tcBorders>
          </w:tcPr>
          <w:p w14:paraId="245AE0E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096" w:type="dxa"/>
            <w:tcBorders>
              <w:top w:val="nil"/>
              <w:left w:val="nil"/>
              <w:bottom w:val="nil"/>
              <w:right w:val="nil"/>
            </w:tcBorders>
          </w:tcPr>
          <w:p w14:paraId="4D73CA6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518" w:type="dxa"/>
            <w:tcBorders>
              <w:top w:val="nil"/>
              <w:left w:val="nil"/>
              <w:bottom w:val="nil"/>
              <w:right w:val="nil"/>
            </w:tcBorders>
          </w:tcPr>
          <w:p w14:paraId="6E279C6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c>
          <w:tcPr>
            <w:tcW w:w="1096" w:type="dxa"/>
            <w:tcBorders>
              <w:top w:val="nil"/>
              <w:left w:val="nil"/>
              <w:bottom w:val="nil"/>
              <w:right w:val="nil"/>
            </w:tcBorders>
          </w:tcPr>
          <w:p w14:paraId="00A7882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518" w:type="dxa"/>
            <w:tcBorders>
              <w:top w:val="nil"/>
              <w:left w:val="nil"/>
              <w:bottom w:val="nil"/>
              <w:right w:val="nil"/>
            </w:tcBorders>
          </w:tcPr>
          <w:p w14:paraId="361F730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r>
      <w:tr w:rsidR="00013A84" w:rsidRPr="00013A84" w14:paraId="066DCC09" w14:textId="77777777" w:rsidTr="004C460C">
        <w:trPr>
          <w:jc w:val="center"/>
        </w:trPr>
        <w:tc>
          <w:tcPr>
            <w:tcW w:w="2953" w:type="dxa"/>
            <w:tcBorders>
              <w:top w:val="nil"/>
              <w:left w:val="nil"/>
              <w:bottom w:val="nil"/>
              <w:right w:val="nil"/>
            </w:tcBorders>
          </w:tcPr>
          <w:p w14:paraId="7AB4E40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097" w:type="dxa"/>
            <w:tcBorders>
              <w:top w:val="nil"/>
              <w:left w:val="nil"/>
              <w:bottom w:val="nil"/>
              <w:right w:val="nil"/>
            </w:tcBorders>
          </w:tcPr>
          <w:p w14:paraId="089C4AE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EF1D3C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4E56A06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C53ABD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60F4219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10B9404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2DE2990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915DA8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795AB771" w14:textId="77777777" w:rsidTr="004C460C">
        <w:trPr>
          <w:jc w:val="center"/>
        </w:trPr>
        <w:tc>
          <w:tcPr>
            <w:tcW w:w="2953" w:type="dxa"/>
            <w:tcBorders>
              <w:top w:val="nil"/>
              <w:left w:val="nil"/>
              <w:bottom w:val="nil"/>
              <w:right w:val="nil"/>
            </w:tcBorders>
          </w:tcPr>
          <w:p w14:paraId="3D3917F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097" w:type="dxa"/>
            <w:tcBorders>
              <w:top w:val="nil"/>
              <w:left w:val="nil"/>
              <w:bottom w:val="nil"/>
              <w:right w:val="nil"/>
            </w:tcBorders>
          </w:tcPr>
          <w:p w14:paraId="5259160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3EAEE65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096" w:type="dxa"/>
            <w:tcBorders>
              <w:top w:val="nil"/>
              <w:left w:val="nil"/>
              <w:bottom w:val="nil"/>
              <w:right w:val="nil"/>
            </w:tcBorders>
          </w:tcPr>
          <w:p w14:paraId="56C711E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2E06F8F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096" w:type="dxa"/>
            <w:tcBorders>
              <w:top w:val="nil"/>
              <w:left w:val="nil"/>
              <w:bottom w:val="nil"/>
              <w:right w:val="nil"/>
            </w:tcBorders>
          </w:tcPr>
          <w:p w14:paraId="5C8A66C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4496104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096" w:type="dxa"/>
            <w:tcBorders>
              <w:top w:val="nil"/>
              <w:left w:val="nil"/>
              <w:bottom w:val="nil"/>
              <w:right w:val="nil"/>
            </w:tcBorders>
          </w:tcPr>
          <w:p w14:paraId="4BFC274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237C79D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8CDDC60" w14:textId="77777777" w:rsidTr="004C460C">
        <w:trPr>
          <w:jc w:val="center"/>
        </w:trPr>
        <w:tc>
          <w:tcPr>
            <w:tcW w:w="2953" w:type="dxa"/>
            <w:tcBorders>
              <w:top w:val="nil"/>
              <w:left w:val="nil"/>
              <w:bottom w:val="nil"/>
              <w:right w:val="nil"/>
            </w:tcBorders>
          </w:tcPr>
          <w:p w14:paraId="283C6CC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097" w:type="dxa"/>
            <w:tcBorders>
              <w:top w:val="nil"/>
              <w:left w:val="nil"/>
              <w:bottom w:val="nil"/>
              <w:right w:val="nil"/>
            </w:tcBorders>
          </w:tcPr>
          <w:p w14:paraId="3126CCF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3891E71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 xml:space="preserve"> *</w:t>
            </w:r>
          </w:p>
        </w:tc>
        <w:tc>
          <w:tcPr>
            <w:tcW w:w="1096" w:type="dxa"/>
            <w:tcBorders>
              <w:top w:val="nil"/>
              <w:left w:val="nil"/>
              <w:bottom w:val="nil"/>
              <w:right w:val="nil"/>
            </w:tcBorders>
          </w:tcPr>
          <w:p w14:paraId="505A27A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2DB01F8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 xml:space="preserve"> *</w:t>
            </w:r>
          </w:p>
        </w:tc>
        <w:tc>
          <w:tcPr>
            <w:tcW w:w="1096" w:type="dxa"/>
            <w:tcBorders>
              <w:top w:val="nil"/>
              <w:left w:val="nil"/>
              <w:bottom w:val="nil"/>
              <w:right w:val="nil"/>
            </w:tcBorders>
          </w:tcPr>
          <w:p w14:paraId="58B5C95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0FB00C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1096" w:type="dxa"/>
            <w:tcBorders>
              <w:top w:val="nil"/>
              <w:left w:val="nil"/>
              <w:bottom w:val="nil"/>
              <w:right w:val="nil"/>
            </w:tcBorders>
          </w:tcPr>
          <w:p w14:paraId="4858AB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p>
        </w:tc>
        <w:tc>
          <w:tcPr>
            <w:tcW w:w="1518" w:type="dxa"/>
            <w:tcBorders>
              <w:top w:val="nil"/>
              <w:left w:val="nil"/>
              <w:bottom w:val="nil"/>
              <w:right w:val="nil"/>
            </w:tcBorders>
          </w:tcPr>
          <w:p w14:paraId="0CAFA15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32DD1FC1" w14:textId="77777777" w:rsidTr="004C460C">
        <w:trPr>
          <w:jc w:val="center"/>
        </w:trPr>
        <w:tc>
          <w:tcPr>
            <w:tcW w:w="2953" w:type="dxa"/>
            <w:tcBorders>
              <w:top w:val="nil"/>
              <w:left w:val="nil"/>
              <w:bottom w:val="nil"/>
              <w:right w:val="nil"/>
            </w:tcBorders>
          </w:tcPr>
          <w:p w14:paraId="1C8C312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097" w:type="dxa"/>
            <w:tcBorders>
              <w:top w:val="nil"/>
              <w:left w:val="nil"/>
              <w:bottom w:val="nil"/>
              <w:right w:val="nil"/>
            </w:tcBorders>
          </w:tcPr>
          <w:p w14:paraId="4947978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A8D5D3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7C3D661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A823DC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1096" w:type="dxa"/>
            <w:tcBorders>
              <w:top w:val="nil"/>
              <w:left w:val="nil"/>
              <w:bottom w:val="nil"/>
              <w:right w:val="nil"/>
            </w:tcBorders>
          </w:tcPr>
          <w:p w14:paraId="518992D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25D3839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3E6B51B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362B36A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1B4919A7" w14:textId="77777777" w:rsidTr="004C460C">
        <w:trPr>
          <w:jc w:val="center"/>
        </w:trPr>
        <w:tc>
          <w:tcPr>
            <w:tcW w:w="2953" w:type="dxa"/>
            <w:tcBorders>
              <w:top w:val="nil"/>
              <w:left w:val="nil"/>
              <w:bottom w:val="nil"/>
              <w:right w:val="nil"/>
            </w:tcBorders>
          </w:tcPr>
          <w:p w14:paraId="6817FC9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097" w:type="dxa"/>
            <w:tcBorders>
              <w:top w:val="nil"/>
              <w:left w:val="nil"/>
              <w:bottom w:val="nil"/>
              <w:right w:val="nil"/>
            </w:tcBorders>
          </w:tcPr>
          <w:p w14:paraId="7B41FFA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6</w:t>
            </w:r>
          </w:p>
        </w:tc>
        <w:tc>
          <w:tcPr>
            <w:tcW w:w="1518" w:type="dxa"/>
            <w:tcBorders>
              <w:top w:val="nil"/>
              <w:left w:val="nil"/>
              <w:bottom w:val="nil"/>
              <w:right w:val="nil"/>
            </w:tcBorders>
          </w:tcPr>
          <w:p w14:paraId="2DF9787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569056E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4</w:t>
            </w:r>
          </w:p>
        </w:tc>
        <w:tc>
          <w:tcPr>
            <w:tcW w:w="1518" w:type="dxa"/>
            <w:tcBorders>
              <w:top w:val="nil"/>
              <w:left w:val="nil"/>
              <w:bottom w:val="nil"/>
              <w:right w:val="nil"/>
            </w:tcBorders>
          </w:tcPr>
          <w:p w14:paraId="7A62FA0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c>
          <w:tcPr>
            <w:tcW w:w="1096" w:type="dxa"/>
            <w:tcBorders>
              <w:top w:val="nil"/>
              <w:left w:val="nil"/>
              <w:bottom w:val="nil"/>
              <w:right w:val="nil"/>
            </w:tcBorders>
          </w:tcPr>
          <w:p w14:paraId="421E4F5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7</w:t>
            </w:r>
          </w:p>
        </w:tc>
        <w:tc>
          <w:tcPr>
            <w:tcW w:w="1518" w:type="dxa"/>
            <w:tcBorders>
              <w:top w:val="nil"/>
              <w:left w:val="nil"/>
              <w:bottom w:val="nil"/>
              <w:right w:val="nil"/>
            </w:tcBorders>
          </w:tcPr>
          <w:p w14:paraId="1FD64EA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7B94A0F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518" w:type="dxa"/>
            <w:tcBorders>
              <w:top w:val="nil"/>
              <w:left w:val="nil"/>
              <w:bottom w:val="nil"/>
              <w:right w:val="nil"/>
            </w:tcBorders>
          </w:tcPr>
          <w:p w14:paraId="0FF0932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r>
      <w:tr w:rsidR="00013A84" w:rsidRPr="00013A84" w14:paraId="4F638DBA" w14:textId="77777777" w:rsidTr="004C460C">
        <w:trPr>
          <w:jc w:val="center"/>
        </w:trPr>
        <w:tc>
          <w:tcPr>
            <w:tcW w:w="2953" w:type="dxa"/>
            <w:tcBorders>
              <w:top w:val="nil"/>
              <w:left w:val="nil"/>
              <w:bottom w:val="nil"/>
              <w:right w:val="nil"/>
            </w:tcBorders>
          </w:tcPr>
          <w:p w14:paraId="5E69EC2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097" w:type="dxa"/>
            <w:tcBorders>
              <w:top w:val="nil"/>
              <w:left w:val="nil"/>
              <w:bottom w:val="nil"/>
              <w:right w:val="nil"/>
            </w:tcBorders>
          </w:tcPr>
          <w:p w14:paraId="2094FE1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0EE3959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096" w:type="dxa"/>
            <w:tcBorders>
              <w:top w:val="nil"/>
              <w:left w:val="nil"/>
              <w:bottom w:val="nil"/>
              <w:right w:val="nil"/>
            </w:tcBorders>
          </w:tcPr>
          <w:p w14:paraId="4BEF6DC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18" w:type="dxa"/>
            <w:tcBorders>
              <w:top w:val="nil"/>
              <w:left w:val="nil"/>
              <w:bottom w:val="nil"/>
              <w:right w:val="nil"/>
            </w:tcBorders>
          </w:tcPr>
          <w:p w14:paraId="3B53E2B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096" w:type="dxa"/>
            <w:tcBorders>
              <w:top w:val="nil"/>
              <w:left w:val="nil"/>
              <w:bottom w:val="nil"/>
              <w:right w:val="nil"/>
            </w:tcBorders>
          </w:tcPr>
          <w:p w14:paraId="1C2D0B0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p>
        </w:tc>
        <w:tc>
          <w:tcPr>
            <w:tcW w:w="1518" w:type="dxa"/>
            <w:tcBorders>
              <w:top w:val="nil"/>
              <w:left w:val="nil"/>
              <w:bottom w:val="nil"/>
              <w:right w:val="nil"/>
            </w:tcBorders>
          </w:tcPr>
          <w:p w14:paraId="070DCEA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096" w:type="dxa"/>
            <w:tcBorders>
              <w:top w:val="nil"/>
              <w:left w:val="nil"/>
              <w:bottom w:val="nil"/>
              <w:right w:val="nil"/>
            </w:tcBorders>
          </w:tcPr>
          <w:p w14:paraId="37BCFFA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18" w:type="dxa"/>
            <w:tcBorders>
              <w:top w:val="nil"/>
              <w:left w:val="nil"/>
              <w:bottom w:val="nil"/>
              <w:right w:val="nil"/>
            </w:tcBorders>
          </w:tcPr>
          <w:p w14:paraId="68A9A67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6A826609" w14:textId="77777777" w:rsidTr="004C460C">
        <w:trPr>
          <w:jc w:val="center"/>
        </w:trPr>
        <w:tc>
          <w:tcPr>
            <w:tcW w:w="2953" w:type="dxa"/>
            <w:tcBorders>
              <w:top w:val="nil"/>
              <w:left w:val="nil"/>
              <w:bottom w:val="nil"/>
              <w:right w:val="nil"/>
            </w:tcBorders>
          </w:tcPr>
          <w:p w14:paraId="3940ED64"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Revenge</w:t>
            </w:r>
          </w:p>
        </w:tc>
        <w:tc>
          <w:tcPr>
            <w:tcW w:w="1097" w:type="dxa"/>
            <w:tcBorders>
              <w:top w:val="nil"/>
              <w:left w:val="nil"/>
              <w:bottom w:val="nil"/>
              <w:right w:val="nil"/>
            </w:tcBorders>
          </w:tcPr>
          <w:p w14:paraId="0ADFE07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8</w:t>
            </w:r>
          </w:p>
        </w:tc>
        <w:tc>
          <w:tcPr>
            <w:tcW w:w="1518" w:type="dxa"/>
            <w:tcBorders>
              <w:top w:val="nil"/>
              <w:left w:val="nil"/>
              <w:bottom w:val="nil"/>
              <w:right w:val="nil"/>
            </w:tcBorders>
          </w:tcPr>
          <w:p w14:paraId="49B3AFA4"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9)</w:t>
            </w:r>
            <w:r w:rsidRPr="004C460C">
              <w:rPr>
                <w:rFonts w:ascii="Times New Roman" w:hAnsi="Times New Roman"/>
                <w:b/>
                <w:sz w:val="24"/>
                <w:vertAlign w:val="superscript"/>
              </w:rPr>
              <w:t>***</w:t>
            </w:r>
          </w:p>
        </w:tc>
        <w:tc>
          <w:tcPr>
            <w:tcW w:w="1096" w:type="dxa"/>
            <w:tcBorders>
              <w:top w:val="nil"/>
              <w:left w:val="nil"/>
              <w:bottom w:val="nil"/>
              <w:right w:val="nil"/>
            </w:tcBorders>
          </w:tcPr>
          <w:p w14:paraId="0D660212"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D6A17B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0A1BF97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53</w:t>
            </w:r>
          </w:p>
        </w:tc>
        <w:tc>
          <w:tcPr>
            <w:tcW w:w="1518" w:type="dxa"/>
            <w:tcBorders>
              <w:top w:val="nil"/>
              <w:left w:val="nil"/>
              <w:bottom w:val="nil"/>
              <w:right w:val="nil"/>
            </w:tcBorders>
          </w:tcPr>
          <w:p w14:paraId="6E3EBA26"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7)</w:t>
            </w:r>
            <w:r w:rsidRPr="004C460C">
              <w:rPr>
                <w:rFonts w:ascii="Times New Roman" w:hAnsi="Times New Roman"/>
                <w:b/>
                <w:sz w:val="24"/>
                <w:vertAlign w:val="superscript"/>
              </w:rPr>
              <w:t>***</w:t>
            </w:r>
          </w:p>
        </w:tc>
        <w:tc>
          <w:tcPr>
            <w:tcW w:w="1096" w:type="dxa"/>
            <w:tcBorders>
              <w:top w:val="nil"/>
              <w:left w:val="nil"/>
              <w:bottom w:val="nil"/>
              <w:right w:val="nil"/>
            </w:tcBorders>
          </w:tcPr>
          <w:p w14:paraId="7778352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599CAC14"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3340472C" w14:textId="77777777" w:rsidTr="004C460C">
        <w:trPr>
          <w:jc w:val="center"/>
        </w:trPr>
        <w:tc>
          <w:tcPr>
            <w:tcW w:w="2953" w:type="dxa"/>
            <w:tcBorders>
              <w:top w:val="nil"/>
              <w:left w:val="nil"/>
              <w:bottom w:val="nil"/>
              <w:right w:val="nil"/>
            </w:tcBorders>
          </w:tcPr>
          <w:p w14:paraId="27916141"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FA Knowledge X Revenge</w:t>
            </w:r>
          </w:p>
        </w:tc>
        <w:tc>
          <w:tcPr>
            <w:tcW w:w="1097" w:type="dxa"/>
            <w:tcBorders>
              <w:top w:val="nil"/>
              <w:left w:val="nil"/>
              <w:bottom w:val="nil"/>
              <w:right w:val="nil"/>
            </w:tcBorders>
          </w:tcPr>
          <w:p w14:paraId="0F4CC95E"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12</w:t>
            </w:r>
          </w:p>
        </w:tc>
        <w:tc>
          <w:tcPr>
            <w:tcW w:w="1518" w:type="dxa"/>
            <w:tcBorders>
              <w:top w:val="nil"/>
              <w:left w:val="nil"/>
              <w:bottom w:val="nil"/>
              <w:right w:val="nil"/>
            </w:tcBorders>
          </w:tcPr>
          <w:p w14:paraId="0FD5CAF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8)</w:t>
            </w:r>
          </w:p>
        </w:tc>
        <w:tc>
          <w:tcPr>
            <w:tcW w:w="1096" w:type="dxa"/>
            <w:tcBorders>
              <w:top w:val="nil"/>
              <w:left w:val="nil"/>
              <w:bottom w:val="nil"/>
              <w:right w:val="nil"/>
            </w:tcBorders>
          </w:tcPr>
          <w:p w14:paraId="17D7C82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4C25A3D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5B0BEACA"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733B263D"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3F36F0B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39BD6E6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089A77BB" w14:textId="77777777" w:rsidTr="004C460C">
        <w:trPr>
          <w:jc w:val="center"/>
        </w:trPr>
        <w:tc>
          <w:tcPr>
            <w:tcW w:w="2953" w:type="dxa"/>
            <w:tcBorders>
              <w:top w:val="nil"/>
              <w:left w:val="nil"/>
              <w:bottom w:val="nil"/>
              <w:right w:val="nil"/>
            </w:tcBorders>
          </w:tcPr>
          <w:p w14:paraId="43F724D9"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Anger</w:t>
            </w:r>
          </w:p>
        </w:tc>
        <w:tc>
          <w:tcPr>
            <w:tcW w:w="1097" w:type="dxa"/>
            <w:tcBorders>
              <w:top w:val="nil"/>
              <w:left w:val="nil"/>
              <w:bottom w:val="nil"/>
              <w:right w:val="nil"/>
            </w:tcBorders>
          </w:tcPr>
          <w:p w14:paraId="7B4D65B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6343B88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380B02E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2</w:t>
            </w:r>
          </w:p>
        </w:tc>
        <w:tc>
          <w:tcPr>
            <w:tcW w:w="1518" w:type="dxa"/>
            <w:tcBorders>
              <w:top w:val="nil"/>
              <w:left w:val="nil"/>
              <w:bottom w:val="nil"/>
              <w:right w:val="nil"/>
            </w:tcBorders>
          </w:tcPr>
          <w:p w14:paraId="197B85C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10)</w:t>
            </w:r>
            <w:r w:rsidRPr="004C460C">
              <w:rPr>
                <w:rFonts w:ascii="Times New Roman" w:hAnsi="Times New Roman"/>
                <w:b/>
                <w:sz w:val="24"/>
                <w:vertAlign w:val="superscript"/>
              </w:rPr>
              <w:t>***</w:t>
            </w:r>
          </w:p>
        </w:tc>
        <w:tc>
          <w:tcPr>
            <w:tcW w:w="1096" w:type="dxa"/>
            <w:tcBorders>
              <w:top w:val="nil"/>
              <w:left w:val="nil"/>
              <w:bottom w:val="nil"/>
              <w:right w:val="nil"/>
            </w:tcBorders>
          </w:tcPr>
          <w:p w14:paraId="32C7002D"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75E87A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2085F7B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0</w:t>
            </w:r>
          </w:p>
        </w:tc>
        <w:tc>
          <w:tcPr>
            <w:tcW w:w="1518" w:type="dxa"/>
            <w:tcBorders>
              <w:top w:val="nil"/>
              <w:left w:val="nil"/>
              <w:bottom w:val="nil"/>
              <w:right w:val="nil"/>
            </w:tcBorders>
          </w:tcPr>
          <w:p w14:paraId="4E7C10B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9)</w:t>
            </w:r>
            <w:r w:rsidRPr="004C460C">
              <w:rPr>
                <w:rFonts w:ascii="Times New Roman" w:hAnsi="Times New Roman"/>
                <w:b/>
                <w:sz w:val="24"/>
                <w:vertAlign w:val="superscript"/>
              </w:rPr>
              <w:t>***</w:t>
            </w:r>
          </w:p>
        </w:tc>
      </w:tr>
      <w:tr w:rsidR="00013A84" w:rsidRPr="00013A84" w14:paraId="23B7F332" w14:textId="77777777" w:rsidTr="004C460C">
        <w:trPr>
          <w:jc w:val="center"/>
        </w:trPr>
        <w:tc>
          <w:tcPr>
            <w:tcW w:w="2953" w:type="dxa"/>
            <w:tcBorders>
              <w:top w:val="nil"/>
              <w:left w:val="nil"/>
              <w:bottom w:val="nil"/>
              <w:right w:val="nil"/>
            </w:tcBorders>
          </w:tcPr>
          <w:p w14:paraId="28EFF157"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FA Knowledge X Anger</w:t>
            </w:r>
          </w:p>
        </w:tc>
        <w:tc>
          <w:tcPr>
            <w:tcW w:w="1097" w:type="dxa"/>
            <w:tcBorders>
              <w:top w:val="nil"/>
              <w:left w:val="nil"/>
              <w:bottom w:val="nil"/>
              <w:right w:val="nil"/>
            </w:tcBorders>
          </w:tcPr>
          <w:p w14:paraId="180A571F"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5FBD02C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71213156"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4</w:t>
            </w:r>
          </w:p>
        </w:tc>
        <w:tc>
          <w:tcPr>
            <w:tcW w:w="1518" w:type="dxa"/>
            <w:tcBorders>
              <w:top w:val="nil"/>
              <w:left w:val="nil"/>
              <w:bottom w:val="nil"/>
              <w:right w:val="nil"/>
            </w:tcBorders>
          </w:tcPr>
          <w:p w14:paraId="216E994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8)</w:t>
            </w:r>
          </w:p>
        </w:tc>
        <w:tc>
          <w:tcPr>
            <w:tcW w:w="1096" w:type="dxa"/>
            <w:tcBorders>
              <w:top w:val="nil"/>
              <w:left w:val="nil"/>
              <w:bottom w:val="nil"/>
              <w:right w:val="nil"/>
            </w:tcBorders>
          </w:tcPr>
          <w:p w14:paraId="2AFB9F3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2172FE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1E95C2F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7264E52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048A09D5" w14:textId="77777777" w:rsidTr="004C460C">
        <w:trPr>
          <w:jc w:val="center"/>
        </w:trPr>
        <w:tc>
          <w:tcPr>
            <w:tcW w:w="2953" w:type="dxa"/>
            <w:tcBorders>
              <w:top w:val="nil"/>
              <w:left w:val="nil"/>
              <w:bottom w:val="nil"/>
              <w:right w:val="nil"/>
            </w:tcBorders>
          </w:tcPr>
          <w:p w14:paraId="62F9798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Trait Anger</w:t>
            </w:r>
          </w:p>
        </w:tc>
        <w:tc>
          <w:tcPr>
            <w:tcW w:w="1097" w:type="dxa"/>
            <w:tcBorders>
              <w:top w:val="nil"/>
              <w:left w:val="nil"/>
              <w:bottom w:val="nil"/>
              <w:right w:val="nil"/>
            </w:tcBorders>
          </w:tcPr>
          <w:p w14:paraId="17B87BB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518" w:type="dxa"/>
            <w:tcBorders>
              <w:top w:val="nil"/>
              <w:left w:val="nil"/>
              <w:bottom w:val="nil"/>
              <w:right w:val="nil"/>
            </w:tcBorders>
          </w:tcPr>
          <w:p w14:paraId="1B6E505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nil"/>
              <w:left w:val="nil"/>
              <w:bottom w:val="nil"/>
              <w:right w:val="nil"/>
            </w:tcBorders>
          </w:tcPr>
          <w:p w14:paraId="720C79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518" w:type="dxa"/>
            <w:tcBorders>
              <w:top w:val="nil"/>
              <w:left w:val="nil"/>
              <w:bottom w:val="nil"/>
              <w:right w:val="nil"/>
            </w:tcBorders>
          </w:tcPr>
          <w:p w14:paraId="6393E10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nil"/>
              <w:left w:val="nil"/>
              <w:bottom w:val="nil"/>
              <w:right w:val="nil"/>
            </w:tcBorders>
          </w:tcPr>
          <w:p w14:paraId="3B2C37C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9</w:t>
            </w:r>
          </w:p>
        </w:tc>
        <w:tc>
          <w:tcPr>
            <w:tcW w:w="1518" w:type="dxa"/>
            <w:tcBorders>
              <w:top w:val="nil"/>
              <w:left w:val="nil"/>
              <w:bottom w:val="nil"/>
              <w:right w:val="nil"/>
            </w:tcBorders>
          </w:tcPr>
          <w:p w14:paraId="2A64F1F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7DA433D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8</w:t>
            </w:r>
          </w:p>
        </w:tc>
        <w:tc>
          <w:tcPr>
            <w:tcW w:w="1518" w:type="dxa"/>
            <w:tcBorders>
              <w:top w:val="nil"/>
              <w:left w:val="nil"/>
              <w:bottom w:val="nil"/>
              <w:right w:val="nil"/>
            </w:tcBorders>
          </w:tcPr>
          <w:p w14:paraId="1F65195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r>
      <w:tr w:rsidR="00013A84" w:rsidRPr="00013A84" w14:paraId="3847112B" w14:textId="77777777" w:rsidTr="004C460C">
        <w:trPr>
          <w:jc w:val="center"/>
        </w:trPr>
        <w:tc>
          <w:tcPr>
            <w:tcW w:w="2953" w:type="dxa"/>
            <w:tcBorders>
              <w:top w:val="nil"/>
              <w:left w:val="nil"/>
              <w:bottom w:val="single" w:sz="4" w:space="0" w:color="auto"/>
              <w:right w:val="nil"/>
            </w:tcBorders>
          </w:tcPr>
          <w:p w14:paraId="3EA7E11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097" w:type="dxa"/>
            <w:tcBorders>
              <w:top w:val="nil"/>
              <w:left w:val="nil"/>
              <w:bottom w:val="single" w:sz="4" w:space="0" w:color="auto"/>
              <w:right w:val="nil"/>
            </w:tcBorders>
          </w:tcPr>
          <w:p w14:paraId="4972BF0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single" w:sz="4" w:space="0" w:color="auto"/>
              <w:right w:val="nil"/>
            </w:tcBorders>
          </w:tcPr>
          <w:p w14:paraId="5216D4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096" w:type="dxa"/>
            <w:tcBorders>
              <w:top w:val="nil"/>
              <w:left w:val="nil"/>
              <w:bottom w:val="single" w:sz="4" w:space="0" w:color="auto"/>
              <w:right w:val="nil"/>
            </w:tcBorders>
          </w:tcPr>
          <w:p w14:paraId="50F12F6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18" w:type="dxa"/>
            <w:tcBorders>
              <w:top w:val="nil"/>
              <w:left w:val="nil"/>
              <w:bottom w:val="single" w:sz="4" w:space="0" w:color="auto"/>
              <w:right w:val="nil"/>
            </w:tcBorders>
          </w:tcPr>
          <w:p w14:paraId="4FB350D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096" w:type="dxa"/>
            <w:tcBorders>
              <w:top w:val="nil"/>
              <w:left w:val="nil"/>
              <w:bottom w:val="single" w:sz="4" w:space="0" w:color="auto"/>
              <w:right w:val="nil"/>
            </w:tcBorders>
          </w:tcPr>
          <w:p w14:paraId="2D310F3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518" w:type="dxa"/>
            <w:tcBorders>
              <w:top w:val="nil"/>
              <w:left w:val="nil"/>
              <w:bottom w:val="single" w:sz="4" w:space="0" w:color="auto"/>
              <w:right w:val="nil"/>
            </w:tcBorders>
          </w:tcPr>
          <w:p w14:paraId="4E2172E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096" w:type="dxa"/>
            <w:tcBorders>
              <w:top w:val="nil"/>
              <w:left w:val="nil"/>
              <w:bottom w:val="single" w:sz="4" w:space="0" w:color="auto"/>
              <w:right w:val="nil"/>
            </w:tcBorders>
          </w:tcPr>
          <w:p w14:paraId="7442753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single" w:sz="4" w:space="0" w:color="auto"/>
              <w:right w:val="nil"/>
            </w:tcBorders>
          </w:tcPr>
          <w:p w14:paraId="3497A2A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21FA6E47" w14:textId="77777777" w:rsidTr="004C460C">
        <w:trPr>
          <w:jc w:val="center"/>
        </w:trPr>
        <w:tc>
          <w:tcPr>
            <w:tcW w:w="2953" w:type="dxa"/>
            <w:tcBorders>
              <w:top w:val="single" w:sz="4" w:space="0" w:color="auto"/>
              <w:left w:val="nil"/>
              <w:bottom w:val="nil"/>
              <w:right w:val="nil"/>
            </w:tcBorders>
          </w:tcPr>
          <w:p w14:paraId="196A832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097" w:type="dxa"/>
            <w:tcBorders>
              <w:top w:val="single" w:sz="4" w:space="0" w:color="auto"/>
              <w:left w:val="nil"/>
              <w:bottom w:val="nil"/>
              <w:right w:val="nil"/>
            </w:tcBorders>
          </w:tcPr>
          <w:p w14:paraId="2637260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9</w:t>
            </w:r>
          </w:p>
        </w:tc>
        <w:tc>
          <w:tcPr>
            <w:tcW w:w="1518" w:type="dxa"/>
            <w:tcBorders>
              <w:top w:val="single" w:sz="4" w:space="0" w:color="auto"/>
              <w:left w:val="nil"/>
              <w:bottom w:val="nil"/>
              <w:right w:val="nil"/>
            </w:tcBorders>
          </w:tcPr>
          <w:p w14:paraId="2CBB65E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2C4092E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18" w:type="dxa"/>
            <w:tcBorders>
              <w:top w:val="single" w:sz="4" w:space="0" w:color="auto"/>
              <w:left w:val="nil"/>
              <w:bottom w:val="nil"/>
              <w:right w:val="nil"/>
            </w:tcBorders>
          </w:tcPr>
          <w:p w14:paraId="44506EC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5CB781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3</w:t>
            </w:r>
          </w:p>
        </w:tc>
        <w:tc>
          <w:tcPr>
            <w:tcW w:w="1518" w:type="dxa"/>
            <w:tcBorders>
              <w:top w:val="single" w:sz="4" w:space="0" w:color="auto"/>
              <w:left w:val="nil"/>
              <w:bottom w:val="nil"/>
              <w:right w:val="nil"/>
            </w:tcBorders>
          </w:tcPr>
          <w:p w14:paraId="06FE01D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599A111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6</w:t>
            </w:r>
          </w:p>
        </w:tc>
        <w:tc>
          <w:tcPr>
            <w:tcW w:w="1518" w:type="dxa"/>
            <w:tcBorders>
              <w:top w:val="single" w:sz="4" w:space="0" w:color="auto"/>
              <w:left w:val="nil"/>
              <w:bottom w:val="nil"/>
              <w:right w:val="nil"/>
            </w:tcBorders>
          </w:tcPr>
          <w:p w14:paraId="068E73B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r>
      <w:tr w:rsidR="00013A84" w:rsidRPr="00013A84" w14:paraId="5313947E" w14:textId="77777777" w:rsidTr="004C460C">
        <w:trPr>
          <w:jc w:val="center"/>
        </w:trPr>
        <w:tc>
          <w:tcPr>
            <w:tcW w:w="2953" w:type="dxa"/>
            <w:tcBorders>
              <w:top w:val="nil"/>
              <w:left w:val="nil"/>
              <w:bottom w:val="single" w:sz="4" w:space="0" w:color="auto"/>
              <w:right w:val="nil"/>
            </w:tcBorders>
          </w:tcPr>
          <w:p w14:paraId="1F656D1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097" w:type="dxa"/>
            <w:tcBorders>
              <w:top w:val="nil"/>
              <w:left w:val="nil"/>
              <w:bottom w:val="single" w:sz="4" w:space="0" w:color="auto"/>
              <w:right w:val="nil"/>
            </w:tcBorders>
          </w:tcPr>
          <w:p w14:paraId="1117CAC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58CAF49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7D15CC1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4844B2DA"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0E8E3D2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01CBA5A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7C9DE36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502914E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313496EB"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498E737D" w14:textId="77777777" w:rsidR="00013A84" w:rsidRDefault="00013A84" w:rsidP="00013A84">
      <w:pPr>
        <w:widowControl w:val="0"/>
        <w:autoSpaceDE w:val="0"/>
        <w:autoSpaceDN w:val="0"/>
        <w:adjustRightInd w:val="0"/>
        <w:spacing w:line="240" w:lineRule="auto"/>
        <w:rPr>
          <w:sz w:val="24"/>
        </w:rPr>
      </w:pPr>
    </w:p>
    <w:p w14:paraId="78F14C23" w14:textId="77777777" w:rsidR="00013A84" w:rsidRDefault="00013A84" w:rsidP="00013A84">
      <w:pPr>
        <w:widowControl w:val="0"/>
        <w:autoSpaceDE w:val="0"/>
        <w:autoSpaceDN w:val="0"/>
        <w:adjustRightInd w:val="0"/>
        <w:spacing w:line="240" w:lineRule="auto"/>
        <w:rPr>
          <w:sz w:val="24"/>
        </w:rPr>
      </w:pPr>
    </w:p>
    <w:p w14:paraId="5C02D0BA" w14:textId="77777777" w:rsidR="00013A84" w:rsidRDefault="00013A84" w:rsidP="00013A84">
      <w:pPr>
        <w:widowControl w:val="0"/>
        <w:autoSpaceDE w:val="0"/>
        <w:autoSpaceDN w:val="0"/>
        <w:adjustRightInd w:val="0"/>
        <w:spacing w:line="240" w:lineRule="auto"/>
        <w:rPr>
          <w:sz w:val="24"/>
        </w:rPr>
      </w:pPr>
    </w:p>
    <w:p w14:paraId="5F765ED7" w14:textId="77777777" w:rsidR="00DD3895" w:rsidRDefault="00DD3895" w:rsidP="00C86697">
      <w:pPr>
        <w:rPr>
          <w:rFonts w:ascii="Times New Roman" w:hAnsi="Times New Roman"/>
          <w:sz w:val="24"/>
        </w:rPr>
        <w:sectPr w:rsidR="00DD3895" w:rsidSect="00013A84">
          <w:footerReference w:type="default" r:id="rId13"/>
          <w:endnotePr>
            <w:numFmt w:val="decimal"/>
          </w:endnotePr>
          <w:pgSz w:w="15840" w:h="12240" w:orient="landscape"/>
          <w:pgMar w:top="1440" w:right="1440" w:bottom="1440" w:left="1440" w:header="720" w:footer="720" w:gutter="0"/>
          <w:cols w:space="720"/>
        </w:sectPr>
      </w:pPr>
    </w:p>
    <w:p w14:paraId="70E69F4B" w14:textId="3BB9155E" w:rsidR="00DD3895" w:rsidRPr="00A176E6" w:rsidRDefault="00DD3895" w:rsidP="00DD3895">
      <w:pPr>
        <w:pageBreakBefore/>
        <w:widowControl w:val="0"/>
        <w:rPr>
          <w:rFonts w:ascii="Times New Roman" w:hAnsi="Times New Roman"/>
          <w:b/>
          <w:bCs/>
          <w:smallCaps/>
          <w:sz w:val="24"/>
        </w:rPr>
      </w:pPr>
      <w:r>
        <w:rPr>
          <w:rFonts w:ascii="Times New Roman" w:hAnsi="Times New Roman"/>
          <w:b/>
          <w:bCs/>
          <w:smallCaps/>
          <w:color w:val="000000"/>
          <w:sz w:val="24"/>
        </w:rPr>
        <w:lastRenderedPageBreak/>
        <w:t>Appendix §</w:t>
      </w:r>
      <w:r w:rsidR="001555EE">
        <w:rPr>
          <w:rFonts w:ascii="Times New Roman" w:hAnsi="Times New Roman"/>
          <w:b/>
          <w:bCs/>
          <w:smallCaps/>
          <w:color w:val="000000"/>
          <w:sz w:val="24"/>
        </w:rPr>
        <w:t>1</w:t>
      </w:r>
      <w:r w:rsidRPr="00601AF9">
        <w:rPr>
          <w:rFonts w:ascii="Times New Roman" w:hAnsi="Times New Roman"/>
          <w:b/>
          <w:bCs/>
          <w:smallCaps/>
          <w:color w:val="000000"/>
          <w:sz w:val="24"/>
        </w:rPr>
        <w:t xml:space="preserve">. </w:t>
      </w:r>
      <w:r w:rsidRPr="00601AF9">
        <w:rPr>
          <w:rFonts w:ascii="Times New Roman" w:hAnsi="Times New Roman"/>
          <w:b/>
          <w:bCs/>
          <w:smallCaps/>
          <w:sz w:val="24"/>
        </w:rPr>
        <w:t>Measures</w:t>
      </w:r>
    </w:p>
    <w:p w14:paraId="5A79FB21" w14:textId="77777777" w:rsidR="00DD3895" w:rsidRPr="00601AF9" w:rsidRDefault="00DD3895" w:rsidP="00DD3895">
      <w:pPr>
        <w:keepNext/>
        <w:spacing w:line="240" w:lineRule="auto"/>
        <w:rPr>
          <w:rFonts w:ascii="Times New Roman" w:hAnsi="Times New Roman"/>
          <w:sz w:val="24"/>
          <w:u w:val="single"/>
        </w:rPr>
      </w:pPr>
      <w:r w:rsidRPr="00601AF9">
        <w:rPr>
          <w:rFonts w:ascii="Times New Roman" w:hAnsi="Times New Roman"/>
          <w:sz w:val="24"/>
          <w:u w:val="single"/>
        </w:rPr>
        <w:t>2001 Measures</w:t>
      </w:r>
    </w:p>
    <w:p w14:paraId="14A3F6A2" w14:textId="598B207A" w:rsidR="00DD3895" w:rsidRPr="00AF589E"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 xml:space="preserve">Revenge. </w:t>
      </w:r>
      <w:r>
        <w:rPr>
          <w:rFonts w:ascii="Times New Roman" w:hAnsi="Times New Roman"/>
        </w:rPr>
        <w:t>Additive scale</w:t>
      </w:r>
      <w:r w:rsidRPr="00601AF9">
        <w:rPr>
          <w:rFonts w:ascii="Times New Roman" w:hAnsi="Times New Roman"/>
        </w:rPr>
        <w:t xml:space="preserve"> of September 2001 </w:t>
      </w:r>
      <w:r>
        <w:rPr>
          <w:rFonts w:ascii="Times New Roman" w:hAnsi="Times New Roman"/>
        </w:rPr>
        <w:t>items</w:t>
      </w:r>
      <w:r w:rsidRPr="00601AF9">
        <w:rPr>
          <w:rFonts w:ascii="Times New Roman" w:hAnsi="Times New Roman"/>
        </w:rPr>
        <w:t xml:space="preserve"> described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r>
        <w:rPr>
          <w:rFonts w:ascii="Times New Roman" w:hAnsi="Times New Roman"/>
          <w:color w:val="000000"/>
        </w:rPr>
        <w:t>The tiny percentage of respondents answering no to all four items are combi</w:t>
      </w:r>
      <w:r w:rsidR="00EE376D">
        <w:rPr>
          <w:rFonts w:ascii="Times New Roman" w:hAnsi="Times New Roman"/>
          <w:color w:val="000000"/>
        </w:rPr>
        <w:t>ned with the next highest score.</w:t>
      </w:r>
    </w:p>
    <w:p w14:paraId="71396FED" w14:textId="790293CC"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Stress</w:t>
      </w:r>
      <w:r>
        <w:rPr>
          <w:rFonts w:ascii="Times New Roman" w:hAnsi="Times New Roman"/>
          <w:i/>
        </w:rPr>
        <w:t xml:space="preserve">. </w:t>
      </w:r>
      <w:r w:rsidRPr="00601AF9">
        <w:rPr>
          <w:rFonts w:ascii="Times New Roman" w:hAnsi="Times New Roman"/>
        </w:rPr>
        <w:t xml:space="preserve">Additive scales of September 2001 </w:t>
      </w:r>
      <w:r>
        <w:rPr>
          <w:rFonts w:ascii="Times New Roman" w:hAnsi="Times New Roman"/>
        </w:rPr>
        <w:t>items described</w:t>
      </w:r>
      <w:r w:rsidRPr="00601AF9">
        <w:rPr>
          <w:rFonts w:ascii="Times New Roman" w:hAnsi="Times New Roman"/>
        </w:rPr>
        <w:t xml:space="preserve">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p>
    <w:p w14:paraId="4387D773" w14:textId="278F91D5" w:rsidR="00DD3895" w:rsidRPr="00614F3F"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Anger, Fear, Terror Threat,</w:t>
      </w:r>
      <w:r w:rsidRPr="00601AF9">
        <w:rPr>
          <w:rFonts w:ascii="Times New Roman" w:hAnsi="Times New Roman"/>
        </w:rPr>
        <w:t xml:space="preserve"> </w:t>
      </w:r>
      <w:r w:rsidRPr="00601AF9">
        <w:rPr>
          <w:rFonts w:ascii="Times New Roman" w:hAnsi="Times New Roman"/>
          <w:i/>
        </w:rPr>
        <w:t>Confidence</w:t>
      </w:r>
      <w:r w:rsidR="0034493B">
        <w:rPr>
          <w:rFonts w:ascii="Times New Roman" w:hAnsi="Times New Roman"/>
          <w:i/>
        </w:rPr>
        <w:t>, Trait Anger</w:t>
      </w:r>
      <w:r w:rsidRPr="00601AF9">
        <w:rPr>
          <w:rFonts w:ascii="Times New Roman" w:hAnsi="Times New Roman"/>
          <w:i/>
        </w:rPr>
        <w:t>.</w:t>
      </w:r>
      <w:r w:rsidRPr="00601AF9">
        <w:rPr>
          <w:rFonts w:ascii="Times New Roman" w:hAnsi="Times New Roman"/>
        </w:rPr>
        <w:t xml:space="preserve"> Additive scales of November 2001 </w:t>
      </w:r>
      <w:r>
        <w:rPr>
          <w:rFonts w:ascii="Times New Roman" w:hAnsi="Times New Roman"/>
        </w:rPr>
        <w:t xml:space="preserve">items </w:t>
      </w:r>
      <w:r w:rsidRPr="00601AF9">
        <w:rPr>
          <w:rFonts w:ascii="Times New Roman" w:hAnsi="Times New Roman"/>
        </w:rPr>
        <w:t xml:space="preserve">described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p>
    <w:p w14:paraId="4D613676" w14:textId="77777777" w:rsidR="00DD3895" w:rsidRPr="00601AF9" w:rsidRDefault="00DD3895" w:rsidP="00DD3895">
      <w:pPr>
        <w:keepNext/>
        <w:spacing w:line="240" w:lineRule="auto"/>
        <w:rPr>
          <w:rFonts w:ascii="Times New Roman" w:hAnsi="Times New Roman"/>
          <w:sz w:val="24"/>
          <w:u w:val="single"/>
        </w:rPr>
      </w:pPr>
      <w:r>
        <w:rPr>
          <w:rFonts w:ascii="Times New Roman" w:hAnsi="Times New Roman"/>
          <w:sz w:val="24"/>
          <w:u w:val="single"/>
        </w:rPr>
        <w:t xml:space="preserve">2003 </w:t>
      </w:r>
      <w:r w:rsidRPr="00601AF9">
        <w:rPr>
          <w:rFonts w:ascii="Times New Roman" w:hAnsi="Times New Roman"/>
          <w:sz w:val="24"/>
          <w:u w:val="single"/>
        </w:rPr>
        <w:t>Measures</w:t>
      </w:r>
    </w:p>
    <w:p w14:paraId="317CD9C5" w14:textId="5B3A1BA1" w:rsidR="009A06BD" w:rsidRPr="009A06BD" w:rsidRDefault="00DD3895" w:rsidP="00DD3895">
      <w:pPr>
        <w:pStyle w:val="ListParagraph"/>
        <w:numPr>
          <w:ilvl w:val="0"/>
          <w:numId w:val="2"/>
        </w:numPr>
        <w:spacing w:before="100" w:beforeAutospacing="1" w:after="100" w:afterAutospacing="1"/>
        <w:ind w:right="180"/>
        <w:contextualSpacing w:val="0"/>
        <w:rPr>
          <w:rFonts w:ascii="Times New Roman" w:hAnsi="Times New Roman"/>
          <w:color w:val="000000"/>
        </w:rPr>
      </w:pPr>
      <w:r w:rsidRPr="00601AF9">
        <w:rPr>
          <w:rFonts w:ascii="Times New Roman" w:hAnsi="Times New Roman"/>
          <w:i/>
        </w:rPr>
        <w:t>Support</w:t>
      </w:r>
      <w:r w:rsidR="001555EE">
        <w:rPr>
          <w:rFonts w:ascii="Times New Roman" w:hAnsi="Times New Roman"/>
        </w:rPr>
        <w:t xml:space="preserve"> </w:t>
      </w:r>
      <w:r w:rsidR="001555EE" w:rsidRPr="001555EE">
        <w:rPr>
          <w:rFonts w:ascii="Times New Roman" w:hAnsi="Times New Roman"/>
          <w:i/>
        </w:rPr>
        <w:t>AQ</w:t>
      </w:r>
      <w:r>
        <w:rPr>
          <w:rFonts w:ascii="Times New Roman" w:hAnsi="Times New Roman"/>
        </w:rPr>
        <w:t xml:space="preserve"> </w:t>
      </w:r>
      <w:r w:rsidR="001555EE">
        <w:rPr>
          <w:rFonts w:ascii="Times New Roman" w:hAnsi="Times New Roman"/>
        </w:rPr>
        <w:t xml:space="preserve">and </w:t>
      </w:r>
      <w:r w:rsidRPr="00601AF9">
        <w:rPr>
          <w:rFonts w:ascii="Times New Roman" w:hAnsi="Times New Roman"/>
          <w:i/>
        </w:rPr>
        <w:t>Involved</w:t>
      </w:r>
      <w:r w:rsidR="001555EE">
        <w:rPr>
          <w:rFonts w:ascii="Times New Roman" w:hAnsi="Times New Roman"/>
          <w:i/>
        </w:rPr>
        <w:t xml:space="preserve"> in 9/11</w:t>
      </w:r>
      <w:r w:rsidR="009A06BD">
        <w:rPr>
          <w:rFonts w:ascii="Times New Roman" w:hAnsi="Times New Roman"/>
          <w:i/>
        </w:rPr>
        <w:t xml:space="preserve">. </w:t>
      </w:r>
      <w:r w:rsidRPr="00601AF9">
        <w:rPr>
          <w:rFonts w:ascii="Times New Roman" w:hAnsi="Times New Roman"/>
        </w:rPr>
        <w:t xml:space="preserve"> </w:t>
      </w:r>
      <w:r>
        <w:rPr>
          <w:rFonts w:ascii="Times New Roman" w:hAnsi="Times New Roman"/>
        </w:rPr>
        <w:t>B</w:t>
      </w:r>
      <w:r w:rsidRPr="00601AF9">
        <w:rPr>
          <w:rFonts w:ascii="Times New Roman" w:hAnsi="Times New Roman"/>
        </w:rPr>
        <w:t xml:space="preserve">ased on the following PIPA item: “Please select what you think is the best description of the relationship between the Iraqi government and the terrorist group al-Qaeda: There is no connection at all; A few al-Qaeda individuals have visited Iraq or had contact with Iraqi officials; Iraq has given substantial support to al-Qaeda, but was not involved in the September 11th attacks; Iraq was directly involved in carrying out the September 11th attacks.” </w:t>
      </w:r>
      <w:r w:rsidR="001555EE">
        <w:rPr>
          <w:rFonts w:ascii="Times New Roman" w:hAnsi="Times New Roman"/>
        </w:rPr>
        <w:t>T</w:t>
      </w:r>
      <w:r w:rsidR="00CA1A82">
        <w:rPr>
          <w:rFonts w:ascii="Times New Roman" w:hAnsi="Times New Roman"/>
        </w:rPr>
        <w:t xml:space="preserve">he reference category </w:t>
      </w:r>
      <w:r w:rsidR="001555EE">
        <w:rPr>
          <w:rFonts w:ascii="Times New Roman" w:hAnsi="Times New Roman"/>
        </w:rPr>
        <w:t>is</w:t>
      </w:r>
      <w:r w:rsidR="00CA1A82">
        <w:rPr>
          <w:rFonts w:ascii="Times New Roman" w:hAnsi="Times New Roman"/>
        </w:rPr>
        <w:t xml:space="preserve"> those who said those who said “no connection” or “</w:t>
      </w:r>
      <w:r w:rsidR="00CA1A82" w:rsidRPr="00601AF9">
        <w:rPr>
          <w:rFonts w:ascii="Times New Roman" w:hAnsi="Times New Roman"/>
        </w:rPr>
        <w:t>visited Iraq or had contact</w:t>
      </w:r>
      <w:r w:rsidR="001555EE">
        <w:rPr>
          <w:rFonts w:ascii="Times New Roman" w:hAnsi="Times New Roman"/>
        </w:rPr>
        <w:t>.</w:t>
      </w:r>
      <w:r w:rsidR="00CA1A82" w:rsidRPr="00601AF9">
        <w:rPr>
          <w:rFonts w:ascii="Times New Roman" w:hAnsi="Times New Roman"/>
        </w:rPr>
        <w:t>”</w:t>
      </w:r>
      <w:r w:rsidR="00CA1A82">
        <w:rPr>
          <w:rFonts w:ascii="Times New Roman" w:hAnsi="Times New Roman"/>
        </w:rPr>
        <w:t xml:space="preserve"> </w:t>
      </w:r>
    </w:p>
    <w:p w14:paraId="4D5EA266" w14:textId="224ED4E0" w:rsidR="00DD3895" w:rsidRPr="00601AF9" w:rsidRDefault="001555EE" w:rsidP="00DD3895">
      <w:pPr>
        <w:pStyle w:val="ListParagraph"/>
        <w:numPr>
          <w:ilvl w:val="0"/>
          <w:numId w:val="2"/>
        </w:numPr>
        <w:spacing w:before="100" w:beforeAutospacing="1" w:after="100" w:afterAutospacing="1"/>
        <w:ind w:right="180"/>
        <w:contextualSpacing w:val="0"/>
        <w:rPr>
          <w:rFonts w:ascii="Times New Roman" w:hAnsi="Times New Roman"/>
        </w:rPr>
      </w:pPr>
      <w:r>
        <w:rPr>
          <w:rFonts w:ascii="Times New Roman" w:hAnsi="Times New Roman"/>
          <w:i/>
        </w:rPr>
        <w:t>Iraq War</w:t>
      </w:r>
      <w:r w:rsidR="00DD3895" w:rsidRPr="00601AF9">
        <w:rPr>
          <w:rFonts w:ascii="Times New Roman" w:hAnsi="Times New Roman"/>
        </w:rPr>
        <w:t xml:space="preserve">. An additive scale of three equally weighted February 2003 PIPA variables: </w:t>
      </w:r>
    </w:p>
    <w:p w14:paraId="42890E81"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w:t>
      </w:r>
      <w:r w:rsidRPr="00601AF9">
        <w:rPr>
          <w:rFonts w:ascii="Times New Roman" w:hAnsi="Times New Roman"/>
          <w:color w:val="000000"/>
        </w:rPr>
        <w:t>There has been some discussion about whether the US should use its troops to invade Iraq and overthrow the government of Saddam Hussein. Which of the following positions is closest to yours…</w:t>
      </w:r>
      <w:r w:rsidRPr="00601AF9">
        <w:rPr>
          <w:rFonts w:ascii="Times New Roman" w:hAnsi="Times New Roman"/>
        </w:rPr>
        <w:t>The US should not invade, the US should only invade Iraq with UN approval and the support of its allies [or] The US should invade Iraq</w:t>
      </w:r>
      <w:r>
        <w:rPr>
          <w:rFonts w:ascii="Times New Roman" w:hAnsi="Times New Roman"/>
        </w:rPr>
        <w:t xml:space="preserve"> even if we have to go it alone.</w:t>
      </w:r>
      <w:r w:rsidRPr="00601AF9">
        <w:rPr>
          <w:rFonts w:ascii="Times New Roman" w:hAnsi="Times New Roman"/>
        </w:rPr>
        <w:t xml:space="preserve">” </w:t>
      </w:r>
    </w:p>
    <w:p w14:paraId="1EFE3079"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Which of the following positions is closer to yours… Even if the UN showed too little resolve in dealing with Iraq the past, we can and should insist that it do a better job this time. War should only be used as a last resort after having tried in every way to make the inspection process work [or] Past experience has shown that with time the UN will lose its resolve in the inspection process, and Iraq will become increasingly uncooperative. Therefore it is necessary to invade Iraq and remove the Iraqi governmen</w:t>
      </w:r>
      <w:r>
        <w:rPr>
          <w:rFonts w:ascii="Times New Roman" w:hAnsi="Times New Roman"/>
        </w:rPr>
        <w:t>t.</w:t>
      </w:r>
      <w:r w:rsidRPr="00601AF9">
        <w:rPr>
          <w:rFonts w:ascii="Times New Roman" w:hAnsi="Times New Roman"/>
        </w:rPr>
        <w:t xml:space="preserve">” </w:t>
      </w:r>
    </w:p>
    <w:p w14:paraId="189661FC" w14:textId="77777777" w:rsidR="00DD3895" w:rsidRPr="00E14A34"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Four-level ordinal variable constructed from three branching questions allowing those favoring invasion in each question to express a still higher level of support in the next: 1. “</w:t>
      </w:r>
      <w:r w:rsidRPr="00601AF9">
        <w:rPr>
          <w:rFonts w:ascii="Times New Roman" w:hAnsi="Times New Roman"/>
          <w:color w:val="000000"/>
        </w:rPr>
        <w:t>Do you favor…</w:t>
      </w:r>
      <w:r w:rsidRPr="00601AF9">
        <w:rPr>
          <w:rFonts w:ascii="Times New Roman" w:hAnsi="Times New Roman"/>
        </w:rPr>
        <w:t xml:space="preserve"> </w:t>
      </w:r>
      <w:r w:rsidRPr="00601AF9">
        <w:rPr>
          <w:rFonts w:ascii="Times New Roman" w:hAnsi="Times New Roman"/>
          <w:color w:val="000000"/>
        </w:rPr>
        <w:t>The UN seeking to disarm Iraq of its weapons of mass destruction through a strengthened inspection process, [or] The UN passing a new resolution authorizing an invasion to overthrow the Iraqi government.” 2. “If the UN Security Council does not pass a new resolution authorizing the invasion Iraq, would you then favor… The UN continuing the inspection process [or] The United States and some other countries invading Iraq anyway.” 3. “What if the cost of invading and occupying Iraq would be hundreds of billions of dollars for the US, would you… Favor continuing the inspection process for the time being [or] Still favor invading Iraq?</w:t>
      </w:r>
    </w:p>
    <w:p w14:paraId="5C39B3B9" w14:textId="0C06511B" w:rsidR="00DD3895" w:rsidRPr="00883AB7"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lastRenderedPageBreak/>
        <w:t xml:space="preserve">No Impact WOT </w:t>
      </w:r>
      <w:r w:rsidRPr="001555EE">
        <w:rPr>
          <w:rFonts w:ascii="Times New Roman" w:hAnsi="Times New Roman"/>
        </w:rPr>
        <w:t>and</w:t>
      </w:r>
      <w:r w:rsidR="00DD3895" w:rsidRPr="001555EE">
        <w:rPr>
          <w:rFonts w:ascii="Times New Roman" w:hAnsi="Times New Roman"/>
        </w:rPr>
        <w:t xml:space="preserve"> </w:t>
      </w:r>
      <w:r w:rsidR="00DD3895" w:rsidRPr="00601AF9">
        <w:rPr>
          <w:rFonts w:ascii="Times New Roman" w:hAnsi="Times New Roman"/>
          <w:i/>
        </w:rPr>
        <w:t>Help WOT</w:t>
      </w:r>
      <w:r w:rsidR="00DD3895">
        <w:rPr>
          <w:rFonts w:ascii="Times New Roman" w:hAnsi="Times New Roman"/>
        </w:rPr>
        <w:t xml:space="preserve"> is an</w:t>
      </w:r>
      <w:r w:rsidR="00DD3895" w:rsidRPr="00601AF9">
        <w:rPr>
          <w:rFonts w:ascii="Times New Roman" w:hAnsi="Times New Roman"/>
        </w:rPr>
        <w:t xml:space="preserve"> ordinal measure from a February 2003 item asking: “If the US were to go to war with Iraq, how do you think this would affect America’s war on terrorism? Do you think it would…Help the war on terrorism [44%], Hurt the war on terrorism [25%]; or Have no significant effect either way [25%]</w:t>
      </w:r>
      <w:r>
        <w:rPr>
          <w:rFonts w:ascii="Times New Roman" w:hAnsi="Times New Roman"/>
        </w:rPr>
        <w:t xml:space="preserve">;” </w:t>
      </w:r>
      <w:r w:rsidR="00DD3895" w:rsidRPr="00883AB7">
        <w:rPr>
          <w:rFonts w:ascii="Times New Roman" w:hAnsi="Times New Roman"/>
        </w:rPr>
        <w:t>“hurt” serv</w:t>
      </w:r>
      <w:r>
        <w:rPr>
          <w:rFonts w:ascii="Times New Roman" w:hAnsi="Times New Roman"/>
        </w:rPr>
        <w:t>es</w:t>
      </w:r>
      <w:r w:rsidR="00DD3895" w:rsidRPr="00883AB7">
        <w:rPr>
          <w:rFonts w:ascii="Times New Roman" w:hAnsi="Times New Roman"/>
        </w:rPr>
        <w:t xml:space="preserve"> as the reference category. </w:t>
      </w:r>
    </w:p>
    <w:p w14:paraId="2CB09C5F"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 xml:space="preserve">WMD. </w:t>
      </w:r>
      <w:r w:rsidRPr="00601AF9">
        <w:rPr>
          <w:rFonts w:ascii="Times New Roman" w:hAnsi="Times New Roman"/>
        </w:rPr>
        <w:t>Pooled responses to identical PIPA June and July questions asking: “</w:t>
      </w:r>
      <w:r w:rsidRPr="00601AF9">
        <w:rPr>
          <w:rFonts w:ascii="Times New Roman" w:hAnsi="Times New Roman"/>
          <w:color w:val="000000"/>
        </w:rPr>
        <w:t xml:space="preserve">Please indicate your position on the question of whether, just before the war, Iraq had weapons of mass destruction. Please answer on a scale of 0 to 10 with 0 meaning you are completely certain that Iraq did NOT have weapons of mass destruction, 10 meaning that you are completely certain that Iraq DID have weapons of mass destruction, 5 meaning you are unsure.” </w:t>
      </w:r>
    </w:p>
    <w:p w14:paraId="0E6BAC07" w14:textId="2221A525" w:rsidR="00DD3895" w:rsidRPr="00601AF9"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t>FA Knowledge</w:t>
      </w:r>
      <w:r w:rsidR="00DD3895" w:rsidRPr="00601AF9">
        <w:rPr>
          <w:rFonts w:ascii="Times New Roman" w:hAnsi="Times New Roman"/>
          <w:i/>
        </w:rPr>
        <w:t xml:space="preserve">. </w:t>
      </w:r>
      <w:r w:rsidR="00DD3895" w:rsidRPr="00601AF9">
        <w:rPr>
          <w:rFonts w:ascii="Times New Roman" w:hAnsi="Times New Roman"/>
        </w:rPr>
        <w:t xml:space="preserve">An additive scale of </w:t>
      </w:r>
      <w:r>
        <w:rPr>
          <w:rFonts w:ascii="Times New Roman" w:hAnsi="Times New Roman"/>
        </w:rPr>
        <w:t>five</w:t>
      </w:r>
      <w:r w:rsidR="00DD3895" w:rsidRPr="00601AF9">
        <w:rPr>
          <w:rFonts w:ascii="Times New Roman" w:hAnsi="Times New Roman"/>
        </w:rPr>
        <w:t xml:space="preserve"> equally weighted February 2003 PIPA variables:</w:t>
      </w:r>
    </w:p>
    <w:p w14:paraId="1C1B541F"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R’s if they heard about Secretary of State Colin Powell’s recent speech to the United Nations, scored 1 for yes, 0 for no.</w:t>
      </w:r>
    </w:p>
    <w:p w14:paraId="5F76FAEF"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 xml:space="preserve">A question asking R’s to identify the number of the permanent members of the U.N. Security Council identified from a list of 10 countries, minus the number of wrong answers. </w:t>
      </w:r>
    </w:p>
    <w:p w14:paraId="72857C36"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if the US can veto U.N. Security Council decisions, scored 1 for correct, otherwise scored 0.</w:t>
      </w:r>
    </w:p>
    <w:p w14:paraId="05FB1836"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R’s to identify the lead UN weapons inspector in Iraq, from four options; scored 1 for correct, otherwise scored 0.</w:t>
      </w:r>
    </w:p>
    <w:p w14:paraId="0CDC7503"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 xml:space="preserve">A question asking R’s </w:t>
      </w:r>
      <w:r w:rsidRPr="00601AF9">
        <w:rPr>
          <w:rFonts w:ascii="Times New Roman" w:hAnsi="Times New Roman"/>
          <w:color w:val="000000"/>
        </w:rPr>
        <w:t>if the U.S. has troops based in South Korea</w:t>
      </w:r>
      <w:r w:rsidRPr="00601AF9">
        <w:rPr>
          <w:rFonts w:ascii="Times New Roman" w:hAnsi="Times New Roman"/>
        </w:rPr>
        <w:t>, scored 1 for correct, otherwise scored 0.</w:t>
      </w:r>
    </w:p>
    <w:p w14:paraId="008199B5"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Approve FP</w:t>
      </w:r>
      <w:r w:rsidRPr="00601AF9">
        <w:rPr>
          <w:rFonts w:ascii="Times New Roman" w:hAnsi="Times New Roman"/>
        </w:rPr>
        <w:t>. An additive scale of six equally weighted February 2003 PIPA 10-level items:</w:t>
      </w:r>
    </w:p>
    <w:p w14:paraId="06F26F47"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Overall, how well do you think the US government is managing its foreign policy-- that is, dealing with international problems and handling relations with other countries around the world? Please answer on a scale of 0 to 10, with 0 being very poorly and 10 being very well.</w:t>
      </w:r>
    </w:p>
    <w:p w14:paraId="1DA3A4F4"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How well do you think the US government is dealing with the following international problems and issues? Please answer on a scale of 0 to 10, with 0 being very poorly and 10 being very well…. The situation with North Korea? The spread of nuclear weapons?</w:t>
      </w:r>
    </w:p>
    <w:p w14:paraId="29FBDF6C"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 xml:space="preserve">How well do you think the US government is handling relations with the following countries? Please answer on a scale of 0 to 10, with 0 being very poorly and 10 being very well…Russia? China? Our European allies? </w:t>
      </w:r>
    </w:p>
    <w:p w14:paraId="3EB70BF6"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Prowess</w:t>
      </w:r>
      <w:r w:rsidRPr="00601AF9">
        <w:rPr>
          <w:rFonts w:ascii="Times New Roman" w:hAnsi="Times New Roman"/>
        </w:rPr>
        <w:t>. February 2003 PIPA item asking “D</w:t>
      </w:r>
      <w:r w:rsidRPr="00601AF9">
        <w:rPr>
          <w:rFonts w:ascii="Times New Roman" w:hAnsi="Times New Roman"/>
          <w:color w:val="000000"/>
        </w:rPr>
        <w:t>o you think the US could or could not successfully fight a war against Iraq and North Korea at the same time?” (“Could” coded=1; “could not”=0).</w:t>
      </w:r>
    </w:p>
    <w:p w14:paraId="733A6FFE" w14:textId="5CD7E1FC"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Blowback</w:t>
      </w:r>
      <w:r w:rsidRPr="00601AF9">
        <w:rPr>
          <w:rFonts w:ascii="Times New Roman" w:hAnsi="Times New Roman"/>
        </w:rPr>
        <w:t xml:space="preserve">. Pooled responses to two February 2003 PIPA split-sample items with slightly different wording: “If the UN [approves invading Iraq and the US does so together with a number of allies/does not approve and the US and a few allies invade Iraq], what do you think are the chances that there will be a major terrorist attack against the US as a form of revenge? Please answer on a scale of </w:t>
      </w:r>
      <w:r w:rsidR="00FB6E62">
        <w:rPr>
          <w:rFonts w:ascii="Times New Roman" w:hAnsi="Times New Roman"/>
        </w:rPr>
        <w:t>one</w:t>
      </w:r>
      <w:r w:rsidRPr="00601AF9">
        <w:rPr>
          <w:rFonts w:ascii="Times New Roman" w:hAnsi="Times New Roman"/>
        </w:rPr>
        <w:t xml:space="preserve"> to one hundred, </w:t>
      </w:r>
      <w:r w:rsidR="00FB6E62">
        <w:rPr>
          <w:rFonts w:ascii="Times New Roman" w:hAnsi="Times New Roman"/>
        </w:rPr>
        <w:t xml:space="preserve">with </w:t>
      </w:r>
      <w:r w:rsidRPr="00601AF9">
        <w:rPr>
          <w:rFonts w:ascii="Times New Roman" w:hAnsi="Times New Roman"/>
        </w:rPr>
        <w:t xml:space="preserve">0 meaning no likelihood, </w:t>
      </w:r>
      <w:r w:rsidRPr="00601AF9">
        <w:rPr>
          <w:rFonts w:ascii="Times New Roman" w:hAnsi="Times New Roman"/>
        </w:rPr>
        <w:lastRenderedPageBreak/>
        <w:t>100 meaning that such an attack is certain</w:t>
      </w:r>
      <w:r w:rsidR="00FB6E62">
        <w:rPr>
          <w:rFonts w:ascii="Times New Roman" w:hAnsi="Times New Roman"/>
        </w:rPr>
        <w:t>,</w:t>
      </w:r>
      <w:r w:rsidRPr="00601AF9">
        <w:rPr>
          <w:rFonts w:ascii="Times New Roman" w:hAnsi="Times New Roman"/>
        </w:rPr>
        <w:t xml:space="preserve"> and 50 meaning that there is a 50 percent chance of this happening.” Recoded into deciles and rescaled 0-1.</w:t>
      </w:r>
    </w:p>
    <w:p w14:paraId="25EAB3D2" w14:textId="2C5093F8" w:rsidR="00FB6E62" w:rsidRPr="00601AF9" w:rsidRDefault="00FB6E62" w:rsidP="00FB6E62">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t>Casualties</w:t>
      </w:r>
      <w:r w:rsidRPr="00601AF9">
        <w:rPr>
          <w:rFonts w:ascii="Times New Roman" w:hAnsi="Times New Roman"/>
        </w:rPr>
        <w:t xml:space="preserve">. February 2003 PIPA open-ended item asking “About how many American soldiers do you imagine would die in a war with Iraq?” </w:t>
      </w:r>
      <w:r w:rsidR="009315CB">
        <w:rPr>
          <w:rFonts w:ascii="Times New Roman" w:hAnsi="Times New Roman"/>
        </w:rPr>
        <w:t xml:space="preserve">The highly skewed responses were recoded into deciles before being </w:t>
      </w:r>
      <w:r w:rsidR="009315CB" w:rsidRPr="00FB6E62">
        <w:rPr>
          <w:rFonts w:ascii="Times New Roman" w:hAnsi="Times New Roman"/>
        </w:rPr>
        <w:t>scaled 0-1</w:t>
      </w:r>
      <w:r w:rsidR="009315CB">
        <w:rPr>
          <w:rFonts w:ascii="Times New Roman" w:hAnsi="Times New Roman"/>
        </w:rPr>
        <w:t xml:space="preserve">; logging the raw data </w:t>
      </w:r>
      <w:r w:rsidR="009315CB" w:rsidRPr="00FB6E62">
        <w:rPr>
          <w:rFonts w:ascii="Times New Roman" w:hAnsi="Times New Roman"/>
        </w:rPr>
        <w:t>yielded very similar results.</w:t>
      </w:r>
      <w:r w:rsidR="009315CB">
        <w:rPr>
          <w:rFonts w:ascii="Times New Roman" w:hAnsi="Times New Roman"/>
        </w:rPr>
        <w:t xml:space="preserve"> </w:t>
      </w:r>
    </w:p>
    <w:p w14:paraId="7AB2C12C" w14:textId="67EC11C0" w:rsidR="00DD3895" w:rsidRPr="007F63D5"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color w:val="000000"/>
        </w:rPr>
        <w:t>CA, FL, IL, NY, TX</w:t>
      </w:r>
      <w:r w:rsidR="00DD3895" w:rsidRPr="007F63D5">
        <w:rPr>
          <w:rFonts w:ascii="Times New Roman" w:hAnsi="Times New Roman"/>
        </w:rPr>
        <w:t>.</w:t>
      </w:r>
      <w:r w:rsidR="00DD3895">
        <w:rPr>
          <w:rFonts w:ascii="Times New Roman" w:hAnsi="Times New Roman"/>
        </w:rPr>
        <w:t xml:space="preserve"> Resident of </w:t>
      </w:r>
      <w:r w:rsidR="00DD3895" w:rsidRPr="00601AF9">
        <w:rPr>
          <w:rFonts w:ascii="Times New Roman" w:hAnsi="Times New Roman"/>
        </w:rPr>
        <w:t xml:space="preserve">California, </w:t>
      </w:r>
      <w:r w:rsidR="00DD3895">
        <w:rPr>
          <w:rFonts w:ascii="Times New Roman" w:hAnsi="Times New Roman"/>
        </w:rPr>
        <w:t xml:space="preserve">Florida, Illinois, New York, or Texas, </w:t>
      </w:r>
      <w:r w:rsidR="00B968FD">
        <w:rPr>
          <w:rFonts w:ascii="Times New Roman" w:hAnsi="Times New Roman"/>
        </w:rPr>
        <w:t xml:space="preserve">oversampled </w:t>
      </w:r>
      <w:r w:rsidR="00DD3895">
        <w:rPr>
          <w:rFonts w:ascii="Times New Roman" w:hAnsi="Times New Roman"/>
        </w:rPr>
        <w:t>states in the February 2003 PIPA survey.</w:t>
      </w:r>
    </w:p>
    <w:p w14:paraId="36A9BA35" w14:textId="77777777" w:rsidR="00DD3895" w:rsidRPr="00601AF9" w:rsidRDefault="00DD3895" w:rsidP="00DD3895">
      <w:pPr>
        <w:keepNext/>
        <w:spacing w:line="240" w:lineRule="auto"/>
        <w:rPr>
          <w:rFonts w:ascii="Times New Roman" w:hAnsi="Times New Roman"/>
          <w:sz w:val="24"/>
          <w:u w:val="single"/>
        </w:rPr>
      </w:pPr>
      <w:r w:rsidRPr="00601AF9">
        <w:rPr>
          <w:rFonts w:ascii="Times New Roman" w:hAnsi="Times New Roman"/>
          <w:sz w:val="24"/>
          <w:u w:val="single"/>
        </w:rPr>
        <w:t>KN Profile and Cross-Survey Measures</w:t>
      </w:r>
    </w:p>
    <w:p w14:paraId="28595B99" w14:textId="77777777" w:rsidR="00DD3895" w:rsidRPr="00601AF9" w:rsidRDefault="00DD3895" w:rsidP="00DD3895">
      <w:pPr>
        <w:pStyle w:val="FootnoteText"/>
        <w:numPr>
          <w:ilvl w:val="0"/>
          <w:numId w:val="2"/>
        </w:numPr>
        <w:spacing w:before="100" w:beforeAutospacing="1" w:after="100" w:afterAutospacing="1"/>
        <w:rPr>
          <w:rFonts w:ascii="Times New Roman" w:hAnsi="Times New Roman"/>
          <w:sz w:val="24"/>
        </w:rPr>
      </w:pPr>
      <w:r w:rsidRPr="00601AF9">
        <w:rPr>
          <w:rFonts w:ascii="Times New Roman" w:hAnsi="Times New Roman"/>
          <w:i/>
          <w:sz w:val="24"/>
        </w:rPr>
        <w:t>Republican</w:t>
      </w:r>
      <w:r w:rsidRPr="00601AF9">
        <w:rPr>
          <w:rFonts w:ascii="Times New Roman" w:hAnsi="Times New Roman"/>
          <w:sz w:val="24"/>
        </w:rPr>
        <w:t xml:space="preserve">. Constructed from PIPA and KN political profile data. For the PIPA question, “In politics today, do you think of yourself as strong Democrat, leaning toward Democrat, leaning toward Republican, strong Republican, independent, or other,” independents are coded as a middle category and “other” is dropped. The KN’s political profile item, </w:t>
      </w:r>
      <w:r w:rsidRPr="00601AF9">
        <w:rPr>
          <w:rFonts w:ascii="Times New Roman" w:hAnsi="Times New Roman"/>
          <w:color w:val="000000"/>
          <w:sz w:val="24"/>
        </w:rPr>
        <w:t>available for 80% of the 2001 respondents,</w:t>
      </w:r>
      <w:r w:rsidRPr="00601AF9">
        <w:rPr>
          <w:rFonts w:ascii="Times New Roman" w:hAnsi="Times New Roman"/>
          <w:sz w:val="24"/>
        </w:rPr>
        <w:t xml:space="preserve"> has additional “not strong” Democrat and Republican options, which are combined into the “strong” partisan categories. The responses are pooled across surveys, using the earliest available data for repeat respondents. </w:t>
      </w:r>
    </w:p>
    <w:p w14:paraId="071BB5FB"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color w:val="000000"/>
        </w:rPr>
      </w:pPr>
      <w:r w:rsidRPr="00601AF9">
        <w:rPr>
          <w:rFonts w:ascii="Times New Roman" w:hAnsi="Times New Roman"/>
          <w:i/>
          <w:color w:val="000000"/>
        </w:rPr>
        <w:t>Conservative</w:t>
      </w:r>
      <w:r w:rsidRPr="00601AF9">
        <w:rPr>
          <w:rFonts w:ascii="Times New Roman" w:hAnsi="Times New Roman"/>
          <w:color w:val="000000"/>
        </w:rPr>
        <w:t>. KN political profile item, available for 80% of the 2001 respondents: “In general, do you think of yourself as…very liberal, liberal, moderate, conservative, very conservative, or don’t know.” Seven response options range from extremely liberal to extremely conservative.</w:t>
      </w:r>
    </w:p>
    <w:p w14:paraId="4D2116E7"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color w:val="000000"/>
        </w:rPr>
        <w:t>Education</w:t>
      </w:r>
      <w:r w:rsidRPr="00601AF9">
        <w:rPr>
          <w:rFonts w:ascii="Times New Roman" w:hAnsi="Times New Roman"/>
          <w:color w:val="000000"/>
        </w:rPr>
        <w:t xml:space="preserve">. </w:t>
      </w:r>
      <w:r>
        <w:rPr>
          <w:rFonts w:ascii="Times New Roman" w:hAnsi="Times New Roman"/>
          <w:color w:val="000000"/>
        </w:rPr>
        <w:t>7</w:t>
      </w:r>
      <w:r w:rsidRPr="00601AF9">
        <w:rPr>
          <w:rFonts w:ascii="Times New Roman" w:hAnsi="Times New Roman"/>
          <w:color w:val="000000"/>
        </w:rPr>
        <w:t xml:space="preserve">-level </w:t>
      </w:r>
      <w:r>
        <w:rPr>
          <w:rFonts w:ascii="Times New Roman" w:hAnsi="Times New Roman"/>
          <w:color w:val="000000"/>
        </w:rPr>
        <w:t>measure of</w:t>
      </w:r>
      <w:r w:rsidRPr="00601AF9">
        <w:rPr>
          <w:rFonts w:ascii="Times New Roman" w:hAnsi="Times New Roman"/>
          <w:color w:val="000000"/>
        </w:rPr>
        <w:t xml:space="preserve"> highest degree received, from KN profile data, ranging from less than high school to </w:t>
      </w:r>
      <w:r>
        <w:rPr>
          <w:rFonts w:ascii="Times New Roman" w:hAnsi="Times New Roman"/>
          <w:color w:val="000000"/>
        </w:rPr>
        <w:t>post-baccalaureate degree</w:t>
      </w:r>
      <w:r w:rsidRPr="00601AF9">
        <w:rPr>
          <w:rFonts w:ascii="Times New Roman" w:hAnsi="Times New Roman"/>
          <w:color w:val="000000"/>
        </w:rPr>
        <w:t>.</w:t>
      </w:r>
    </w:p>
    <w:p w14:paraId="09788904" w14:textId="77777777" w:rsidR="00DD3895" w:rsidRPr="00FA7C36"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color w:val="000000"/>
        </w:rPr>
        <w:t>Black</w:t>
      </w:r>
      <w:r w:rsidRPr="00601AF9">
        <w:rPr>
          <w:rFonts w:ascii="Times New Roman" w:hAnsi="Times New Roman"/>
          <w:color w:val="000000"/>
        </w:rPr>
        <w:t>. Coded =1 if household ethnicity identified as non-Hispanic black, and otherwise 0.</w:t>
      </w:r>
    </w:p>
    <w:p w14:paraId="6F6D7057" w14:textId="56CC2EE5" w:rsidR="00DD3895" w:rsidRPr="0034493B" w:rsidRDefault="00DD3895"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color w:val="000000"/>
        </w:rPr>
        <w:t>Age</w:t>
      </w:r>
      <w:r w:rsidRPr="00FA7C36">
        <w:rPr>
          <w:rFonts w:ascii="Times New Roman" w:hAnsi="Times New Roman"/>
        </w:rPr>
        <w:t>.</w:t>
      </w:r>
      <w:r>
        <w:rPr>
          <w:rFonts w:ascii="Times New Roman" w:hAnsi="Times New Roman"/>
        </w:rPr>
        <w:t xml:space="preserve"> Age/100.</w:t>
      </w:r>
    </w:p>
    <w:p w14:paraId="547BB04A" w14:textId="2473AC2D" w:rsidR="00DD3895" w:rsidRDefault="00DD3895" w:rsidP="00DD3895">
      <w:pPr>
        <w:pageBreakBefore/>
        <w:widowControl w:val="0"/>
        <w:spacing w:line="240" w:lineRule="auto"/>
        <w:ind w:left="-810"/>
        <w:jc w:val="both"/>
        <w:rPr>
          <w:rFonts w:ascii="Times New Roman" w:hAnsi="Times New Roman"/>
          <w:b/>
          <w:bCs/>
          <w:smallCaps/>
          <w:szCs w:val="22"/>
        </w:rPr>
      </w:pPr>
      <w:r w:rsidRPr="00601AF9">
        <w:rPr>
          <w:rFonts w:ascii="Times New Roman" w:hAnsi="Times New Roman"/>
          <w:b/>
          <w:bCs/>
          <w:smallCaps/>
          <w:color w:val="000000"/>
          <w:szCs w:val="22"/>
        </w:rPr>
        <w:lastRenderedPageBreak/>
        <w:t>Appendix §</w:t>
      </w:r>
      <w:r w:rsidR="001555EE">
        <w:rPr>
          <w:rFonts w:ascii="Times New Roman" w:hAnsi="Times New Roman"/>
          <w:b/>
          <w:bCs/>
          <w:smallCaps/>
          <w:color w:val="000000"/>
          <w:szCs w:val="22"/>
        </w:rPr>
        <w:t>2</w:t>
      </w:r>
      <w:r w:rsidRPr="00601AF9">
        <w:rPr>
          <w:rFonts w:ascii="Times New Roman" w:hAnsi="Times New Roman"/>
          <w:b/>
          <w:bCs/>
          <w:smallCaps/>
          <w:color w:val="000000"/>
          <w:szCs w:val="22"/>
        </w:rPr>
        <w:t xml:space="preserve">. </w:t>
      </w:r>
      <w:r w:rsidRPr="00601AF9">
        <w:rPr>
          <w:rFonts w:ascii="Times New Roman" w:hAnsi="Times New Roman"/>
          <w:b/>
          <w:bCs/>
          <w:smallCaps/>
          <w:szCs w:val="22"/>
        </w:rPr>
        <w:t xml:space="preserve">Confirmatory Factor Analysis of September-November 2001 Items </w:t>
      </w:r>
    </w:p>
    <w:p w14:paraId="1F58DB91" w14:textId="77777777" w:rsidR="00537285" w:rsidRDefault="00537285" w:rsidP="00537285">
      <w:pPr>
        <w:widowControl w:val="0"/>
        <w:spacing w:line="240" w:lineRule="auto"/>
        <w:ind w:left="-806"/>
        <w:jc w:val="both"/>
        <w:rPr>
          <w:rFonts w:ascii="Times New Roman" w:hAnsi="Times New Roman"/>
          <w:b/>
          <w:bCs/>
          <w:smallCaps/>
          <w:color w:val="000000"/>
          <w:szCs w:val="22"/>
        </w:rPr>
      </w:pPr>
    </w:p>
    <w:p w14:paraId="4D6A5749" w14:textId="77777777" w:rsidR="00537285" w:rsidRPr="00601AF9" w:rsidRDefault="00537285" w:rsidP="00537285">
      <w:pPr>
        <w:widowControl w:val="0"/>
        <w:spacing w:line="240" w:lineRule="auto"/>
        <w:ind w:left="-806"/>
        <w:jc w:val="both"/>
        <w:rPr>
          <w:rFonts w:ascii="Times New Roman" w:hAnsi="Times New Roman"/>
          <w:b/>
          <w:bCs/>
          <w:smallCaps/>
          <w:szCs w:val="22"/>
        </w:rPr>
      </w:pPr>
    </w:p>
    <w:tbl>
      <w:tblPr>
        <w:tblW w:w="108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590"/>
        <w:gridCol w:w="966"/>
        <w:gridCol w:w="874"/>
        <w:gridCol w:w="874"/>
        <w:gridCol w:w="874"/>
        <w:gridCol w:w="874"/>
        <w:gridCol w:w="874"/>
        <w:gridCol w:w="874"/>
      </w:tblGrid>
      <w:tr w:rsidR="00EC01E8" w:rsidRPr="00601AF9" w14:paraId="0F231EA8" w14:textId="492A7D0B" w:rsidTr="00EC01E8">
        <w:trPr>
          <w:trHeight w:val="236"/>
          <w:jc w:val="center"/>
        </w:trPr>
        <w:tc>
          <w:tcPr>
            <w:tcW w:w="4590" w:type="dxa"/>
            <w:tcBorders>
              <w:top w:val="double" w:sz="4" w:space="0" w:color="auto"/>
              <w:left w:val="nil"/>
              <w:bottom w:val="single" w:sz="4" w:space="0" w:color="auto"/>
              <w:right w:val="nil"/>
            </w:tcBorders>
            <w:shd w:val="clear" w:color="auto" w:fill="auto"/>
          </w:tcPr>
          <w:p w14:paraId="2826FC4C" w14:textId="77777777" w:rsidR="00EC01E8" w:rsidRPr="00601AF9" w:rsidRDefault="00EC01E8" w:rsidP="00DD3895">
            <w:pPr>
              <w:widowControl w:val="0"/>
              <w:spacing w:line="240" w:lineRule="auto"/>
              <w:rPr>
                <w:rFonts w:ascii="Times New Roman" w:hAnsi="Times New Roman"/>
                <w:szCs w:val="22"/>
              </w:rPr>
            </w:pPr>
            <w:r w:rsidRPr="00601AF9">
              <w:rPr>
                <w:rFonts w:ascii="Times New Roman" w:hAnsi="Times New Roman"/>
                <w:szCs w:val="22"/>
              </w:rPr>
              <w:t>Scale Items</w:t>
            </w:r>
          </w:p>
        </w:tc>
        <w:tc>
          <w:tcPr>
            <w:tcW w:w="966" w:type="dxa"/>
            <w:tcBorders>
              <w:top w:val="double" w:sz="4" w:space="0" w:color="auto"/>
              <w:left w:val="nil"/>
              <w:bottom w:val="single" w:sz="4" w:space="0" w:color="auto"/>
              <w:right w:val="nil"/>
            </w:tcBorders>
          </w:tcPr>
          <w:p w14:paraId="7AA9BB49" w14:textId="77777777" w:rsidR="00EC01E8" w:rsidRPr="00601AF9" w:rsidRDefault="00EC01E8" w:rsidP="00DD3895">
            <w:pPr>
              <w:widowControl w:val="0"/>
              <w:spacing w:line="240" w:lineRule="auto"/>
              <w:ind w:left="-22" w:right="-17"/>
              <w:jc w:val="center"/>
              <w:rPr>
                <w:rFonts w:ascii="Times New Roman" w:hAnsi="Times New Roman"/>
                <w:i/>
                <w:szCs w:val="22"/>
              </w:rPr>
            </w:pPr>
            <w:r w:rsidRPr="00601AF9">
              <w:rPr>
                <w:rFonts w:ascii="Times New Roman" w:hAnsi="Times New Roman"/>
                <w:i/>
                <w:szCs w:val="22"/>
              </w:rPr>
              <w:t>Revenge</w:t>
            </w:r>
          </w:p>
        </w:tc>
        <w:tc>
          <w:tcPr>
            <w:tcW w:w="874" w:type="dxa"/>
            <w:tcBorders>
              <w:top w:val="double" w:sz="4" w:space="0" w:color="auto"/>
              <w:left w:val="nil"/>
              <w:bottom w:val="single" w:sz="4" w:space="0" w:color="auto"/>
              <w:right w:val="nil"/>
            </w:tcBorders>
            <w:shd w:val="clear" w:color="auto" w:fill="auto"/>
          </w:tcPr>
          <w:p w14:paraId="5C82CAE4" w14:textId="77777777" w:rsidR="00EC01E8" w:rsidRPr="00601AF9" w:rsidRDefault="00EC01E8" w:rsidP="00DD3895">
            <w:pPr>
              <w:widowControl w:val="0"/>
              <w:spacing w:line="240" w:lineRule="auto"/>
              <w:ind w:left="-22" w:right="-17"/>
              <w:jc w:val="center"/>
              <w:rPr>
                <w:rFonts w:ascii="Times New Roman" w:hAnsi="Times New Roman"/>
                <w:i/>
                <w:szCs w:val="22"/>
              </w:rPr>
            </w:pPr>
            <w:r w:rsidRPr="00601AF9">
              <w:rPr>
                <w:rFonts w:ascii="Times New Roman" w:hAnsi="Times New Roman"/>
                <w:i/>
                <w:szCs w:val="22"/>
              </w:rPr>
              <w:t>Stress</w:t>
            </w:r>
          </w:p>
        </w:tc>
        <w:tc>
          <w:tcPr>
            <w:tcW w:w="874" w:type="dxa"/>
            <w:tcBorders>
              <w:top w:val="double" w:sz="4" w:space="0" w:color="auto"/>
              <w:left w:val="nil"/>
              <w:bottom w:val="single" w:sz="4" w:space="0" w:color="auto"/>
              <w:right w:val="nil"/>
            </w:tcBorders>
            <w:shd w:val="clear" w:color="auto" w:fill="auto"/>
          </w:tcPr>
          <w:p w14:paraId="20AE71E9"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Anger</w:t>
            </w:r>
          </w:p>
        </w:tc>
        <w:tc>
          <w:tcPr>
            <w:tcW w:w="874" w:type="dxa"/>
            <w:tcBorders>
              <w:top w:val="double" w:sz="4" w:space="0" w:color="auto"/>
              <w:left w:val="nil"/>
              <w:bottom w:val="single" w:sz="4" w:space="0" w:color="auto"/>
              <w:right w:val="nil"/>
            </w:tcBorders>
            <w:shd w:val="clear" w:color="auto" w:fill="auto"/>
          </w:tcPr>
          <w:p w14:paraId="5F54AC64"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Fear</w:t>
            </w:r>
          </w:p>
        </w:tc>
        <w:tc>
          <w:tcPr>
            <w:tcW w:w="874" w:type="dxa"/>
            <w:tcBorders>
              <w:top w:val="double" w:sz="4" w:space="0" w:color="auto"/>
              <w:left w:val="nil"/>
              <w:bottom w:val="single" w:sz="4" w:space="0" w:color="auto"/>
              <w:right w:val="nil"/>
            </w:tcBorders>
            <w:shd w:val="clear" w:color="auto" w:fill="auto"/>
          </w:tcPr>
          <w:p w14:paraId="4E6673BC"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Threat</w:t>
            </w:r>
          </w:p>
        </w:tc>
        <w:tc>
          <w:tcPr>
            <w:tcW w:w="874" w:type="dxa"/>
            <w:tcBorders>
              <w:top w:val="double" w:sz="4" w:space="0" w:color="auto"/>
              <w:left w:val="nil"/>
              <w:bottom w:val="single" w:sz="4" w:space="0" w:color="auto"/>
              <w:right w:val="nil"/>
            </w:tcBorders>
          </w:tcPr>
          <w:p w14:paraId="4B72D35B" w14:textId="77777777" w:rsidR="00EC01E8" w:rsidRPr="00601AF9" w:rsidRDefault="00EC01E8" w:rsidP="00DD3895">
            <w:pPr>
              <w:widowControl w:val="0"/>
              <w:spacing w:line="240" w:lineRule="auto"/>
              <w:jc w:val="center"/>
              <w:rPr>
                <w:rFonts w:ascii="Times New Roman" w:hAnsi="Times New Roman"/>
                <w:i/>
                <w:szCs w:val="22"/>
              </w:rPr>
            </w:pPr>
            <w:r>
              <w:rPr>
                <w:rFonts w:ascii="Times New Roman" w:hAnsi="Times New Roman"/>
                <w:i/>
                <w:szCs w:val="22"/>
              </w:rPr>
              <w:t>Conf.</w:t>
            </w:r>
          </w:p>
        </w:tc>
        <w:tc>
          <w:tcPr>
            <w:tcW w:w="874" w:type="dxa"/>
            <w:tcBorders>
              <w:top w:val="double" w:sz="4" w:space="0" w:color="auto"/>
              <w:left w:val="nil"/>
              <w:bottom w:val="single" w:sz="4" w:space="0" w:color="auto"/>
              <w:right w:val="nil"/>
            </w:tcBorders>
          </w:tcPr>
          <w:p w14:paraId="7E0BF412" w14:textId="50020E4D" w:rsidR="00EC01E8" w:rsidRDefault="00EC01E8" w:rsidP="00DD3895">
            <w:pPr>
              <w:widowControl w:val="0"/>
              <w:spacing w:line="240" w:lineRule="auto"/>
              <w:jc w:val="center"/>
              <w:rPr>
                <w:rFonts w:ascii="Times New Roman" w:hAnsi="Times New Roman"/>
                <w:i/>
                <w:szCs w:val="22"/>
              </w:rPr>
            </w:pPr>
            <w:r>
              <w:rPr>
                <w:rFonts w:ascii="Times New Roman" w:hAnsi="Times New Roman"/>
                <w:i/>
                <w:szCs w:val="22"/>
              </w:rPr>
              <w:t>Trait Anger</w:t>
            </w:r>
          </w:p>
        </w:tc>
      </w:tr>
      <w:tr w:rsidR="00EC01E8" w:rsidRPr="00601AF9" w14:paraId="44FD9260" w14:textId="2B9F5804" w:rsidTr="00EC01E8">
        <w:trPr>
          <w:jc w:val="center"/>
        </w:trPr>
        <w:tc>
          <w:tcPr>
            <w:tcW w:w="4590" w:type="dxa"/>
            <w:tcBorders>
              <w:top w:val="single" w:sz="4" w:space="0" w:color="auto"/>
              <w:left w:val="nil"/>
              <w:bottom w:val="nil"/>
              <w:right w:val="nil"/>
            </w:tcBorders>
            <w:shd w:val="clear" w:color="auto" w:fill="auto"/>
          </w:tcPr>
          <w:p w14:paraId="515BC947" w14:textId="77777777" w:rsidR="00EC01E8" w:rsidRPr="00601AF9" w:rsidRDefault="00EC01E8" w:rsidP="00DD3895">
            <w:pPr>
              <w:widowControl w:val="0"/>
              <w:tabs>
                <w:tab w:val="left" w:pos="720"/>
              </w:tabs>
              <w:spacing w:line="240" w:lineRule="auto"/>
              <w:rPr>
                <w:rFonts w:ascii="Times New Roman" w:hAnsi="Times New Roman"/>
                <w:szCs w:val="22"/>
              </w:rPr>
            </w:pPr>
            <w:r w:rsidRPr="00601AF9">
              <w:rPr>
                <w:rFonts w:ascii="Times New Roman" w:hAnsi="Times New Roman"/>
                <w:szCs w:val="22"/>
              </w:rPr>
              <w:t>After the events of September 11</w:t>
            </w:r>
            <w:r w:rsidRPr="00601AF9">
              <w:rPr>
                <w:rFonts w:ascii="Times New Roman" w:hAnsi="Times New Roman"/>
                <w:szCs w:val="22"/>
                <w:vertAlign w:val="superscript"/>
              </w:rPr>
              <w:t>th</w:t>
            </w:r>
            <w:r w:rsidRPr="00601AF9">
              <w:rPr>
                <w:rFonts w:ascii="Times New Roman" w:hAnsi="Times New Roman"/>
                <w:szCs w:val="22"/>
              </w:rPr>
              <w:t xml:space="preserve">, which of the following did you feel? </w:t>
            </w:r>
            <w:r w:rsidRPr="00601AF9">
              <w:rPr>
                <w:rFonts w:ascii="Times New Roman" w:hAnsi="Times New Roman"/>
                <w:szCs w:val="22"/>
                <w:vertAlign w:val="superscript"/>
              </w:rPr>
              <w:t>a</w:t>
            </w:r>
          </w:p>
        </w:tc>
        <w:tc>
          <w:tcPr>
            <w:tcW w:w="966" w:type="dxa"/>
            <w:tcBorders>
              <w:top w:val="single" w:sz="4" w:space="0" w:color="auto"/>
              <w:left w:val="nil"/>
              <w:bottom w:val="nil"/>
              <w:right w:val="nil"/>
            </w:tcBorders>
            <w:vAlign w:val="center"/>
          </w:tcPr>
          <w:p w14:paraId="4945961D"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0D9CB0E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4F3B43A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2F9ECD7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7A3DDEE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tcPr>
          <w:p w14:paraId="329CD0A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tcPr>
          <w:p w14:paraId="1B006680"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793F2CE" w14:textId="7968F631" w:rsidTr="00EC01E8">
        <w:trPr>
          <w:jc w:val="center"/>
        </w:trPr>
        <w:tc>
          <w:tcPr>
            <w:tcW w:w="4590" w:type="dxa"/>
            <w:tcBorders>
              <w:top w:val="nil"/>
              <w:left w:val="nil"/>
              <w:bottom w:val="nil"/>
              <w:right w:val="nil"/>
            </w:tcBorders>
            <w:shd w:val="clear" w:color="auto" w:fill="auto"/>
          </w:tcPr>
          <w:p w14:paraId="4EE54271" w14:textId="77777777" w:rsidR="00EC01E8" w:rsidRPr="00601AF9" w:rsidRDefault="00EC01E8" w:rsidP="00DD3895">
            <w:pPr>
              <w:widowControl w:val="0"/>
              <w:tabs>
                <w:tab w:val="left" w:pos="720"/>
              </w:tabs>
              <w:spacing w:line="240" w:lineRule="auto"/>
              <w:ind w:left="379"/>
              <w:rPr>
                <w:rFonts w:ascii="Times New Roman" w:eastAsia="MS Mincho" w:hAnsi="Times New Roman"/>
                <w:szCs w:val="22"/>
              </w:rPr>
            </w:pPr>
            <w:r w:rsidRPr="00601AF9">
              <w:rPr>
                <w:rFonts w:ascii="Times New Roman" w:eastAsia="MS Mincho" w:hAnsi="Times New Roman"/>
                <w:szCs w:val="22"/>
              </w:rPr>
              <w:t>I felt a desire to hurt the people who did this.</w:t>
            </w:r>
          </w:p>
        </w:tc>
        <w:tc>
          <w:tcPr>
            <w:tcW w:w="966" w:type="dxa"/>
            <w:tcBorders>
              <w:top w:val="nil"/>
              <w:left w:val="nil"/>
              <w:bottom w:val="nil"/>
              <w:right w:val="nil"/>
            </w:tcBorders>
            <w:vAlign w:val="center"/>
          </w:tcPr>
          <w:p w14:paraId="4C32D386" w14:textId="5C9570BD"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99</w:t>
            </w:r>
          </w:p>
        </w:tc>
        <w:tc>
          <w:tcPr>
            <w:tcW w:w="874" w:type="dxa"/>
            <w:tcBorders>
              <w:top w:val="nil"/>
              <w:left w:val="nil"/>
              <w:bottom w:val="nil"/>
              <w:right w:val="nil"/>
            </w:tcBorders>
            <w:shd w:val="clear" w:color="auto" w:fill="auto"/>
            <w:vAlign w:val="center"/>
          </w:tcPr>
          <w:p w14:paraId="54E999C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0BDB99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986B71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029EA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31FD75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AB9B0C2"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E702E3E" w14:textId="50BEDF2A" w:rsidTr="00EC01E8">
        <w:trPr>
          <w:jc w:val="center"/>
        </w:trPr>
        <w:tc>
          <w:tcPr>
            <w:tcW w:w="4590" w:type="dxa"/>
            <w:tcBorders>
              <w:top w:val="nil"/>
              <w:left w:val="nil"/>
              <w:bottom w:val="nil"/>
              <w:right w:val="nil"/>
            </w:tcBorders>
            <w:shd w:val="clear" w:color="auto" w:fill="auto"/>
          </w:tcPr>
          <w:p w14:paraId="51D67B0A"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I felt a need to punish those responsible for the recent terrorist attacks.</w:t>
            </w:r>
          </w:p>
        </w:tc>
        <w:tc>
          <w:tcPr>
            <w:tcW w:w="966" w:type="dxa"/>
            <w:tcBorders>
              <w:top w:val="nil"/>
              <w:left w:val="nil"/>
              <w:bottom w:val="nil"/>
              <w:right w:val="nil"/>
            </w:tcBorders>
            <w:vAlign w:val="center"/>
          </w:tcPr>
          <w:p w14:paraId="2C3AFCEF" w14:textId="2B99210D"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8</w:t>
            </w:r>
          </w:p>
        </w:tc>
        <w:tc>
          <w:tcPr>
            <w:tcW w:w="874" w:type="dxa"/>
            <w:tcBorders>
              <w:top w:val="nil"/>
              <w:left w:val="nil"/>
              <w:bottom w:val="nil"/>
              <w:right w:val="nil"/>
            </w:tcBorders>
            <w:shd w:val="clear" w:color="auto" w:fill="auto"/>
            <w:vAlign w:val="center"/>
          </w:tcPr>
          <w:p w14:paraId="6E062F8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E5AD5B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DC5AEC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3D0399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63EB34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5841C2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12A1E16A" w14:textId="783A0D50" w:rsidTr="00EC01E8">
        <w:trPr>
          <w:jc w:val="center"/>
        </w:trPr>
        <w:tc>
          <w:tcPr>
            <w:tcW w:w="4590" w:type="dxa"/>
            <w:tcBorders>
              <w:top w:val="nil"/>
              <w:left w:val="nil"/>
              <w:bottom w:val="nil"/>
              <w:right w:val="nil"/>
            </w:tcBorders>
            <w:shd w:val="clear" w:color="auto" w:fill="auto"/>
          </w:tcPr>
          <w:p w14:paraId="20AAC1A3"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We need to wipe out those responsible for these attacks.</w:t>
            </w:r>
          </w:p>
        </w:tc>
        <w:tc>
          <w:tcPr>
            <w:tcW w:w="966" w:type="dxa"/>
            <w:tcBorders>
              <w:top w:val="nil"/>
              <w:left w:val="nil"/>
              <w:bottom w:val="nil"/>
              <w:right w:val="nil"/>
            </w:tcBorders>
            <w:vAlign w:val="center"/>
          </w:tcPr>
          <w:p w14:paraId="51D35E22" w14:textId="07F27B8B"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85</w:t>
            </w:r>
          </w:p>
        </w:tc>
        <w:tc>
          <w:tcPr>
            <w:tcW w:w="874" w:type="dxa"/>
            <w:tcBorders>
              <w:top w:val="nil"/>
              <w:left w:val="nil"/>
              <w:bottom w:val="nil"/>
              <w:right w:val="nil"/>
            </w:tcBorders>
            <w:shd w:val="clear" w:color="auto" w:fill="auto"/>
            <w:vAlign w:val="center"/>
          </w:tcPr>
          <w:p w14:paraId="34CF28F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A63C48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0765FD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84829F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37F385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61DB8E3"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7403A14F" w14:textId="1D4ABC00" w:rsidTr="00EC01E8">
        <w:trPr>
          <w:jc w:val="center"/>
        </w:trPr>
        <w:tc>
          <w:tcPr>
            <w:tcW w:w="4590" w:type="dxa"/>
            <w:tcBorders>
              <w:top w:val="nil"/>
              <w:left w:val="nil"/>
              <w:bottom w:val="nil"/>
              <w:right w:val="nil"/>
            </w:tcBorders>
            <w:shd w:val="clear" w:color="auto" w:fill="auto"/>
          </w:tcPr>
          <w:p w14:paraId="675157A1"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War is the only possible response to a terrorist attack like this.</w:t>
            </w:r>
          </w:p>
        </w:tc>
        <w:tc>
          <w:tcPr>
            <w:tcW w:w="966" w:type="dxa"/>
            <w:tcBorders>
              <w:top w:val="nil"/>
              <w:left w:val="nil"/>
              <w:bottom w:val="nil"/>
              <w:right w:val="nil"/>
            </w:tcBorders>
            <w:vAlign w:val="center"/>
          </w:tcPr>
          <w:p w14:paraId="369B9734" w14:textId="761A9175"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70</w:t>
            </w:r>
          </w:p>
        </w:tc>
        <w:tc>
          <w:tcPr>
            <w:tcW w:w="874" w:type="dxa"/>
            <w:tcBorders>
              <w:top w:val="nil"/>
              <w:left w:val="nil"/>
              <w:bottom w:val="nil"/>
              <w:right w:val="nil"/>
            </w:tcBorders>
            <w:shd w:val="clear" w:color="auto" w:fill="auto"/>
            <w:vAlign w:val="center"/>
          </w:tcPr>
          <w:p w14:paraId="0A0465F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5C8271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A909B4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8A30C8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2236C6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71B162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D4A2CE8" w14:textId="452EB5CE" w:rsidTr="00EC01E8">
        <w:trPr>
          <w:jc w:val="center"/>
        </w:trPr>
        <w:tc>
          <w:tcPr>
            <w:tcW w:w="4590" w:type="dxa"/>
            <w:tcBorders>
              <w:top w:val="nil"/>
              <w:left w:val="nil"/>
              <w:bottom w:val="nil"/>
              <w:right w:val="nil"/>
            </w:tcBorders>
            <w:shd w:val="clear" w:color="auto" w:fill="auto"/>
          </w:tcPr>
          <w:p w14:paraId="4A503C60" w14:textId="77777777" w:rsidR="00EC01E8" w:rsidRPr="00601AF9" w:rsidRDefault="00EC01E8" w:rsidP="00DD3895">
            <w:pPr>
              <w:widowControl w:val="0"/>
              <w:tabs>
                <w:tab w:val="left" w:pos="720"/>
              </w:tabs>
              <w:spacing w:line="240" w:lineRule="auto"/>
              <w:rPr>
                <w:rFonts w:ascii="Times New Roman" w:hAnsi="Times New Roman"/>
                <w:szCs w:val="22"/>
              </w:rPr>
            </w:pPr>
            <w:r w:rsidRPr="00601AF9">
              <w:rPr>
                <w:rFonts w:ascii="Times New Roman" w:hAnsi="Times New Roman"/>
                <w:szCs w:val="22"/>
              </w:rPr>
              <w:t>After the events of September 11</w:t>
            </w:r>
            <w:r w:rsidRPr="00601AF9">
              <w:rPr>
                <w:rFonts w:ascii="Times New Roman" w:hAnsi="Times New Roman"/>
                <w:szCs w:val="22"/>
                <w:vertAlign w:val="superscript"/>
              </w:rPr>
              <w:t>th</w:t>
            </w:r>
            <w:r w:rsidRPr="00601AF9">
              <w:rPr>
                <w:rFonts w:ascii="Times New Roman" w:hAnsi="Times New Roman"/>
                <w:szCs w:val="22"/>
              </w:rPr>
              <w:t>, which of the following did you experience…</w:t>
            </w:r>
            <w:r w:rsidRPr="00601AF9">
              <w:rPr>
                <w:rFonts w:ascii="Times New Roman" w:hAnsi="Times New Roman"/>
                <w:szCs w:val="22"/>
                <w:vertAlign w:val="superscript"/>
              </w:rPr>
              <w:t xml:space="preserve"> b</w:t>
            </w:r>
          </w:p>
        </w:tc>
        <w:tc>
          <w:tcPr>
            <w:tcW w:w="966" w:type="dxa"/>
            <w:tcBorders>
              <w:top w:val="nil"/>
              <w:left w:val="nil"/>
              <w:bottom w:val="nil"/>
              <w:right w:val="nil"/>
            </w:tcBorders>
            <w:vAlign w:val="center"/>
          </w:tcPr>
          <w:p w14:paraId="0328FF4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6D5F67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95C615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80EFCA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1FE84E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C3D78A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C018A89"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8663D5" w14:textId="522C766C" w:rsidTr="00EC01E8">
        <w:trPr>
          <w:jc w:val="center"/>
        </w:trPr>
        <w:tc>
          <w:tcPr>
            <w:tcW w:w="4590" w:type="dxa"/>
            <w:tcBorders>
              <w:top w:val="nil"/>
              <w:left w:val="nil"/>
              <w:bottom w:val="nil"/>
              <w:right w:val="nil"/>
            </w:tcBorders>
            <w:shd w:val="clear" w:color="auto" w:fill="auto"/>
          </w:tcPr>
          <w:p w14:paraId="71A98789" w14:textId="77777777" w:rsidR="00EC01E8" w:rsidRPr="00601AF9" w:rsidRDefault="00EC01E8" w:rsidP="00DD3895">
            <w:pPr>
              <w:widowControl w:val="0"/>
              <w:tabs>
                <w:tab w:val="left" w:pos="720"/>
              </w:tabs>
              <w:spacing w:line="240" w:lineRule="auto"/>
              <w:ind w:left="379"/>
              <w:rPr>
                <w:rFonts w:ascii="Times New Roman" w:eastAsia="MS Mincho" w:hAnsi="Times New Roman"/>
                <w:szCs w:val="22"/>
              </w:rPr>
            </w:pPr>
            <w:r w:rsidRPr="00601AF9">
              <w:rPr>
                <w:rFonts w:ascii="Times New Roman" w:eastAsia="MS Mincho" w:hAnsi="Times New Roman"/>
                <w:szCs w:val="22"/>
              </w:rPr>
              <w:t>I felt restless.</w:t>
            </w:r>
          </w:p>
        </w:tc>
        <w:tc>
          <w:tcPr>
            <w:tcW w:w="966" w:type="dxa"/>
            <w:tcBorders>
              <w:top w:val="nil"/>
              <w:left w:val="nil"/>
              <w:bottom w:val="nil"/>
              <w:right w:val="nil"/>
            </w:tcBorders>
            <w:vAlign w:val="center"/>
          </w:tcPr>
          <w:p w14:paraId="0FC1890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EB1DD7B" w14:textId="00CBDB5F"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9</w:t>
            </w:r>
            <w:r>
              <w:rPr>
                <w:rFonts w:ascii="Times New Roman" w:hAnsi="Times New Roman"/>
                <w:szCs w:val="22"/>
              </w:rPr>
              <w:t>2</w:t>
            </w:r>
          </w:p>
        </w:tc>
        <w:tc>
          <w:tcPr>
            <w:tcW w:w="874" w:type="dxa"/>
            <w:tcBorders>
              <w:top w:val="nil"/>
              <w:left w:val="nil"/>
              <w:bottom w:val="nil"/>
              <w:right w:val="nil"/>
            </w:tcBorders>
            <w:shd w:val="clear" w:color="auto" w:fill="auto"/>
            <w:vAlign w:val="center"/>
          </w:tcPr>
          <w:p w14:paraId="588A83A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4E9CB4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828375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DECDB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EC7E01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75A44B58" w14:textId="24ED419A" w:rsidTr="00EC01E8">
        <w:trPr>
          <w:jc w:val="center"/>
        </w:trPr>
        <w:tc>
          <w:tcPr>
            <w:tcW w:w="4590" w:type="dxa"/>
            <w:tcBorders>
              <w:top w:val="nil"/>
              <w:left w:val="nil"/>
              <w:bottom w:val="nil"/>
              <w:right w:val="nil"/>
            </w:tcBorders>
            <w:shd w:val="clear" w:color="auto" w:fill="auto"/>
          </w:tcPr>
          <w:p w14:paraId="35B0BC5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I had difficulty falling or staying asleep</w:t>
            </w:r>
          </w:p>
        </w:tc>
        <w:tc>
          <w:tcPr>
            <w:tcW w:w="966" w:type="dxa"/>
            <w:tcBorders>
              <w:top w:val="nil"/>
              <w:left w:val="nil"/>
              <w:bottom w:val="nil"/>
              <w:right w:val="nil"/>
            </w:tcBorders>
            <w:vAlign w:val="center"/>
          </w:tcPr>
          <w:p w14:paraId="583741C1"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AE2809F" w14:textId="79DFF9D2"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4</w:t>
            </w:r>
          </w:p>
        </w:tc>
        <w:tc>
          <w:tcPr>
            <w:tcW w:w="874" w:type="dxa"/>
            <w:tcBorders>
              <w:top w:val="nil"/>
              <w:left w:val="nil"/>
              <w:bottom w:val="nil"/>
              <w:right w:val="nil"/>
            </w:tcBorders>
            <w:shd w:val="clear" w:color="auto" w:fill="auto"/>
            <w:vAlign w:val="center"/>
          </w:tcPr>
          <w:p w14:paraId="3E6D491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19A2F2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30FDAA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2446A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CFA89F6"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E3DEF9B" w14:textId="728B741C" w:rsidTr="00EC01E8">
        <w:trPr>
          <w:jc w:val="center"/>
        </w:trPr>
        <w:tc>
          <w:tcPr>
            <w:tcW w:w="4590" w:type="dxa"/>
            <w:tcBorders>
              <w:top w:val="nil"/>
              <w:left w:val="nil"/>
              <w:bottom w:val="nil"/>
              <w:right w:val="nil"/>
            </w:tcBorders>
            <w:shd w:val="clear" w:color="auto" w:fill="auto"/>
          </w:tcPr>
          <w:p w14:paraId="3AEB6B5A"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I felt hypervigilant or "on edge"</w:t>
            </w:r>
          </w:p>
        </w:tc>
        <w:tc>
          <w:tcPr>
            <w:tcW w:w="966" w:type="dxa"/>
            <w:tcBorders>
              <w:top w:val="nil"/>
              <w:left w:val="nil"/>
              <w:bottom w:val="nil"/>
              <w:right w:val="nil"/>
            </w:tcBorders>
            <w:vAlign w:val="center"/>
          </w:tcPr>
          <w:p w14:paraId="7482234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F8F39FF" w14:textId="65DF66F7"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4</w:t>
            </w:r>
          </w:p>
        </w:tc>
        <w:tc>
          <w:tcPr>
            <w:tcW w:w="874" w:type="dxa"/>
            <w:tcBorders>
              <w:top w:val="nil"/>
              <w:left w:val="nil"/>
              <w:bottom w:val="nil"/>
              <w:right w:val="nil"/>
            </w:tcBorders>
            <w:shd w:val="clear" w:color="auto" w:fill="auto"/>
            <w:vAlign w:val="center"/>
          </w:tcPr>
          <w:p w14:paraId="74B0CD4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DBF9D8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B0BB07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A7CBBD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AF25CE4"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6391D2F" w14:textId="6EE28771" w:rsidTr="00EC01E8">
        <w:trPr>
          <w:jc w:val="center"/>
        </w:trPr>
        <w:tc>
          <w:tcPr>
            <w:tcW w:w="4590" w:type="dxa"/>
            <w:tcBorders>
              <w:top w:val="nil"/>
              <w:left w:val="nil"/>
              <w:bottom w:val="nil"/>
              <w:right w:val="nil"/>
            </w:tcBorders>
            <w:shd w:val="clear" w:color="auto" w:fill="auto"/>
          </w:tcPr>
          <w:p w14:paraId="591DED5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MS Mincho" w:hAnsi="Times New Roman"/>
                <w:szCs w:val="22"/>
              </w:rPr>
              <w:t>I had difficulty concentrating</w:t>
            </w:r>
          </w:p>
        </w:tc>
        <w:tc>
          <w:tcPr>
            <w:tcW w:w="966" w:type="dxa"/>
            <w:tcBorders>
              <w:top w:val="nil"/>
              <w:left w:val="nil"/>
              <w:bottom w:val="nil"/>
              <w:right w:val="nil"/>
            </w:tcBorders>
            <w:vAlign w:val="center"/>
          </w:tcPr>
          <w:p w14:paraId="6C2803E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62A2C60" w14:textId="6CFBB592"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7</w:t>
            </w:r>
            <w:r>
              <w:rPr>
                <w:rFonts w:ascii="Times New Roman" w:hAnsi="Times New Roman"/>
                <w:szCs w:val="22"/>
              </w:rPr>
              <w:t>7</w:t>
            </w:r>
          </w:p>
        </w:tc>
        <w:tc>
          <w:tcPr>
            <w:tcW w:w="874" w:type="dxa"/>
            <w:tcBorders>
              <w:top w:val="nil"/>
              <w:left w:val="nil"/>
              <w:bottom w:val="nil"/>
              <w:right w:val="nil"/>
            </w:tcBorders>
            <w:shd w:val="clear" w:color="auto" w:fill="auto"/>
            <w:vAlign w:val="center"/>
          </w:tcPr>
          <w:p w14:paraId="2AF5441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E42827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8950EE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96AEE0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372FA8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8E39350" w14:textId="6D02E0D7" w:rsidTr="00EC01E8">
        <w:trPr>
          <w:jc w:val="center"/>
        </w:trPr>
        <w:tc>
          <w:tcPr>
            <w:tcW w:w="4590" w:type="dxa"/>
            <w:tcBorders>
              <w:top w:val="nil"/>
              <w:left w:val="nil"/>
              <w:bottom w:val="nil"/>
              <w:right w:val="nil"/>
            </w:tcBorders>
            <w:shd w:val="clear" w:color="auto" w:fill="auto"/>
          </w:tcPr>
          <w:p w14:paraId="38219434" w14:textId="77777777" w:rsidR="00EC01E8" w:rsidRPr="00601AF9" w:rsidRDefault="00EC01E8" w:rsidP="00DD3895">
            <w:pPr>
              <w:widowControl w:val="0"/>
              <w:autoSpaceDE w:val="0"/>
              <w:autoSpaceDN w:val="0"/>
              <w:adjustRightInd w:val="0"/>
              <w:spacing w:line="240" w:lineRule="auto"/>
              <w:rPr>
                <w:rFonts w:ascii="Times New Roman" w:hAnsi="Times New Roman"/>
                <w:szCs w:val="22"/>
                <w:vertAlign w:val="superscript"/>
              </w:rPr>
            </w:pPr>
            <w:r w:rsidRPr="00601AF9">
              <w:rPr>
                <w:rFonts w:ascii="Times New Roman" w:eastAsia="MS Mincho" w:hAnsi="Times New Roman"/>
                <w:szCs w:val="22"/>
              </w:rPr>
              <w:t xml:space="preserve">Use the scale below to describe how you felt when you saw the image, heard the audio, and wrote about your </w:t>
            </w:r>
            <w:proofErr w:type="spellStart"/>
            <w:r w:rsidRPr="00601AF9">
              <w:rPr>
                <w:rFonts w:ascii="Times New Roman" w:eastAsia="MS Mincho" w:hAnsi="Times New Roman"/>
                <w:szCs w:val="22"/>
              </w:rPr>
              <w:t>feelings.</w:t>
            </w:r>
            <w:r w:rsidRPr="00601AF9">
              <w:rPr>
                <w:rFonts w:ascii="Times New Roman" w:hAnsi="Times New Roman"/>
                <w:szCs w:val="22"/>
                <w:vertAlign w:val="superscript"/>
              </w:rPr>
              <w:t>c</w:t>
            </w:r>
            <w:proofErr w:type="spellEnd"/>
          </w:p>
        </w:tc>
        <w:tc>
          <w:tcPr>
            <w:tcW w:w="966" w:type="dxa"/>
            <w:tcBorders>
              <w:top w:val="nil"/>
              <w:left w:val="nil"/>
              <w:bottom w:val="nil"/>
              <w:right w:val="nil"/>
            </w:tcBorders>
            <w:vAlign w:val="center"/>
          </w:tcPr>
          <w:p w14:paraId="7B3F599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85CF9B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1E548C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426164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4321BD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162730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2788E58"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64F1D6A" w14:textId="05F991BA" w:rsidTr="00EC01E8">
        <w:trPr>
          <w:jc w:val="center"/>
        </w:trPr>
        <w:tc>
          <w:tcPr>
            <w:tcW w:w="4590" w:type="dxa"/>
            <w:tcBorders>
              <w:top w:val="nil"/>
              <w:left w:val="nil"/>
              <w:bottom w:val="nil"/>
              <w:right w:val="nil"/>
            </w:tcBorders>
            <w:shd w:val="clear" w:color="auto" w:fill="auto"/>
          </w:tcPr>
          <w:p w14:paraId="1D970748"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Enraged</w:t>
            </w:r>
          </w:p>
        </w:tc>
        <w:tc>
          <w:tcPr>
            <w:tcW w:w="966" w:type="dxa"/>
            <w:tcBorders>
              <w:top w:val="nil"/>
              <w:left w:val="nil"/>
              <w:bottom w:val="nil"/>
              <w:right w:val="nil"/>
            </w:tcBorders>
            <w:vAlign w:val="center"/>
          </w:tcPr>
          <w:p w14:paraId="45FF16DE"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61D27F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792854D" w14:textId="15A093E4"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9</w:t>
            </w:r>
          </w:p>
        </w:tc>
        <w:tc>
          <w:tcPr>
            <w:tcW w:w="874" w:type="dxa"/>
            <w:tcBorders>
              <w:top w:val="nil"/>
              <w:left w:val="nil"/>
              <w:bottom w:val="nil"/>
              <w:right w:val="nil"/>
            </w:tcBorders>
            <w:shd w:val="clear" w:color="auto" w:fill="auto"/>
            <w:vAlign w:val="center"/>
          </w:tcPr>
          <w:p w14:paraId="1B107D4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2A361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0CF933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258322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64DC551" w14:textId="1C8A15F6" w:rsidTr="00EC01E8">
        <w:trPr>
          <w:jc w:val="center"/>
        </w:trPr>
        <w:tc>
          <w:tcPr>
            <w:tcW w:w="4590" w:type="dxa"/>
            <w:tcBorders>
              <w:top w:val="nil"/>
              <w:left w:val="nil"/>
              <w:bottom w:val="nil"/>
              <w:right w:val="nil"/>
            </w:tcBorders>
            <w:shd w:val="clear" w:color="auto" w:fill="auto"/>
          </w:tcPr>
          <w:p w14:paraId="44283816"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Furious</w:t>
            </w:r>
          </w:p>
        </w:tc>
        <w:tc>
          <w:tcPr>
            <w:tcW w:w="966" w:type="dxa"/>
            <w:tcBorders>
              <w:top w:val="nil"/>
              <w:left w:val="nil"/>
              <w:bottom w:val="nil"/>
              <w:right w:val="nil"/>
            </w:tcBorders>
            <w:vAlign w:val="center"/>
          </w:tcPr>
          <w:p w14:paraId="55FC6FE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05D7E1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DBBAA73" w14:textId="26769E72" w:rsidR="00EC01E8" w:rsidRPr="00601AF9" w:rsidRDefault="00EC01E8" w:rsidP="00EC01E8">
            <w:pPr>
              <w:widowControl w:val="0"/>
              <w:tabs>
                <w:tab w:val="decimal" w:pos="251"/>
              </w:tabs>
              <w:spacing w:line="240" w:lineRule="auto"/>
              <w:rPr>
                <w:rFonts w:ascii="Times New Roman" w:hAnsi="Times New Roman"/>
                <w:szCs w:val="22"/>
              </w:rPr>
            </w:pPr>
            <w:r w:rsidRPr="00601AF9">
              <w:rPr>
                <w:rFonts w:ascii="Times New Roman" w:hAnsi="Times New Roman"/>
                <w:szCs w:val="22"/>
              </w:rPr>
              <w:t>0.</w:t>
            </w:r>
            <w:r>
              <w:rPr>
                <w:rFonts w:ascii="Times New Roman" w:hAnsi="Times New Roman"/>
                <w:szCs w:val="22"/>
              </w:rPr>
              <w:t>90</w:t>
            </w:r>
          </w:p>
        </w:tc>
        <w:tc>
          <w:tcPr>
            <w:tcW w:w="874" w:type="dxa"/>
            <w:tcBorders>
              <w:top w:val="nil"/>
              <w:left w:val="nil"/>
              <w:bottom w:val="nil"/>
              <w:right w:val="nil"/>
            </w:tcBorders>
            <w:shd w:val="clear" w:color="auto" w:fill="auto"/>
            <w:vAlign w:val="center"/>
          </w:tcPr>
          <w:p w14:paraId="1386D30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65B41F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5FE429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8792C85"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58F36D6" w14:textId="5BADE652" w:rsidTr="00EC01E8">
        <w:trPr>
          <w:jc w:val="center"/>
        </w:trPr>
        <w:tc>
          <w:tcPr>
            <w:tcW w:w="4590" w:type="dxa"/>
            <w:tcBorders>
              <w:top w:val="nil"/>
              <w:left w:val="nil"/>
              <w:bottom w:val="nil"/>
              <w:right w:val="nil"/>
            </w:tcBorders>
            <w:shd w:val="clear" w:color="auto" w:fill="auto"/>
          </w:tcPr>
          <w:p w14:paraId="5097972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Angry</w:t>
            </w:r>
          </w:p>
        </w:tc>
        <w:tc>
          <w:tcPr>
            <w:tcW w:w="966" w:type="dxa"/>
            <w:tcBorders>
              <w:top w:val="nil"/>
              <w:left w:val="nil"/>
              <w:bottom w:val="nil"/>
              <w:right w:val="nil"/>
            </w:tcBorders>
            <w:vAlign w:val="center"/>
          </w:tcPr>
          <w:p w14:paraId="628FA8F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C52AD41"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ACD6B0F" w14:textId="2FA951BC" w:rsidR="00EC01E8" w:rsidRPr="00601AF9" w:rsidRDefault="00EC01E8" w:rsidP="00EC01E8">
            <w:pPr>
              <w:widowControl w:val="0"/>
              <w:tabs>
                <w:tab w:val="decimal" w:pos="251"/>
              </w:tabs>
              <w:spacing w:line="240" w:lineRule="auto"/>
              <w:rPr>
                <w:rFonts w:ascii="Times New Roman" w:hAnsi="Times New Roman"/>
                <w:szCs w:val="22"/>
              </w:rPr>
            </w:pPr>
            <w:r w:rsidRPr="00601AF9">
              <w:rPr>
                <w:rFonts w:ascii="Times New Roman" w:hAnsi="Times New Roman"/>
                <w:szCs w:val="22"/>
              </w:rPr>
              <w:t>0.89</w:t>
            </w:r>
          </w:p>
        </w:tc>
        <w:tc>
          <w:tcPr>
            <w:tcW w:w="874" w:type="dxa"/>
            <w:tcBorders>
              <w:top w:val="nil"/>
              <w:left w:val="nil"/>
              <w:bottom w:val="nil"/>
              <w:right w:val="nil"/>
            </w:tcBorders>
            <w:shd w:val="clear" w:color="auto" w:fill="auto"/>
            <w:vAlign w:val="center"/>
          </w:tcPr>
          <w:p w14:paraId="4590ED2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3E5B3D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E307F4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969C94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4F38EF69" w14:textId="2A5C964B" w:rsidTr="00EC01E8">
        <w:trPr>
          <w:jc w:val="center"/>
        </w:trPr>
        <w:tc>
          <w:tcPr>
            <w:tcW w:w="4590" w:type="dxa"/>
            <w:tcBorders>
              <w:top w:val="nil"/>
              <w:left w:val="nil"/>
              <w:bottom w:val="nil"/>
              <w:right w:val="nil"/>
            </w:tcBorders>
            <w:shd w:val="clear" w:color="auto" w:fill="auto"/>
          </w:tcPr>
          <w:p w14:paraId="02376F36" w14:textId="77777777" w:rsidR="00EC01E8" w:rsidRPr="00601AF9" w:rsidRDefault="00EC01E8" w:rsidP="00DD3895">
            <w:pPr>
              <w:widowControl w:val="0"/>
              <w:tabs>
                <w:tab w:val="left" w:pos="720"/>
              </w:tabs>
              <w:spacing w:after="2" w:line="240" w:lineRule="auto"/>
              <w:ind w:left="379"/>
              <w:rPr>
                <w:rFonts w:ascii="Times New Roman" w:hAnsi="Times New Roman"/>
                <w:szCs w:val="22"/>
              </w:rPr>
            </w:pPr>
            <w:r w:rsidRPr="00601AF9">
              <w:rPr>
                <w:rFonts w:ascii="Times New Roman" w:hAnsi="Times New Roman"/>
                <w:szCs w:val="22"/>
              </w:rPr>
              <w:t>Mad</w:t>
            </w:r>
          </w:p>
        </w:tc>
        <w:tc>
          <w:tcPr>
            <w:tcW w:w="966" w:type="dxa"/>
            <w:tcBorders>
              <w:top w:val="nil"/>
              <w:left w:val="nil"/>
              <w:bottom w:val="nil"/>
              <w:right w:val="nil"/>
            </w:tcBorders>
            <w:vAlign w:val="center"/>
          </w:tcPr>
          <w:p w14:paraId="23B2185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25BFA5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DA02324" w14:textId="674B090C"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9</w:t>
            </w:r>
          </w:p>
        </w:tc>
        <w:tc>
          <w:tcPr>
            <w:tcW w:w="874" w:type="dxa"/>
            <w:tcBorders>
              <w:top w:val="nil"/>
              <w:left w:val="nil"/>
              <w:bottom w:val="nil"/>
              <w:right w:val="nil"/>
            </w:tcBorders>
            <w:shd w:val="clear" w:color="auto" w:fill="auto"/>
            <w:vAlign w:val="center"/>
          </w:tcPr>
          <w:p w14:paraId="2370EA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DEAD45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4DFF7F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CFE96B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1CD3A1C7" w14:textId="0DE97BD2" w:rsidTr="00EC01E8">
        <w:trPr>
          <w:jc w:val="center"/>
        </w:trPr>
        <w:tc>
          <w:tcPr>
            <w:tcW w:w="4590" w:type="dxa"/>
            <w:tcBorders>
              <w:top w:val="nil"/>
              <w:left w:val="nil"/>
              <w:bottom w:val="nil"/>
              <w:right w:val="nil"/>
            </w:tcBorders>
            <w:shd w:val="clear" w:color="auto" w:fill="auto"/>
          </w:tcPr>
          <w:p w14:paraId="564574F9"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Wrathful</w:t>
            </w:r>
          </w:p>
        </w:tc>
        <w:tc>
          <w:tcPr>
            <w:tcW w:w="966" w:type="dxa"/>
            <w:tcBorders>
              <w:top w:val="nil"/>
              <w:left w:val="nil"/>
              <w:bottom w:val="nil"/>
              <w:right w:val="nil"/>
            </w:tcBorders>
            <w:vAlign w:val="center"/>
          </w:tcPr>
          <w:p w14:paraId="41A5488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CDC353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6F348F7" w14:textId="53F8856C"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79</w:t>
            </w:r>
          </w:p>
        </w:tc>
        <w:tc>
          <w:tcPr>
            <w:tcW w:w="874" w:type="dxa"/>
            <w:tcBorders>
              <w:top w:val="nil"/>
              <w:left w:val="nil"/>
              <w:bottom w:val="nil"/>
              <w:right w:val="nil"/>
            </w:tcBorders>
            <w:shd w:val="clear" w:color="auto" w:fill="auto"/>
            <w:vAlign w:val="center"/>
          </w:tcPr>
          <w:p w14:paraId="5E43037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BE9075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5CB219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13FF2B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C4FF861" w14:textId="1D50397E" w:rsidTr="00EC01E8">
        <w:trPr>
          <w:jc w:val="center"/>
        </w:trPr>
        <w:tc>
          <w:tcPr>
            <w:tcW w:w="4590" w:type="dxa"/>
            <w:tcBorders>
              <w:top w:val="nil"/>
              <w:left w:val="nil"/>
              <w:bottom w:val="nil"/>
              <w:right w:val="nil"/>
            </w:tcBorders>
            <w:shd w:val="clear" w:color="auto" w:fill="auto"/>
          </w:tcPr>
          <w:p w14:paraId="7DF20A8F"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 xml:space="preserve">Frightened </w:t>
            </w:r>
          </w:p>
        </w:tc>
        <w:tc>
          <w:tcPr>
            <w:tcW w:w="966" w:type="dxa"/>
            <w:tcBorders>
              <w:top w:val="nil"/>
              <w:left w:val="nil"/>
              <w:bottom w:val="nil"/>
              <w:right w:val="nil"/>
            </w:tcBorders>
            <w:vAlign w:val="center"/>
          </w:tcPr>
          <w:p w14:paraId="498C03C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B7A2F5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976864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30A26B1" w14:textId="6696E455"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90</w:t>
            </w:r>
          </w:p>
        </w:tc>
        <w:tc>
          <w:tcPr>
            <w:tcW w:w="874" w:type="dxa"/>
            <w:tcBorders>
              <w:top w:val="nil"/>
              <w:left w:val="nil"/>
              <w:bottom w:val="nil"/>
              <w:right w:val="nil"/>
            </w:tcBorders>
            <w:shd w:val="clear" w:color="auto" w:fill="auto"/>
            <w:vAlign w:val="center"/>
          </w:tcPr>
          <w:p w14:paraId="077B00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4BE1C4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BA61C7"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42DCE29C" w14:textId="6E45E250" w:rsidTr="00EC01E8">
        <w:trPr>
          <w:jc w:val="center"/>
        </w:trPr>
        <w:tc>
          <w:tcPr>
            <w:tcW w:w="4590" w:type="dxa"/>
            <w:tcBorders>
              <w:top w:val="nil"/>
              <w:left w:val="nil"/>
              <w:bottom w:val="nil"/>
              <w:right w:val="nil"/>
            </w:tcBorders>
            <w:shd w:val="clear" w:color="auto" w:fill="auto"/>
          </w:tcPr>
          <w:p w14:paraId="02F8959B"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Fearful</w:t>
            </w:r>
          </w:p>
        </w:tc>
        <w:tc>
          <w:tcPr>
            <w:tcW w:w="966" w:type="dxa"/>
            <w:tcBorders>
              <w:top w:val="nil"/>
              <w:left w:val="nil"/>
              <w:bottom w:val="nil"/>
              <w:right w:val="nil"/>
            </w:tcBorders>
            <w:vAlign w:val="center"/>
          </w:tcPr>
          <w:p w14:paraId="15901229"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31560E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63241C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1121EF4" w14:textId="51031831"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90</w:t>
            </w:r>
            <w:r w:rsidRPr="00601AF9">
              <w:rPr>
                <w:rFonts w:ascii="Times New Roman" w:hAnsi="Times New Roman"/>
                <w:szCs w:val="22"/>
              </w:rPr>
              <w:t xml:space="preserve">   </w:t>
            </w:r>
          </w:p>
        </w:tc>
        <w:tc>
          <w:tcPr>
            <w:tcW w:w="874" w:type="dxa"/>
            <w:tcBorders>
              <w:top w:val="nil"/>
              <w:left w:val="nil"/>
              <w:bottom w:val="nil"/>
              <w:right w:val="nil"/>
            </w:tcBorders>
            <w:shd w:val="clear" w:color="auto" w:fill="auto"/>
            <w:vAlign w:val="center"/>
          </w:tcPr>
          <w:p w14:paraId="2F3A17D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2B1322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A07FAC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CE02647" w14:textId="6F2D0E97" w:rsidTr="00EC01E8">
        <w:trPr>
          <w:jc w:val="center"/>
        </w:trPr>
        <w:tc>
          <w:tcPr>
            <w:tcW w:w="4590" w:type="dxa"/>
            <w:tcBorders>
              <w:top w:val="nil"/>
              <w:left w:val="nil"/>
              <w:bottom w:val="nil"/>
              <w:right w:val="nil"/>
            </w:tcBorders>
            <w:shd w:val="clear" w:color="auto" w:fill="auto"/>
          </w:tcPr>
          <w:p w14:paraId="2EEE48E6"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hAnsi="Times New Roman"/>
                <w:szCs w:val="22"/>
              </w:rPr>
              <w:t>Nervous</w:t>
            </w:r>
          </w:p>
        </w:tc>
        <w:tc>
          <w:tcPr>
            <w:tcW w:w="966" w:type="dxa"/>
            <w:tcBorders>
              <w:top w:val="nil"/>
              <w:left w:val="nil"/>
              <w:bottom w:val="nil"/>
              <w:right w:val="nil"/>
            </w:tcBorders>
            <w:vAlign w:val="center"/>
          </w:tcPr>
          <w:p w14:paraId="066F6B5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B7481A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F9FAAB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B659C86" w14:textId="3CFE0937"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8</w:t>
            </w:r>
          </w:p>
        </w:tc>
        <w:tc>
          <w:tcPr>
            <w:tcW w:w="874" w:type="dxa"/>
            <w:tcBorders>
              <w:top w:val="nil"/>
              <w:left w:val="nil"/>
              <w:bottom w:val="nil"/>
              <w:right w:val="nil"/>
            </w:tcBorders>
            <w:shd w:val="clear" w:color="auto" w:fill="auto"/>
            <w:vAlign w:val="center"/>
          </w:tcPr>
          <w:p w14:paraId="3432C3A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A88CAF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E95B6A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3126CAC3" w14:textId="408E2CEB" w:rsidTr="00EC01E8">
        <w:trPr>
          <w:jc w:val="center"/>
        </w:trPr>
        <w:tc>
          <w:tcPr>
            <w:tcW w:w="4590" w:type="dxa"/>
            <w:tcBorders>
              <w:top w:val="nil"/>
              <w:left w:val="nil"/>
              <w:bottom w:val="nil"/>
              <w:right w:val="nil"/>
            </w:tcBorders>
            <w:shd w:val="clear" w:color="auto" w:fill="auto"/>
          </w:tcPr>
          <w:p w14:paraId="0E292785"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hAnsi="Times New Roman"/>
                <w:szCs w:val="22"/>
              </w:rPr>
              <w:t>Terrified</w:t>
            </w:r>
          </w:p>
        </w:tc>
        <w:tc>
          <w:tcPr>
            <w:tcW w:w="966" w:type="dxa"/>
            <w:tcBorders>
              <w:top w:val="nil"/>
              <w:left w:val="nil"/>
              <w:bottom w:val="nil"/>
              <w:right w:val="nil"/>
            </w:tcBorders>
            <w:vAlign w:val="center"/>
          </w:tcPr>
          <w:p w14:paraId="5BDDD5D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86229C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8E9440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7E3BC19" w14:textId="3B1D2D2B" w:rsidR="00EC01E8" w:rsidRPr="00601AF9" w:rsidRDefault="00EC01E8" w:rsidP="00EC01E8">
            <w:pPr>
              <w:widowControl w:val="0"/>
              <w:tabs>
                <w:tab w:val="decimal" w:pos="251"/>
              </w:tabs>
              <w:spacing w:line="240" w:lineRule="auto"/>
              <w:rPr>
                <w:rFonts w:ascii="Times New Roman" w:hAnsi="Times New Roman"/>
                <w:szCs w:val="22"/>
              </w:rPr>
            </w:pPr>
            <w:r>
              <w:rPr>
                <w:rFonts w:ascii="Times New Roman" w:hAnsi="Times New Roman"/>
                <w:szCs w:val="22"/>
              </w:rPr>
              <w:t>0.84</w:t>
            </w:r>
            <w:r w:rsidRPr="00601AF9">
              <w:rPr>
                <w:rFonts w:ascii="Times New Roman" w:hAnsi="Times New Roman"/>
                <w:szCs w:val="22"/>
              </w:rPr>
              <w:t xml:space="preserve"> </w:t>
            </w:r>
          </w:p>
        </w:tc>
        <w:tc>
          <w:tcPr>
            <w:tcW w:w="874" w:type="dxa"/>
            <w:tcBorders>
              <w:top w:val="nil"/>
              <w:left w:val="nil"/>
              <w:bottom w:val="nil"/>
              <w:right w:val="nil"/>
            </w:tcBorders>
            <w:shd w:val="clear" w:color="auto" w:fill="auto"/>
            <w:vAlign w:val="center"/>
          </w:tcPr>
          <w:p w14:paraId="06B3F91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167409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5E08F1"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FCCBA49" w14:textId="1789C9AA" w:rsidTr="00EC01E8">
        <w:trPr>
          <w:jc w:val="center"/>
        </w:trPr>
        <w:tc>
          <w:tcPr>
            <w:tcW w:w="4590" w:type="dxa"/>
            <w:tcBorders>
              <w:top w:val="nil"/>
              <w:left w:val="nil"/>
              <w:bottom w:val="nil"/>
              <w:right w:val="nil"/>
            </w:tcBorders>
            <w:shd w:val="clear" w:color="auto" w:fill="auto"/>
          </w:tcPr>
          <w:p w14:paraId="383D5AC1"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eastAsia="MS Mincho" w:hAnsi="Times New Roman"/>
                <w:szCs w:val="22"/>
              </w:rPr>
              <w:t>Worried</w:t>
            </w:r>
          </w:p>
        </w:tc>
        <w:tc>
          <w:tcPr>
            <w:tcW w:w="966" w:type="dxa"/>
            <w:tcBorders>
              <w:top w:val="nil"/>
              <w:left w:val="nil"/>
              <w:bottom w:val="nil"/>
              <w:right w:val="nil"/>
            </w:tcBorders>
            <w:vAlign w:val="center"/>
          </w:tcPr>
          <w:p w14:paraId="24CF75A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5E0815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0CE0CD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BCF7D15" w14:textId="5398293B"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0</w:t>
            </w:r>
          </w:p>
        </w:tc>
        <w:tc>
          <w:tcPr>
            <w:tcW w:w="874" w:type="dxa"/>
            <w:tcBorders>
              <w:top w:val="nil"/>
              <w:left w:val="nil"/>
              <w:bottom w:val="nil"/>
              <w:right w:val="nil"/>
            </w:tcBorders>
            <w:shd w:val="clear" w:color="auto" w:fill="auto"/>
            <w:vAlign w:val="center"/>
          </w:tcPr>
          <w:p w14:paraId="31FE547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4FB17CD"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C0A3682"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1C55EFD" w14:textId="4ED9D219" w:rsidTr="00EC01E8">
        <w:trPr>
          <w:jc w:val="center"/>
        </w:trPr>
        <w:tc>
          <w:tcPr>
            <w:tcW w:w="4590" w:type="dxa"/>
            <w:tcBorders>
              <w:top w:val="nil"/>
              <w:left w:val="nil"/>
              <w:bottom w:val="nil"/>
              <w:right w:val="nil"/>
            </w:tcBorders>
            <w:shd w:val="clear" w:color="auto" w:fill="auto"/>
          </w:tcPr>
          <w:p w14:paraId="5C135FCE" w14:textId="77777777" w:rsidR="00EC01E8" w:rsidRPr="00601AF9" w:rsidRDefault="00EC01E8" w:rsidP="00DD3895">
            <w:pPr>
              <w:widowControl w:val="0"/>
              <w:tabs>
                <w:tab w:val="left" w:pos="720"/>
              </w:tabs>
              <w:spacing w:line="240" w:lineRule="auto"/>
              <w:ind w:left="19"/>
              <w:rPr>
                <w:rFonts w:ascii="Times New Roman" w:hAnsi="Times New Roman"/>
                <w:szCs w:val="22"/>
              </w:rPr>
            </w:pPr>
            <w:r w:rsidRPr="00601AF9">
              <w:rPr>
                <w:rFonts w:ascii="Times New Roman" w:hAnsi="Times New Roman"/>
                <w:szCs w:val="22"/>
              </w:rPr>
              <w:t>What is the likelihood of the following events occurring in the future:</w:t>
            </w:r>
            <w:r w:rsidRPr="00601AF9">
              <w:rPr>
                <w:rFonts w:ascii="Times New Roman" w:hAnsi="Times New Roman"/>
                <w:szCs w:val="22"/>
                <w:vertAlign w:val="superscript"/>
              </w:rPr>
              <w:t xml:space="preserve"> d</w:t>
            </w:r>
          </w:p>
        </w:tc>
        <w:tc>
          <w:tcPr>
            <w:tcW w:w="966" w:type="dxa"/>
            <w:tcBorders>
              <w:top w:val="nil"/>
              <w:left w:val="nil"/>
              <w:bottom w:val="nil"/>
              <w:right w:val="nil"/>
            </w:tcBorders>
            <w:vAlign w:val="center"/>
          </w:tcPr>
          <w:p w14:paraId="6E4F412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183041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A4052CD"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0B54CB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64D55A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FDB0E6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55DDDC1"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A689D0" w14:textId="4D10F254" w:rsidTr="00EC01E8">
        <w:trPr>
          <w:jc w:val="center"/>
        </w:trPr>
        <w:tc>
          <w:tcPr>
            <w:tcW w:w="4590" w:type="dxa"/>
            <w:tcBorders>
              <w:top w:val="nil"/>
              <w:left w:val="nil"/>
              <w:bottom w:val="nil"/>
              <w:right w:val="nil"/>
            </w:tcBorders>
            <w:shd w:val="clear" w:color="auto" w:fill="auto"/>
          </w:tcPr>
          <w:p w14:paraId="1BD9DF43" w14:textId="77777777" w:rsidR="00EC01E8" w:rsidRPr="00601AF9" w:rsidRDefault="00EC01E8" w:rsidP="00DD3895">
            <w:pPr>
              <w:widowControl w:val="0"/>
              <w:tabs>
                <w:tab w:val="left" w:pos="720"/>
              </w:tabs>
              <w:spacing w:line="240" w:lineRule="auto"/>
              <w:ind w:left="407"/>
              <w:rPr>
                <w:rFonts w:ascii="Times New Roman" w:hAnsi="Times New Roman"/>
                <w:szCs w:val="22"/>
              </w:rPr>
            </w:pPr>
            <w:r w:rsidRPr="00601AF9">
              <w:rPr>
                <w:rFonts w:ascii="Times New Roman" w:eastAsia="MS Mincho" w:hAnsi="Times New Roman"/>
                <w:szCs w:val="22"/>
              </w:rPr>
              <w:t>I feel that now that the United States has begun bombing, the terrorists will retaliate in ways that we cannot predict.</w:t>
            </w:r>
          </w:p>
        </w:tc>
        <w:tc>
          <w:tcPr>
            <w:tcW w:w="966" w:type="dxa"/>
            <w:tcBorders>
              <w:top w:val="nil"/>
              <w:left w:val="nil"/>
              <w:bottom w:val="nil"/>
              <w:right w:val="nil"/>
            </w:tcBorders>
            <w:vAlign w:val="center"/>
          </w:tcPr>
          <w:p w14:paraId="1056CE88"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D3DEBEE"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B90EFF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2529CC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655C4EE" w14:textId="67C902DA" w:rsidR="00EC01E8" w:rsidRPr="00601AF9" w:rsidRDefault="00EC01E8" w:rsidP="00723AFE">
            <w:pPr>
              <w:widowControl w:val="0"/>
              <w:tabs>
                <w:tab w:val="decimal" w:pos="251"/>
              </w:tabs>
              <w:spacing w:line="240" w:lineRule="auto"/>
              <w:rPr>
                <w:rFonts w:ascii="Times New Roman" w:hAnsi="Times New Roman"/>
                <w:szCs w:val="22"/>
              </w:rPr>
            </w:pPr>
            <w:r w:rsidRPr="00601AF9">
              <w:rPr>
                <w:rFonts w:ascii="Times New Roman" w:hAnsi="Times New Roman"/>
                <w:szCs w:val="22"/>
              </w:rPr>
              <w:t>0.66</w:t>
            </w:r>
          </w:p>
        </w:tc>
        <w:tc>
          <w:tcPr>
            <w:tcW w:w="874" w:type="dxa"/>
            <w:tcBorders>
              <w:top w:val="nil"/>
              <w:left w:val="nil"/>
              <w:bottom w:val="nil"/>
              <w:right w:val="nil"/>
            </w:tcBorders>
          </w:tcPr>
          <w:p w14:paraId="1370A63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E2D69B8"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0E4734" w14:textId="4F3D6C38" w:rsidTr="00EC01E8">
        <w:trPr>
          <w:jc w:val="center"/>
        </w:trPr>
        <w:tc>
          <w:tcPr>
            <w:tcW w:w="4590" w:type="dxa"/>
            <w:tcBorders>
              <w:top w:val="nil"/>
              <w:left w:val="nil"/>
              <w:bottom w:val="nil"/>
              <w:right w:val="nil"/>
            </w:tcBorders>
            <w:shd w:val="clear" w:color="auto" w:fill="auto"/>
          </w:tcPr>
          <w:p w14:paraId="0701E2FB" w14:textId="77777777" w:rsidR="00EC01E8" w:rsidRPr="00601AF9" w:rsidRDefault="00EC01E8" w:rsidP="00DD3895">
            <w:pPr>
              <w:widowControl w:val="0"/>
              <w:autoSpaceDE w:val="0"/>
              <w:autoSpaceDN w:val="0"/>
              <w:adjustRightInd w:val="0"/>
              <w:spacing w:line="240" w:lineRule="auto"/>
              <w:ind w:left="379"/>
              <w:rPr>
                <w:rFonts w:ascii="Times New Roman" w:eastAsia="MS Mincho" w:hAnsi="Times New Roman"/>
                <w:szCs w:val="22"/>
              </w:rPr>
            </w:pPr>
            <w:r w:rsidRPr="00601AF9">
              <w:rPr>
                <w:rFonts w:ascii="Times New Roman" w:eastAsia="MS Mincho" w:hAnsi="Times New Roman"/>
                <w:szCs w:val="22"/>
              </w:rPr>
              <w:t>I feel that another major terrorist attack on the United States is likely to occur within the next 12 months.</w:t>
            </w:r>
            <w:r w:rsidRPr="00601AF9">
              <w:rPr>
                <w:rFonts w:ascii="Times New Roman" w:hAnsi="Times New Roman"/>
                <w:szCs w:val="22"/>
              </w:rPr>
              <w:t xml:space="preserve"> </w:t>
            </w:r>
          </w:p>
        </w:tc>
        <w:tc>
          <w:tcPr>
            <w:tcW w:w="966" w:type="dxa"/>
            <w:tcBorders>
              <w:top w:val="nil"/>
              <w:left w:val="nil"/>
              <w:bottom w:val="nil"/>
              <w:right w:val="nil"/>
            </w:tcBorders>
            <w:vAlign w:val="center"/>
          </w:tcPr>
          <w:p w14:paraId="6E6D78A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8BB2EE1"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0026A3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7B0CEC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4F8FD70" w14:textId="2E540177" w:rsidR="00EC01E8" w:rsidRPr="00601AF9" w:rsidRDefault="00EC01E8" w:rsidP="00723AFE">
            <w:pPr>
              <w:widowControl w:val="0"/>
              <w:tabs>
                <w:tab w:val="decimal" w:pos="251"/>
              </w:tabs>
              <w:spacing w:line="240" w:lineRule="auto"/>
              <w:rPr>
                <w:rFonts w:ascii="Times New Roman" w:hAnsi="Times New Roman"/>
                <w:szCs w:val="22"/>
              </w:rPr>
            </w:pPr>
            <w:r w:rsidRPr="00601AF9">
              <w:rPr>
                <w:rFonts w:ascii="Times New Roman" w:hAnsi="Times New Roman"/>
                <w:szCs w:val="22"/>
              </w:rPr>
              <w:t>0.6</w:t>
            </w:r>
            <w:r w:rsidR="00723AFE">
              <w:rPr>
                <w:rFonts w:ascii="Times New Roman" w:hAnsi="Times New Roman"/>
                <w:szCs w:val="22"/>
              </w:rPr>
              <w:t>6</w:t>
            </w:r>
          </w:p>
        </w:tc>
        <w:tc>
          <w:tcPr>
            <w:tcW w:w="874" w:type="dxa"/>
            <w:tcBorders>
              <w:top w:val="nil"/>
              <w:left w:val="nil"/>
              <w:bottom w:val="nil"/>
              <w:right w:val="nil"/>
            </w:tcBorders>
          </w:tcPr>
          <w:p w14:paraId="2F1F69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26D78EA"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F7732FB" w14:textId="3CC450F2" w:rsidTr="00EC01E8">
        <w:trPr>
          <w:jc w:val="center"/>
        </w:trPr>
        <w:tc>
          <w:tcPr>
            <w:tcW w:w="4590" w:type="dxa"/>
            <w:tcBorders>
              <w:top w:val="nil"/>
              <w:left w:val="nil"/>
              <w:bottom w:val="nil"/>
              <w:right w:val="nil"/>
            </w:tcBorders>
            <w:shd w:val="clear" w:color="auto" w:fill="auto"/>
          </w:tcPr>
          <w:p w14:paraId="35CE7F2A" w14:textId="77777777" w:rsidR="00EC01E8" w:rsidRPr="00601AF9" w:rsidRDefault="00EC01E8" w:rsidP="00DD3895">
            <w:pPr>
              <w:widowControl w:val="0"/>
              <w:autoSpaceDE w:val="0"/>
              <w:autoSpaceDN w:val="0"/>
              <w:adjustRightInd w:val="0"/>
              <w:spacing w:line="240" w:lineRule="auto"/>
              <w:ind w:left="379"/>
              <w:rPr>
                <w:rFonts w:ascii="Times New Roman" w:eastAsia="MS Mincho" w:hAnsi="Times New Roman"/>
                <w:szCs w:val="22"/>
              </w:rPr>
            </w:pPr>
            <w:r w:rsidRPr="00601AF9">
              <w:rPr>
                <w:rFonts w:ascii="Times New Roman" w:eastAsia="MS Mincho" w:hAnsi="Times New Roman"/>
                <w:szCs w:val="22"/>
              </w:rPr>
              <w:t>I feel that future terrorist attacks can happen anytime anywhere and there is no way of predicting when or where.</w:t>
            </w:r>
          </w:p>
        </w:tc>
        <w:tc>
          <w:tcPr>
            <w:tcW w:w="966" w:type="dxa"/>
            <w:tcBorders>
              <w:top w:val="nil"/>
              <w:left w:val="nil"/>
              <w:bottom w:val="nil"/>
              <w:right w:val="nil"/>
            </w:tcBorders>
            <w:vAlign w:val="center"/>
          </w:tcPr>
          <w:p w14:paraId="4DF14FF7"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D958B2D"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D090C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F1F116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5EA8FD9" w14:textId="20317075" w:rsidR="00EC01E8" w:rsidRPr="00601AF9" w:rsidRDefault="00723AFE" w:rsidP="00DD3895">
            <w:pPr>
              <w:widowControl w:val="0"/>
              <w:tabs>
                <w:tab w:val="decimal" w:pos="251"/>
              </w:tabs>
              <w:spacing w:line="240" w:lineRule="auto"/>
              <w:rPr>
                <w:rFonts w:ascii="Times New Roman" w:hAnsi="Times New Roman"/>
                <w:szCs w:val="22"/>
              </w:rPr>
            </w:pPr>
            <w:r>
              <w:rPr>
                <w:rFonts w:ascii="Times New Roman" w:hAnsi="Times New Roman"/>
                <w:szCs w:val="22"/>
              </w:rPr>
              <w:t>0.59</w:t>
            </w:r>
          </w:p>
        </w:tc>
        <w:tc>
          <w:tcPr>
            <w:tcW w:w="874" w:type="dxa"/>
            <w:tcBorders>
              <w:top w:val="nil"/>
              <w:left w:val="nil"/>
              <w:bottom w:val="nil"/>
              <w:right w:val="nil"/>
            </w:tcBorders>
          </w:tcPr>
          <w:p w14:paraId="429D815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26226A3"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E8A8A05" w14:textId="1A711A14" w:rsidTr="00EC01E8">
        <w:trPr>
          <w:jc w:val="center"/>
        </w:trPr>
        <w:tc>
          <w:tcPr>
            <w:tcW w:w="4590" w:type="dxa"/>
            <w:tcBorders>
              <w:top w:val="nil"/>
              <w:left w:val="nil"/>
              <w:bottom w:val="nil"/>
              <w:right w:val="nil"/>
            </w:tcBorders>
            <w:shd w:val="clear" w:color="auto" w:fill="auto"/>
          </w:tcPr>
          <w:p w14:paraId="0AEB9B42" w14:textId="77777777" w:rsidR="00EC01E8" w:rsidRPr="00601AF9" w:rsidRDefault="00EC01E8" w:rsidP="00DD3895">
            <w:pPr>
              <w:widowControl w:val="0"/>
              <w:autoSpaceDE w:val="0"/>
              <w:autoSpaceDN w:val="0"/>
              <w:adjustRightInd w:val="0"/>
              <w:spacing w:line="240" w:lineRule="auto"/>
              <w:ind w:left="379"/>
              <w:rPr>
                <w:rFonts w:ascii="Times New Roman" w:eastAsia="MS Mincho" w:hAnsi="Times New Roman"/>
                <w:szCs w:val="22"/>
              </w:rPr>
            </w:pPr>
            <w:r w:rsidRPr="00601AF9">
              <w:rPr>
                <w:rFonts w:ascii="Times New Roman" w:eastAsia="MS Mincho" w:hAnsi="Times New Roman"/>
                <w:szCs w:val="22"/>
              </w:rPr>
              <w:t>I feel that the United States will be successful in the war against terrorism.</w:t>
            </w:r>
          </w:p>
        </w:tc>
        <w:tc>
          <w:tcPr>
            <w:tcW w:w="966" w:type="dxa"/>
            <w:tcBorders>
              <w:top w:val="nil"/>
              <w:left w:val="nil"/>
              <w:bottom w:val="nil"/>
              <w:right w:val="nil"/>
            </w:tcBorders>
            <w:vAlign w:val="center"/>
          </w:tcPr>
          <w:p w14:paraId="0BAFDED0"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5038F00"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491F11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DDB674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5152FA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08D13FD5" w14:textId="429FA357" w:rsidR="00EC01E8" w:rsidRPr="00601AF9" w:rsidRDefault="00723AFE"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81</w:t>
            </w:r>
          </w:p>
        </w:tc>
        <w:tc>
          <w:tcPr>
            <w:tcW w:w="874" w:type="dxa"/>
            <w:tcBorders>
              <w:top w:val="nil"/>
              <w:left w:val="nil"/>
              <w:bottom w:val="nil"/>
              <w:right w:val="nil"/>
            </w:tcBorders>
          </w:tcPr>
          <w:p w14:paraId="00022319"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EC01E8" w:rsidRPr="00601AF9" w14:paraId="5108E67D" w14:textId="6D09218A" w:rsidTr="00EC01E8">
        <w:trPr>
          <w:jc w:val="center"/>
        </w:trPr>
        <w:tc>
          <w:tcPr>
            <w:tcW w:w="4590" w:type="dxa"/>
            <w:tcBorders>
              <w:top w:val="nil"/>
              <w:left w:val="nil"/>
              <w:bottom w:val="nil"/>
              <w:right w:val="nil"/>
            </w:tcBorders>
            <w:shd w:val="clear" w:color="auto" w:fill="auto"/>
          </w:tcPr>
          <w:p w14:paraId="03DDD223" w14:textId="77777777" w:rsidR="00EC01E8" w:rsidRPr="00601AF9" w:rsidRDefault="00EC01E8" w:rsidP="00DD3895">
            <w:pPr>
              <w:widowControl w:val="0"/>
              <w:autoSpaceDE w:val="0"/>
              <w:autoSpaceDN w:val="0"/>
              <w:adjustRightInd w:val="0"/>
              <w:spacing w:line="240" w:lineRule="auto"/>
              <w:ind w:left="379"/>
              <w:rPr>
                <w:rFonts w:ascii="Times New Roman" w:eastAsia="MS Mincho" w:hAnsi="Times New Roman"/>
                <w:szCs w:val="22"/>
              </w:rPr>
            </w:pPr>
            <w:r w:rsidRPr="00601AF9">
              <w:rPr>
                <w:rFonts w:ascii="Times New Roman" w:eastAsia="MS Mincho" w:hAnsi="Times New Roman"/>
                <w:szCs w:val="22"/>
              </w:rPr>
              <w:t>I feel that if the terrorists retaliate to the United States actions against terrorism, the United States will be ready.</w:t>
            </w:r>
          </w:p>
        </w:tc>
        <w:tc>
          <w:tcPr>
            <w:tcW w:w="966" w:type="dxa"/>
            <w:tcBorders>
              <w:top w:val="nil"/>
              <w:left w:val="nil"/>
              <w:bottom w:val="nil"/>
              <w:right w:val="nil"/>
            </w:tcBorders>
            <w:vAlign w:val="center"/>
          </w:tcPr>
          <w:p w14:paraId="6FD346E7"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75402F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D0322C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C5A5D6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1BEE15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52D85A31" w14:textId="1473342E" w:rsidR="00EC01E8" w:rsidRPr="00601AF9" w:rsidRDefault="00723AFE"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66</w:t>
            </w:r>
          </w:p>
        </w:tc>
        <w:tc>
          <w:tcPr>
            <w:tcW w:w="874" w:type="dxa"/>
            <w:tcBorders>
              <w:top w:val="nil"/>
              <w:left w:val="nil"/>
              <w:bottom w:val="nil"/>
              <w:right w:val="nil"/>
            </w:tcBorders>
          </w:tcPr>
          <w:p w14:paraId="12589277"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EC01E8" w:rsidRPr="00601AF9" w14:paraId="6C50ED66" w14:textId="6AF78CB6" w:rsidTr="00723AFE">
        <w:trPr>
          <w:jc w:val="center"/>
        </w:trPr>
        <w:tc>
          <w:tcPr>
            <w:tcW w:w="4590" w:type="dxa"/>
            <w:tcBorders>
              <w:top w:val="nil"/>
              <w:left w:val="nil"/>
              <w:bottom w:val="nil"/>
              <w:right w:val="nil"/>
            </w:tcBorders>
            <w:shd w:val="clear" w:color="auto" w:fill="auto"/>
          </w:tcPr>
          <w:p w14:paraId="5D7F1756" w14:textId="77777777" w:rsidR="00EC01E8" w:rsidRPr="00601AF9" w:rsidRDefault="00EC01E8" w:rsidP="00DD3895">
            <w:pPr>
              <w:widowControl w:val="0"/>
              <w:autoSpaceDE w:val="0"/>
              <w:autoSpaceDN w:val="0"/>
              <w:adjustRightInd w:val="0"/>
              <w:spacing w:line="240" w:lineRule="auto"/>
              <w:ind w:left="379"/>
              <w:rPr>
                <w:rFonts w:ascii="Times New Roman" w:eastAsia="MS Mincho" w:hAnsi="Times New Roman"/>
                <w:szCs w:val="22"/>
              </w:rPr>
            </w:pPr>
            <w:r w:rsidRPr="00601AF9">
              <w:rPr>
                <w:rFonts w:ascii="Times New Roman" w:eastAsia="MS Mincho" w:hAnsi="Times New Roman"/>
                <w:szCs w:val="22"/>
              </w:rPr>
              <w:t>I feel that United States intelligence efforts will be able to predict future attacks.</w:t>
            </w:r>
          </w:p>
        </w:tc>
        <w:tc>
          <w:tcPr>
            <w:tcW w:w="966" w:type="dxa"/>
            <w:tcBorders>
              <w:top w:val="nil"/>
              <w:left w:val="nil"/>
              <w:bottom w:val="nil"/>
              <w:right w:val="nil"/>
            </w:tcBorders>
            <w:vAlign w:val="center"/>
          </w:tcPr>
          <w:p w14:paraId="6FAF147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AB1B583"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E8D1B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66ED2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47BDD0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7EDC8115" w14:textId="23B3FF03" w:rsidR="00EC01E8" w:rsidRPr="00601AF9" w:rsidRDefault="00EC01E8" w:rsidP="00723AFE">
            <w:pPr>
              <w:widowControl w:val="0"/>
              <w:tabs>
                <w:tab w:val="decimal" w:pos="251"/>
              </w:tabs>
              <w:spacing w:line="240" w:lineRule="auto"/>
              <w:jc w:val="center"/>
              <w:rPr>
                <w:rFonts w:ascii="Times New Roman" w:hAnsi="Times New Roman"/>
                <w:szCs w:val="22"/>
              </w:rPr>
            </w:pPr>
            <w:r w:rsidRPr="00601AF9">
              <w:rPr>
                <w:rFonts w:ascii="Times New Roman" w:hAnsi="Times New Roman"/>
                <w:szCs w:val="22"/>
              </w:rPr>
              <w:t>0.59</w:t>
            </w:r>
          </w:p>
        </w:tc>
        <w:tc>
          <w:tcPr>
            <w:tcW w:w="874" w:type="dxa"/>
            <w:tcBorders>
              <w:top w:val="nil"/>
              <w:left w:val="nil"/>
              <w:bottom w:val="nil"/>
              <w:right w:val="nil"/>
            </w:tcBorders>
          </w:tcPr>
          <w:p w14:paraId="35DE05C6"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84334C" w:rsidRPr="00601AF9" w14:paraId="56166F44" w14:textId="77777777" w:rsidTr="00723AFE">
        <w:trPr>
          <w:jc w:val="center"/>
        </w:trPr>
        <w:tc>
          <w:tcPr>
            <w:tcW w:w="4590" w:type="dxa"/>
            <w:tcBorders>
              <w:top w:val="nil"/>
              <w:left w:val="nil"/>
              <w:bottom w:val="nil"/>
              <w:right w:val="nil"/>
            </w:tcBorders>
            <w:shd w:val="clear" w:color="auto" w:fill="auto"/>
          </w:tcPr>
          <w:p w14:paraId="7BD8367A" w14:textId="113B7307" w:rsidR="0084334C" w:rsidRPr="00601AF9" w:rsidRDefault="0084334C" w:rsidP="0084334C">
            <w:pPr>
              <w:widowControl w:val="0"/>
              <w:autoSpaceDE w:val="0"/>
              <w:autoSpaceDN w:val="0"/>
              <w:adjustRightInd w:val="0"/>
              <w:spacing w:line="240" w:lineRule="auto"/>
              <w:ind w:left="72"/>
              <w:rPr>
                <w:rFonts w:ascii="Times New Roman" w:eastAsia="MS Mincho" w:hAnsi="Times New Roman"/>
                <w:szCs w:val="22"/>
              </w:rPr>
            </w:pPr>
            <w:r>
              <w:rPr>
                <w:rFonts w:ascii="Times New Roman" w:eastAsia="MS Mincho" w:hAnsi="Times New Roman"/>
                <w:szCs w:val="22"/>
              </w:rPr>
              <w:lastRenderedPageBreak/>
              <w:t>How often do you feel the following</w:t>
            </w:r>
            <w:r w:rsidRPr="00601AF9">
              <w:rPr>
                <w:rFonts w:ascii="Times New Roman" w:hAnsi="Times New Roman"/>
                <w:szCs w:val="22"/>
              </w:rPr>
              <w:t>:</w:t>
            </w:r>
            <w:r w:rsidRPr="00601AF9">
              <w:rPr>
                <w:rFonts w:ascii="Times New Roman" w:hAnsi="Times New Roman"/>
                <w:szCs w:val="22"/>
                <w:vertAlign w:val="superscript"/>
              </w:rPr>
              <w:t xml:space="preserve"> </w:t>
            </w:r>
            <w:r>
              <w:rPr>
                <w:rFonts w:ascii="Times New Roman" w:hAnsi="Times New Roman"/>
                <w:szCs w:val="22"/>
                <w:vertAlign w:val="superscript"/>
              </w:rPr>
              <w:t>e</w:t>
            </w:r>
          </w:p>
        </w:tc>
        <w:tc>
          <w:tcPr>
            <w:tcW w:w="966" w:type="dxa"/>
            <w:tcBorders>
              <w:top w:val="nil"/>
              <w:left w:val="nil"/>
              <w:bottom w:val="nil"/>
              <w:right w:val="nil"/>
            </w:tcBorders>
            <w:vAlign w:val="center"/>
          </w:tcPr>
          <w:p w14:paraId="30AEE9AC"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1472EFF"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2E2B95D"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EEDFEA0"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B4E11CB"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7D0D987F"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tcPr>
          <w:p w14:paraId="0DA034CE" w14:textId="77777777" w:rsidR="0084334C" w:rsidRPr="00601AF9" w:rsidRDefault="0084334C" w:rsidP="00DD3895">
            <w:pPr>
              <w:widowControl w:val="0"/>
              <w:tabs>
                <w:tab w:val="decimal" w:pos="251"/>
              </w:tabs>
              <w:spacing w:line="240" w:lineRule="auto"/>
              <w:jc w:val="center"/>
              <w:rPr>
                <w:rFonts w:ascii="Times New Roman" w:hAnsi="Times New Roman"/>
                <w:szCs w:val="22"/>
              </w:rPr>
            </w:pPr>
          </w:p>
        </w:tc>
      </w:tr>
      <w:tr w:rsidR="0084334C" w:rsidRPr="00601AF9" w14:paraId="2927201B" w14:textId="77777777" w:rsidTr="0084334C">
        <w:trPr>
          <w:jc w:val="center"/>
        </w:trPr>
        <w:tc>
          <w:tcPr>
            <w:tcW w:w="4590" w:type="dxa"/>
            <w:tcBorders>
              <w:top w:val="nil"/>
              <w:left w:val="nil"/>
              <w:bottom w:val="nil"/>
              <w:right w:val="nil"/>
            </w:tcBorders>
            <w:shd w:val="clear" w:color="auto" w:fill="auto"/>
          </w:tcPr>
          <w:p w14:paraId="1667CF47" w14:textId="1EF6981B" w:rsidR="0084334C" w:rsidRPr="00723AFE" w:rsidRDefault="0084334C" w:rsidP="0084334C">
            <w:pPr>
              <w:spacing w:beforeAutospacing="1" w:afterAutospacing="1" w:line="240" w:lineRule="auto"/>
              <w:ind w:left="342"/>
              <w:rPr>
                <w:rFonts w:ascii="Times New Roman" w:hAnsi="Times New Roman"/>
              </w:rPr>
            </w:pPr>
            <w:r w:rsidRPr="00723AFE">
              <w:rPr>
                <w:rFonts w:ascii="Times New Roman" w:hAnsi="Times New Roman"/>
                <w:color w:val="000000"/>
              </w:rPr>
              <w:t xml:space="preserve">I </w:t>
            </w:r>
            <w:r w:rsidRPr="00723AFE">
              <w:rPr>
                <w:rFonts w:ascii="Times New Roman" w:hAnsi="Times New Roman"/>
              </w:rPr>
              <w:t>have a fiery temper</w:t>
            </w:r>
            <w:r>
              <w:rPr>
                <w:rFonts w:ascii="Times New Roman" w:hAnsi="Times New Roman"/>
              </w:rPr>
              <w:t>.</w:t>
            </w:r>
          </w:p>
        </w:tc>
        <w:tc>
          <w:tcPr>
            <w:tcW w:w="966" w:type="dxa"/>
            <w:tcBorders>
              <w:top w:val="nil"/>
              <w:left w:val="nil"/>
              <w:bottom w:val="nil"/>
              <w:right w:val="nil"/>
            </w:tcBorders>
            <w:vAlign w:val="center"/>
          </w:tcPr>
          <w:p w14:paraId="27879A3C"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834A633"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6D8A10F"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FA78E92"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A1553E0"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2F3F943D"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3526B629" w14:textId="66014920" w:rsidR="0084334C" w:rsidRPr="00601AF9" w:rsidRDefault="0084334C" w:rsidP="00F1486C">
            <w:pPr>
              <w:widowControl w:val="0"/>
              <w:tabs>
                <w:tab w:val="decimal" w:pos="251"/>
              </w:tabs>
              <w:spacing w:line="240" w:lineRule="auto"/>
              <w:jc w:val="center"/>
              <w:rPr>
                <w:rFonts w:ascii="Times New Roman" w:hAnsi="Times New Roman"/>
                <w:szCs w:val="22"/>
              </w:rPr>
            </w:pPr>
            <w:r>
              <w:rPr>
                <w:rFonts w:ascii="Times New Roman" w:hAnsi="Times New Roman"/>
                <w:szCs w:val="22"/>
              </w:rPr>
              <w:t>0.</w:t>
            </w:r>
            <w:r w:rsidR="00F1486C">
              <w:rPr>
                <w:rFonts w:ascii="Times New Roman" w:hAnsi="Times New Roman"/>
                <w:szCs w:val="22"/>
              </w:rPr>
              <w:t>93</w:t>
            </w:r>
          </w:p>
        </w:tc>
      </w:tr>
      <w:tr w:rsidR="0084334C" w:rsidRPr="00601AF9" w14:paraId="34114381" w14:textId="77777777" w:rsidTr="0084334C">
        <w:trPr>
          <w:jc w:val="center"/>
        </w:trPr>
        <w:tc>
          <w:tcPr>
            <w:tcW w:w="4590" w:type="dxa"/>
            <w:tcBorders>
              <w:top w:val="nil"/>
              <w:left w:val="nil"/>
              <w:bottom w:val="nil"/>
              <w:right w:val="nil"/>
            </w:tcBorders>
            <w:shd w:val="clear" w:color="auto" w:fill="auto"/>
          </w:tcPr>
          <w:p w14:paraId="71FDEDDD" w14:textId="33DDABDD" w:rsidR="0084334C" w:rsidRPr="00601AF9" w:rsidRDefault="0084334C" w:rsidP="0084334C">
            <w:pPr>
              <w:widowControl w:val="0"/>
              <w:autoSpaceDE w:val="0"/>
              <w:autoSpaceDN w:val="0"/>
              <w:adjustRightInd w:val="0"/>
              <w:spacing w:line="240" w:lineRule="auto"/>
              <w:ind w:left="342"/>
              <w:rPr>
                <w:rFonts w:ascii="Times New Roman" w:eastAsia="MS Mincho" w:hAnsi="Times New Roman"/>
                <w:szCs w:val="22"/>
              </w:rPr>
            </w:pPr>
            <w:r w:rsidRPr="00723AFE">
              <w:rPr>
                <w:rFonts w:ascii="Times New Roman" w:hAnsi="Times New Roman"/>
                <w:color w:val="000000"/>
              </w:rPr>
              <w:t xml:space="preserve">I </w:t>
            </w:r>
            <w:r w:rsidRPr="00723AFE">
              <w:rPr>
                <w:rFonts w:ascii="Times New Roman" w:hAnsi="Times New Roman"/>
              </w:rPr>
              <w:t>am quick tempered</w:t>
            </w:r>
            <w:r>
              <w:rPr>
                <w:rFonts w:ascii="Times New Roman" w:hAnsi="Times New Roman"/>
              </w:rPr>
              <w:t>.</w:t>
            </w:r>
          </w:p>
        </w:tc>
        <w:tc>
          <w:tcPr>
            <w:tcW w:w="966" w:type="dxa"/>
            <w:tcBorders>
              <w:top w:val="nil"/>
              <w:left w:val="nil"/>
              <w:bottom w:val="nil"/>
              <w:right w:val="nil"/>
            </w:tcBorders>
            <w:vAlign w:val="center"/>
          </w:tcPr>
          <w:p w14:paraId="359B2D39"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D22B9F4"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8447BBD"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64BE10B"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805459A"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3D4C0049"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27B3B41B" w14:textId="1FAEA6C7" w:rsidR="0084334C" w:rsidRPr="00601AF9" w:rsidRDefault="00F1486C"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91</w:t>
            </w:r>
          </w:p>
        </w:tc>
      </w:tr>
      <w:tr w:rsidR="0084334C" w:rsidRPr="00601AF9" w14:paraId="565DB1BB" w14:textId="77777777" w:rsidTr="0084334C">
        <w:trPr>
          <w:jc w:val="center"/>
        </w:trPr>
        <w:tc>
          <w:tcPr>
            <w:tcW w:w="4590" w:type="dxa"/>
            <w:tcBorders>
              <w:top w:val="nil"/>
              <w:left w:val="nil"/>
              <w:bottom w:val="nil"/>
              <w:right w:val="nil"/>
            </w:tcBorders>
            <w:shd w:val="clear" w:color="auto" w:fill="auto"/>
          </w:tcPr>
          <w:p w14:paraId="3E8A1B7D" w14:textId="7B9EA9CE" w:rsidR="0084334C" w:rsidRPr="00601AF9" w:rsidRDefault="0084334C" w:rsidP="0084334C">
            <w:pPr>
              <w:widowControl w:val="0"/>
              <w:autoSpaceDE w:val="0"/>
              <w:autoSpaceDN w:val="0"/>
              <w:adjustRightInd w:val="0"/>
              <w:spacing w:line="240" w:lineRule="auto"/>
              <w:ind w:left="342"/>
              <w:rPr>
                <w:rFonts w:ascii="Times New Roman" w:eastAsia="MS Mincho" w:hAnsi="Times New Roman"/>
                <w:szCs w:val="22"/>
              </w:rPr>
            </w:pPr>
            <w:r w:rsidRPr="00723AFE">
              <w:rPr>
                <w:rFonts w:ascii="Times New Roman" w:hAnsi="Times New Roman"/>
                <w:color w:val="000000"/>
              </w:rPr>
              <w:t>I get angry when I am slowed down by others</w:t>
            </w:r>
            <w:r>
              <w:rPr>
                <w:rFonts w:ascii="Times New Roman" w:hAnsi="Times New Roman"/>
                <w:color w:val="000000"/>
              </w:rPr>
              <w:t>’ mistakes.</w:t>
            </w:r>
          </w:p>
        </w:tc>
        <w:tc>
          <w:tcPr>
            <w:tcW w:w="966" w:type="dxa"/>
            <w:tcBorders>
              <w:top w:val="nil"/>
              <w:left w:val="nil"/>
              <w:bottom w:val="nil"/>
              <w:right w:val="nil"/>
            </w:tcBorders>
            <w:vAlign w:val="center"/>
          </w:tcPr>
          <w:p w14:paraId="534D6333"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AE37EBB"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481B8A7"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F95CE03"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10D1FC9"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3F891B91"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09F35056" w14:textId="01EB53C8" w:rsidR="0084334C" w:rsidRPr="00601AF9" w:rsidRDefault="00F1486C"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61</w:t>
            </w:r>
          </w:p>
        </w:tc>
      </w:tr>
      <w:tr w:rsidR="0084334C" w:rsidRPr="00601AF9" w14:paraId="5465BCC1" w14:textId="77777777" w:rsidTr="00EC01E8">
        <w:trPr>
          <w:jc w:val="center"/>
        </w:trPr>
        <w:tc>
          <w:tcPr>
            <w:tcW w:w="4590" w:type="dxa"/>
            <w:tcBorders>
              <w:top w:val="nil"/>
              <w:left w:val="nil"/>
              <w:bottom w:val="double" w:sz="4" w:space="0" w:color="auto"/>
              <w:right w:val="nil"/>
            </w:tcBorders>
            <w:shd w:val="clear" w:color="auto" w:fill="auto"/>
          </w:tcPr>
          <w:p w14:paraId="37F46668" w14:textId="7C7BDDAE" w:rsidR="0084334C" w:rsidRPr="00601AF9" w:rsidRDefault="0084334C" w:rsidP="0084334C">
            <w:pPr>
              <w:widowControl w:val="0"/>
              <w:autoSpaceDE w:val="0"/>
              <w:autoSpaceDN w:val="0"/>
              <w:adjustRightInd w:val="0"/>
              <w:spacing w:line="240" w:lineRule="auto"/>
              <w:ind w:left="342"/>
              <w:rPr>
                <w:rFonts w:ascii="Times New Roman" w:eastAsia="MS Mincho" w:hAnsi="Times New Roman"/>
                <w:szCs w:val="22"/>
              </w:rPr>
            </w:pPr>
            <w:r w:rsidRPr="00723AFE">
              <w:rPr>
                <w:rFonts w:ascii="Times New Roman" w:hAnsi="Times New Roman"/>
                <w:color w:val="000000"/>
              </w:rPr>
              <w:t>I am frustrated by people around me.</w:t>
            </w:r>
          </w:p>
        </w:tc>
        <w:tc>
          <w:tcPr>
            <w:tcW w:w="966" w:type="dxa"/>
            <w:tcBorders>
              <w:top w:val="nil"/>
              <w:left w:val="nil"/>
              <w:bottom w:val="double" w:sz="4" w:space="0" w:color="auto"/>
              <w:right w:val="nil"/>
            </w:tcBorders>
            <w:vAlign w:val="center"/>
          </w:tcPr>
          <w:p w14:paraId="36097049"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23256575"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6CB1F12C"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017E239E"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5F2916F9"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vAlign w:val="center"/>
          </w:tcPr>
          <w:p w14:paraId="46633F9A"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double" w:sz="4" w:space="0" w:color="auto"/>
              <w:right w:val="nil"/>
            </w:tcBorders>
          </w:tcPr>
          <w:p w14:paraId="688BC086" w14:textId="7B2E0520" w:rsidR="0084334C" w:rsidRPr="00601AF9" w:rsidRDefault="0084334C" w:rsidP="0084334C">
            <w:pPr>
              <w:widowControl w:val="0"/>
              <w:tabs>
                <w:tab w:val="decimal" w:pos="251"/>
              </w:tabs>
              <w:spacing w:line="240" w:lineRule="auto"/>
              <w:jc w:val="center"/>
              <w:rPr>
                <w:rFonts w:ascii="Times New Roman" w:hAnsi="Times New Roman"/>
                <w:szCs w:val="22"/>
              </w:rPr>
            </w:pPr>
            <w:r w:rsidRPr="00601AF9">
              <w:rPr>
                <w:rFonts w:ascii="Times New Roman" w:hAnsi="Times New Roman"/>
                <w:szCs w:val="22"/>
              </w:rPr>
              <w:t>0.</w:t>
            </w:r>
            <w:r>
              <w:rPr>
                <w:rFonts w:ascii="Times New Roman" w:hAnsi="Times New Roman"/>
                <w:szCs w:val="22"/>
              </w:rPr>
              <w:t>4</w:t>
            </w:r>
            <w:r w:rsidR="00F1486C">
              <w:rPr>
                <w:rFonts w:ascii="Times New Roman" w:hAnsi="Times New Roman"/>
                <w:szCs w:val="22"/>
              </w:rPr>
              <w:t>9</w:t>
            </w:r>
          </w:p>
        </w:tc>
      </w:tr>
    </w:tbl>
    <w:p w14:paraId="77B05C1C" w14:textId="77777777" w:rsidR="00DD3895" w:rsidRPr="00601AF9" w:rsidRDefault="00DD3895" w:rsidP="00DD3895">
      <w:pPr>
        <w:widowControl w:val="0"/>
        <w:ind w:left="-540" w:right="-540"/>
        <w:rPr>
          <w:rFonts w:ascii="Times New Roman" w:hAnsi="Times New Roman"/>
          <w:szCs w:val="22"/>
        </w:rPr>
      </w:pPr>
    </w:p>
    <w:p w14:paraId="43CA9A54" w14:textId="6CBBB1A1" w:rsidR="00DD3895" w:rsidRDefault="00DD3895" w:rsidP="00DD3895">
      <w:pPr>
        <w:widowControl w:val="0"/>
        <w:spacing w:line="360" w:lineRule="auto"/>
        <w:ind w:left="-540" w:right="-540"/>
        <w:rPr>
          <w:rFonts w:ascii="Times New Roman" w:hAnsi="Times New Roman"/>
          <w:szCs w:val="22"/>
        </w:rPr>
      </w:pPr>
      <w:r w:rsidRPr="00601AF9">
        <w:rPr>
          <w:rFonts w:ascii="Times New Roman" w:hAnsi="Times New Roman"/>
          <w:szCs w:val="22"/>
        </w:rPr>
        <w:t xml:space="preserve">Notes: Response options indicated by superscripted notes: a) disagree, agree; b) did not experience, experienced; c) </w:t>
      </w:r>
      <w:r w:rsidRPr="00601AF9">
        <w:rPr>
          <w:rFonts w:ascii="Times New Roman" w:eastAsia="MS Mincho" w:hAnsi="Times New Roman"/>
          <w:szCs w:val="22"/>
        </w:rPr>
        <w:t>Numeric scale ranging from 0 (</w:t>
      </w:r>
      <w:r w:rsidRPr="00601AF9">
        <w:rPr>
          <w:rFonts w:ascii="Times New Roman" w:hAnsi="Times New Roman"/>
          <w:szCs w:val="22"/>
        </w:rPr>
        <w:t xml:space="preserve">did not feel the emotion the slightest bit) to 8 (felt the emotion even more strongly than ever before); d) </w:t>
      </w:r>
      <w:r w:rsidRPr="00601AF9">
        <w:rPr>
          <w:rFonts w:ascii="Times New Roman" w:eastAsia="MS Mincho" w:hAnsi="Times New Roman"/>
          <w:szCs w:val="22"/>
        </w:rPr>
        <w:t>Likert-scale response options ranged from 0 (extremely unlikely) to 7 (extremely likely)</w:t>
      </w:r>
      <w:r w:rsidR="0084334C">
        <w:rPr>
          <w:rFonts w:ascii="Times New Roman" w:eastAsia="MS Mincho" w:hAnsi="Times New Roman"/>
          <w:szCs w:val="22"/>
        </w:rPr>
        <w:t>; e) almost never, sometimes, often, almost always</w:t>
      </w:r>
      <w:r w:rsidRPr="00601AF9">
        <w:rPr>
          <w:rFonts w:ascii="Times New Roman" w:eastAsia="MS Mincho" w:hAnsi="Times New Roman"/>
          <w:szCs w:val="22"/>
        </w:rPr>
        <w:t>.</w:t>
      </w:r>
      <w:r w:rsidRPr="00601AF9">
        <w:rPr>
          <w:rFonts w:ascii="Times New Roman" w:hAnsi="Times New Roman"/>
          <w:szCs w:val="22"/>
        </w:rPr>
        <w:t xml:space="preserve"> All factor loadings significant at p&lt;0.001. Model statistics: N=830; Chi-square </w:t>
      </w:r>
      <w:r w:rsidR="00F1486C">
        <w:rPr>
          <w:rFonts w:ascii="Times New Roman" w:hAnsi="Times New Roman"/>
          <w:szCs w:val="22"/>
        </w:rPr>
        <w:t>463.48</w:t>
      </w:r>
      <w:r w:rsidRPr="00601AF9">
        <w:rPr>
          <w:rFonts w:ascii="Times New Roman" w:hAnsi="Times New Roman"/>
          <w:szCs w:val="22"/>
        </w:rPr>
        <w:t xml:space="preserve"> (</w:t>
      </w:r>
      <w:proofErr w:type="spellStart"/>
      <w:r w:rsidRPr="00601AF9">
        <w:rPr>
          <w:rFonts w:ascii="Times New Roman" w:hAnsi="Times New Roman"/>
          <w:szCs w:val="22"/>
        </w:rPr>
        <w:t>df</w:t>
      </w:r>
      <w:proofErr w:type="spellEnd"/>
      <w:r w:rsidRPr="00601AF9">
        <w:rPr>
          <w:rFonts w:ascii="Times New Roman" w:hAnsi="Times New Roman"/>
          <w:szCs w:val="22"/>
        </w:rPr>
        <w:t>=</w:t>
      </w:r>
      <w:r w:rsidR="0084334C">
        <w:rPr>
          <w:rFonts w:ascii="Times New Roman" w:hAnsi="Times New Roman"/>
          <w:szCs w:val="22"/>
        </w:rPr>
        <w:t>329</w:t>
      </w:r>
      <w:r w:rsidRPr="00601AF9">
        <w:rPr>
          <w:rFonts w:ascii="Times New Roman" w:hAnsi="Times New Roman"/>
          <w:szCs w:val="22"/>
        </w:rPr>
        <w:t>), p&lt;0.001; RMSEA= 0.02</w:t>
      </w:r>
      <w:r w:rsidR="00F1486C">
        <w:rPr>
          <w:rFonts w:ascii="Times New Roman" w:hAnsi="Times New Roman"/>
          <w:szCs w:val="22"/>
        </w:rPr>
        <w:t>2</w:t>
      </w:r>
      <w:r w:rsidRPr="00601AF9">
        <w:rPr>
          <w:rFonts w:ascii="Times New Roman" w:hAnsi="Times New Roman"/>
          <w:szCs w:val="22"/>
        </w:rPr>
        <w:t>; CFI= 0.9</w:t>
      </w:r>
      <w:r w:rsidR="00F1486C">
        <w:rPr>
          <w:rFonts w:ascii="Times New Roman" w:hAnsi="Times New Roman"/>
          <w:szCs w:val="22"/>
        </w:rPr>
        <w:t>65; TLI= 0.960</w:t>
      </w:r>
      <w:r w:rsidR="0084334C">
        <w:rPr>
          <w:rFonts w:ascii="Times New Roman" w:hAnsi="Times New Roman"/>
          <w:szCs w:val="22"/>
        </w:rPr>
        <w:t>; WRMR= 0.8</w:t>
      </w:r>
      <w:r w:rsidR="00F1486C">
        <w:rPr>
          <w:rFonts w:ascii="Times New Roman" w:hAnsi="Times New Roman"/>
          <w:szCs w:val="22"/>
        </w:rPr>
        <w:t>62</w:t>
      </w:r>
      <w:r w:rsidRPr="00601AF9">
        <w:rPr>
          <w:rFonts w:ascii="Times New Roman" w:hAnsi="Times New Roman"/>
          <w:szCs w:val="22"/>
        </w:rPr>
        <w:t xml:space="preserve">. Estimated using Mplus 7.1’s WLSMV estimator (to handle the categorical </w:t>
      </w:r>
      <w:r w:rsidR="00F1486C">
        <w:rPr>
          <w:rFonts w:ascii="Times New Roman" w:hAnsi="Times New Roman"/>
          <w:i/>
          <w:szCs w:val="22"/>
        </w:rPr>
        <w:t xml:space="preserve">Revenge, Stress, </w:t>
      </w:r>
      <w:r w:rsidR="00F1486C">
        <w:rPr>
          <w:rFonts w:ascii="Times New Roman" w:hAnsi="Times New Roman"/>
          <w:szCs w:val="22"/>
        </w:rPr>
        <w:t xml:space="preserve">and </w:t>
      </w:r>
      <w:r w:rsidR="00F1486C">
        <w:rPr>
          <w:rFonts w:ascii="Times New Roman" w:hAnsi="Times New Roman"/>
          <w:i/>
          <w:szCs w:val="22"/>
        </w:rPr>
        <w:t xml:space="preserve">Trait Anger </w:t>
      </w:r>
      <w:r w:rsidR="00F1486C">
        <w:rPr>
          <w:rFonts w:ascii="Times New Roman" w:hAnsi="Times New Roman"/>
          <w:szCs w:val="22"/>
        </w:rPr>
        <w:t>items</w:t>
      </w:r>
      <w:r w:rsidRPr="00601AF9">
        <w:rPr>
          <w:rFonts w:ascii="Times New Roman" w:hAnsi="Times New Roman"/>
          <w:szCs w:val="22"/>
        </w:rPr>
        <w:t xml:space="preserve">), and </w:t>
      </w:r>
      <w:r w:rsidRPr="00601AF9">
        <w:rPr>
          <w:rFonts w:ascii="Times New Roman" w:hAnsi="Times New Roman"/>
          <w:color w:val="000000"/>
          <w:szCs w:val="22"/>
        </w:rPr>
        <w:t xml:space="preserve">sampling weights adjusting for variable number of telephone lines per household, oversampling of certain geographic areas, nonresponse adjustment, and census demographic benchmarks. </w:t>
      </w:r>
    </w:p>
    <w:p w14:paraId="4E8F619B" w14:textId="77777777" w:rsidR="00DD3895" w:rsidRDefault="00DD3895" w:rsidP="00DD3895">
      <w:pPr>
        <w:widowControl w:val="0"/>
        <w:spacing w:line="360" w:lineRule="auto"/>
        <w:ind w:left="-540" w:right="-540"/>
        <w:rPr>
          <w:rFonts w:ascii="Times New Roman" w:hAnsi="Times New Roman"/>
          <w:szCs w:val="22"/>
        </w:rPr>
      </w:pPr>
    </w:p>
    <w:p w14:paraId="6DA05005" w14:textId="77777777" w:rsidR="00DD3895" w:rsidRPr="00AD392F" w:rsidRDefault="00DD3895" w:rsidP="00DD3895">
      <w:pPr>
        <w:keepNext/>
        <w:widowControl w:val="0"/>
        <w:autoSpaceDE w:val="0"/>
        <w:autoSpaceDN w:val="0"/>
        <w:adjustRightInd w:val="0"/>
        <w:jc w:val="center"/>
        <w:rPr>
          <w:rFonts w:ascii="Times New Roman" w:hAnsi="Times New Roman"/>
          <w:szCs w:val="22"/>
        </w:rPr>
      </w:pPr>
      <w:r>
        <w:rPr>
          <w:rFonts w:ascii="Times New Roman" w:hAnsi="Times New Roman"/>
          <w:color w:val="000000"/>
          <w:szCs w:val="22"/>
        </w:rPr>
        <w:t xml:space="preserve">Inter-Factor </w:t>
      </w:r>
      <w:r w:rsidRPr="00AD392F">
        <w:rPr>
          <w:rFonts w:ascii="Times New Roman" w:hAnsi="Times New Roman"/>
          <w:szCs w:val="22"/>
        </w:rPr>
        <w:t xml:space="preserve">Correlations </w:t>
      </w:r>
    </w:p>
    <w:tbl>
      <w:tblPr>
        <w:tblW w:w="9361" w:type="dxa"/>
        <w:tblInd w:w="-522" w:type="dxa"/>
        <w:tblLayout w:type="fixed"/>
        <w:tblLook w:val="0000" w:firstRow="0" w:lastRow="0" w:firstColumn="0" w:lastColumn="0" w:noHBand="0" w:noVBand="0"/>
      </w:tblPr>
      <w:tblGrid>
        <w:gridCol w:w="1615"/>
        <w:gridCol w:w="1291"/>
        <w:gridCol w:w="1291"/>
        <w:gridCol w:w="1291"/>
        <w:gridCol w:w="1291"/>
        <w:gridCol w:w="1291"/>
        <w:gridCol w:w="1291"/>
      </w:tblGrid>
      <w:tr w:rsidR="00346316" w:rsidRPr="00AD392F" w14:paraId="7BE65F8F" w14:textId="15AE7D80" w:rsidTr="00346316">
        <w:tc>
          <w:tcPr>
            <w:tcW w:w="1615" w:type="dxa"/>
            <w:tcBorders>
              <w:top w:val="double" w:sz="4" w:space="0" w:color="auto"/>
              <w:left w:val="nil"/>
              <w:bottom w:val="single" w:sz="4" w:space="0" w:color="auto"/>
              <w:right w:val="nil"/>
            </w:tcBorders>
          </w:tcPr>
          <w:p w14:paraId="3A2AD26B" w14:textId="77777777" w:rsidR="00346316" w:rsidRPr="00AD392F" w:rsidRDefault="00346316" w:rsidP="00DD3895">
            <w:pPr>
              <w:widowControl w:val="0"/>
              <w:autoSpaceDE w:val="0"/>
              <w:autoSpaceDN w:val="0"/>
              <w:adjustRightInd w:val="0"/>
              <w:spacing w:line="240" w:lineRule="auto"/>
              <w:rPr>
                <w:rFonts w:ascii="Times New Roman" w:hAnsi="Times New Roman"/>
                <w:szCs w:val="22"/>
              </w:rPr>
            </w:pPr>
          </w:p>
        </w:tc>
        <w:tc>
          <w:tcPr>
            <w:tcW w:w="1291" w:type="dxa"/>
            <w:tcBorders>
              <w:top w:val="double" w:sz="4" w:space="0" w:color="auto"/>
              <w:left w:val="nil"/>
              <w:bottom w:val="single" w:sz="4" w:space="0" w:color="auto"/>
              <w:right w:val="nil"/>
            </w:tcBorders>
            <w:vAlign w:val="center"/>
          </w:tcPr>
          <w:p w14:paraId="17D71D6D"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p>
          <w:p w14:paraId="3290AE2C"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Revenge</w:t>
            </w:r>
          </w:p>
          <w:p w14:paraId="7376A413"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p>
        </w:tc>
        <w:tc>
          <w:tcPr>
            <w:tcW w:w="1291" w:type="dxa"/>
            <w:tcBorders>
              <w:top w:val="double" w:sz="4" w:space="0" w:color="auto"/>
              <w:left w:val="nil"/>
              <w:bottom w:val="single" w:sz="4" w:space="0" w:color="auto"/>
              <w:right w:val="nil"/>
            </w:tcBorders>
            <w:vAlign w:val="center"/>
          </w:tcPr>
          <w:p w14:paraId="298161CB"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Pr>
                <w:rFonts w:ascii="Times New Roman" w:hAnsi="Times New Roman"/>
                <w:szCs w:val="22"/>
              </w:rPr>
              <w:t>Stress</w:t>
            </w:r>
          </w:p>
        </w:tc>
        <w:tc>
          <w:tcPr>
            <w:tcW w:w="1291" w:type="dxa"/>
            <w:tcBorders>
              <w:top w:val="double" w:sz="4" w:space="0" w:color="auto"/>
              <w:left w:val="nil"/>
              <w:bottom w:val="single" w:sz="4" w:space="0" w:color="auto"/>
              <w:right w:val="nil"/>
            </w:tcBorders>
            <w:vAlign w:val="center"/>
          </w:tcPr>
          <w:p w14:paraId="63916A02"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Anger</w:t>
            </w:r>
          </w:p>
        </w:tc>
        <w:tc>
          <w:tcPr>
            <w:tcW w:w="1291" w:type="dxa"/>
            <w:tcBorders>
              <w:top w:val="double" w:sz="4" w:space="0" w:color="auto"/>
              <w:left w:val="nil"/>
              <w:bottom w:val="single" w:sz="4" w:space="0" w:color="auto"/>
              <w:right w:val="nil"/>
            </w:tcBorders>
            <w:vAlign w:val="center"/>
          </w:tcPr>
          <w:p w14:paraId="5C9CB095"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Fear</w:t>
            </w:r>
          </w:p>
        </w:tc>
        <w:tc>
          <w:tcPr>
            <w:tcW w:w="1291" w:type="dxa"/>
            <w:tcBorders>
              <w:top w:val="double" w:sz="4" w:space="0" w:color="auto"/>
              <w:left w:val="nil"/>
              <w:bottom w:val="single" w:sz="4" w:space="0" w:color="auto"/>
              <w:right w:val="nil"/>
            </w:tcBorders>
            <w:vAlign w:val="center"/>
          </w:tcPr>
          <w:p w14:paraId="022F2684"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Terror</w:t>
            </w:r>
          </w:p>
          <w:p w14:paraId="65E53605"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Threat</w:t>
            </w:r>
          </w:p>
        </w:tc>
        <w:tc>
          <w:tcPr>
            <w:tcW w:w="1291" w:type="dxa"/>
            <w:tcBorders>
              <w:top w:val="double" w:sz="4" w:space="0" w:color="auto"/>
              <w:left w:val="nil"/>
              <w:bottom w:val="single" w:sz="4" w:space="0" w:color="auto"/>
              <w:right w:val="nil"/>
            </w:tcBorders>
            <w:vAlign w:val="center"/>
          </w:tcPr>
          <w:p w14:paraId="25565422"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Confidence</w:t>
            </w:r>
          </w:p>
        </w:tc>
      </w:tr>
      <w:tr w:rsidR="00346316" w:rsidRPr="00AD392F" w14:paraId="16265A4D" w14:textId="4B4E17D0" w:rsidTr="00346316">
        <w:tc>
          <w:tcPr>
            <w:tcW w:w="1615" w:type="dxa"/>
            <w:tcBorders>
              <w:top w:val="single" w:sz="4" w:space="0" w:color="auto"/>
              <w:left w:val="nil"/>
              <w:bottom w:val="nil"/>
              <w:right w:val="nil"/>
            </w:tcBorders>
          </w:tcPr>
          <w:p w14:paraId="4FECEE87"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Revenge</w:t>
            </w:r>
          </w:p>
        </w:tc>
        <w:tc>
          <w:tcPr>
            <w:tcW w:w="1291" w:type="dxa"/>
            <w:tcBorders>
              <w:top w:val="single" w:sz="4" w:space="0" w:color="auto"/>
              <w:left w:val="nil"/>
              <w:bottom w:val="nil"/>
              <w:right w:val="nil"/>
            </w:tcBorders>
            <w:vAlign w:val="center"/>
          </w:tcPr>
          <w:p w14:paraId="4F879B5E" w14:textId="77777777" w:rsidR="00346316" w:rsidRPr="00AD392F" w:rsidRDefault="00346316" w:rsidP="00DD3895">
            <w:pPr>
              <w:widowControl w:val="0"/>
              <w:autoSpaceDE w:val="0"/>
              <w:autoSpaceDN w:val="0"/>
              <w:adjustRightInd w:val="0"/>
              <w:spacing w:before="120" w:line="360" w:lineRule="auto"/>
              <w:ind w:left="31"/>
              <w:jc w:val="center"/>
              <w:rPr>
                <w:rFonts w:ascii="Times New Roman" w:hAnsi="Times New Roman"/>
                <w:szCs w:val="22"/>
              </w:rPr>
            </w:pPr>
            <w:r w:rsidRPr="00AD392F">
              <w:rPr>
                <w:rFonts w:ascii="Times New Roman" w:hAnsi="Times New Roman"/>
                <w:szCs w:val="22"/>
              </w:rPr>
              <w:t>––––</w:t>
            </w:r>
          </w:p>
        </w:tc>
        <w:tc>
          <w:tcPr>
            <w:tcW w:w="1291" w:type="dxa"/>
            <w:tcBorders>
              <w:top w:val="single" w:sz="4" w:space="0" w:color="auto"/>
              <w:left w:val="nil"/>
              <w:bottom w:val="nil"/>
              <w:right w:val="nil"/>
            </w:tcBorders>
            <w:vAlign w:val="center"/>
          </w:tcPr>
          <w:p w14:paraId="20603553"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25EA724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tcPr>
          <w:p w14:paraId="2E2E6EA0"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4656B462"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0752FFA7"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p>
        </w:tc>
      </w:tr>
      <w:tr w:rsidR="00346316" w:rsidRPr="00AD392F" w14:paraId="79D582C2" w14:textId="7370BD98" w:rsidTr="00346316">
        <w:tc>
          <w:tcPr>
            <w:tcW w:w="1615" w:type="dxa"/>
            <w:tcBorders>
              <w:top w:val="nil"/>
              <w:left w:val="nil"/>
              <w:bottom w:val="nil"/>
              <w:right w:val="nil"/>
            </w:tcBorders>
          </w:tcPr>
          <w:p w14:paraId="5862EB07"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Pr>
                <w:rFonts w:ascii="Times New Roman" w:hAnsi="Times New Roman"/>
                <w:szCs w:val="22"/>
              </w:rPr>
              <w:t>Stress</w:t>
            </w:r>
          </w:p>
        </w:tc>
        <w:tc>
          <w:tcPr>
            <w:tcW w:w="1291" w:type="dxa"/>
            <w:tcBorders>
              <w:top w:val="nil"/>
              <w:left w:val="nil"/>
              <w:bottom w:val="nil"/>
              <w:right w:val="nil"/>
            </w:tcBorders>
          </w:tcPr>
          <w:p w14:paraId="65DF4814" w14:textId="5CAC0EE2"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11</w:t>
            </w:r>
            <w:r w:rsidRPr="00AD392F">
              <w:rPr>
                <w:rFonts w:ascii="Times New Roman" w:hAnsi="Times New Roman"/>
                <w:szCs w:val="22"/>
              </w:rPr>
              <w:t>†</w:t>
            </w:r>
          </w:p>
        </w:tc>
        <w:tc>
          <w:tcPr>
            <w:tcW w:w="1291" w:type="dxa"/>
            <w:tcBorders>
              <w:top w:val="nil"/>
              <w:left w:val="nil"/>
              <w:bottom w:val="nil"/>
              <w:right w:val="nil"/>
            </w:tcBorders>
            <w:vAlign w:val="center"/>
          </w:tcPr>
          <w:p w14:paraId="41DD0D9E"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vAlign w:val="center"/>
          </w:tcPr>
          <w:p w14:paraId="586044E2" w14:textId="77777777" w:rsidR="00346316" w:rsidRPr="00AD392F" w:rsidRDefault="00346316" w:rsidP="00DD3895">
            <w:pPr>
              <w:widowControl w:val="0"/>
              <w:autoSpaceDE w:val="0"/>
              <w:autoSpaceDN w:val="0"/>
              <w:adjustRightInd w:val="0"/>
              <w:spacing w:before="120" w:line="360" w:lineRule="auto"/>
              <w:ind w:left="144"/>
              <w:rPr>
                <w:rFonts w:ascii="Times New Roman" w:hAnsi="Times New Roman"/>
                <w:szCs w:val="22"/>
              </w:rPr>
            </w:pPr>
          </w:p>
        </w:tc>
        <w:tc>
          <w:tcPr>
            <w:tcW w:w="1291" w:type="dxa"/>
            <w:tcBorders>
              <w:top w:val="nil"/>
              <w:left w:val="nil"/>
              <w:bottom w:val="nil"/>
              <w:right w:val="nil"/>
            </w:tcBorders>
          </w:tcPr>
          <w:p w14:paraId="003F6DD1"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1C64AAFE"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5D00915D" w14:textId="77777777" w:rsidR="00346316" w:rsidRPr="00AD392F" w:rsidRDefault="00346316" w:rsidP="00DD3895">
            <w:pPr>
              <w:widowControl w:val="0"/>
              <w:autoSpaceDE w:val="0"/>
              <w:autoSpaceDN w:val="0"/>
              <w:adjustRightInd w:val="0"/>
              <w:spacing w:before="120" w:line="360" w:lineRule="auto"/>
              <w:ind w:left="144"/>
              <w:jc w:val="center"/>
              <w:rPr>
                <w:rFonts w:ascii="Times New Roman" w:hAnsi="Times New Roman"/>
                <w:szCs w:val="22"/>
              </w:rPr>
            </w:pPr>
          </w:p>
        </w:tc>
      </w:tr>
      <w:tr w:rsidR="00346316" w:rsidRPr="00AD392F" w14:paraId="2A66B953" w14:textId="29350B17" w:rsidTr="00346316">
        <w:tc>
          <w:tcPr>
            <w:tcW w:w="1615" w:type="dxa"/>
            <w:tcBorders>
              <w:top w:val="nil"/>
              <w:left w:val="nil"/>
              <w:bottom w:val="nil"/>
              <w:right w:val="nil"/>
            </w:tcBorders>
          </w:tcPr>
          <w:p w14:paraId="0F0654D9"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Anger</w:t>
            </w:r>
          </w:p>
        </w:tc>
        <w:tc>
          <w:tcPr>
            <w:tcW w:w="1291" w:type="dxa"/>
            <w:tcBorders>
              <w:top w:val="nil"/>
              <w:left w:val="nil"/>
              <w:bottom w:val="nil"/>
              <w:right w:val="nil"/>
            </w:tcBorders>
          </w:tcPr>
          <w:p w14:paraId="00F1D2CA" w14:textId="29E51881" w:rsidR="00346316" w:rsidRPr="00AD392F" w:rsidRDefault="00346316" w:rsidP="00DD3895">
            <w:pPr>
              <w:widowControl w:val="0"/>
              <w:tabs>
                <w:tab w:val="decimal" w:pos="301"/>
              </w:tabs>
              <w:autoSpaceDE w:val="0"/>
              <w:autoSpaceDN w:val="0"/>
              <w:adjustRightInd w:val="0"/>
              <w:spacing w:before="120" w:line="360" w:lineRule="auto"/>
              <w:ind w:left="31" w:hanging="342"/>
              <w:rPr>
                <w:rFonts w:ascii="Times New Roman" w:hAnsi="Times New Roman"/>
                <w:szCs w:val="22"/>
              </w:rPr>
            </w:pPr>
            <w:r>
              <w:rPr>
                <w:rFonts w:ascii="Times New Roman" w:hAnsi="Times New Roman"/>
                <w:szCs w:val="22"/>
              </w:rPr>
              <w:t>0.45</w:t>
            </w:r>
            <w:r w:rsidRPr="00AD392F">
              <w:rPr>
                <w:rFonts w:ascii="Times New Roman" w:hAnsi="Times New Roman"/>
                <w:szCs w:val="22"/>
              </w:rPr>
              <w:t>***</w:t>
            </w:r>
          </w:p>
        </w:tc>
        <w:tc>
          <w:tcPr>
            <w:tcW w:w="1291" w:type="dxa"/>
            <w:tcBorders>
              <w:top w:val="nil"/>
              <w:left w:val="nil"/>
              <w:bottom w:val="nil"/>
              <w:right w:val="nil"/>
            </w:tcBorders>
            <w:vAlign w:val="center"/>
          </w:tcPr>
          <w:p w14:paraId="58304D92" w14:textId="70464808"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6</w:t>
            </w:r>
            <w:r w:rsidRPr="00AD392F">
              <w:rPr>
                <w:rFonts w:ascii="Times New Roman" w:hAnsi="Times New Roman"/>
                <w:szCs w:val="22"/>
              </w:rPr>
              <w:t>**</w:t>
            </w:r>
          </w:p>
        </w:tc>
        <w:tc>
          <w:tcPr>
            <w:tcW w:w="1291" w:type="dxa"/>
            <w:tcBorders>
              <w:top w:val="nil"/>
              <w:left w:val="nil"/>
              <w:bottom w:val="nil"/>
              <w:right w:val="nil"/>
            </w:tcBorders>
            <w:vAlign w:val="center"/>
          </w:tcPr>
          <w:p w14:paraId="501CD11A" w14:textId="77777777" w:rsidR="00346316" w:rsidRPr="00AD392F" w:rsidRDefault="00346316" w:rsidP="00DD3895">
            <w:pPr>
              <w:widowControl w:val="0"/>
              <w:autoSpaceDE w:val="0"/>
              <w:autoSpaceDN w:val="0"/>
              <w:adjustRightInd w:val="0"/>
              <w:spacing w:before="120" w:line="360" w:lineRule="auto"/>
              <w:ind w:left="15"/>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tcPr>
          <w:p w14:paraId="7C8EA96F"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0807031C"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100EFF59" w14:textId="77777777" w:rsidR="00346316" w:rsidRPr="00AD392F" w:rsidRDefault="00346316" w:rsidP="00DD3895">
            <w:pPr>
              <w:widowControl w:val="0"/>
              <w:autoSpaceDE w:val="0"/>
              <w:autoSpaceDN w:val="0"/>
              <w:adjustRightInd w:val="0"/>
              <w:spacing w:before="120" w:line="360" w:lineRule="auto"/>
              <w:ind w:left="144"/>
              <w:rPr>
                <w:rFonts w:ascii="Times New Roman" w:hAnsi="Times New Roman"/>
                <w:szCs w:val="22"/>
              </w:rPr>
            </w:pPr>
          </w:p>
        </w:tc>
      </w:tr>
      <w:tr w:rsidR="00346316" w:rsidRPr="00AD392F" w14:paraId="43FD02D8" w14:textId="0F2FE6D6" w:rsidTr="00346316">
        <w:tc>
          <w:tcPr>
            <w:tcW w:w="1615" w:type="dxa"/>
            <w:tcBorders>
              <w:top w:val="nil"/>
              <w:left w:val="nil"/>
              <w:bottom w:val="nil"/>
              <w:right w:val="nil"/>
            </w:tcBorders>
          </w:tcPr>
          <w:p w14:paraId="41E05D46"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 xml:space="preserve">Fear </w:t>
            </w:r>
          </w:p>
        </w:tc>
        <w:tc>
          <w:tcPr>
            <w:tcW w:w="1291" w:type="dxa"/>
            <w:tcBorders>
              <w:top w:val="nil"/>
              <w:left w:val="nil"/>
              <w:bottom w:val="nil"/>
              <w:right w:val="nil"/>
            </w:tcBorders>
          </w:tcPr>
          <w:p w14:paraId="57672224" w14:textId="09EDC526"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10</w:t>
            </w:r>
            <w:r w:rsidRPr="00AD392F">
              <w:rPr>
                <w:rFonts w:ascii="Times New Roman" w:hAnsi="Times New Roman"/>
                <w:szCs w:val="22"/>
              </w:rPr>
              <w:t>†</w:t>
            </w:r>
          </w:p>
        </w:tc>
        <w:tc>
          <w:tcPr>
            <w:tcW w:w="1291" w:type="dxa"/>
            <w:tcBorders>
              <w:top w:val="nil"/>
              <w:left w:val="nil"/>
              <w:bottom w:val="nil"/>
              <w:right w:val="nil"/>
            </w:tcBorders>
            <w:vAlign w:val="center"/>
          </w:tcPr>
          <w:p w14:paraId="2A95A582" w14:textId="7E6068C1"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29</w:t>
            </w:r>
            <w:r w:rsidRPr="00AD392F">
              <w:rPr>
                <w:rFonts w:ascii="Times New Roman" w:hAnsi="Times New Roman"/>
                <w:szCs w:val="22"/>
              </w:rPr>
              <w:t>***</w:t>
            </w:r>
          </w:p>
        </w:tc>
        <w:tc>
          <w:tcPr>
            <w:tcW w:w="1291" w:type="dxa"/>
            <w:tcBorders>
              <w:top w:val="nil"/>
              <w:left w:val="nil"/>
              <w:bottom w:val="nil"/>
              <w:right w:val="nil"/>
            </w:tcBorders>
            <w:vAlign w:val="center"/>
          </w:tcPr>
          <w:p w14:paraId="49FB2B51" w14:textId="2FBBBCC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47</w:t>
            </w:r>
            <w:r w:rsidRPr="00AD392F">
              <w:rPr>
                <w:rFonts w:ascii="Times New Roman" w:hAnsi="Times New Roman"/>
                <w:szCs w:val="22"/>
              </w:rPr>
              <w:t>***</w:t>
            </w:r>
          </w:p>
        </w:tc>
        <w:tc>
          <w:tcPr>
            <w:tcW w:w="1291" w:type="dxa"/>
            <w:tcBorders>
              <w:top w:val="nil"/>
              <w:left w:val="nil"/>
              <w:bottom w:val="nil"/>
              <w:right w:val="nil"/>
            </w:tcBorders>
            <w:vAlign w:val="center"/>
          </w:tcPr>
          <w:p w14:paraId="43B99A04"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vAlign w:val="center"/>
          </w:tcPr>
          <w:p w14:paraId="42567241" w14:textId="77777777" w:rsidR="00346316" w:rsidRPr="00AD392F" w:rsidRDefault="00346316" w:rsidP="00DD3895">
            <w:pPr>
              <w:widowControl w:val="0"/>
              <w:tabs>
                <w:tab w:val="decimal" w:pos="301"/>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096A098C" w14:textId="7777777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p>
        </w:tc>
      </w:tr>
      <w:tr w:rsidR="00346316" w:rsidRPr="00AD392F" w14:paraId="53742DA9" w14:textId="05E5FBA7" w:rsidTr="00346316">
        <w:tc>
          <w:tcPr>
            <w:tcW w:w="1615" w:type="dxa"/>
            <w:tcBorders>
              <w:top w:val="nil"/>
              <w:left w:val="nil"/>
              <w:right w:val="nil"/>
            </w:tcBorders>
          </w:tcPr>
          <w:p w14:paraId="5C63012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Terror Threat</w:t>
            </w:r>
          </w:p>
        </w:tc>
        <w:tc>
          <w:tcPr>
            <w:tcW w:w="1291" w:type="dxa"/>
            <w:tcBorders>
              <w:top w:val="nil"/>
              <w:left w:val="nil"/>
              <w:right w:val="nil"/>
            </w:tcBorders>
          </w:tcPr>
          <w:p w14:paraId="5D2FB8C3" w14:textId="28872421"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02</w:t>
            </w:r>
          </w:p>
        </w:tc>
        <w:tc>
          <w:tcPr>
            <w:tcW w:w="1291" w:type="dxa"/>
            <w:tcBorders>
              <w:top w:val="nil"/>
              <w:left w:val="nil"/>
              <w:right w:val="nil"/>
            </w:tcBorders>
            <w:vAlign w:val="center"/>
          </w:tcPr>
          <w:p w14:paraId="0AD00642" w14:textId="07130999"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2</w:t>
            </w:r>
            <w:r w:rsidRPr="00AD392F">
              <w:rPr>
                <w:rFonts w:ascii="Times New Roman" w:hAnsi="Times New Roman"/>
                <w:szCs w:val="22"/>
              </w:rPr>
              <w:t>*</w:t>
            </w:r>
          </w:p>
        </w:tc>
        <w:tc>
          <w:tcPr>
            <w:tcW w:w="1291" w:type="dxa"/>
            <w:tcBorders>
              <w:top w:val="nil"/>
              <w:left w:val="nil"/>
              <w:right w:val="nil"/>
            </w:tcBorders>
            <w:vAlign w:val="center"/>
          </w:tcPr>
          <w:p w14:paraId="698CB74A" w14:textId="14A5B1CE"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09</w:t>
            </w:r>
            <w:r w:rsidRPr="00AD392F">
              <w:rPr>
                <w:rFonts w:ascii="Times New Roman" w:hAnsi="Times New Roman"/>
                <w:szCs w:val="22"/>
              </w:rPr>
              <w:t>†</w:t>
            </w:r>
          </w:p>
        </w:tc>
        <w:tc>
          <w:tcPr>
            <w:tcW w:w="1291" w:type="dxa"/>
            <w:tcBorders>
              <w:top w:val="nil"/>
              <w:left w:val="nil"/>
              <w:right w:val="nil"/>
            </w:tcBorders>
          </w:tcPr>
          <w:p w14:paraId="56607D41" w14:textId="232851BF"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33</w:t>
            </w:r>
            <w:r w:rsidRPr="00AD392F">
              <w:rPr>
                <w:rFonts w:ascii="Times New Roman" w:hAnsi="Times New Roman"/>
                <w:szCs w:val="22"/>
              </w:rPr>
              <w:t>***</w:t>
            </w:r>
          </w:p>
        </w:tc>
        <w:tc>
          <w:tcPr>
            <w:tcW w:w="1291" w:type="dxa"/>
            <w:tcBorders>
              <w:top w:val="nil"/>
              <w:left w:val="nil"/>
              <w:right w:val="nil"/>
            </w:tcBorders>
            <w:vAlign w:val="center"/>
          </w:tcPr>
          <w:p w14:paraId="4EB20B9E" w14:textId="77777777" w:rsidR="00346316" w:rsidRPr="00AD392F" w:rsidRDefault="00346316" w:rsidP="00DD3895">
            <w:pPr>
              <w:widowControl w:val="0"/>
              <w:tabs>
                <w:tab w:val="decimal" w:pos="301"/>
              </w:tabs>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right w:val="nil"/>
            </w:tcBorders>
            <w:vAlign w:val="center"/>
          </w:tcPr>
          <w:p w14:paraId="1F74808C" w14:textId="7777777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p>
        </w:tc>
      </w:tr>
      <w:tr w:rsidR="00346316" w:rsidRPr="00AD392F" w14:paraId="105A9296" w14:textId="43D67002" w:rsidTr="00346316">
        <w:tc>
          <w:tcPr>
            <w:tcW w:w="1615" w:type="dxa"/>
            <w:tcBorders>
              <w:top w:val="nil"/>
              <w:left w:val="nil"/>
              <w:bottom w:val="nil"/>
              <w:right w:val="nil"/>
            </w:tcBorders>
          </w:tcPr>
          <w:p w14:paraId="2B088C1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Confidence</w:t>
            </w:r>
          </w:p>
        </w:tc>
        <w:tc>
          <w:tcPr>
            <w:tcW w:w="1291" w:type="dxa"/>
            <w:tcBorders>
              <w:top w:val="nil"/>
              <w:left w:val="nil"/>
              <w:bottom w:val="nil"/>
              <w:right w:val="nil"/>
            </w:tcBorders>
          </w:tcPr>
          <w:p w14:paraId="01F2B363" w14:textId="6C6C0971"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24</w:t>
            </w:r>
            <w:r w:rsidRPr="00AD392F">
              <w:rPr>
                <w:rFonts w:ascii="Times New Roman" w:hAnsi="Times New Roman"/>
                <w:szCs w:val="22"/>
              </w:rPr>
              <w:t>***</w:t>
            </w:r>
          </w:p>
        </w:tc>
        <w:tc>
          <w:tcPr>
            <w:tcW w:w="1291" w:type="dxa"/>
            <w:tcBorders>
              <w:top w:val="nil"/>
              <w:left w:val="nil"/>
              <w:bottom w:val="nil"/>
              <w:right w:val="nil"/>
            </w:tcBorders>
            <w:vAlign w:val="center"/>
          </w:tcPr>
          <w:p w14:paraId="56D88174" w14:textId="7E113427"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05</w:t>
            </w:r>
          </w:p>
        </w:tc>
        <w:tc>
          <w:tcPr>
            <w:tcW w:w="1291" w:type="dxa"/>
            <w:tcBorders>
              <w:top w:val="nil"/>
              <w:left w:val="nil"/>
              <w:bottom w:val="nil"/>
              <w:right w:val="nil"/>
            </w:tcBorders>
            <w:vAlign w:val="center"/>
          </w:tcPr>
          <w:p w14:paraId="4AEB2A97" w14:textId="35349980"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23</w:t>
            </w:r>
            <w:r w:rsidRPr="00AD392F">
              <w:rPr>
                <w:rFonts w:ascii="Times New Roman" w:hAnsi="Times New Roman"/>
                <w:szCs w:val="22"/>
              </w:rPr>
              <w:t>***</w:t>
            </w:r>
          </w:p>
        </w:tc>
        <w:tc>
          <w:tcPr>
            <w:tcW w:w="1291" w:type="dxa"/>
            <w:tcBorders>
              <w:top w:val="nil"/>
              <w:left w:val="nil"/>
              <w:bottom w:val="nil"/>
              <w:right w:val="nil"/>
            </w:tcBorders>
          </w:tcPr>
          <w:p w14:paraId="3ACDBF78" w14:textId="7A92543D"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02</w:t>
            </w:r>
          </w:p>
        </w:tc>
        <w:tc>
          <w:tcPr>
            <w:tcW w:w="1291" w:type="dxa"/>
            <w:tcBorders>
              <w:top w:val="nil"/>
              <w:left w:val="nil"/>
              <w:bottom w:val="nil"/>
              <w:right w:val="nil"/>
            </w:tcBorders>
            <w:vAlign w:val="center"/>
          </w:tcPr>
          <w:p w14:paraId="0237258E" w14:textId="3ED91446" w:rsidR="00346316" w:rsidRPr="00AD392F" w:rsidRDefault="00346316" w:rsidP="00DD3895">
            <w:pPr>
              <w:widowControl w:val="0"/>
              <w:tabs>
                <w:tab w:val="decimal" w:pos="301"/>
              </w:tabs>
              <w:autoSpaceDE w:val="0"/>
              <w:autoSpaceDN w:val="0"/>
              <w:adjustRightInd w:val="0"/>
              <w:spacing w:before="120" w:line="360" w:lineRule="auto"/>
              <w:rPr>
                <w:rFonts w:ascii="Times New Roman" w:hAnsi="Times New Roman"/>
                <w:szCs w:val="22"/>
              </w:rPr>
            </w:pPr>
            <w:r>
              <w:rPr>
                <w:rFonts w:ascii="Times New Roman" w:hAnsi="Times New Roman"/>
                <w:szCs w:val="22"/>
              </w:rPr>
              <w:t>-0.34</w:t>
            </w:r>
            <w:r w:rsidRPr="00AD392F">
              <w:rPr>
                <w:rFonts w:ascii="Times New Roman" w:hAnsi="Times New Roman"/>
                <w:szCs w:val="22"/>
              </w:rPr>
              <w:t>***</w:t>
            </w:r>
          </w:p>
        </w:tc>
        <w:tc>
          <w:tcPr>
            <w:tcW w:w="1291" w:type="dxa"/>
            <w:tcBorders>
              <w:top w:val="nil"/>
              <w:left w:val="nil"/>
              <w:bottom w:val="nil"/>
              <w:right w:val="nil"/>
            </w:tcBorders>
            <w:vAlign w:val="center"/>
          </w:tcPr>
          <w:p w14:paraId="18A86C97" w14:textId="77777777" w:rsidR="00346316" w:rsidRPr="00AD392F" w:rsidRDefault="00346316" w:rsidP="00DD3895">
            <w:pPr>
              <w:widowControl w:val="0"/>
              <w:autoSpaceDE w:val="0"/>
              <w:autoSpaceDN w:val="0"/>
              <w:adjustRightInd w:val="0"/>
              <w:spacing w:before="120" w:line="360" w:lineRule="auto"/>
              <w:ind w:left="12"/>
              <w:jc w:val="center"/>
              <w:rPr>
                <w:rFonts w:ascii="Times New Roman" w:hAnsi="Times New Roman"/>
                <w:szCs w:val="22"/>
              </w:rPr>
            </w:pPr>
            <w:r w:rsidRPr="00AD392F">
              <w:rPr>
                <w:rFonts w:ascii="Times New Roman" w:hAnsi="Times New Roman"/>
                <w:szCs w:val="22"/>
              </w:rPr>
              <w:t>––––</w:t>
            </w:r>
          </w:p>
        </w:tc>
      </w:tr>
      <w:tr w:rsidR="00346316" w:rsidRPr="00AD392F" w14:paraId="140DD9D5" w14:textId="77777777" w:rsidTr="00346316">
        <w:tc>
          <w:tcPr>
            <w:tcW w:w="1615" w:type="dxa"/>
            <w:tcBorders>
              <w:top w:val="nil"/>
              <w:left w:val="nil"/>
              <w:bottom w:val="double" w:sz="4" w:space="0" w:color="auto"/>
              <w:right w:val="nil"/>
            </w:tcBorders>
          </w:tcPr>
          <w:p w14:paraId="4B5C6D1E" w14:textId="10521DF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Pr>
                <w:rFonts w:ascii="Times New Roman" w:hAnsi="Times New Roman"/>
                <w:szCs w:val="22"/>
              </w:rPr>
              <w:t>Trait Anger</w:t>
            </w:r>
          </w:p>
        </w:tc>
        <w:tc>
          <w:tcPr>
            <w:tcW w:w="1291" w:type="dxa"/>
            <w:tcBorders>
              <w:top w:val="nil"/>
              <w:left w:val="nil"/>
              <w:bottom w:val="double" w:sz="4" w:space="0" w:color="auto"/>
              <w:right w:val="nil"/>
            </w:tcBorders>
          </w:tcPr>
          <w:p w14:paraId="33D2E527" w14:textId="3BCE7919" w:rsidR="00346316" w:rsidRPr="00AD392F" w:rsidRDefault="00346316" w:rsidP="0053728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25</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3CADC70F" w14:textId="79CB5ACC"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0</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71BA65A2" w14:textId="76BD3119" w:rsidR="00346316" w:rsidRPr="00AD392F" w:rsidRDefault="00346316" w:rsidP="0053728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26</w:t>
            </w:r>
            <w:r w:rsidRPr="00AD392F">
              <w:rPr>
                <w:rFonts w:ascii="Times New Roman" w:hAnsi="Times New Roman"/>
                <w:szCs w:val="22"/>
              </w:rPr>
              <w:t>***</w:t>
            </w:r>
          </w:p>
        </w:tc>
        <w:tc>
          <w:tcPr>
            <w:tcW w:w="1291" w:type="dxa"/>
            <w:tcBorders>
              <w:top w:val="nil"/>
              <w:left w:val="nil"/>
              <w:bottom w:val="double" w:sz="4" w:space="0" w:color="auto"/>
              <w:right w:val="nil"/>
            </w:tcBorders>
          </w:tcPr>
          <w:p w14:paraId="16D9FA3B" w14:textId="53118730"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06</w:t>
            </w:r>
          </w:p>
        </w:tc>
        <w:tc>
          <w:tcPr>
            <w:tcW w:w="1291" w:type="dxa"/>
            <w:tcBorders>
              <w:top w:val="nil"/>
              <w:left w:val="nil"/>
              <w:bottom w:val="double" w:sz="4" w:space="0" w:color="auto"/>
              <w:right w:val="nil"/>
            </w:tcBorders>
            <w:vAlign w:val="center"/>
          </w:tcPr>
          <w:p w14:paraId="43615F02" w14:textId="5702A1D9" w:rsidR="00346316" w:rsidRPr="00AD392F" w:rsidRDefault="00346316" w:rsidP="00537285">
            <w:pPr>
              <w:widowControl w:val="0"/>
              <w:tabs>
                <w:tab w:val="decimal" w:pos="301"/>
              </w:tabs>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0.</w:t>
            </w:r>
            <w:r>
              <w:rPr>
                <w:rFonts w:ascii="Times New Roman" w:hAnsi="Times New Roman"/>
                <w:szCs w:val="22"/>
              </w:rPr>
              <w:t>16</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0986A4B3" w14:textId="173B4A64" w:rsidR="00346316" w:rsidRPr="00AD392F" w:rsidRDefault="00346316" w:rsidP="00537285">
            <w:pPr>
              <w:widowControl w:val="0"/>
              <w:autoSpaceDE w:val="0"/>
              <w:autoSpaceDN w:val="0"/>
              <w:adjustRightInd w:val="0"/>
              <w:spacing w:before="120" w:line="360" w:lineRule="auto"/>
              <w:ind w:left="12"/>
              <w:jc w:val="center"/>
              <w:rPr>
                <w:rFonts w:ascii="Times New Roman" w:hAnsi="Times New Roman"/>
                <w:szCs w:val="22"/>
              </w:rPr>
            </w:pPr>
            <w:r w:rsidRPr="00AD392F">
              <w:rPr>
                <w:rFonts w:ascii="Times New Roman" w:hAnsi="Times New Roman"/>
                <w:szCs w:val="22"/>
              </w:rPr>
              <w:t>-0.</w:t>
            </w:r>
            <w:r>
              <w:rPr>
                <w:rFonts w:ascii="Times New Roman" w:hAnsi="Times New Roman"/>
                <w:szCs w:val="22"/>
              </w:rPr>
              <w:t>11*</w:t>
            </w:r>
          </w:p>
        </w:tc>
      </w:tr>
    </w:tbl>
    <w:p w14:paraId="7DB631AC" w14:textId="77777777" w:rsidR="00DD3895" w:rsidRPr="00AD392F" w:rsidRDefault="00DD3895" w:rsidP="00DD3895">
      <w:pPr>
        <w:spacing w:line="240" w:lineRule="auto"/>
        <w:ind w:left="720"/>
        <w:rPr>
          <w:rFonts w:ascii="Times New Roman" w:hAnsi="Times New Roman"/>
          <w:color w:val="000000"/>
          <w:szCs w:val="22"/>
        </w:rPr>
      </w:pPr>
    </w:p>
    <w:p w14:paraId="519C81A1" w14:textId="77777777" w:rsidR="00DD3895" w:rsidRPr="00AD392F" w:rsidRDefault="00DD3895" w:rsidP="00DD3895">
      <w:pPr>
        <w:spacing w:line="240" w:lineRule="auto"/>
        <w:rPr>
          <w:rFonts w:ascii="Times New Roman" w:hAnsi="Times New Roman"/>
          <w:szCs w:val="22"/>
        </w:rPr>
      </w:pPr>
      <w:r>
        <w:rPr>
          <w:rFonts w:ascii="Times New Roman" w:hAnsi="Times New Roman"/>
          <w:color w:val="000000"/>
          <w:szCs w:val="22"/>
        </w:rPr>
        <w:t>T</w:t>
      </w:r>
      <w:r w:rsidRPr="00AD392F">
        <w:rPr>
          <w:rFonts w:ascii="Times New Roman" w:hAnsi="Times New Roman"/>
          <w:szCs w:val="22"/>
        </w:rPr>
        <w:t>wo-tailed significance levels indicated by: †p&lt;.10,</w:t>
      </w:r>
      <w:r>
        <w:rPr>
          <w:rFonts w:ascii="Times New Roman" w:hAnsi="Times New Roman"/>
          <w:szCs w:val="22"/>
        </w:rPr>
        <w:t xml:space="preserve"> * p&lt;.05, ** p&lt;.01, ***p&lt;.001.</w:t>
      </w:r>
    </w:p>
    <w:p w14:paraId="7C25D7EC" w14:textId="77777777" w:rsidR="00DD3895" w:rsidRDefault="00DD3895" w:rsidP="00DD3895">
      <w:pPr>
        <w:widowControl w:val="0"/>
        <w:spacing w:line="360" w:lineRule="auto"/>
        <w:ind w:left="-540" w:right="-540"/>
        <w:rPr>
          <w:rFonts w:ascii="Times New Roman" w:hAnsi="Times New Roman"/>
          <w:szCs w:val="22"/>
        </w:rPr>
      </w:pPr>
    </w:p>
    <w:p w14:paraId="52D98227" w14:textId="77777777" w:rsidR="00DD3895" w:rsidRPr="00601AF9" w:rsidRDefault="00DD3895" w:rsidP="00DD3895">
      <w:pPr>
        <w:widowControl w:val="0"/>
        <w:spacing w:line="360" w:lineRule="auto"/>
        <w:ind w:left="-540" w:right="-540"/>
        <w:rPr>
          <w:rFonts w:ascii="Times New Roman" w:hAnsi="Times New Roman"/>
          <w:szCs w:val="22"/>
        </w:rPr>
      </w:pPr>
    </w:p>
    <w:p w14:paraId="303D6716" w14:textId="631C2352" w:rsidR="00DD3895" w:rsidRDefault="00DD3895" w:rsidP="009C70CC">
      <w:pPr>
        <w:ind w:firstLine="720"/>
        <w:rPr>
          <w:rFonts w:ascii="Times New Roman" w:hAnsi="Times New Roman"/>
          <w:sz w:val="24"/>
        </w:rPr>
      </w:pPr>
    </w:p>
    <w:sectPr w:rsidR="00DD3895" w:rsidSect="00490788">
      <w:footerReference w:type="even" r:id="rId14"/>
      <w:foot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17006" w14:textId="77777777" w:rsidR="000268F2" w:rsidRDefault="000268F2" w:rsidP="00E75C75">
      <w:pPr>
        <w:spacing w:line="240" w:lineRule="auto"/>
      </w:pPr>
      <w:r>
        <w:separator/>
      </w:r>
    </w:p>
  </w:endnote>
  <w:endnote w:type="continuationSeparator" w:id="0">
    <w:p w14:paraId="105850E6" w14:textId="77777777" w:rsidR="000268F2" w:rsidRDefault="000268F2" w:rsidP="00E75C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FE6CD"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DC1CF7" w14:textId="77777777" w:rsidR="001C6DC5" w:rsidRDefault="001C6DC5" w:rsidP="00AF08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2E09F" w14:textId="77777777" w:rsidR="001C6DC5" w:rsidRDefault="001C6DC5" w:rsidP="006E5C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C001EA" w14:textId="77777777" w:rsidR="001C6DC5" w:rsidRDefault="001C6DC5" w:rsidP="00813EB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DCF6B"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32</w:t>
    </w:r>
    <w:r>
      <w:rPr>
        <w:rStyle w:val="PageNumber"/>
      </w:rPr>
      <w:fldChar w:fldCharType="end"/>
    </w:r>
  </w:p>
  <w:p w14:paraId="019B2BAB" w14:textId="77777777" w:rsidR="001C6DC5" w:rsidRDefault="001C6DC5" w:rsidP="00813EB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44F7D"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39</w:t>
    </w:r>
    <w:r>
      <w:rPr>
        <w:rStyle w:val="PageNumber"/>
      </w:rPr>
      <w:fldChar w:fldCharType="end"/>
    </w:r>
  </w:p>
  <w:p w14:paraId="51EA5224" w14:textId="77777777" w:rsidR="001C6DC5" w:rsidRDefault="001C6DC5" w:rsidP="00813EBE">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D1C8C" w14:textId="77777777" w:rsidR="001C6DC5" w:rsidRDefault="001C6DC5" w:rsidP="004907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ACEF8A" w14:textId="77777777" w:rsidR="001C6DC5" w:rsidRDefault="001C6DC5" w:rsidP="00813EBE">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E8774" w14:textId="30D55AE4" w:rsidR="001C6DC5" w:rsidRDefault="001C6DC5" w:rsidP="004907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44</w:t>
    </w:r>
    <w:r>
      <w:rPr>
        <w:rStyle w:val="PageNumber"/>
      </w:rPr>
      <w:fldChar w:fldCharType="end"/>
    </w:r>
  </w:p>
  <w:p w14:paraId="5A5F58A9" w14:textId="77777777" w:rsidR="001C6DC5" w:rsidRDefault="001C6DC5" w:rsidP="00813E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3E9C3" w14:textId="77777777" w:rsidR="000268F2" w:rsidRDefault="000268F2" w:rsidP="00E75C75">
      <w:pPr>
        <w:spacing w:line="240" w:lineRule="auto"/>
      </w:pPr>
      <w:r>
        <w:separator/>
      </w:r>
    </w:p>
  </w:footnote>
  <w:footnote w:type="continuationSeparator" w:id="0">
    <w:p w14:paraId="60783481" w14:textId="77777777" w:rsidR="000268F2" w:rsidRDefault="000268F2" w:rsidP="00E75C75">
      <w:pPr>
        <w:spacing w:line="240" w:lineRule="auto"/>
      </w:pPr>
      <w:r>
        <w:continuationSeparator/>
      </w:r>
    </w:p>
  </w:footnote>
  <w:footnote w:id="1">
    <w:p w14:paraId="78D53B8C" w14:textId="6698F00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1555EE">
        <w:rPr>
          <w:rFonts w:ascii="Times New Roman" w:hAnsi="Times New Roman"/>
          <w:color w:val="000000"/>
          <w:szCs w:val="22"/>
        </w:rPr>
        <w:t>On the other hand, the number of Americans who saw Iraq as the “greatest military threat” to the United States actually declined after 9/11 (9%, down from 24-23%; Everts &amp; Isernia 2005: 278).</w:t>
      </w:r>
    </w:p>
  </w:footnote>
  <w:footnote w:id="2">
    <w:p w14:paraId="5F605ADE" w14:textId="7777777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KN/</w:t>
      </w:r>
      <w:r w:rsidRPr="001555EE">
        <w:rPr>
          <w:rFonts w:ascii="Times New Roman" w:hAnsi="Times New Roman"/>
          <w:szCs w:val="22"/>
        </w:rPr>
        <w:t xml:space="preserve">GfK’s use of random-digit dialing and address-based sampling for recruitment into the panel makes it highly representative of the US population, and its within-panel sampling designs employ selection weights to correct for demographic under- and over-representation on the panel </w:t>
      </w:r>
      <w:r w:rsidRPr="001555EE">
        <w:rPr>
          <w:rFonts w:ascii="Times New Roman" w:hAnsi="Times New Roman"/>
          <w:szCs w:val="22"/>
        </w:rPr>
        <w:fldChar w:fldCharType="begin">
          <w:fldData xml:space="preserve">PEVuZE5vdGU+PENpdGU+PEF1dGhvcj5EZW5uaXM8L0F1dGhvcj48WWVhcj4yMDA5PC9ZZWFyPjxS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</w:fldData>
        </w:fldChar>
      </w:r>
      <w:r w:rsidRPr="001555EE">
        <w:rPr>
          <w:rFonts w:ascii="Times New Roman" w:hAnsi="Times New Roman"/>
          <w:szCs w:val="22"/>
        </w:rPr>
        <w:instrText xml:space="preserve"> ADDIN EN.CITE </w:instrText>
      </w:r>
      <w:r w:rsidRPr="001555EE">
        <w:rPr>
          <w:rFonts w:ascii="Times New Roman" w:hAnsi="Times New Roman"/>
          <w:szCs w:val="22"/>
        </w:rPr>
        <w:fldChar w:fldCharType="begin">
          <w:fldData xml:space="preserve">PEVuZE5vdGU+PENpdGU+PEF1dGhvcj5EZW5uaXM8L0F1dGhvcj48WWVhcj4yMDA5PC9ZZWFyPjxS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</w:fldData>
        </w:fldChar>
      </w:r>
      <w:r w:rsidRPr="001555EE">
        <w:rPr>
          <w:rFonts w:ascii="Times New Roman" w:hAnsi="Times New Roman"/>
          <w:szCs w:val="22"/>
        </w:rPr>
        <w:instrText xml:space="preserve"> ADDIN EN.CITE.DATA </w:instrText>
      </w:r>
      <w:r w:rsidRPr="001555EE">
        <w:rPr>
          <w:rFonts w:ascii="Times New Roman" w:hAnsi="Times New Roman"/>
          <w:szCs w:val="22"/>
        </w:rPr>
      </w:r>
      <w:r w:rsidRPr="001555EE">
        <w:rPr>
          <w:rFonts w:ascii="Times New Roman" w:hAnsi="Times New Roman"/>
          <w:szCs w:val="22"/>
        </w:rPr>
        <w:fldChar w:fldCharType="end"/>
      </w:r>
      <w:r w:rsidRPr="001555EE">
        <w:rPr>
          <w:rFonts w:ascii="Times New Roman" w:hAnsi="Times New Roman"/>
          <w:szCs w:val="22"/>
        </w:rPr>
      </w:r>
      <w:r w:rsidRPr="001555EE">
        <w:rPr>
          <w:rFonts w:ascii="Times New Roman" w:hAnsi="Times New Roman"/>
          <w:szCs w:val="22"/>
        </w:rPr>
        <w:fldChar w:fldCharType="separate"/>
      </w:r>
      <w:r w:rsidRPr="001555EE">
        <w:rPr>
          <w:rFonts w:ascii="Times New Roman" w:hAnsi="Times New Roman"/>
          <w:noProof/>
          <w:szCs w:val="22"/>
        </w:rPr>
        <w:t>(Dennis 2009; Yeager et al. 2011)</w:t>
      </w:r>
      <w:r w:rsidRPr="001555EE">
        <w:rPr>
          <w:rFonts w:ascii="Times New Roman" w:hAnsi="Times New Roman"/>
          <w:szCs w:val="22"/>
        </w:rPr>
        <w:fldChar w:fldCharType="end"/>
      </w:r>
      <w:r w:rsidRPr="001555EE">
        <w:rPr>
          <w:rFonts w:ascii="Times New Roman" w:hAnsi="Times New Roman"/>
          <w:color w:val="000000"/>
          <w:szCs w:val="22"/>
        </w:rPr>
        <w:t>.</w:t>
      </w:r>
    </w:p>
  </w:footnote>
  <w:footnote w:id="3">
    <w:p w14:paraId="11CA9DB2" w14:textId="5972950B"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February survey included an oversample of five large states, </w:t>
      </w:r>
      <w:r w:rsidRPr="001555EE">
        <w:rPr>
          <w:rFonts w:ascii="Times New Roman" w:hAnsi="Times New Roman"/>
          <w:color w:val="000000"/>
          <w:szCs w:val="22"/>
        </w:rPr>
        <w:t xml:space="preserve">whose </w:t>
      </w:r>
      <w:r w:rsidRPr="001555EE">
        <w:rPr>
          <w:rFonts w:ascii="Times New Roman" w:hAnsi="Times New Roman"/>
          <w:szCs w:val="22"/>
        </w:rPr>
        <w:t xml:space="preserve">regional diversity minimized the impact on our results. KN reported a panel recruitment rate of 49%, a profile completion rate of 66%, and a study completion rate of 58%, yielding a cumulative response rate of 19%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Callegaro&lt;/Author&gt;&lt;Year&gt;2008&lt;/Year&gt;&lt;RecNum&gt;5117&lt;/RecNum&gt;&lt;DisplayText&gt;(Callegaro &amp;amp; DiSogra 2008)&lt;/DisplayText&gt;&lt;record&gt;&lt;rec-number&gt;5117&lt;/rec-number&gt;&lt;foreign-keys&gt;&lt;key app="EN" db-id="f9szsa2f9p9eztes9xpvvdtdaederv5rea5s" timestamp="1469550759"&gt;5117&lt;/key&gt;&lt;key app="ENWeb" db-id=""&gt;0&lt;/key&gt;&lt;/foreign-keys&gt;&lt;ref-type name="Journal Article"&gt;17&lt;/ref-type&gt;&lt;contributors&gt;&lt;authors&gt;&lt;author&gt;Callegaro, Mario&lt;/author&gt;&lt;author&gt;DiSogra, Charles&lt;/author&gt;&lt;/authors&gt;&lt;/contributors&gt;&lt;titles&gt;&lt;title&gt;Computing Response Metrics for Online Panels&lt;/title&gt;&lt;secondary-title&gt;Public Opinion Quarterly&lt;/secondary-title&gt;&lt;/titles&gt;&lt;periodical&gt;&lt;full-title&gt;Public Opinion Quarterly&lt;/full-title&gt;&lt;/periodical&gt;&lt;pages&gt;1008-1032&lt;/pages&gt;&lt;volume&gt;72&lt;/volume&gt;&lt;number&gt;5&lt;/number&gt;&lt;dates&gt;&lt;year&gt;2008&lt;/year&gt;&lt;/dates&gt;&lt;isbn&gt;0033-362X&amp;#xD;1537-5331&lt;/isbn&gt;&lt;urls&gt;&lt;/urls&gt;&lt;electronic-resource-num&gt;10.1093/poq/nfn065&lt;/electronic-resource-num&gt;&lt;/record&gt;&lt;/Cite&gt;&lt;/EndNote&gt;</w:instrText>
      </w:r>
      <w:r w:rsidRPr="001555EE">
        <w:rPr>
          <w:rFonts w:ascii="Times New Roman" w:hAnsi="Times New Roman"/>
          <w:szCs w:val="22"/>
        </w:rPr>
        <w:fldChar w:fldCharType="separate"/>
      </w:r>
      <w:r w:rsidRPr="001555EE">
        <w:rPr>
          <w:rFonts w:ascii="Times New Roman" w:hAnsi="Times New Roman"/>
          <w:noProof/>
          <w:szCs w:val="22"/>
        </w:rPr>
        <w:t>(Callegaro &amp; DiSogra 2008)</w:t>
      </w:r>
      <w:r w:rsidRPr="001555EE">
        <w:rPr>
          <w:rFonts w:ascii="Times New Roman" w:hAnsi="Times New Roman"/>
          <w:szCs w:val="22"/>
        </w:rPr>
        <w:fldChar w:fldCharType="end"/>
      </w:r>
      <w:r w:rsidRPr="001555EE">
        <w:rPr>
          <w:rFonts w:ascii="Times New Roman" w:eastAsiaTheme="minorEastAsia" w:hAnsi="Times New Roman"/>
          <w:szCs w:val="22"/>
        </w:rPr>
        <w:t xml:space="preserve">.  </w:t>
      </w:r>
      <w:r w:rsidRPr="001555EE">
        <w:rPr>
          <w:rFonts w:ascii="Times New Roman" w:hAnsi="Times New Roman"/>
          <w:szCs w:val="22"/>
        </w:rPr>
        <w:t>Missingness on several variables is increased by item nonresponse and, especially, to some questions having been given only to subsets of the original samples. For additional details, see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 xml:space="preserve">##). </w:t>
      </w:r>
    </w:p>
  </w:footnote>
  <w:footnote w:id="4">
    <w:p w14:paraId="5EEDD959" w14:textId="7777777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is includes seven respondents who had been included as teenagers in the Lerner et al.’s 2001 study (and were found identical to adults in their analyses) but who had reached the age of 18 when they participated in the February 2003 survey. </w:t>
      </w:r>
    </w:p>
  </w:footnote>
  <w:footnote w:id="5">
    <w:p w14:paraId="31941878" w14:textId="5259737D"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1555EE">
        <w:rPr>
          <w:rFonts w:ascii="Times New Roman" w:hAnsi="Times New Roman"/>
          <w:szCs w:val="22"/>
        </w:rPr>
        <w:t xml:space="preserve">Measureable differences between the original survey samples and the US population by controlling for these attributes in our regression analyses. Although nearly identical in partisanship, gender, income, and region to the US population, the combined, </w:t>
      </w:r>
      <w:r w:rsidRPr="001555EE">
        <w:rPr>
          <w:rFonts w:ascii="Times New Roman" w:hAnsi="Times New Roman"/>
          <w:szCs w:val="22"/>
        </w:rPr>
        <w:t>unweighted dataset has disproportionate representation from five oversampled states and is somewhat whiter, older, and more educated. See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w:t>
      </w:r>
      <w:r w:rsidRPr="001555EE">
        <w:rPr>
          <w:rFonts w:ascii="Times New Roman" w:hAnsi="Times New Roman"/>
          <w:smallCaps/>
          <w:color w:val="000000"/>
          <w:szCs w:val="22"/>
        </w:rPr>
        <w:t>.</w:t>
      </w:r>
    </w:p>
  </w:footnote>
  <w:footnote w:id="6">
    <w:p w14:paraId="26666094" w14:textId="4B180DE6"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Mplus 7.1’s default (“PX1”) MCMC algorithm, based on the Gibbs sampler, was used to generate the partial correlation blocks in the variance covariance matrice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Asparouhov&lt;/Author&gt;&lt;Year&gt;2010&lt;/Year&gt;&lt;RecNum&gt;5095&lt;/RecNum&gt;&lt;DisplayText&gt;(Asparouhov &amp;amp; Muthén 2010; Gelman et al. 2014)&lt;/DisplayText&gt;&lt;record&gt;&lt;rec-number&gt;5095&lt;/rec-number&gt;&lt;foreign-keys&gt;&lt;key app="EN" db-id="f9szsa2f9p9eztes9xpvvdtdaederv5rea5s" timestamp="1463238428"&gt;5095&lt;/key&gt;&lt;/foreign-keys&gt;&lt;ref-type name="Report"&gt;27&lt;/ref-type&gt;&lt;contributors&gt;&lt;authors&gt;&lt;author&gt;Asparouhov, Tihomir&lt;/author&gt;&lt;author&gt;Muthén, Bengt&lt;/author&gt;&lt;/authors&gt;&lt;tertiary-authors&gt;&lt;author&gt;Muthén and Muthén&lt;/author&gt;&lt;/tertiary-authors&gt;&lt;/contributors&gt;&lt;titles&gt;&lt;title&gt;Bayesian analysis using Mplus: Technical implementation&lt;/title&gt;&lt;secondary-title&gt;Technical Report&lt;/secondary-title&gt;&lt;/titles&gt;&lt;dates&gt;&lt;year&gt;2010&lt;/year&gt;&lt;/dates&gt;&lt;pub-location&gt;Los Angeles&lt;/pub-location&gt;&lt;urls&gt;&lt;related-urls&gt;&lt;url&gt;https://www.statmodel.com/download/Bayes3.pdf&lt;/url&gt;&lt;/related-urls&gt;&lt;/urls&gt;&lt;/record&gt;&lt;/Cite&gt;&lt;Cite&gt;&lt;Author&gt;Gelman&lt;/Author&gt;&lt;Year&gt;2014&lt;/Year&gt;&lt;RecNum&gt;5096&lt;/RecNum&gt;&lt;record&gt;&lt;rec-number&gt;5096&lt;/rec-number&gt;&lt;foreign-keys&gt;&lt;key app="EN" db-id="f9szsa2f9p9eztes9xpvvdtdaederv5rea5s" timestamp="1463282664"&gt;5096&lt;/key&gt;&lt;/foreign-keys&gt;&lt;ref-type name="Book"&gt;6&lt;/ref-type&gt;&lt;contributors&gt;&lt;authors&gt;&lt;author&gt;Gelman, Andrew&lt;/author&gt;&lt;author&gt;Carlin, John B&lt;/author&gt;&lt;author&gt;Stern, Hal S&lt;/author&gt;&lt;author&gt;Rubin, Donald B&lt;/author&gt;&lt;/authors&gt;&lt;/contributors&gt;&lt;titles&gt;&lt;title&gt;Bayesian data analysis&lt;/title&gt;&lt;/titles&gt;&lt;edition&gt;2nd&lt;/edition&gt;&lt;dates&gt;&lt;year&gt;2014&lt;/year&gt;&lt;/dates&gt;&lt;publisher&gt;Taylor &amp;amp; Francis&lt;/publisher&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Asparouhov &amp; Muthén 2010; Gelman et al. 2014)</w:t>
      </w:r>
      <w:r w:rsidRPr="001555EE">
        <w:rPr>
          <w:rFonts w:ascii="Times New Roman" w:hAnsi="Times New Roman"/>
          <w:szCs w:val="22"/>
        </w:rPr>
        <w:fldChar w:fldCharType="end"/>
      </w:r>
      <w:r w:rsidRPr="001555EE">
        <w:rPr>
          <w:rFonts w:ascii="Times New Roman" w:hAnsi="Times New Roman"/>
          <w:szCs w:val="22"/>
        </w:rPr>
        <w:t xml:space="preserve">. </w:t>
      </w:r>
      <w:r w:rsidRPr="00293E9B">
        <w:rPr>
          <w:rFonts w:ascii="Times New Roman" w:hAnsi="Times New Roman"/>
        </w:rPr>
        <w:t xml:space="preserve">A large number of MI datasets is recommended to maintain statistical power in cases with extensive missing data </w:t>
      </w:r>
      <w:r w:rsidRPr="00293E9B">
        <w:rPr>
          <w:sz w:val="20"/>
        </w:rPr>
        <w:fldChar w:fldCharType="begin"/>
      </w:r>
      <w:r w:rsidRPr="00293E9B">
        <w:rPr>
          <w:rFonts w:ascii="Times New Roman" w:hAnsi="Times New Roman"/>
        </w:rPr>
        <w:instrText xml:space="preserve"> ADDIN EN.CITE &lt;EndNote&gt;&lt;Cite&gt;&lt;Author&gt;Graham&lt;/Author&gt;&lt;Year&gt;2007&lt;/Year&gt;&lt;RecNum&gt;4939&lt;/RecNum&gt;&lt;DisplayText&gt;(Graham et al. 2007)&lt;/DisplayText&gt;&lt;record&gt;&lt;rec-number&gt;4939&lt;/rec-number&gt;&lt;foreign-keys&gt;&lt;key app="EN" db-id="f9szsa2f9p9eztes9xpvvdtdaederv5rea5s" timestamp="1449119000"&gt;4939&lt;/key&gt;&lt;/foreign-keys&gt;&lt;ref-type name="Journal Article"&gt;17&lt;/ref-type&gt;&lt;contributors&gt;&lt;authors&gt;&lt;author&gt;Graham, John W&lt;/author&gt;&lt;author&gt;Olchowski, Allison E&lt;/author&gt;&lt;author&gt;Gilreath, Tamika D&lt;/author&gt;&lt;/authors&gt;&lt;/contributors&gt;&lt;titles&gt;&lt;title&gt;How many imputations are really needed? Some practical clarifications of multiple imputation theory&lt;/title&gt;&lt;secondary-title&gt;Prevention Science&lt;/secondary-title&gt;&lt;/titles&gt;&lt;periodical&gt;&lt;full-title&gt;Prevention Science&lt;/full-title&gt;&lt;/periodical&gt;&lt;pages&gt;206–213&lt;/pages&gt;&lt;volume&gt;8&lt;/volume&gt;&lt;number&gt;3&lt;/number&gt;&lt;dates&gt;&lt;year&gt;2007&lt;/year&gt;&lt;/dates&gt;&lt;isbn&gt;1389-4986&lt;/isbn&gt;&lt;urls&gt;&lt;/urls&gt;&lt;/record&gt;&lt;/Cite&gt;&lt;/EndNote&gt;</w:instrText>
      </w:r>
      <w:r w:rsidRPr="00293E9B">
        <w:rPr>
          <w:rFonts w:ascii="Times New Roman" w:hAnsi="Times New Roman"/>
        </w:rPr>
        <w:fldChar w:fldCharType="separate"/>
      </w:r>
      <w:r w:rsidRPr="00293E9B">
        <w:rPr>
          <w:rFonts w:ascii="Times New Roman" w:hAnsi="Times New Roman"/>
          <w:noProof/>
        </w:rPr>
        <w:t>(Graham et al. 2007)</w:t>
      </w:r>
      <w:r w:rsidRPr="00293E9B">
        <w:rPr>
          <w:sz w:val="20"/>
        </w:rPr>
        <w:fldChar w:fldCharType="end"/>
      </w:r>
      <w:r w:rsidRPr="00293E9B">
        <w:rPr>
          <w:rFonts w:ascii="Times New Roman" w:hAnsi="Times New Roman"/>
        </w:rPr>
        <w:t>.</w:t>
      </w:r>
    </w:p>
  </w:footnote>
  <w:footnote w:id="7">
    <w:p w14:paraId="4093D0AD" w14:textId="4DCCB023"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summer PIPA surveys were fielded in June 18–25 (N=1,051), July 11–20 (N=1,060), and August 26–September 3 (N=1,217). Additional details on the imputation model and diagnostic plots showing the plausibility of the imputed values can be found in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w:t>
      </w:r>
      <w:r w:rsidRPr="001555EE">
        <w:rPr>
          <w:rFonts w:ascii="Times New Roman" w:hAnsi="Times New Roman"/>
          <w:bCs/>
          <w:smallCaps/>
          <w:color w:val="000000"/>
          <w:szCs w:val="22"/>
        </w:rPr>
        <w:t>.</w:t>
      </w:r>
    </w:p>
  </w:footnote>
  <w:footnote w:id="8">
    <w:p w14:paraId="66A60CC7" w14:textId="39749C56"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See Appendices §1-§2 for the full CFA results, complete details on question wordings, operationalization, and descriptive statistics for all the variables analyzed in this paper.</w:t>
      </w:r>
    </w:p>
  </w:footnote>
  <w:footnote w:id="9">
    <w:p w14:paraId="51C69034" w14:textId="43717743"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1555EE">
        <w:rPr>
          <w:rFonts w:ascii="Times New Roman" w:eastAsia="MS Mincho" w:hAnsi="Times New Roman"/>
          <w:color w:val="1A1A1A"/>
          <w:szCs w:val="22"/>
        </w:rPr>
        <w:t xml:space="preserve">The second-wave </w:t>
      </w:r>
      <w:r w:rsidRPr="001555EE">
        <w:rPr>
          <w:rFonts w:ascii="Times New Roman" w:hAnsi="Times New Roman"/>
          <w:szCs w:val="22"/>
        </w:rPr>
        <w:t xml:space="preserve">survey included an embedded experiment with three randomly assigned, emotion-induction conditions. I combined the three groups because the manipulation did not affect 2003 war support or its correlations with anger, although it did affect the target emotions and risk appraisal measure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Lerner&lt;/Author&gt;&lt;Year&gt;2003&lt;/Year&gt;&lt;RecNum&gt;780&lt;/RecNum&gt;&lt;DisplayText&gt;(Lerner et al. 2003)&lt;/DisplayText&gt;&lt;record&gt;&lt;rec-number&gt;780&lt;/rec-number&gt;&lt;foreign-keys&gt;&lt;key app="EN" db-id="f9szsa2f9p9eztes9xpvvdtdaederv5rea5s" timestamp="0"&gt;780&lt;/key&gt;&lt;key app="ENWeb" db-id="ThguHQrtqgcAADHRs@o"&gt;738&lt;/key&gt;&lt;/foreign-keys&gt;&lt;ref-type name="Journal Article"&gt;17&lt;/ref-type&gt;&lt;contributors&gt;&lt;authors&gt;&lt;author&gt;Lerner, Jennifer S.&lt;/author&gt;&lt;author&gt;Gonzalez, Roxana M.&lt;/author&gt;&lt;author&gt;Small, Deborah A.&lt;/author&gt;&lt;author&gt;Fischhoff, Baruch&lt;/author&gt;&lt;/authors&gt;&lt;/contributors&gt;&lt;titles&gt;&lt;title&gt;Effects of Fear and Anger on Perceived Risks of Terrorism&lt;/title&gt;&lt;secondary-title&gt;Psychological Science&lt;/secondary-title&gt;&lt;short-title&gt;Effects of Fear and Anger&lt;/short-title&gt;&lt;/titles&gt;&lt;periodical&gt;&lt;full-title&gt;Psychological Science&lt;/full-title&gt;&lt;/periodical&gt;&lt;pages&gt;144–150&lt;/pages&gt;&lt;volume&gt;14&lt;/volume&gt;&lt;number&gt;2&lt;/number&gt;&lt;dates&gt;&lt;year&gt;2003&lt;/year&gt;&lt;pub-dates&gt;&lt;date&gt;March&lt;/date&gt;&lt;/pub-dates&gt;&lt;/dates&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Lerner et al. 2003)</w:t>
      </w:r>
      <w:r w:rsidRPr="001555EE">
        <w:rPr>
          <w:rFonts w:ascii="Times New Roman" w:hAnsi="Times New Roman"/>
          <w:szCs w:val="22"/>
        </w:rPr>
        <w:fldChar w:fldCharType="end"/>
      </w:r>
      <w:r w:rsidRPr="001555EE">
        <w:rPr>
          <w:rFonts w:ascii="Times New Roman" w:hAnsi="Times New Roman"/>
          <w:szCs w:val="22"/>
        </w:rPr>
        <w:t>.</w:t>
      </w:r>
    </w:p>
  </w:footnote>
  <w:footnote w:id="10">
    <w:p w14:paraId="4F2E5D95" w14:textId="538C562A"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Eight percent did not respond; proportions from weighted original PIPA data.</w:t>
      </w:r>
    </w:p>
  </w:footnote>
  <w:footnote w:id="11">
    <w:p w14:paraId="405B123A" w14:textId="77777777" w:rsidR="001C6DC5" w:rsidRPr="001555EE" w:rsidRDefault="001C6DC5" w:rsidP="00D77DC2">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D77DC2">
        <w:rPr>
          <w:rFonts w:ascii="Times New Roman" w:hAnsi="Times New Roman"/>
        </w:rPr>
        <w:t xml:space="preserve">The models omit the “help the war on terrorism” and </w:t>
      </w:r>
      <w:r w:rsidRPr="00D77DC2">
        <w:rPr>
          <w:rFonts w:ascii="Times New Roman" w:hAnsi="Times New Roman"/>
          <w:i/>
        </w:rPr>
        <w:t>WMD</w:t>
      </w:r>
      <w:r w:rsidRPr="00D77DC2">
        <w:rPr>
          <w:rFonts w:ascii="Times New Roman" w:hAnsi="Times New Roman"/>
        </w:rPr>
        <w:t xml:space="preserve"> variables, so that their potential contamination by war support does not obscure the effects of beliefs about Iraqi involvement. Adding these variables makes no difference to the findings.</w:t>
      </w:r>
    </w:p>
  </w:footnote>
  <w:footnote w:id="12">
    <w:p w14:paraId="0C436674" w14:textId="373436E5" w:rsidR="001C6DC5" w:rsidRPr="001555EE" w:rsidRDefault="001C6DC5" w:rsidP="001555EE">
      <w:pPr>
        <w:spacing w:after="120" w:line="240" w:lineRule="auto"/>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se divergences with Huddy et al. (2007) could be due to differences in the measurement of anger and timing. Huddy et al.’s (2007) measure of anger was collected in fall 2002 and included anger at Saddam Hussein as well as at “the terrorists,” making it more likely to have been shaped by the perceived war risks and </w:t>
      </w:r>
      <w:r w:rsidRPr="001555EE">
        <w:rPr>
          <w:rFonts w:ascii="Times New Roman" w:hAnsi="Times New Roman"/>
          <w:color w:val="000000"/>
          <w:szCs w:val="22"/>
        </w:rPr>
        <w:t>Bush’s campaign for war</w:t>
      </w:r>
      <w:r w:rsidRPr="001555EE">
        <w:rPr>
          <w:rFonts w:ascii="Times New Roman" w:hAnsi="Times New Roman"/>
          <w:szCs w:val="22"/>
        </w:rPr>
        <w:t>.  At that time, i</w:t>
      </w:r>
      <w:r w:rsidRPr="001555EE">
        <w:rPr>
          <w:rFonts w:ascii="Times New Roman" w:hAnsi="Times New Roman"/>
          <w:color w:val="000000"/>
          <w:szCs w:val="22"/>
        </w:rPr>
        <w:t>nformation might have more strongly predicted opposition from those less angry at Iraq than those angry at the terrorists.  In addition, a measure of anger that included feelings about Saddam Hussein in Fall 2002 would have been more strongly shaped by cue taking from Bush’s campaign for war.</w:t>
      </w:r>
    </w:p>
    <w:p w14:paraId="2E822718" w14:textId="0C7C437E" w:rsidR="001C6DC5" w:rsidRPr="001555EE" w:rsidRDefault="001C6DC5" w:rsidP="001555EE">
      <w:pPr>
        <w:spacing w:after="120" w:line="240" w:lineRule="auto"/>
        <w:ind w:firstLine="360"/>
        <w:rPr>
          <w:rFonts w:ascii="Times New Roman" w:hAnsi="Times New Roman"/>
          <w:szCs w:val="22"/>
        </w:rPr>
      </w:pPr>
      <w:r w:rsidRPr="001555EE">
        <w:rPr>
          <w:rFonts w:ascii="Times New Roman" w:hAnsi="Times New Roman"/>
          <w:color w:val="000000"/>
          <w:szCs w:val="22"/>
        </w:rPr>
        <w:t xml:space="preserve">Motivated reasoning, </w:t>
      </w:r>
      <w:r w:rsidRPr="001555EE">
        <w:rPr>
          <w:rFonts w:ascii="Times New Roman" w:hAnsi="Times New Roman"/>
          <w:szCs w:val="22"/>
        </w:rPr>
        <w:t xml:space="preserve">which came to have a major impact on Iraq war attitudes </w:t>
      </w:r>
      <w:r w:rsidRPr="001555EE">
        <w:rPr>
          <w:rFonts w:ascii="Times New Roman" w:hAnsi="Times New Roman"/>
          <w:szCs w:val="22"/>
        </w:rPr>
        <w:fldChar w:fldCharType="begin">
          <w:fldData xml:space="preserve">PEVuZE5vdGU+PENpdGU+PEF1dGhvcj5HYWluZXM8L0F1dGhvcj48WWVhcj4yMDA3PC9ZZWFyPjxS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</w:fldData>
        </w:fldChar>
      </w:r>
      <w:r w:rsidRPr="001555EE">
        <w:rPr>
          <w:rFonts w:ascii="Times New Roman" w:hAnsi="Times New Roman"/>
          <w:szCs w:val="22"/>
        </w:rPr>
        <w:instrText xml:space="preserve"> ADDIN EN.CITE </w:instrText>
      </w:r>
      <w:r w:rsidRPr="001555EE">
        <w:rPr>
          <w:rFonts w:ascii="Times New Roman" w:hAnsi="Times New Roman"/>
          <w:szCs w:val="22"/>
        </w:rPr>
        <w:fldChar w:fldCharType="begin">
          <w:fldData xml:space="preserve">PEVuZE5vdGU+PENpdGU+PEF1dGhvcj5HYWluZXM8L0F1dGhvcj48WWVhcj4yMDA3PC9ZZWFyPjxS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</w:fldData>
        </w:fldChar>
      </w:r>
      <w:r w:rsidRPr="001555EE">
        <w:rPr>
          <w:rFonts w:ascii="Times New Roman" w:hAnsi="Times New Roman"/>
          <w:szCs w:val="22"/>
        </w:rPr>
        <w:instrText xml:space="preserve"> ADDIN EN.CITE.DATA </w:instrText>
      </w:r>
      <w:r w:rsidRPr="001555EE">
        <w:rPr>
          <w:rFonts w:ascii="Times New Roman" w:hAnsi="Times New Roman"/>
          <w:szCs w:val="22"/>
        </w:rPr>
      </w:r>
      <w:r w:rsidRPr="001555EE">
        <w:rPr>
          <w:rFonts w:ascii="Times New Roman" w:hAnsi="Times New Roman"/>
          <w:szCs w:val="22"/>
        </w:rPr>
        <w:fldChar w:fldCharType="end"/>
      </w:r>
      <w:r w:rsidRPr="001555EE">
        <w:rPr>
          <w:rFonts w:ascii="Times New Roman" w:hAnsi="Times New Roman"/>
          <w:szCs w:val="22"/>
        </w:rPr>
      </w:r>
      <w:r w:rsidRPr="001555EE">
        <w:rPr>
          <w:rFonts w:ascii="Times New Roman" w:hAnsi="Times New Roman"/>
          <w:szCs w:val="22"/>
        </w:rPr>
        <w:fldChar w:fldCharType="separate"/>
      </w:r>
      <w:r w:rsidRPr="001555EE">
        <w:rPr>
          <w:rFonts w:ascii="Times New Roman" w:hAnsi="Times New Roman"/>
          <w:noProof/>
          <w:szCs w:val="22"/>
        </w:rPr>
        <w:t>(Gaines et al. 2007; Jacobson 2010; Prasad et al. 2009)</w:t>
      </w:r>
      <w:r w:rsidRPr="001555EE">
        <w:rPr>
          <w:rFonts w:ascii="Times New Roman" w:hAnsi="Times New Roman"/>
          <w:szCs w:val="22"/>
        </w:rPr>
        <w:fldChar w:fldCharType="end"/>
      </w:r>
      <w:r w:rsidRPr="001555EE">
        <w:rPr>
          <w:rFonts w:ascii="Times New Roman" w:hAnsi="Times New Roman"/>
          <w:szCs w:val="22"/>
        </w:rPr>
        <w:t>, also could explain why those angry at Saddam Hussein in Fall 2002 might have seen the war risks as relatively low.</w:t>
      </w:r>
    </w:p>
  </w:footnote>
  <w:footnote w:id="13">
    <w:p w14:paraId="52229564" w14:textId="37ACDB14"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number of Americans who said they were “very angry” at the perpetrators had fallen by 11% on the first anniversary of the attacks compared to the period immediately after the attack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ABC News&lt;/Author&gt;&lt;Year&gt;2002&lt;/Year&gt;&lt;RecNum&gt;2046&lt;/RecNum&gt;&lt;DisplayText&gt;(ABC News 2002)&lt;/DisplayText&gt;&lt;record&gt;&lt;rec-number&gt;2046&lt;/rec-number&gt;&lt;foreign-keys&gt;&lt;key app="EN" db-id="f9szsa2f9p9eztes9xpvvdtdaederv5rea5s" timestamp="1406236327"&gt;2046&lt;/key&gt;&lt;/foreign-keys&gt;&lt;ref-type name="Generic"&gt;13&lt;/ref-type&gt;&lt;contributors&gt;&lt;authors&gt;&lt;author&gt;ABC News,&lt;/author&gt;&lt;/authors&gt;&lt;/contributors&gt;&lt;titles&gt;&lt;title&gt;September 11th Adult Poll, September 2002 (ICPSR 3553)&lt;/title&gt;&lt;short-title&gt;September 11th Adult Poll&lt;/short-title&gt;&lt;/titles&gt;&lt;dates&gt;&lt;year&gt;2002&lt;/year&gt;&lt;/dates&gt;&lt;pub-location&gt;Ann Arbor&lt;/pub-location&gt;&lt;publisher&gt;Inter-University Consortium for Political and Social Research&lt;/publisher&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ABC News 2002)</w:t>
      </w:r>
      <w:r w:rsidRPr="001555EE">
        <w:rPr>
          <w:rFonts w:ascii="Times New Roman" w:hAnsi="Times New Roman"/>
          <w:szCs w:val="22"/>
        </w:rPr>
        <w:fldChar w:fldCharType="end"/>
      </w:r>
      <w:r w:rsidRPr="001555EE">
        <w:rPr>
          <w:rFonts w:ascii="Times New Roman" w:hAnsi="Times New Roman"/>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8527EC"/>
    <w:multiLevelType w:val="hybridMultilevel"/>
    <w:tmpl w:val="7F6CD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802D40"/>
    <w:multiLevelType w:val="hybridMultilevel"/>
    <w:tmpl w:val="15D60D8E"/>
    <w:lvl w:ilvl="0" w:tplc="954E35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52731E"/>
    <w:multiLevelType w:val="hybridMultilevel"/>
    <w:tmpl w:val="D24C45CC"/>
    <w:lvl w:ilvl="0" w:tplc="215299DA">
      <w:start w:val="1"/>
      <w:numFmt w:val="decimal"/>
      <w:lvlText w:val="%1."/>
      <w:lvlJc w:val="left"/>
      <w:pPr>
        <w:ind w:left="1680" w:hanging="9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65807A6"/>
    <w:multiLevelType w:val="hybridMultilevel"/>
    <w:tmpl w:val="50B6D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D4846"/>
    <w:multiLevelType w:val="hybridMultilevel"/>
    <w:tmpl w:val="E12E3790"/>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6" w15:restartNumberingAfterBreak="0">
    <w:nsid w:val="12451D6E"/>
    <w:multiLevelType w:val="hybridMultilevel"/>
    <w:tmpl w:val="66A2D1A4"/>
    <w:lvl w:ilvl="0" w:tplc="EF4CD134">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807116"/>
    <w:multiLevelType w:val="hybridMultilevel"/>
    <w:tmpl w:val="74DE0D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E139CF"/>
    <w:multiLevelType w:val="hybridMultilevel"/>
    <w:tmpl w:val="CE7AA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3C15FD"/>
    <w:multiLevelType w:val="hybridMultilevel"/>
    <w:tmpl w:val="7536F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2C0318"/>
    <w:multiLevelType w:val="hybridMultilevel"/>
    <w:tmpl w:val="B2005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64282C"/>
    <w:multiLevelType w:val="hybridMultilevel"/>
    <w:tmpl w:val="4612998A"/>
    <w:lvl w:ilvl="0" w:tplc="B1801A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E11213"/>
    <w:multiLevelType w:val="hybridMultilevel"/>
    <w:tmpl w:val="542C7BD2"/>
    <w:lvl w:ilvl="0" w:tplc="C554A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78954B7"/>
    <w:multiLevelType w:val="hybridMultilevel"/>
    <w:tmpl w:val="15D60D8E"/>
    <w:lvl w:ilvl="0" w:tplc="954E35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8FC63C4"/>
    <w:multiLevelType w:val="hybridMultilevel"/>
    <w:tmpl w:val="3594B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1B2083"/>
    <w:multiLevelType w:val="hybridMultilevel"/>
    <w:tmpl w:val="05D87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A47E3"/>
    <w:multiLevelType w:val="hybridMultilevel"/>
    <w:tmpl w:val="38F0D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4248AF"/>
    <w:multiLevelType w:val="hybridMultilevel"/>
    <w:tmpl w:val="6ED8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624188"/>
    <w:multiLevelType w:val="hybridMultilevel"/>
    <w:tmpl w:val="3F6C9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6A3632"/>
    <w:multiLevelType w:val="hybridMultilevel"/>
    <w:tmpl w:val="BC6E5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7515A8"/>
    <w:multiLevelType w:val="hybridMultilevel"/>
    <w:tmpl w:val="75A80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6B020F"/>
    <w:multiLevelType w:val="hybridMultilevel"/>
    <w:tmpl w:val="6CA2F06C"/>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2" w15:restartNumberingAfterBreak="0">
    <w:nsid w:val="69134B36"/>
    <w:multiLevelType w:val="hybridMultilevel"/>
    <w:tmpl w:val="2B1E8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684858"/>
    <w:multiLevelType w:val="hybridMultilevel"/>
    <w:tmpl w:val="3108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7E1497"/>
    <w:multiLevelType w:val="hybridMultilevel"/>
    <w:tmpl w:val="30129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D8091A"/>
    <w:multiLevelType w:val="hybridMultilevel"/>
    <w:tmpl w:val="A142C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54068E8"/>
    <w:multiLevelType w:val="hybridMultilevel"/>
    <w:tmpl w:val="6F44141E"/>
    <w:lvl w:ilvl="0" w:tplc="C7F22144">
      <w:start w:val="1"/>
      <w:numFmt w:val="decimal"/>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58824FF"/>
    <w:multiLevelType w:val="hybridMultilevel"/>
    <w:tmpl w:val="1DEC41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7B4045B"/>
    <w:multiLevelType w:val="hybridMultilevel"/>
    <w:tmpl w:val="8DD4A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536D23"/>
    <w:multiLevelType w:val="hybridMultilevel"/>
    <w:tmpl w:val="66043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AE11FB"/>
    <w:multiLevelType w:val="hybridMultilevel"/>
    <w:tmpl w:val="1B4C866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4"/>
  </w:num>
  <w:num w:numId="2">
    <w:abstractNumId w:val="22"/>
  </w:num>
  <w:num w:numId="3">
    <w:abstractNumId w:val="16"/>
  </w:num>
  <w:num w:numId="4">
    <w:abstractNumId w:val="9"/>
  </w:num>
  <w:num w:numId="5">
    <w:abstractNumId w:val="10"/>
  </w:num>
  <w:num w:numId="6">
    <w:abstractNumId w:val="1"/>
  </w:num>
  <w:num w:numId="7">
    <w:abstractNumId w:val="24"/>
  </w:num>
  <w:num w:numId="8">
    <w:abstractNumId w:val="4"/>
  </w:num>
  <w:num w:numId="9">
    <w:abstractNumId w:val="21"/>
  </w:num>
  <w:num w:numId="10">
    <w:abstractNumId w:val="5"/>
  </w:num>
  <w:num w:numId="11">
    <w:abstractNumId w:val="12"/>
  </w:num>
  <w:num w:numId="12">
    <w:abstractNumId w:val="20"/>
  </w:num>
  <w:num w:numId="13">
    <w:abstractNumId w:val="7"/>
  </w:num>
  <w:num w:numId="14">
    <w:abstractNumId w:val="11"/>
  </w:num>
  <w:num w:numId="15">
    <w:abstractNumId w:val="0"/>
  </w:num>
  <w:num w:numId="16">
    <w:abstractNumId w:val="29"/>
  </w:num>
  <w:num w:numId="17">
    <w:abstractNumId w:val="17"/>
  </w:num>
  <w:num w:numId="18">
    <w:abstractNumId w:val="15"/>
  </w:num>
  <w:num w:numId="19">
    <w:abstractNumId w:val="8"/>
  </w:num>
  <w:num w:numId="20">
    <w:abstractNumId w:val="28"/>
  </w:num>
  <w:num w:numId="21">
    <w:abstractNumId w:val="23"/>
  </w:num>
  <w:num w:numId="22">
    <w:abstractNumId w:val="26"/>
  </w:num>
  <w:num w:numId="23">
    <w:abstractNumId w:val="27"/>
  </w:num>
  <w:num w:numId="24">
    <w:abstractNumId w:val="30"/>
  </w:num>
  <w:num w:numId="25">
    <w:abstractNumId w:val="3"/>
  </w:num>
  <w:num w:numId="26">
    <w:abstractNumId w:val="6"/>
  </w:num>
  <w:num w:numId="27">
    <w:abstractNumId w:val="13"/>
  </w:num>
  <w:num w:numId="28">
    <w:abstractNumId w:val="2"/>
  </w:num>
  <w:num w:numId="29">
    <w:abstractNumId w:val="25"/>
  </w:num>
  <w:num w:numId="30">
    <w:abstractNumId w:val="19"/>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SR pp&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f9szsa2f9p9eztes9xpvvdtdaederv5rea5s&quot;&gt;Punitiveness Library&lt;record-ids&gt;&lt;item&gt;250&lt;/item&gt;&lt;item&gt;289&lt;/item&gt;&lt;item&gt;475&lt;/item&gt;&lt;item&gt;483&lt;/item&gt;&lt;item&gt;505&lt;/item&gt;&lt;item&gt;545&lt;/item&gt;&lt;item&gt;601&lt;/item&gt;&lt;item&gt;720&lt;/item&gt;&lt;item&gt;726&lt;/item&gt;&lt;item&gt;746&lt;/item&gt;&lt;item&gt;748&lt;/item&gt;&lt;item&gt;775&lt;/item&gt;&lt;item&gt;778&lt;/item&gt;&lt;item&gt;780&lt;/item&gt;&lt;item&gt;790&lt;/item&gt;&lt;item&gt;797&lt;/item&gt;&lt;item&gt;798&lt;/item&gt;&lt;item&gt;856&lt;/item&gt;&lt;item&gt;861&lt;/item&gt;&lt;item&gt;870&lt;/item&gt;&lt;item&gt;871&lt;/item&gt;&lt;item&gt;884&lt;/item&gt;&lt;item&gt;888&lt;/item&gt;&lt;item&gt;893&lt;/item&gt;&lt;item&gt;922&lt;/item&gt;&lt;item&gt;960&lt;/item&gt;&lt;item&gt;965&lt;/item&gt;&lt;item&gt;967&lt;/item&gt;&lt;item&gt;971&lt;/item&gt;&lt;item&gt;977&lt;/item&gt;&lt;item&gt;1006&lt;/item&gt;&lt;item&gt;1007&lt;/item&gt;&lt;item&gt;1027&lt;/item&gt;&lt;item&gt;1054&lt;/item&gt;&lt;item&gt;1087&lt;/item&gt;&lt;item&gt;1104&lt;/item&gt;&lt;item&gt;1107&lt;/item&gt;&lt;item&gt;1112&lt;/item&gt;&lt;item&gt;1175&lt;/item&gt;&lt;item&gt;1193&lt;/item&gt;&lt;item&gt;1197&lt;/item&gt;&lt;item&gt;1204&lt;/item&gt;&lt;item&gt;1209&lt;/item&gt;&lt;item&gt;1260&lt;/item&gt;&lt;item&gt;1271&lt;/item&gt;&lt;item&gt;1272&lt;/item&gt;&lt;item&gt;1283&lt;/item&gt;&lt;item&gt;1285&lt;/item&gt;&lt;item&gt;1313&lt;/item&gt;&lt;item&gt;1319&lt;/item&gt;&lt;item&gt;1325&lt;/item&gt;&lt;item&gt;1329&lt;/item&gt;&lt;item&gt;1343&lt;/item&gt;&lt;item&gt;1447&lt;/item&gt;&lt;item&gt;1527&lt;/item&gt;&lt;item&gt;1554&lt;/item&gt;&lt;item&gt;1555&lt;/item&gt;&lt;item&gt;1593&lt;/item&gt;&lt;item&gt;1605&lt;/item&gt;&lt;item&gt;1643&lt;/item&gt;&lt;item&gt;1653&lt;/item&gt;&lt;item&gt;1657&lt;/item&gt;&lt;item&gt;1658&lt;/item&gt;&lt;item&gt;1660&lt;/item&gt;&lt;item&gt;1664&lt;/item&gt;&lt;item&gt;1714&lt;/item&gt;&lt;item&gt;1718&lt;/item&gt;&lt;item&gt;1765&lt;/item&gt;&lt;item&gt;1806&lt;/item&gt;&lt;item&gt;1858&lt;/item&gt;&lt;item&gt;1958&lt;/item&gt;&lt;item&gt;1963&lt;/item&gt;&lt;item&gt;2043&lt;/item&gt;&lt;item&gt;2046&lt;/item&gt;&lt;item&gt;2057&lt;/item&gt;&lt;item&gt;2067&lt;/item&gt;&lt;item&gt;2091&lt;/item&gt;&lt;item&gt;2098&lt;/item&gt;&lt;item&gt;2177&lt;/item&gt;&lt;item&gt;4845&lt;/item&gt;&lt;item&gt;4873&lt;/item&gt;&lt;item&gt;4917&lt;/item&gt;&lt;item&gt;4939&lt;/item&gt;&lt;item&gt;5095&lt;/item&gt;&lt;item&gt;5096&lt;/item&gt;&lt;item&gt;5117&lt;/item&gt;&lt;item&gt;5298&lt;/item&gt;&lt;item&gt;5426&lt;/item&gt;&lt;item&gt;5465&lt;/item&gt;&lt;item&gt;5467&lt;/item&gt;&lt;/record-ids&gt;&lt;/item&gt;&lt;/Libraries&gt;"/>
  </w:docVars>
  <w:rsids>
    <w:rsidRoot w:val="009B5D5C"/>
    <w:rsid w:val="00000164"/>
    <w:rsid w:val="00000BB9"/>
    <w:rsid w:val="0000181F"/>
    <w:rsid w:val="00002163"/>
    <w:rsid w:val="000022DE"/>
    <w:rsid w:val="000022E1"/>
    <w:rsid w:val="00002470"/>
    <w:rsid w:val="00002B3B"/>
    <w:rsid w:val="00003B83"/>
    <w:rsid w:val="00004517"/>
    <w:rsid w:val="0000493F"/>
    <w:rsid w:val="00004BB8"/>
    <w:rsid w:val="00004D92"/>
    <w:rsid w:val="00005208"/>
    <w:rsid w:val="000056FF"/>
    <w:rsid w:val="00006139"/>
    <w:rsid w:val="00006517"/>
    <w:rsid w:val="00006FE0"/>
    <w:rsid w:val="0000754C"/>
    <w:rsid w:val="00007810"/>
    <w:rsid w:val="00007C52"/>
    <w:rsid w:val="00007FEE"/>
    <w:rsid w:val="00010012"/>
    <w:rsid w:val="00010100"/>
    <w:rsid w:val="0001059D"/>
    <w:rsid w:val="00010880"/>
    <w:rsid w:val="0001129D"/>
    <w:rsid w:val="000112E5"/>
    <w:rsid w:val="000117CE"/>
    <w:rsid w:val="00011DCD"/>
    <w:rsid w:val="00011F6D"/>
    <w:rsid w:val="00012012"/>
    <w:rsid w:val="00012221"/>
    <w:rsid w:val="000124D8"/>
    <w:rsid w:val="00012DFD"/>
    <w:rsid w:val="00013227"/>
    <w:rsid w:val="00013A84"/>
    <w:rsid w:val="00013CF0"/>
    <w:rsid w:val="00013F1C"/>
    <w:rsid w:val="000140D1"/>
    <w:rsid w:val="000142CC"/>
    <w:rsid w:val="0001464F"/>
    <w:rsid w:val="00014F9D"/>
    <w:rsid w:val="00015283"/>
    <w:rsid w:val="00015502"/>
    <w:rsid w:val="00015507"/>
    <w:rsid w:val="000155BC"/>
    <w:rsid w:val="000156EC"/>
    <w:rsid w:val="000156FE"/>
    <w:rsid w:val="00016189"/>
    <w:rsid w:val="00016482"/>
    <w:rsid w:val="000166E3"/>
    <w:rsid w:val="00016E44"/>
    <w:rsid w:val="00016E6C"/>
    <w:rsid w:val="00016FD9"/>
    <w:rsid w:val="000172CC"/>
    <w:rsid w:val="0001755A"/>
    <w:rsid w:val="0002005F"/>
    <w:rsid w:val="000203B2"/>
    <w:rsid w:val="000207DE"/>
    <w:rsid w:val="000210BF"/>
    <w:rsid w:val="0002110B"/>
    <w:rsid w:val="00021396"/>
    <w:rsid w:val="00021C12"/>
    <w:rsid w:val="00021DB8"/>
    <w:rsid w:val="00021E88"/>
    <w:rsid w:val="000223FC"/>
    <w:rsid w:val="00022DEA"/>
    <w:rsid w:val="00022E2C"/>
    <w:rsid w:val="00022F02"/>
    <w:rsid w:val="00023421"/>
    <w:rsid w:val="000236E1"/>
    <w:rsid w:val="0002395A"/>
    <w:rsid w:val="00023AB2"/>
    <w:rsid w:val="0002419F"/>
    <w:rsid w:val="00024E06"/>
    <w:rsid w:val="000253C2"/>
    <w:rsid w:val="000257B8"/>
    <w:rsid w:val="00025D47"/>
    <w:rsid w:val="00025F81"/>
    <w:rsid w:val="0002614C"/>
    <w:rsid w:val="000268F2"/>
    <w:rsid w:val="00026CB6"/>
    <w:rsid w:val="0002764F"/>
    <w:rsid w:val="0002782D"/>
    <w:rsid w:val="00027946"/>
    <w:rsid w:val="00027E87"/>
    <w:rsid w:val="000302BA"/>
    <w:rsid w:val="0003073B"/>
    <w:rsid w:val="000309D3"/>
    <w:rsid w:val="00030C3D"/>
    <w:rsid w:val="00030D0D"/>
    <w:rsid w:val="000310C5"/>
    <w:rsid w:val="0003117F"/>
    <w:rsid w:val="000313D4"/>
    <w:rsid w:val="00031915"/>
    <w:rsid w:val="00031A08"/>
    <w:rsid w:val="00032479"/>
    <w:rsid w:val="00032A30"/>
    <w:rsid w:val="00032DFD"/>
    <w:rsid w:val="00032E63"/>
    <w:rsid w:val="00033286"/>
    <w:rsid w:val="000334DC"/>
    <w:rsid w:val="000346F1"/>
    <w:rsid w:val="00034AC2"/>
    <w:rsid w:val="00034C15"/>
    <w:rsid w:val="00034D10"/>
    <w:rsid w:val="00036142"/>
    <w:rsid w:val="0003614E"/>
    <w:rsid w:val="000367E6"/>
    <w:rsid w:val="000368B0"/>
    <w:rsid w:val="00036914"/>
    <w:rsid w:val="0003713C"/>
    <w:rsid w:val="00040AFB"/>
    <w:rsid w:val="00040EC0"/>
    <w:rsid w:val="000410DA"/>
    <w:rsid w:val="000413FE"/>
    <w:rsid w:val="00041B93"/>
    <w:rsid w:val="00041ED7"/>
    <w:rsid w:val="00041F8B"/>
    <w:rsid w:val="0004248E"/>
    <w:rsid w:val="00042A5C"/>
    <w:rsid w:val="0004361C"/>
    <w:rsid w:val="00044304"/>
    <w:rsid w:val="00044332"/>
    <w:rsid w:val="00044388"/>
    <w:rsid w:val="000443B1"/>
    <w:rsid w:val="0004498A"/>
    <w:rsid w:val="000449B1"/>
    <w:rsid w:val="000449E8"/>
    <w:rsid w:val="00045098"/>
    <w:rsid w:val="000459A5"/>
    <w:rsid w:val="00045D7D"/>
    <w:rsid w:val="0004646E"/>
    <w:rsid w:val="00046AA4"/>
    <w:rsid w:val="000479BD"/>
    <w:rsid w:val="00047B4C"/>
    <w:rsid w:val="00047DB0"/>
    <w:rsid w:val="0005012E"/>
    <w:rsid w:val="00050397"/>
    <w:rsid w:val="0005053C"/>
    <w:rsid w:val="00050D00"/>
    <w:rsid w:val="000512E3"/>
    <w:rsid w:val="0005142D"/>
    <w:rsid w:val="000519B7"/>
    <w:rsid w:val="00051BE4"/>
    <w:rsid w:val="000523EB"/>
    <w:rsid w:val="0005360B"/>
    <w:rsid w:val="000537BA"/>
    <w:rsid w:val="00053B01"/>
    <w:rsid w:val="00054A6E"/>
    <w:rsid w:val="00054E95"/>
    <w:rsid w:val="00054F78"/>
    <w:rsid w:val="00055989"/>
    <w:rsid w:val="00056070"/>
    <w:rsid w:val="00056556"/>
    <w:rsid w:val="00056B40"/>
    <w:rsid w:val="00056D12"/>
    <w:rsid w:val="00056FBB"/>
    <w:rsid w:val="0005721A"/>
    <w:rsid w:val="000577C9"/>
    <w:rsid w:val="0005790F"/>
    <w:rsid w:val="00057CFD"/>
    <w:rsid w:val="00057D91"/>
    <w:rsid w:val="000601EE"/>
    <w:rsid w:val="0006073C"/>
    <w:rsid w:val="00060D75"/>
    <w:rsid w:val="00061189"/>
    <w:rsid w:val="00061348"/>
    <w:rsid w:val="00062097"/>
    <w:rsid w:val="000620E8"/>
    <w:rsid w:val="00062669"/>
    <w:rsid w:val="000626CB"/>
    <w:rsid w:val="00062853"/>
    <w:rsid w:val="00062B24"/>
    <w:rsid w:val="00062E4F"/>
    <w:rsid w:val="000633E4"/>
    <w:rsid w:val="0006351B"/>
    <w:rsid w:val="00063700"/>
    <w:rsid w:val="00063C27"/>
    <w:rsid w:val="00063FA3"/>
    <w:rsid w:val="00064A11"/>
    <w:rsid w:val="00064F45"/>
    <w:rsid w:val="0006717D"/>
    <w:rsid w:val="00067217"/>
    <w:rsid w:val="00067461"/>
    <w:rsid w:val="00067AE7"/>
    <w:rsid w:val="000702B1"/>
    <w:rsid w:val="000702D4"/>
    <w:rsid w:val="000706FB"/>
    <w:rsid w:val="00070A4F"/>
    <w:rsid w:val="00070D7C"/>
    <w:rsid w:val="00072AE9"/>
    <w:rsid w:val="00072C34"/>
    <w:rsid w:val="000730BA"/>
    <w:rsid w:val="0007441D"/>
    <w:rsid w:val="00074A1A"/>
    <w:rsid w:val="00074DE2"/>
    <w:rsid w:val="00074DF3"/>
    <w:rsid w:val="0007514E"/>
    <w:rsid w:val="0007531D"/>
    <w:rsid w:val="000764FC"/>
    <w:rsid w:val="00076574"/>
    <w:rsid w:val="0007658B"/>
    <w:rsid w:val="00076680"/>
    <w:rsid w:val="00076964"/>
    <w:rsid w:val="00076BC8"/>
    <w:rsid w:val="00076E52"/>
    <w:rsid w:val="00076F3C"/>
    <w:rsid w:val="000770B4"/>
    <w:rsid w:val="00077320"/>
    <w:rsid w:val="00077A73"/>
    <w:rsid w:val="00077CA9"/>
    <w:rsid w:val="00077D65"/>
    <w:rsid w:val="00077F8E"/>
    <w:rsid w:val="00077FCC"/>
    <w:rsid w:val="0008047B"/>
    <w:rsid w:val="00080628"/>
    <w:rsid w:val="00080719"/>
    <w:rsid w:val="00080A43"/>
    <w:rsid w:val="00081347"/>
    <w:rsid w:val="00081F64"/>
    <w:rsid w:val="000822AD"/>
    <w:rsid w:val="00082DC2"/>
    <w:rsid w:val="00083539"/>
    <w:rsid w:val="00083830"/>
    <w:rsid w:val="00083C82"/>
    <w:rsid w:val="00084474"/>
    <w:rsid w:val="000845FB"/>
    <w:rsid w:val="00084744"/>
    <w:rsid w:val="000848AD"/>
    <w:rsid w:val="00085564"/>
    <w:rsid w:val="000856A8"/>
    <w:rsid w:val="000859C8"/>
    <w:rsid w:val="00085ED3"/>
    <w:rsid w:val="000865AE"/>
    <w:rsid w:val="00086AE3"/>
    <w:rsid w:val="00086E32"/>
    <w:rsid w:val="00087A97"/>
    <w:rsid w:val="00087E4B"/>
    <w:rsid w:val="00090225"/>
    <w:rsid w:val="000902C5"/>
    <w:rsid w:val="000906D0"/>
    <w:rsid w:val="000908C1"/>
    <w:rsid w:val="00090FA4"/>
    <w:rsid w:val="000910AF"/>
    <w:rsid w:val="00091A57"/>
    <w:rsid w:val="00091B76"/>
    <w:rsid w:val="00091E71"/>
    <w:rsid w:val="00092742"/>
    <w:rsid w:val="000928F1"/>
    <w:rsid w:val="00092D4E"/>
    <w:rsid w:val="0009389F"/>
    <w:rsid w:val="000939A3"/>
    <w:rsid w:val="00094261"/>
    <w:rsid w:val="00094957"/>
    <w:rsid w:val="00094C1E"/>
    <w:rsid w:val="00094FD3"/>
    <w:rsid w:val="00095755"/>
    <w:rsid w:val="00095C3B"/>
    <w:rsid w:val="00096139"/>
    <w:rsid w:val="000965A0"/>
    <w:rsid w:val="00096A22"/>
    <w:rsid w:val="00097014"/>
    <w:rsid w:val="0009750B"/>
    <w:rsid w:val="00097DE2"/>
    <w:rsid w:val="000A03A4"/>
    <w:rsid w:val="000A0993"/>
    <w:rsid w:val="000A1074"/>
    <w:rsid w:val="000A160F"/>
    <w:rsid w:val="000A1AB7"/>
    <w:rsid w:val="000A1C9E"/>
    <w:rsid w:val="000A2119"/>
    <w:rsid w:val="000A2C96"/>
    <w:rsid w:val="000A3549"/>
    <w:rsid w:val="000A389B"/>
    <w:rsid w:val="000A3BB4"/>
    <w:rsid w:val="000A4251"/>
    <w:rsid w:val="000A4329"/>
    <w:rsid w:val="000A472B"/>
    <w:rsid w:val="000A47EC"/>
    <w:rsid w:val="000A4AF3"/>
    <w:rsid w:val="000A55EE"/>
    <w:rsid w:val="000A56DA"/>
    <w:rsid w:val="000A5C20"/>
    <w:rsid w:val="000A5EF0"/>
    <w:rsid w:val="000A5F13"/>
    <w:rsid w:val="000A6CBB"/>
    <w:rsid w:val="000A7397"/>
    <w:rsid w:val="000A7C91"/>
    <w:rsid w:val="000A7D11"/>
    <w:rsid w:val="000A7E2A"/>
    <w:rsid w:val="000B006F"/>
    <w:rsid w:val="000B028C"/>
    <w:rsid w:val="000B0574"/>
    <w:rsid w:val="000B05E1"/>
    <w:rsid w:val="000B0D35"/>
    <w:rsid w:val="000B2298"/>
    <w:rsid w:val="000B2511"/>
    <w:rsid w:val="000B2A69"/>
    <w:rsid w:val="000B2BE2"/>
    <w:rsid w:val="000B2CF8"/>
    <w:rsid w:val="000B31E9"/>
    <w:rsid w:val="000B34C5"/>
    <w:rsid w:val="000B37C0"/>
    <w:rsid w:val="000B3BFE"/>
    <w:rsid w:val="000B445F"/>
    <w:rsid w:val="000B4655"/>
    <w:rsid w:val="000B47D2"/>
    <w:rsid w:val="000B4934"/>
    <w:rsid w:val="000B5895"/>
    <w:rsid w:val="000B6245"/>
    <w:rsid w:val="000B668E"/>
    <w:rsid w:val="000B6842"/>
    <w:rsid w:val="000B68E6"/>
    <w:rsid w:val="000B71CC"/>
    <w:rsid w:val="000B79AF"/>
    <w:rsid w:val="000C00A6"/>
    <w:rsid w:val="000C05C5"/>
    <w:rsid w:val="000C0855"/>
    <w:rsid w:val="000C0A32"/>
    <w:rsid w:val="000C12F8"/>
    <w:rsid w:val="000C215A"/>
    <w:rsid w:val="000C245E"/>
    <w:rsid w:val="000C27A2"/>
    <w:rsid w:val="000C35AF"/>
    <w:rsid w:val="000C4592"/>
    <w:rsid w:val="000C47B4"/>
    <w:rsid w:val="000C47DF"/>
    <w:rsid w:val="000C4939"/>
    <w:rsid w:val="000C4D04"/>
    <w:rsid w:val="000C5150"/>
    <w:rsid w:val="000C55B8"/>
    <w:rsid w:val="000C5767"/>
    <w:rsid w:val="000C5795"/>
    <w:rsid w:val="000C5E2F"/>
    <w:rsid w:val="000C6123"/>
    <w:rsid w:val="000C6601"/>
    <w:rsid w:val="000C669F"/>
    <w:rsid w:val="000C6B32"/>
    <w:rsid w:val="000C6EBE"/>
    <w:rsid w:val="000C7A9C"/>
    <w:rsid w:val="000C7ACF"/>
    <w:rsid w:val="000D0B57"/>
    <w:rsid w:val="000D19C8"/>
    <w:rsid w:val="000D1F11"/>
    <w:rsid w:val="000D29DE"/>
    <w:rsid w:val="000D2D95"/>
    <w:rsid w:val="000D365B"/>
    <w:rsid w:val="000D3E46"/>
    <w:rsid w:val="000D41ED"/>
    <w:rsid w:val="000D459D"/>
    <w:rsid w:val="000D524D"/>
    <w:rsid w:val="000D5DCB"/>
    <w:rsid w:val="000D6474"/>
    <w:rsid w:val="000D6AF9"/>
    <w:rsid w:val="000D7117"/>
    <w:rsid w:val="000D7C64"/>
    <w:rsid w:val="000E0F3A"/>
    <w:rsid w:val="000E1629"/>
    <w:rsid w:val="000E18E4"/>
    <w:rsid w:val="000E1BD5"/>
    <w:rsid w:val="000E1FEC"/>
    <w:rsid w:val="000E21F7"/>
    <w:rsid w:val="000E2415"/>
    <w:rsid w:val="000E2E6F"/>
    <w:rsid w:val="000E321D"/>
    <w:rsid w:val="000E3311"/>
    <w:rsid w:val="000E35E6"/>
    <w:rsid w:val="000E366A"/>
    <w:rsid w:val="000E37EC"/>
    <w:rsid w:val="000E39D1"/>
    <w:rsid w:val="000E4139"/>
    <w:rsid w:val="000E4480"/>
    <w:rsid w:val="000E4C8D"/>
    <w:rsid w:val="000E4E36"/>
    <w:rsid w:val="000E567D"/>
    <w:rsid w:val="000E5A61"/>
    <w:rsid w:val="000E5BEB"/>
    <w:rsid w:val="000E5D49"/>
    <w:rsid w:val="000E6C6E"/>
    <w:rsid w:val="000E724F"/>
    <w:rsid w:val="000E7520"/>
    <w:rsid w:val="000E7624"/>
    <w:rsid w:val="000F08B3"/>
    <w:rsid w:val="000F0A18"/>
    <w:rsid w:val="000F1075"/>
    <w:rsid w:val="000F15AE"/>
    <w:rsid w:val="000F2456"/>
    <w:rsid w:val="000F2A34"/>
    <w:rsid w:val="000F35CA"/>
    <w:rsid w:val="000F426B"/>
    <w:rsid w:val="000F45C3"/>
    <w:rsid w:val="000F462E"/>
    <w:rsid w:val="000F4F17"/>
    <w:rsid w:val="000F501E"/>
    <w:rsid w:val="000F56DD"/>
    <w:rsid w:val="000F56EC"/>
    <w:rsid w:val="000F5D61"/>
    <w:rsid w:val="000F601A"/>
    <w:rsid w:val="000F6206"/>
    <w:rsid w:val="000F6317"/>
    <w:rsid w:val="000F6413"/>
    <w:rsid w:val="000F6852"/>
    <w:rsid w:val="000F6EEC"/>
    <w:rsid w:val="000F76AB"/>
    <w:rsid w:val="000F7B1E"/>
    <w:rsid w:val="0010003A"/>
    <w:rsid w:val="001000BD"/>
    <w:rsid w:val="00100279"/>
    <w:rsid w:val="0010028B"/>
    <w:rsid w:val="001003C9"/>
    <w:rsid w:val="001004D0"/>
    <w:rsid w:val="0010080F"/>
    <w:rsid w:val="00100DE9"/>
    <w:rsid w:val="00101067"/>
    <w:rsid w:val="00101622"/>
    <w:rsid w:val="00101806"/>
    <w:rsid w:val="001020AF"/>
    <w:rsid w:val="00102139"/>
    <w:rsid w:val="00103808"/>
    <w:rsid w:val="0010500A"/>
    <w:rsid w:val="001051A8"/>
    <w:rsid w:val="001051BD"/>
    <w:rsid w:val="00105287"/>
    <w:rsid w:val="001057A6"/>
    <w:rsid w:val="00105901"/>
    <w:rsid w:val="00105A64"/>
    <w:rsid w:val="00106A9F"/>
    <w:rsid w:val="00106D37"/>
    <w:rsid w:val="00106F6B"/>
    <w:rsid w:val="001072D0"/>
    <w:rsid w:val="001079A3"/>
    <w:rsid w:val="001100EA"/>
    <w:rsid w:val="00110E37"/>
    <w:rsid w:val="001112BF"/>
    <w:rsid w:val="001117DD"/>
    <w:rsid w:val="00111E75"/>
    <w:rsid w:val="00111FDD"/>
    <w:rsid w:val="00112926"/>
    <w:rsid w:val="00112CF3"/>
    <w:rsid w:val="00113163"/>
    <w:rsid w:val="00113460"/>
    <w:rsid w:val="00113A35"/>
    <w:rsid w:val="00113A5A"/>
    <w:rsid w:val="00114142"/>
    <w:rsid w:val="001148B7"/>
    <w:rsid w:val="00114E22"/>
    <w:rsid w:val="001158B5"/>
    <w:rsid w:val="00115E4D"/>
    <w:rsid w:val="00115F63"/>
    <w:rsid w:val="0011605F"/>
    <w:rsid w:val="00116796"/>
    <w:rsid w:val="00116A77"/>
    <w:rsid w:val="00117F1B"/>
    <w:rsid w:val="001200FE"/>
    <w:rsid w:val="001204EB"/>
    <w:rsid w:val="001204F8"/>
    <w:rsid w:val="00120EBB"/>
    <w:rsid w:val="0012189D"/>
    <w:rsid w:val="00121DCA"/>
    <w:rsid w:val="001221E0"/>
    <w:rsid w:val="00122602"/>
    <w:rsid w:val="001226D1"/>
    <w:rsid w:val="00122C48"/>
    <w:rsid w:val="001230B0"/>
    <w:rsid w:val="001233FC"/>
    <w:rsid w:val="00123AD3"/>
    <w:rsid w:val="00123C15"/>
    <w:rsid w:val="00123C7E"/>
    <w:rsid w:val="00124394"/>
    <w:rsid w:val="001250E0"/>
    <w:rsid w:val="0012586E"/>
    <w:rsid w:val="00125870"/>
    <w:rsid w:val="001262AB"/>
    <w:rsid w:val="00126667"/>
    <w:rsid w:val="00126A07"/>
    <w:rsid w:val="00127174"/>
    <w:rsid w:val="00127803"/>
    <w:rsid w:val="001301FE"/>
    <w:rsid w:val="00130868"/>
    <w:rsid w:val="0013092A"/>
    <w:rsid w:val="00131041"/>
    <w:rsid w:val="001311B6"/>
    <w:rsid w:val="00131372"/>
    <w:rsid w:val="001313F4"/>
    <w:rsid w:val="0013164F"/>
    <w:rsid w:val="00131C9C"/>
    <w:rsid w:val="00132860"/>
    <w:rsid w:val="00132DA5"/>
    <w:rsid w:val="00132F13"/>
    <w:rsid w:val="0013389F"/>
    <w:rsid w:val="0013394D"/>
    <w:rsid w:val="00133AF7"/>
    <w:rsid w:val="00133C76"/>
    <w:rsid w:val="00133D7E"/>
    <w:rsid w:val="00134105"/>
    <w:rsid w:val="00134340"/>
    <w:rsid w:val="0013448E"/>
    <w:rsid w:val="001345BF"/>
    <w:rsid w:val="00134856"/>
    <w:rsid w:val="001355F2"/>
    <w:rsid w:val="001359A8"/>
    <w:rsid w:val="00135C1A"/>
    <w:rsid w:val="00136180"/>
    <w:rsid w:val="00136844"/>
    <w:rsid w:val="001378E7"/>
    <w:rsid w:val="00137D63"/>
    <w:rsid w:val="001410B8"/>
    <w:rsid w:val="001410C2"/>
    <w:rsid w:val="001417F9"/>
    <w:rsid w:val="00141B1C"/>
    <w:rsid w:val="00141B39"/>
    <w:rsid w:val="00141D61"/>
    <w:rsid w:val="00142707"/>
    <w:rsid w:val="00142AF1"/>
    <w:rsid w:val="00142D5E"/>
    <w:rsid w:val="00143581"/>
    <w:rsid w:val="00144366"/>
    <w:rsid w:val="00144652"/>
    <w:rsid w:val="00144B70"/>
    <w:rsid w:val="00144CBF"/>
    <w:rsid w:val="00144E34"/>
    <w:rsid w:val="00144F36"/>
    <w:rsid w:val="00145368"/>
    <w:rsid w:val="001454D7"/>
    <w:rsid w:val="0014692C"/>
    <w:rsid w:val="00146A66"/>
    <w:rsid w:val="0014718A"/>
    <w:rsid w:val="0014766E"/>
    <w:rsid w:val="00147941"/>
    <w:rsid w:val="001479C7"/>
    <w:rsid w:val="00147C0E"/>
    <w:rsid w:val="00147CB2"/>
    <w:rsid w:val="00147D66"/>
    <w:rsid w:val="00147E5D"/>
    <w:rsid w:val="00150265"/>
    <w:rsid w:val="0015072E"/>
    <w:rsid w:val="00150951"/>
    <w:rsid w:val="001517F9"/>
    <w:rsid w:val="00151AA4"/>
    <w:rsid w:val="00152504"/>
    <w:rsid w:val="00152C9D"/>
    <w:rsid w:val="00152E6A"/>
    <w:rsid w:val="001531D8"/>
    <w:rsid w:val="00153278"/>
    <w:rsid w:val="00153366"/>
    <w:rsid w:val="0015361F"/>
    <w:rsid w:val="00153724"/>
    <w:rsid w:val="00153988"/>
    <w:rsid w:val="00153A50"/>
    <w:rsid w:val="00153AE9"/>
    <w:rsid w:val="00153D7B"/>
    <w:rsid w:val="00153DF5"/>
    <w:rsid w:val="0015408B"/>
    <w:rsid w:val="00154D33"/>
    <w:rsid w:val="00154FCD"/>
    <w:rsid w:val="00155054"/>
    <w:rsid w:val="00155500"/>
    <w:rsid w:val="00155597"/>
    <w:rsid w:val="001555EE"/>
    <w:rsid w:val="001557BF"/>
    <w:rsid w:val="00155AE5"/>
    <w:rsid w:val="00156179"/>
    <w:rsid w:val="001562E2"/>
    <w:rsid w:val="001567F8"/>
    <w:rsid w:val="00156A0D"/>
    <w:rsid w:val="0015709C"/>
    <w:rsid w:val="00157886"/>
    <w:rsid w:val="001603B1"/>
    <w:rsid w:val="00160FE2"/>
    <w:rsid w:val="0016108F"/>
    <w:rsid w:val="00161960"/>
    <w:rsid w:val="00161B1A"/>
    <w:rsid w:val="00161BA5"/>
    <w:rsid w:val="00161E7B"/>
    <w:rsid w:val="00162272"/>
    <w:rsid w:val="0016318E"/>
    <w:rsid w:val="00164848"/>
    <w:rsid w:val="001648CE"/>
    <w:rsid w:val="00164E9B"/>
    <w:rsid w:val="00164F22"/>
    <w:rsid w:val="0016503C"/>
    <w:rsid w:val="00165230"/>
    <w:rsid w:val="001656F2"/>
    <w:rsid w:val="00165D89"/>
    <w:rsid w:val="00165FEB"/>
    <w:rsid w:val="001665C3"/>
    <w:rsid w:val="001666B2"/>
    <w:rsid w:val="001667BF"/>
    <w:rsid w:val="00166B2A"/>
    <w:rsid w:val="00166BE9"/>
    <w:rsid w:val="00166BF9"/>
    <w:rsid w:val="00167064"/>
    <w:rsid w:val="00167807"/>
    <w:rsid w:val="00167908"/>
    <w:rsid w:val="00170331"/>
    <w:rsid w:val="0017073F"/>
    <w:rsid w:val="0017084B"/>
    <w:rsid w:val="00170959"/>
    <w:rsid w:val="00170999"/>
    <w:rsid w:val="00170E94"/>
    <w:rsid w:val="00170F93"/>
    <w:rsid w:val="00170FD9"/>
    <w:rsid w:val="00171034"/>
    <w:rsid w:val="0017119E"/>
    <w:rsid w:val="00171553"/>
    <w:rsid w:val="00171BF8"/>
    <w:rsid w:val="00172D3C"/>
    <w:rsid w:val="00172FD5"/>
    <w:rsid w:val="00173349"/>
    <w:rsid w:val="0017413B"/>
    <w:rsid w:val="001742CF"/>
    <w:rsid w:val="001744BE"/>
    <w:rsid w:val="00174EEB"/>
    <w:rsid w:val="0017521A"/>
    <w:rsid w:val="00175BDA"/>
    <w:rsid w:val="00175BFE"/>
    <w:rsid w:val="00176197"/>
    <w:rsid w:val="00176616"/>
    <w:rsid w:val="001767E1"/>
    <w:rsid w:val="00176A52"/>
    <w:rsid w:val="00176D3B"/>
    <w:rsid w:val="0017700A"/>
    <w:rsid w:val="00177EC1"/>
    <w:rsid w:val="001800EE"/>
    <w:rsid w:val="001803DF"/>
    <w:rsid w:val="0018052E"/>
    <w:rsid w:val="00180846"/>
    <w:rsid w:val="00180974"/>
    <w:rsid w:val="00180A4C"/>
    <w:rsid w:val="001819DB"/>
    <w:rsid w:val="001824D2"/>
    <w:rsid w:val="00182A3A"/>
    <w:rsid w:val="00182F27"/>
    <w:rsid w:val="001831B4"/>
    <w:rsid w:val="00184136"/>
    <w:rsid w:val="00184332"/>
    <w:rsid w:val="00184414"/>
    <w:rsid w:val="00184621"/>
    <w:rsid w:val="0018480E"/>
    <w:rsid w:val="0018495D"/>
    <w:rsid w:val="001850AE"/>
    <w:rsid w:val="001857EF"/>
    <w:rsid w:val="00185C46"/>
    <w:rsid w:val="00185D45"/>
    <w:rsid w:val="001863E7"/>
    <w:rsid w:val="00186CB0"/>
    <w:rsid w:val="00186F13"/>
    <w:rsid w:val="0018725F"/>
    <w:rsid w:val="00187353"/>
    <w:rsid w:val="00187B70"/>
    <w:rsid w:val="00190504"/>
    <w:rsid w:val="00190B09"/>
    <w:rsid w:val="00190C06"/>
    <w:rsid w:val="00190F74"/>
    <w:rsid w:val="00190FCB"/>
    <w:rsid w:val="001913E2"/>
    <w:rsid w:val="00191ABC"/>
    <w:rsid w:val="00191B44"/>
    <w:rsid w:val="00191E3F"/>
    <w:rsid w:val="00192E34"/>
    <w:rsid w:val="00193138"/>
    <w:rsid w:val="0019358A"/>
    <w:rsid w:val="00193A2B"/>
    <w:rsid w:val="00193FB1"/>
    <w:rsid w:val="00194F27"/>
    <w:rsid w:val="0019561A"/>
    <w:rsid w:val="001958D5"/>
    <w:rsid w:val="00195A0C"/>
    <w:rsid w:val="00195A89"/>
    <w:rsid w:val="00195FFC"/>
    <w:rsid w:val="001967D2"/>
    <w:rsid w:val="00197553"/>
    <w:rsid w:val="0019786E"/>
    <w:rsid w:val="001A0093"/>
    <w:rsid w:val="001A0280"/>
    <w:rsid w:val="001A0B12"/>
    <w:rsid w:val="001A142B"/>
    <w:rsid w:val="001A1515"/>
    <w:rsid w:val="001A1A16"/>
    <w:rsid w:val="001A1E1F"/>
    <w:rsid w:val="001A20FD"/>
    <w:rsid w:val="001A2417"/>
    <w:rsid w:val="001A24F3"/>
    <w:rsid w:val="001A36C0"/>
    <w:rsid w:val="001A39A9"/>
    <w:rsid w:val="001A41A2"/>
    <w:rsid w:val="001A44C1"/>
    <w:rsid w:val="001A475C"/>
    <w:rsid w:val="001A4C80"/>
    <w:rsid w:val="001A518B"/>
    <w:rsid w:val="001A535F"/>
    <w:rsid w:val="001A693A"/>
    <w:rsid w:val="001A6AEE"/>
    <w:rsid w:val="001A6D0B"/>
    <w:rsid w:val="001A714A"/>
    <w:rsid w:val="001A787B"/>
    <w:rsid w:val="001A7978"/>
    <w:rsid w:val="001B13BD"/>
    <w:rsid w:val="001B13C9"/>
    <w:rsid w:val="001B2027"/>
    <w:rsid w:val="001B2141"/>
    <w:rsid w:val="001B24E1"/>
    <w:rsid w:val="001B2AD2"/>
    <w:rsid w:val="001B2D76"/>
    <w:rsid w:val="001B2F64"/>
    <w:rsid w:val="001B3472"/>
    <w:rsid w:val="001B35A2"/>
    <w:rsid w:val="001B4A22"/>
    <w:rsid w:val="001B4E84"/>
    <w:rsid w:val="001B4FA8"/>
    <w:rsid w:val="001B59E7"/>
    <w:rsid w:val="001B5A9B"/>
    <w:rsid w:val="001B5EA3"/>
    <w:rsid w:val="001B6467"/>
    <w:rsid w:val="001B66B2"/>
    <w:rsid w:val="001B6933"/>
    <w:rsid w:val="001B6934"/>
    <w:rsid w:val="001B6A73"/>
    <w:rsid w:val="001B6BE1"/>
    <w:rsid w:val="001B6C0C"/>
    <w:rsid w:val="001B79DE"/>
    <w:rsid w:val="001C06B3"/>
    <w:rsid w:val="001C0880"/>
    <w:rsid w:val="001C0D24"/>
    <w:rsid w:val="001C10AD"/>
    <w:rsid w:val="001C1F4B"/>
    <w:rsid w:val="001C2BE5"/>
    <w:rsid w:val="001C3457"/>
    <w:rsid w:val="001C427A"/>
    <w:rsid w:val="001C4712"/>
    <w:rsid w:val="001C4C53"/>
    <w:rsid w:val="001C5228"/>
    <w:rsid w:val="001C585D"/>
    <w:rsid w:val="001C638D"/>
    <w:rsid w:val="001C6785"/>
    <w:rsid w:val="001C69AC"/>
    <w:rsid w:val="001C6AF3"/>
    <w:rsid w:val="001C6C0A"/>
    <w:rsid w:val="001C6DC5"/>
    <w:rsid w:val="001C77DD"/>
    <w:rsid w:val="001C7840"/>
    <w:rsid w:val="001C7AB0"/>
    <w:rsid w:val="001C7F3C"/>
    <w:rsid w:val="001D0243"/>
    <w:rsid w:val="001D0D0D"/>
    <w:rsid w:val="001D0F8F"/>
    <w:rsid w:val="001D116E"/>
    <w:rsid w:val="001D126D"/>
    <w:rsid w:val="001D1B9C"/>
    <w:rsid w:val="001D1BDE"/>
    <w:rsid w:val="001D253A"/>
    <w:rsid w:val="001D25C9"/>
    <w:rsid w:val="001D2939"/>
    <w:rsid w:val="001D29A9"/>
    <w:rsid w:val="001D2AAC"/>
    <w:rsid w:val="001D2BB6"/>
    <w:rsid w:val="001D2C7B"/>
    <w:rsid w:val="001D2DC1"/>
    <w:rsid w:val="001D3823"/>
    <w:rsid w:val="001D41C9"/>
    <w:rsid w:val="001D429F"/>
    <w:rsid w:val="001D43E2"/>
    <w:rsid w:val="001D4B19"/>
    <w:rsid w:val="001D4D1E"/>
    <w:rsid w:val="001D4DD3"/>
    <w:rsid w:val="001D53AD"/>
    <w:rsid w:val="001D54EF"/>
    <w:rsid w:val="001D5C3B"/>
    <w:rsid w:val="001D6202"/>
    <w:rsid w:val="001D6257"/>
    <w:rsid w:val="001D6903"/>
    <w:rsid w:val="001D6AAF"/>
    <w:rsid w:val="001D6FF8"/>
    <w:rsid w:val="001D7034"/>
    <w:rsid w:val="001E0C7F"/>
    <w:rsid w:val="001E1A14"/>
    <w:rsid w:val="001E207E"/>
    <w:rsid w:val="001E234F"/>
    <w:rsid w:val="001E2723"/>
    <w:rsid w:val="001E315B"/>
    <w:rsid w:val="001E31F9"/>
    <w:rsid w:val="001E3503"/>
    <w:rsid w:val="001E3786"/>
    <w:rsid w:val="001E3B1A"/>
    <w:rsid w:val="001E4365"/>
    <w:rsid w:val="001E4904"/>
    <w:rsid w:val="001E498D"/>
    <w:rsid w:val="001E4ADC"/>
    <w:rsid w:val="001E4E73"/>
    <w:rsid w:val="001E569A"/>
    <w:rsid w:val="001E56E9"/>
    <w:rsid w:val="001E5710"/>
    <w:rsid w:val="001E5CD5"/>
    <w:rsid w:val="001E632F"/>
    <w:rsid w:val="001E6769"/>
    <w:rsid w:val="001E67DF"/>
    <w:rsid w:val="001E6AFB"/>
    <w:rsid w:val="001E6B22"/>
    <w:rsid w:val="001E6E9E"/>
    <w:rsid w:val="001E713A"/>
    <w:rsid w:val="001E7460"/>
    <w:rsid w:val="001E7F27"/>
    <w:rsid w:val="001F0654"/>
    <w:rsid w:val="001F0EBE"/>
    <w:rsid w:val="001F139F"/>
    <w:rsid w:val="001F1A76"/>
    <w:rsid w:val="001F2B6A"/>
    <w:rsid w:val="001F2EAF"/>
    <w:rsid w:val="001F2FA8"/>
    <w:rsid w:val="001F3081"/>
    <w:rsid w:val="001F30FF"/>
    <w:rsid w:val="001F3DB4"/>
    <w:rsid w:val="001F3DCE"/>
    <w:rsid w:val="001F42AC"/>
    <w:rsid w:val="001F4AA3"/>
    <w:rsid w:val="001F4BA7"/>
    <w:rsid w:val="001F5765"/>
    <w:rsid w:val="001F5C6E"/>
    <w:rsid w:val="001F6038"/>
    <w:rsid w:val="001F6142"/>
    <w:rsid w:val="001F63CA"/>
    <w:rsid w:val="001F6655"/>
    <w:rsid w:val="001F73FA"/>
    <w:rsid w:val="001F7D12"/>
    <w:rsid w:val="002004A1"/>
    <w:rsid w:val="002005FA"/>
    <w:rsid w:val="002006A4"/>
    <w:rsid w:val="002007B2"/>
    <w:rsid w:val="0020126D"/>
    <w:rsid w:val="00201665"/>
    <w:rsid w:val="00201C42"/>
    <w:rsid w:val="00201E14"/>
    <w:rsid w:val="00202CD2"/>
    <w:rsid w:val="00202FE1"/>
    <w:rsid w:val="00204922"/>
    <w:rsid w:val="00204951"/>
    <w:rsid w:val="00204DF3"/>
    <w:rsid w:val="00204FD1"/>
    <w:rsid w:val="0020500B"/>
    <w:rsid w:val="0020552F"/>
    <w:rsid w:val="0020608B"/>
    <w:rsid w:val="00206E7C"/>
    <w:rsid w:val="002079C5"/>
    <w:rsid w:val="00207A84"/>
    <w:rsid w:val="00207BB0"/>
    <w:rsid w:val="002106CA"/>
    <w:rsid w:val="00212494"/>
    <w:rsid w:val="0021311E"/>
    <w:rsid w:val="00213A4D"/>
    <w:rsid w:val="00213C50"/>
    <w:rsid w:val="00213D43"/>
    <w:rsid w:val="002142C5"/>
    <w:rsid w:val="00215507"/>
    <w:rsid w:val="002156EC"/>
    <w:rsid w:val="002157ED"/>
    <w:rsid w:val="00215E41"/>
    <w:rsid w:val="00216441"/>
    <w:rsid w:val="00216802"/>
    <w:rsid w:val="00217451"/>
    <w:rsid w:val="00217A37"/>
    <w:rsid w:val="0022125B"/>
    <w:rsid w:val="00221371"/>
    <w:rsid w:val="00221C3C"/>
    <w:rsid w:val="00221D70"/>
    <w:rsid w:val="0022220B"/>
    <w:rsid w:val="002223B2"/>
    <w:rsid w:val="00222B0B"/>
    <w:rsid w:val="00222B3C"/>
    <w:rsid w:val="00222F00"/>
    <w:rsid w:val="0022341E"/>
    <w:rsid w:val="0022347D"/>
    <w:rsid w:val="00223919"/>
    <w:rsid w:val="0022392D"/>
    <w:rsid w:val="00223956"/>
    <w:rsid w:val="00223B6F"/>
    <w:rsid w:val="00223CFD"/>
    <w:rsid w:val="00224A52"/>
    <w:rsid w:val="00224A6F"/>
    <w:rsid w:val="00224D4A"/>
    <w:rsid w:val="0022558E"/>
    <w:rsid w:val="0022575B"/>
    <w:rsid w:val="00225AE3"/>
    <w:rsid w:val="002264B1"/>
    <w:rsid w:val="002265EE"/>
    <w:rsid w:val="00226B93"/>
    <w:rsid w:val="00226C90"/>
    <w:rsid w:val="00226DA4"/>
    <w:rsid w:val="002275D7"/>
    <w:rsid w:val="00230122"/>
    <w:rsid w:val="0023044A"/>
    <w:rsid w:val="0023109B"/>
    <w:rsid w:val="002311F4"/>
    <w:rsid w:val="00231A71"/>
    <w:rsid w:val="00232204"/>
    <w:rsid w:val="00232EFD"/>
    <w:rsid w:val="00232F03"/>
    <w:rsid w:val="002333C7"/>
    <w:rsid w:val="00233A8B"/>
    <w:rsid w:val="00233B39"/>
    <w:rsid w:val="0023423D"/>
    <w:rsid w:val="002347F2"/>
    <w:rsid w:val="00234929"/>
    <w:rsid w:val="0023497D"/>
    <w:rsid w:val="00234A2A"/>
    <w:rsid w:val="00234A9B"/>
    <w:rsid w:val="00234FFF"/>
    <w:rsid w:val="00235772"/>
    <w:rsid w:val="00235D35"/>
    <w:rsid w:val="00236319"/>
    <w:rsid w:val="002364EA"/>
    <w:rsid w:val="00236BDE"/>
    <w:rsid w:val="00237151"/>
    <w:rsid w:val="00237A11"/>
    <w:rsid w:val="00237D09"/>
    <w:rsid w:val="00237F8D"/>
    <w:rsid w:val="00240F5B"/>
    <w:rsid w:val="002412C8"/>
    <w:rsid w:val="00241403"/>
    <w:rsid w:val="0024142B"/>
    <w:rsid w:val="002419BA"/>
    <w:rsid w:val="002419D5"/>
    <w:rsid w:val="00242746"/>
    <w:rsid w:val="002431AC"/>
    <w:rsid w:val="002439DF"/>
    <w:rsid w:val="00243E31"/>
    <w:rsid w:val="002440F8"/>
    <w:rsid w:val="002445A2"/>
    <w:rsid w:val="00244CFF"/>
    <w:rsid w:val="00244DA4"/>
    <w:rsid w:val="00244E73"/>
    <w:rsid w:val="0024506C"/>
    <w:rsid w:val="0024510E"/>
    <w:rsid w:val="00245492"/>
    <w:rsid w:val="00245E1B"/>
    <w:rsid w:val="00245F31"/>
    <w:rsid w:val="00246D29"/>
    <w:rsid w:val="00246DAD"/>
    <w:rsid w:val="002470A1"/>
    <w:rsid w:val="00247ED3"/>
    <w:rsid w:val="00247F1D"/>
    <w:rsid w:val="00250D2A"/>
    <w:rsid w:val="00251366"/>
    <w:rsid w:val="0025280D"/>
    <w:rsid w:val="002528EE"/>
    <w:rsid w:val="00252D55"/>
    <w:rsid w:val="00252DFF"/>
    <w:rsid w:val="002530F7"/>
    <w:rsid w:val="00253289"/>
    <w:rsid w:val="002535D0"/>
    <w:rsid w:val="00253D0C"/>
    <w:rsid w:val="002540A8"/>
    <w:rsid w:val="002543CD"/>
    <w:rsid w:val="002548E8"/>
    <w:rsid w:val="002548F8"/>
    <w:rsid w:val="00254D35"/>
    <w:rsid w:val="00254E9C"/>
    <w:rsid w:val="002551C9"/>
    <w:rsid w:val="00255384"/>
    <w:rsid w:val="002553EA"/>
    <w:rsid w:val="002555E4"/>
    <w:rsid w:val="002559BB"/>
    <w:rsid w:val="0025621A"/>
    <w:rsid w:val="00257396"/>
    <w:rsid w:val="00257937"/>
    <w:rsid w:val="00260CE3"/>
    <w:rsid w:val="00260F51"/>
    <w:rsid w:val="002615DE"/>
    <w:rsid w:val="00261833"/>
    <w:rsid w:val="00261C24"/>
    <w:rsid w:val="00261C6F"/>
    <w:rsid w:val="00261EC8"/>
    <w:rsid w:val="0026293F"/>
    <w:rsid w:val="002629AF"/>
    <w:rsid w:val="00262BBC"/>
    <w:rsid w:val="00262C35"/>
    <w:rsid w:val="0026382C"/>
    <w:rsid w:val="0026394B"/>
    <w:rsid w:val="002640F2"/>
    <w:rsid w:val="0026510C"/>
    <w:rsid w:val="00265383"/>
    <w:rsid w:val="00265CEA"/>
    <w:rsid w:val="00266035"/>
    <w:rsid w:val="0026632E"/>
    <w:rsid w:val="00266980"/>
    <w:rsid w:val="0026723C"/>
    <w:rsid w:val="00267681"/>
    <w:rsid w:val="002676A6"/>
    <w:rsid w:val="00267E43"/>
    <w:rsid w:val="00270085"/>
    <w:rsid w:val="00270F11"/>
    <w:rsid w:val="00271316"/>
    <w:rsid w:val="0027155A"/>
    <w:rsid w:val="0027180A"/>
    <w:rsid w:val="00272D41"/>
    <w:rsid w:val="00273AE6"/>
    <w:rsid w:val="00273FD4"/>
    <w:rsid w:val="002746E6"/>
    <w:rsid w:val="0027483C"/>
    <w:rsid w:val="00274DF6"/>
    <w:rsid w:val="00275109"/>
    <w:rsid w:val="002756DE"/>
    <w:rsid w:val="0027573A"/>
    <w:rsid w:val="00275F52"/>
    <w:rsid w:val="002761C9"/>
    <w:rsid w:val="00276893"/>
    <w:rsid w:val="00276AD0"/>
    <w:rsid w:val="002774E1"/>
    <w:rsid w:val="00280016"/>
    <w:rsid w:val="002800D1"/>
    <w:rsid w:val="00280BC4"/>
    <w:rsid w:val="00280C78"/>
    <w:rsid w:val="00281034"/>
    <w:rsid w:val="00281074"/>
    <w:rsid w:val="002813C4"/>
    <w:rsid w:val="002813D1"/>
    <w:rsid w:val="00281557"/>
    <w:rsid w:val="00281699"/>
    <w:rsid w:val="00282403"/>
    <w:rsid w:val="002824EE"/>
    <w:rsid w:val="00282E3D"/>
    <w:rsid w:val="00282EE1"/>
    <w:rsid w:val="0028374C"/>
    <w:rsid w:val="00283B2C"/>
    <w:rsid w:val="002840E1"/>
    <w:rsid w:val="002841A1"/>
    <w:rsid w:val="00284A24"/>
    <w:rsid w:val="00284AA1"/>
    <w:rsid w:val="00284F76"/>
    <w:rsid w:val="002856DF"/>
    <w:rsid w:val="00285772"/>
    <w:rsid w:val="00285779"/>
    <w:rsid w:val="00285BCC"/>
    <w:rsid w:val="00286150"/>
    <w:rsid w:val="002861F0"/>
    <w:rsid w:val="00286277"/>
    <w:rsid w:val="002864B1"/>
    <w:rsid w:val="00287187"/>
    <w:rsid w:val="002871BE"/>
    <w:rsid w:val="00287D3E"/>
    <w:rsid w:val="00290689"/>
    <w:rsid w:val="00290745"/>
    <w:rsid w:val="002907D9"/>
    <w:rsid w:val="00290D96"/>
    <w:rsid w:val="0029112E"/>
    <w:rsid w:val="002919EC"/>
    <w:rsid w:val="00291C94"/>
    <w:rsid w:val="002922FD"/>
    <w:rsid w:val="002926F9"/>
    <w:rsid w:val="0029295F"/>
    <w:rsid w:val="00292B18"/>
    <w:rsid w:val="00292B6E"/>
    <w:rsid w:val="00293396"/>
    <w:rsid w:val="00293583"/>
    <w:rsid w:val="00293B3F"/>
    <w:rsid w:val="00293E9B"/>
    <w:rsid w:val="002944BC"/>
    <w:rsid w:val="00294ACD"/>
    <w:rsid w:val="002955B9"/>
    <w:rsid w:val="002959DC"/>
    <w:rsid w:val="00295F76"/>
    <w:rsid w:val="00296B44"/>
    <w:rsid w:val="00296C17"/>
    <w:rsid w:val="00296E51"/>
    <w:rsid w:val="002976DA"/>
    <w:rsid w:val="002A0298"/>
    <w:rsid w:val="002A0679"/>
    <w:rsid w:val="002A06E8"/>
    <w:rsid w:val="002A1A05"/>
    <w:rsid w:val="002A1B3D"/>
    <w:rsid w:val="002A1B8D"/>
    <w:rsid w:val="002A2097"/>
    <w:rsid w:val="002A217A"/>
    <w:rsid w:val="002A25CA"/>
    <w:rsid w:val="002A2882"/>
    <w:rsid w:val="002A29EA"/>
    <w:rsid w:val="002A32BD"/>
    <w:rsid w:val="002A3CFA"/>
    <w:rsid w:val="002A460E"/>
    <w:rsid w:val="002A4720"/>
    <w:rsid w:val="002A4BA5"/>
    <w:rsid w:val="002A4FAF"/>
    <w:rsid w:val="002A4FB9"/>
    <w:rsid w:val="002A523E"/>
    <w:rsid w:val="002A5BFF"/>
    <w:rsid w:val="002A60C2"/>
    <w:rsid w:val="002A6422"/>
    <w:rsid w:val="002A7197"/>
    <w:rsid w:val="002A71C9"/>
    <w:rsid w:val="002A7450"/>
    <w:rsid w:val="002A7DA0"/>
    <w:rsid w:val="002B01D2"/>
    <w:rsid w:val="002B020A"/>
    <w:rsid w:val="002B03EF"/>
    <w:rsid w:val="002B050D"/>
    <w:rsid w:val="002B06C3"/>
    <w:rsid w:val="002B0895"/>
    <w:rsid w:val="002B0A6D"/>
    <w:rsid w:val="002B0BA4"/>
    <w:rsid w:val="002B1473"/>
    <w:rsid w:val="002B195E"/>
    <w:rsid w:val="002B20C1"/>
    <w:rsid w:val="002B2238"/>
    <w:rsid w:val="002B2D26"/>
    <w:rsid w:val="002B30D6"/>
    <w:rsid w:val="002B313B"/>
    <w:rsid w:val="002B32C7"/>
    <w:rsid w:val="002B34C2"/>
    <w:rsid w:val="002B3729"/>
    <w:rsid w:val="002B3C03"/>
    <w:rsid w:val="002B4354"/>
    <w:rsid w:val="002B479D"/>
    <w:rsid w:val="002B48E8"/>
    <w:rsid w:val="002B5808"/>
    <w:rsid w:val="002B58A9"/>
    <w:rsid w:val="002B5D12"/>
    <w:rsid w:val="002B6AFF"/>
    <w:rsid w:val="002B6E51"/>
    <w:rsid w:val="002B700F"/>
    <w:rsid w:val="002B7136"/>
    <w:rsid w:val="002B7361"/>
    <w:rsid w:val="002B7443"/>
    <w:rsid w:val="002B78C0"/>
    <w:rsid w:val="002B7907"/>
    <w:rsid w:val="002B79EE"/>
    <w:rsid w:val="002B7B9B"/>
    <w:rsid w:val="002B7C3A"/>
    <w:rsid w:val="002B7CE9"/>
    <w:rsid w:val="002B7E26"/>
    <w:rsid w:val="002C084E"/>
    <w:rsid w:val="002C0B99"/>
    <w:rsid w:val="002C0C48"/>
    <w:rsid w:val="002C0F7A"/>
    <w:rsid w:val="002C13DF"/>
    <w:rsid w:val="002C1615"/>
    <w:rsid w:val="002C1A30"/>
    <w:rsid w:val="002C1B07"/>
    <w:rsid w:val="002C2137"/>
    <w:rsid w:val="002C22CA"/>
    <w:rsid w:val="002C2692"/>
    <w:rsid w:val="002C292F"/>
    <w:rsid w:val="002C2A24"/>
    <w:rsid w:val="002C2B19"/>
    <w:rsid w:val="002C2C8A"/>
    <w:rsid w:val="002C323F"/>
    <w:rsid w:val="002C3498"/>
    <w:rsid w:val="002C3646"/>
    <w:rsid w:val="002C3C12"/>
    <w:rsid w:val="002C3EEF"/>
    <w:rsid w:val="002C46E7"/>
    <w:rsid w:val="002C4D9E"/>
    <w:rsid w:val="002C50DC"/>
    <w:rsid w:val="002C6533"/>
    <w:rsid w:val="002C66BC"/>
    <w:rsid w:val="002C6964"/>
    <w:rsid w:val="002C696E"/>
    <w:rsid w:val="002C6C16"/>
    <w:rsid w:val="002C7A26"/>
    <w:rsid w:val="002C7E4E"/>
    <w:rsid w:val="002D005C"/>
    <w:rsid w:val="002D113C"/>
    <w:rsid w:val="002D1418"/>
    <w:rsid w:val="002D1886"/>
    <w:rsid w:val="002D217E"/>
    <w:rsid w:val="002D2D78"/>
    <w:rsid w:val="002D320D"/>
    <w:rsid w:val="002D33D2"/>
    <w:rsid w:val="002D34F4"/>
    <w:rsid w:val="002D37CA"/>
    <w:rsid w:val="002D3967"/>
    <w:rsid w:val="002D39A5"/>
    <w:rsid w:val="002D412D"/>
    <w:rsid w:val="002D4C7E"/>
    <w:rsid w:val="002D5388"/>
    <w:rsid w:val="002D560D"/>
    <w:rsid w:val="002D5AE4"/>
    <w:rsid w:val="002D5FD1"/>
    <w:rsid w:val="002D611F"/>
    <w:rsid w:val="002D6279"/>
    <w:rsid w:val="002D70BC"/>
    <w:rsid w:val="002D72C6"/>
    <w:rsid w:val="002E0432"/>
    <w:rsid w:val="002E0555"/>
    <w:rsid w:val="002E0C08"/>
    <w:rsid w:val="002E0D33"/>
    <w:rsid w:val="002E0F55"/>
    <w:rsid w:val="002E0FE4"/>
    <w:rsid w:val="002E22F0"/>
    <w:rsid w:val="002E2476"/>
    <w:rsid w:val="002E2796"/>
    <w:rsid w:val="002E2B06"/>
    <w:rsid w:val="002E31C0"/>
    <w:rsid w:val="002E31D7"/>
    <w:rsid w:val="002E32BF"/>
    <w:rsid w:val="002E3521"/>
    <w:rsid w:val="002E35C6"/>
    <w:rsid w:val="002E37EC"/>
    <w:rsid w:val="002E3968"/>
    <w:rsid w:val="002E414C"/>
    <w:rsid w:val="002E453B"/>
    <w:rsid w:val="002E463B"/>
    <w:rsid w:val="002E4827"/>
    <w:rsid w:val="002E4BF5"/>
    <w:rsid w:val="002E4F23"/>
    <w:rsid w:val="002E5074"/>
    <w:rsid w:val="002E51F4"/>
    <w:rsid w:val="002E5799"/>
    <w:rsid w:val="002E5D5D"/>
    <w:rsid w:val="002E6019"/>
    <w:rsid w:val="002E62DA"/>
    <w:rsid w:val="002E6595"/>
    <w:rsid w:val="002E6733"/>
    <w:rsid w:val="002E6A3A"/>
    <w:rsid w:val="002E6C1F"/>
    <w:rsid w:val="002E7784"/>
    <w:rsid w:val="002E7D67"/>
    <w:rsid w:val="002F0371"/>
    <w:rsid w:val="002F0BA1"/>
    <w:rsid w:val="002F0CF3"/>
    <w:rsid w:val="002F18A8"/>
    <w:rsid w:val="002F18DB"/>
    <w:rsid w:val="002F26A6"/>
    <w:rsid w:val="002F281B"/>
    <w:rsid w:val="002F299A"/>
    <w:rsid w:val="002F2D32"/>
    <w:rsid w:val="002F30ED"/>
    <w:rsid w:val="002F311B"/>
    <w:rsid w:val="002F40BF"/>
    <w:rsid w:val="002F43DC"/>
    <w:rsid w:val="002F50CB"/>
    <w:rsid w:val="002F51DD"/>
    <w:rsid w:val="002F5710"/>
    <w:rsid w:val="002F5E3E"/>
    <w:rsid w:val="002F638B"/>
    <w:rsid w:val="002F6A1C"/>
    <w:rsid w:val="002F6C89"/>
    <w:rsid w:val="002F6D59"/>
    <w:rsid w:val="002F71E7"/>
    <w:rsid w:val="002F7808"/>
    <w:rsid w:val="002F781C"/>
    <w:rsid w:val="002F7870"/>
    <w:rsid w:val="002F7BA1"/>
    <w:rsid w:val="003000E3"/>
    <w:rsid w:val="0030053C"/>
    <w:rsid w:val="00300844"/>
    <w:rsid w:val="00300E6E"/>
    <w:rsid w:val="00301149"/>
    <w:rsid w:val="00301FD0"/>
    <w:rsid w:val="0030200F"/>
    <w:rsid w:val="00302607"/>
    <w:rsid w:val="00302665"/>
    <w:rsid w:val="003027FC"/>
    <w:rsid w:val="003028BF"/>
    <w:rsid w:val="003029D4"/>
    <w:rsid w:val="00302B0A"/>
    <w:rsid w:val="00303497"/>
    <w:rsid w:val="00303606"/>
    <w:rsid w:val="00303632"/>
    <w:rsid w:val="0030383F"/>
    <w:rsid w:val="003038C8"/>
    <w:rsid w:val="0030419D"/>
    <w:rsid w:val="003047F9"/>
    <w:rsid w:val="00304981"/>
    <w:rsid w:val="00304AEF"/>
    <w:rsid w:val="00304CD2"/>
    <w:rsid w:val="00304D8F"/>
    <w:rsid w:val="00304E44"/>
    <w:rsid w:val="003054B4"/>
    <w:rsid w:val="003054FE"/>
    <w:rsid w:val="00305944"/>
    <w:rsid w:val="00305E8B"/>
    <w:rsid w:val="00305FA7"/>
    <w:rsid w:val="00305FC6"/>
    <w:rsid w:val="00305FF7"/>
    <w:rsid w:val="0030610A"/>
    <w:rsid w:val="0030642B"/>
    <w:rsid w:val="00306A49"/>
    <w:rsid w:val="003075ED"/>
    <w:rsid w:val="00307AC1"/>
    <w:rsid w:val="00307D60"/>
    <w:rsid w:val="00310335"/>
    <w:rsid w:val="00310741"/>
    <w:rsid w:val="00310D9C"/>
    <w:rsid w:val="00310FBC"/>
    <w:rsid w:val="00311354"/>
    <w:rsid w:val="003114F1"/>
    <w:rsid w:val="00311697"/>
    <w:rsid w:val="00311DD2"/>
    <w:rsid w:val="003126EF"/>
    <w:rsid w:val="003131B3"/>
    <w:rsid w:val="003131DB"/>
    <w:rsid w:val="0031349C"/>
    <w:rsid w:val="0031372D"/>
    <w:rsid w:val="00313EE2"/>
    <w:rsid w:val="0031449D"/>
    <w:rsid w:val="00314A9B"/>
    <w:rsid w:val="003150B3"/>
    <w:rsid w:val="00315243"/>
    <w:rsid w:val="003158A6"/>
    <w:rsid w:val="00315E86"/>
    <w:rsid w:val="00315EEF"/>
    <w:rsid w:val="00315FA9"/>
    <w:rsid w:val="0031684B"/>
    <w:rsid w:val="003169A9"/>
    <w:rsid w:val="00316A67"/>
    <w:rsid w:val="0031727E"/>
    <w:rsid w:val="0031782A"/>
    <w:rsid w:val="00317858"/>
    <w:rsid w:val="00317CBE"/>
    <w:rsid w:val="0032032F"/>
    <w:rsid w:val="003205E5"/>
    <w:rsid w:val="0032111B"/>
    <w:rsid w:val="00321621"/>
    <w:rsid w:val="003221E1"/>
    <w:rsid w:val="00322B66"/>
    <w:rsid w:val="0032339E"/>
    <w:rsid w:val="00323929"/>
    <w:rsid w:val="00323D42"/>
    <w:rsid w:val="00323DCF"/>
    <w:rsid w:val="00324318"/>
    <w:rsid w:val="00324C54"/>
    <w:rsid w:val="0032512A"/>
    <w:rsid w:val="003259BD"/>
    <w:rsid w:val="00326318"/>
    <w:rsid w:val="00326C33"/>
    <w:rsid w:val="003272ED"/>
    <w:rsid w:val="00327E23"/>
    <w:rsid w:val="0033039A"/>
    <w:rsid w:val="0033075A"/>
    <w:rsid w:val="0033083A"/>
    <w:rsid w:val="00330909"/>
    <w:rsid w:val="00330EEA"/>
    <w:rsid w:val="00331484"/>
    <w:rsid w:val="00331D6F"/>
    <w:rsid w:val="00332205"/>
    <w:rsid w:val="003325C6"/>
    <w:rsid w:val="00332771"/>
    <w:rsid w:val="003337DF"/>
    <w:rsid w:val="00333FAB"/>
    <w:rsid w:val="00333FDC"/>
    <w:rsid w:val="00334721"/>
    <w:rsid w:val="00334DC7"/>
    <w:rsid w:val="00335389"/>
    <w:rsid w:val="003357FB"/>
    <w:rsid w:val="00335A0A"/>
    <w:rsid w:val="00335D8B"/>
    <w:rsid w:val="00335F55"/>
    <w:rsid w:val="003363D4"/>
    <w:rsid w:val="003363F1"/>
    <w:rsid w:val="00336A82"/>
    <w:rsid w:val="00336D5C"/>
    <w:rsid w:val="0033739C"/>
    <w:rsid w:val="00337E30"/>
    <w:rsid w:val="003405B4"/>
    <w:rsid w:val="00340E6D"/>
    <w:rsid w:val="00340F3C"/>
    <w:rsid w:val="003410C1"/>
    <w:rsid w:val="0034153A"/>
    <w:rsid w:val="0034193B"/>
    <w:rsid w:val="003421E5"/>
    <w:rsid w:val="003429AC"/>
    <w:rsid w:val="003432A0"/>
    <w:rsid w:val="00343693"/>
    <w:rsid w:val="00343892"/>
    <w:rsid w:val="00344612"/>
    <w:rsid w:val="00344820"/>
    <w:rsid w:val="00344903"/>
    <w:rsid w:val="0034493B"/>
    <w:rsid w:val="00344DAE"/>
    <w:rsid w:val="00344E4E"/>
    <w:rsid w:val="00344E89"/>
    <w:rsid w:val="00344F85"/>
    <w:rsid w:val="0034606C"/>
    <w:rsid w:val="00346316"/>
    <w:rsid w:val="00346985"/>
    <w:rsid w:val="00346BC3"/>
    <w:rsid w:val="003475B6"/>
    <w:rsid w:val="00347737"/>
    <w:rsid w:val="003478A1"/>
    <w:rsid w:val="00347A3A"/>
    <w:rsid w:val="00347DA0"/>
    <w:rsid w:val="00347E53"/>
    <w:rsid w:val="0035005B"/>
    <w:rsid w:val="003509FA"/>
    <w:rsid w:val="003510CD"/>
    <w:rsid w:val="0035153E"/>
    <w:rsid w:val="003516D9"/>
    <w:rsid w:val="0035182D"/>
    <w:rsid w:val="00351C81"/>
    <w:rsid w:val="003520BA"/>
    <w:rsid w:val="0035215B"/>
    <w:rsid w:val="00352CE5"/>
    <w:rsid w:val="00353741"/>
    <w:rsid w:val="00353B28"/>
    <w:rsid w:val="00353E09"/>
    <w:rsid w:val="003543D7"/>
    <w:rsid w:val="0035442B"/>
    <w:rsid w:val="003544D1"/>
    <w:rsid w:val="00354FB3"/>
    <w:rsid w:val="00355621"/>
    <w:rsid w:val="0035564A"/>
    <w:rsid w:val="00355C3A"/>
    <w:rsid w:val="00355EAE"/>
    <w:rsid w:val="003566DE"/>
    <w:rsid w:val="00357635"/>
    <w:rsid w:val="00357702"/>
    <w:rsid w:val="00357744"/>
    <w:rsid w:val="00357ABD"/>
    <w:rsid w:val="00357E4D"/>
    <w:rsid w:val="00357EAA"/>
    <w:rsid w:val="00357FA5"/>
    <w:rsid w:val="003602F4"/>
    <w:rsid w:val="00360568"/>
    <w:rsid w:val="00360AA3"/>
    <w:rsid w:val="00360F7F"/>
    <w:rsid w:val="00361100"/>
    <w:rsid w:val="003612A5"/>
    <w:rsid w:val="00361BC4"/>
    <w:rsid w:val="00361BCF"/>
    <w:rsid w:val="0036321F"/>
    <w:rsid w:val="0036347A"/>
    <w:rsid w:val="00363578"/>
    <w:rsid w:val="00363608"/>
    <w:rsid w:val="00363978"/>
    <w:rsid w:val="003647A8"/>
    <w:rsid w:val="00364CF9"/>
    <w:rsid w:val="00364DEB"/>
    <w:rsid w:val="00364FA6"/>
    <w:rsid w:val="0036542B"/>
    <w:rsid w:val="0036556A"/>
    <w:rsid w:val="003657D2"/>
    <w:rsid w:val="00365B6A"/>
    <w:rsid w:val="00365E03"/>
    <w:rsid w:val="00365F2D"/>
    <w:rsid w:val="00365FB5"/>
    <w:rsid w:val="00366B39"/>
    <w:rsid w:val="0036722F"/>
    <w:rsid w:val="00367248"/>
    <w:rsid w:val="00370208"/>
    <w:rsid w:val="0037084B"/>
    <w:rsid w:val="00370D83"/>
    <w:rsid w:val="00371200"/>
    <w:rsid w:val="00371369"/>
    <w:rsid w:val="00371B05"/>
    <w:rsid w:val="00371FFF"/>
    <w:rsid w:val="00372289"/>
    <w:rsid w:val="00372419"/>
    <w:rsid w:val="00372E42"/>
    <w:rsid w:val="00373132"/>
    <w:rsid w:val="003731DA"/>
    <w:rsid w:val="00373414"/>
    <w:rsid w:val="00373ADB"/>
    <w:rsid w:val="00374322"/>
    <w:rsid w:val="00375AA0"/>
    <w:rsid w:val="00375E84"/>
    <w:rsid w:val="003767B6"/>
    <w:rsid w:val="00376B2B"/>
    <w:rsid w:val="003772CD"/>
    <w:rsid w:val="00377414"/>
    <w:rsid w:val="00377871"/>
    <w:rsid w:val="003778C7"/>
    <w:rsid w:val="00380A10"/>
    <w:rsid w:val="00380B8A"/>
    <w:rsid w:val="00380BDD"/>
    <w:rsid w:val="0038155C"/>
    <w:rsid w:val="0038160D"/>
    <w:rsid w:val="00381914"/>
    <w:rsid w:val="00382029"/>
    <w:rsid w:val="00382C73"/>
    <w:rsid w:val="00382D4E"/>
    <w:rsid w:val="00383535"/>
    <w:rsid w:val="00383A7A"/>
    <w:rsid w:val="00383D4C"/>
    <w:rsid w:val="003840F8"/>
    <w:rsid w:val="00384347"/>
    <w:rsid w:val="00384D34"/>
    <w:rsid w:val="00385178"/>
    <w:rsid w:val="00385233"/>
    <w:rsid w:val="0038529E"/>
    <w:rsid w:val="003863B2"/>
    <w:rsid w:val="00386C0E"/>
    <w:rsid w:val="0038719E"/>
    <w:rsid w:val="00387394"/>
    <w:rsid w:val="00387397"/>
    <w:rsid w:val="00390221"/>
    <w:rsid w:val="00390509"/>
    <w:rsid w:val="00390C3A"/>
    <w:rsid w:val="00391418"/>
    <w:rsid w:val="00391572"/>
    <w:rsid w:val="0039198B"/>
    <w:rsid w:val="00391BCE"/>
    <w:rsid w:val="00392772"/>
    <w:rsid w:val="00392F26"/>
    <w:rsid w:val="00393449"/>
    <w:rsid w:val="003936EA"/>
    <w:rsid w:val="003939FC"/>
    <w:rsid w:val="0039453C"/>
    <w:rsid w:val="00394B07"/>
    <w:rsid w:val="00394D8E"/>
    <w:rsid w:val="00395585"/>
    <w:rsid w:val="0039575F"/>
    <w:rsid w:val="00395871"/>
    <w:rsid w:val="00395F8E"/>
    <w:rsid w:val="00396AA3"/>
    <w:rsid w:val="00396D04"/>
    <w:rsid w:val="00397271"/>
    <w:rsid w:val="0039727D"/>
    <w:rsid w:val="00397832"/>
    <w:rsid w:val="003A085C"/>
    <w:rsid w:val="003A08D1"/>
    <w:rsid w:val="003A0EBC"/>
    <w:rsid w:val="003A0F93"/>
    <w:rsid w:val="003A10DD"/>
    <w:rsid w:val="003A147B"/>
    <w:rsid w:val="003A1B8D"/>
    <w:rsid w:val="003A1CF0"/>
    <w:rsid w:val="003A20FD"/>
    <w:rsid w:val="003A2E79"/>
    <w:rsid w:val="003A2FAA"/>
    <w:rsid w:val="003A3160"/>
    <w:rsid w:val="003A41EF"/>
    <w:rsid w:val="003A4EED"/>
    <w:rsid w:val="003A501A"/>
    <w:rsid w:val="003A505F"/>
    <w:rsid w:val="003A52DB"/>
    <w:rsid w:val="003A5485"/>
    <w:rsid w:val="003A58D7"/>
    <w:rsid w:val="003A60A4"/>
    <w:rsid w:val="003A6709"/>
    <w:rsid w:val="003A6752"/>
    <w:rsid w:val="003A680C"/>
    <w:rsid w:val="003A71A0"/>
    <w:rsid w:val="003A71A8"/>
    <w:rsid w:val="003A79D3"/>
    <w:rsid w:val="003A7D44"/>
    <w:rsid w:val="003A7E1B"/>
    <w:rsid w:val="003B043C"/>
    <w:rsid w:val="003B11D1"/>
    <w:rsid w:val="003B15BD"/>
    <w:rsid w:val="003B178E"/>
    <w:rsid w:val="003B1A9A"/>
    <w:rsid w:val="003B1ADF"/>
    <w:rsid w:val="003B1C21"/>
    <w:rsid w:val="003B1D10"/>
    <w:rsid w:val="003B23AF"/>
    <w:rsid w:val="003B2545"/>
    <w:rsid w:val="003B2C48"/>
    <w:rsid w:val="003B31A9"/>
    <w:rsid w:val="003B3326"/>
    <w:rsid w:val="003B332D"/>
    <w:rsid w:val="003B3C94"/>
    <w:rsid w:val="003B452E"/>
    <w:rsid w:val="003B4DA2"/>
    <w:rsid w:val="003B5A30"/>
    <w:rsid w:val="003B60BA"/>
    <w:rsid w:val="003B6491"/>
    <w:rsid w:val="003B68E9"/>
    <w:rsid w:val="003B691E"/>
    <w:rsid w:val="003B6FE5"/>
    <w:rsid w:val="003B7301"/>
    <w:rsid w:val="003B7AA7"/>
    <w:rsid w:val="003C03AC"/>
    <w:rsid w:val="003C04F8"/>
    <w:rsid w:val="003C0D93"/>
    <w:rsid w:val="003C0F03"/>
    <w:rsid w:val="003C0F49"/>
    <w:rsid w:val="003C14E2"/>
    <w:rsid w:val="003C16D8"/>
    <w:rsid w:val="003C2054"/>
    <w:rsid w:val="003C21E5"/>
    <w:rsid w:val="003C27F7"/>
    <w:rsid w:val="003C2983"/>
    <w:rsid w:val="003C2C2F"/>
    <w:rsid w:val="003C3133"/>
    <w:rsid w:val="003C3288"/>
    <w:rsid w:val="003C3414"/>
    <w:rsid w:val="003C3516"/>
    <w:rsid w:val="003C35A9"/>
    <w:rsid w:val="003C49B5"/>
    <w:rsid w:val="003C4C3F"/>
    <w:rsid w:val="003C4D02"/>
    <w:rsid w:val="003C504E"/>
    <w:rsid w:val="003C5704"/>
    <w:rsid w:val="003C599B"/>
    <w:rsid w:val="003C5CC6"/>
    <w:rsid w:val="003C5E11"/>
    <w:rsid w:val="003C6613"/>
    <w:rsid w:val="003C66FF"/>
    <w:rsid w:val="003C69EC"/>
    <w:rsid w:val="003C6D23"/>
    <w:rsid w:val="003C72F4"/>
    <w:rsid w:val="003C7D5E"/>
    <w:rsid w:val="003D0790"/>
    <w:rsid w:val="003D09E9"/>
    <w:rsid w:val="003D16D4"/>
    <w:rsid w:val="003D16DA"/>
    <w:rsid w:val="003D19DE"/>
    <w:rsid w:val="003D1C17"/>
    <w:rsid w:val="003D2189"/>
    <w:rsid w:val="003D2428"/>
    <w:rsid w:val="003D2557"/>
    <w:rsid w:val="003D2698"/>
    <w:rsid w:val="003D28A3"/>
    <w:rsid w:val="003D2AE1"/>
    <w:rsid w:val="003D2AE7"/>
    <w:rsid w:val="003D2F88"/>
    <w:rsid w:val="003D35CD"/>
    <w:rsid w:val="003D3D9A"/>
    <w:rsid w:val="003D3F20"/>
    <w:rsid w:val="003D3F52"/>
    <w:rsid w:val="003D4076"/>
    <w:rsid w:val="003D4496"/>
    <w:rsid w:val="003D4B45"/>
    <w:rsid w:val="003D5074"/>
    <w:rsid w:val="003D50DA"/>
    <w:rsid w:val="003D512E"/>
    <w:rsid w:val="003D54DB"/>
    <w:rsid w:val="003D5843"/>
    <w:rsid w:val="003D584E"/>
    <w:rsid w:val="003D5913"/>
    <w:rsid w:val="003D5ED5"/>
    <w:rsid w:val="003D62C4"/>
    <w:rsid w:val="003D6412"/>
    <w:rsid w:val="003D65C1"/>
    <w:rsid w:val="003D6BB8"/>
    <w:rsid w:val="003D7016"/>
    <w:rsid w:val="003D7F88"/>
    <w:rsid w:val="003E01D4"/>
    <w:rsid w:val="003E0741"/>
    <w:rsid w:val="003E07CD"/>
    <w:rsid w:val="003E082B"/>
    <w:rsid w:val="003E085D"/>
    <w:rsid w:val="003E0B3B"/>
    <w:rsid w:val="003E0F29"/>
    <w:rsid w:val="003E118D"/>
    <w:rsid w:val="003E1480"/>
    <w:rsid w:val="003E15E8"/>
    <w:rsid w:val="003E1BBC"/>
    <w:rsid w:val="003E20AF"/>
    <w:rsid w:val="003E2385"/>
    <w:rsid w:val="003E249F"/>
    <w:rsid w:val="003E2531"/>
    <w:rsid w:val="003E2A8C"/>
    <w:rsid w:val="003E2DA6"/>
    <w:rsid w:val="003E31B9"/>
    <w:rsid w:val="003E3976"/>
    <w:rsid w:val="003E4D29"/>
    <w:rsid w:val="003E5F3B"/>
    <w:rsid w:val="003E6119"/>
    <w:rsid w:val="003E639F"/>
    <w:rsid w:val="003E65D4"/>
    <w:rsid w:val="003E66A1"/>
    <w:rsid w:val="003E6BBB"/>
    <w:rsid w:val="003E6C00"/>
    <w:rsid w:val="003E726C"/>
    <w:rsid w:val="003E7348"/>
    <w:rsid w:val="003E75FD"/>
    <w:rsid w:val="003E78DC"/>
    <w:rsid w:val="003E7C5A"/>
    <w:rsid w:val="003E7DB0"/>
    <w:rsid w:val="003F02FE"/>
    <w:rsid w:val="003F0896"/>
    <w:rsid w:val="003F0930"/>
    <w:rsid w:val="003F0A33"/>
    <w:rsid w:val="003F0AE4"/>
    <w:rsid w:val="003F125E"/>
    <w:rsid w:val="003F1493"/>
    <w:rsid w:val="003F1C17"/>
    <w:rsid w:val="003F296C"/>
    <w:rsid w:val="003F2FFD"/>
    <w:rsid w:val="003F3D6B"/>
    <w:rsid w:val="003F51C6"/>
    <w:rsid w:val="003F5467"/>
    <w:rsid w:val="003F5710"/>
    <w:rsid w:val="003F5C13"/>
    <w:rsid w:val="003F5E04"/>
    <w:rsid w:val="003F5F94"/>
    <w:rsid w:val="003F6868"/>
    <w:rsid w:val="003F6B82"/>
    <w:rsid w:val="003F73DC"/>
    <w:rsid w:val="003F749F"/>
    <w:rsid w:val="003F75B8"/>
    <w:rsid w:val="003F7783"/>
    <w:rsid w:val="003F77F7"/>
    <w:rsid w:val="00400349"/>
    <w:rsid w:val="004007F7"/>
    <w:rsid w:val="004008EB"/>
    <w:rsid w:val="00400B71"/>
    <w:rsid w:val="00400FEC"/>
    <w:rsid w:val="004023BA"/>
    <w:rsid w:val="004028BD"/>
    <w:rsid w:val="00402E76"/>
    <w:rsid w:val="00403873"/>
    <w:rsid w:val="00403A9A"/>
    <w:rsid w:val="004043EA"/>
    <w:rsid w:val="00404409"/>
    <w:rsid w:val="00405046"/>
    <w:rsid w:val="004054C4"/>
    <w:rsid w:val="00405893"/>
    <w:rsid w:val="00405DD8"/>
    <w:rsid w:val="00406B85"/>
    <w:rsid w:val="00406E1F"/>
    <w:rsid w:val="0040778A"/>
    <w:rsid w:val="00407B62"/>
    <w:rsid w:val="004100E7"/>
    <w:rsid w:val="0041034A"/>
    <w:rsid w:val="0041084B"/>
    <w:rsid w:val="0041118A"/>
    <w:rsid w:val="004116AF"/>
    <w:rsid w:val="004116E8"/>
    <w:rsid w:val="004118C1"/>
    <w:rsid w:val="00411AE2"/>
    <w:rsid w:val="00412B78"/>
    <w:rsid w:val="00413022"/>
    <w:rsid w:val="004137F0"/>
    <w:rsid w:val="00413DE0"/>
    <w:rsid w:val="004146A7"/>
    <w:rsid w:val="004147F0"/>
    <w:rsid w:val="004147F5"/>
    <w:rsid w:val="004148EF"/>
    <w:rsid w:val="00415565"/>
    <w:rsid w:val="004163D0"/>
    <w:rsid w:val="00416A42"/>
    <w:rsid w:val="00416D47"/>
    <w:rsid w:val="00417A03"/>
    <w:rsid w:val="00417A89"/>
    <w:rsid w:val="00422365"/>
    <w:rsid w:val="004223BB"/>
    <w:rsid w:val="00422658"/>
    <w:rsid w:val="004232B5"/>
    <w:rsid w:val="00423DB3"/>
    <w:rsid w:val="004241F7"/>
    <w:rsid w:val="0042462A"/>
    <w:rsid w:val="00424A53"/>
    <w:rsid w:val="00424BE7"/>
    <w:rsid w:val="00424F56"/>
    <w:rsid w:val="0042615F"/>
    <w:rsid w:val="004266AB"/>
    <w:rsid w:val="0042682E"/>
    <w:rsid w:val="00426D13"/>
    <w:rsid w:val="00426FA0"/>
    <w:rsid w:val="004274D6"/>
    <w:rsid w:val="00427700"/>
    <w:rsid w:val="00427897"/>
    <w:rsid w:val="00427905"/>
    <w:rsid w:val="00427E78"/>
    <w:rsid w:val="00427FE9"/>
    <w:rsid w:val="00430085"/>
    <w:rsid w:val="0043026F"/>
    <w:rsid w:val="00431162"/>
    <w:rsid w:val="00431250"/>
    <w:rsid w:val="00431C80"/>
    <w:rsid w:val="0043203E"/>
    <w:rsid w:val="004326F6"/>
    <w:rsid w:val="00432862"/>
    <w:rsid w:val="00432B54"/>
    <w:rsid w:val="00433104"/>
    <w:rsid w:val="00433396"/>
    <w:rsid w:val="00433C45"/>
    <w:rsid w:val="00433EC0"/>
    <w:rsid w:val="0043425E"/>
    <w:rsid w:val="0043498E"/>
    <w:rsid w:val="00434BAC"/>
    <w:rsid w:val="00434F20"/>
    <w:rsid w:val="004351AE"/>
    <w:rsid w:val="00435288"/>
    <w:rsid w:val="0043568B"/>
    <w:rsid w:val="00435A4D"/>
    <w:rsid w:val="00435E8D"/>
    <w:rsid w:val="0043661E"/>
    <w:rsid w:val="00436C33"/>
    <w:rsid w:val="00436CFF"/>
    <w:rsid w:val="00437189"/>
    <w:rsid w:val="00437236"/>
    <w:rsid w:val="00437425"/>
    <w:rsid w:val="0043763E"/>
    <w:rsid w:val="00437A8D"/>
    <w:rsid w:val="00437FDD"/>
    <w:rsid w:val="00440017"/>
    <w:rsid w:val="0044058C"/>
    <w:rsid w:val="00440B89"/>
    <w:rsid w:val="00440B9A"/>
    <w:rsid w:val="00440E71"/>
    <w:rsid w:val="00440F11"/>
    <w:rsid w:val="00441226"/>
    <w:rsid w:val="004414BB"/>
    <w:rsid w:val="004416E9"/>
    <w:rsid w:val="0044182A"/>
    <w:rsid w:val="00441B5D"/>
    <w:rsid w:val="00441B8C"/>
    <w:rsid w:val="00441E28"/>
    <w:rsid w:val="004423DA"/>
    <w:rsid w:val="00442438"/>
    <w:rsid w:val="00442487"/>
    <w:rsid w:val="004425CD"/>
    <w:rsid w:val="00442BDA"/>
    <w:rsid w:val="00442D85"/>
    <w:rsid w:val="00442FD6"/>
    <w:rsid w:val="004434C8"/>
    <w:rsid w:val="00443937"/>
    <w:rsid w:val="004441E4"/>
    <w:rsid w:val="00444609"/>
    <w:rsid w:val="0044462A"/>
    <w:rsid w:val="00444D76"/>
    <w:rsid w:val="00444F95"/>
    <w:rsid w:val="00445266"/>
    <w:rsid w:val="004453DE"/>
    <w:rsid w:val="00445614"/>
    <w:rsid w:val="004459F8"/>
    <w:rsid w:val="00446AC0"/>
    <w:rsid w:val="0044704F"/>
    <w:rsid w:val="00447F81"/>
    <w:rsid w:val="00447FDF"/>
    <w:rsid w:val="00447FF3"/>
    <w:rsid w:val="0045008B"/>
    <w:rsid w:val="00450377"/>
    <w:rsid w:val="004505B1"/>
    <w:rsid w:val="00450A0D"/>
    <w:rsid w:val="00450B02"/>
    <w:rsid w:val="00450F71"/>
    <w:rsid w:val="0045161C"/>
    <w:rsid w:val="00451931"/>
    <w:rsid w:val="00452322"/>
    <w:rsid w:val="00452D63"/>
    <w:rsid w:val="00452E23"/>
    <w:rsid w:val="00452E31"/>
    <w:rsid w:val="00453357"/>
    <w:rsid w:val="004544C6"/>
    <w:rsid w:val="004547C7"/>
    <w:rsid w:val="00454ABA"/>
    <w:rsid w:val="00454B69"/>
    <w:rsid w:val="00455435"/>
    <w:rsid w:val="004556B7"/>
    <w:rsid w:val="00455904"/>
    <w:rsid w:val="0045605A"/>
    <w:rsid w:val="0045614D"/>
    <w:rsid w:val="00456CCD"/>
    <w:rsid w:val="00456FF6"/>
    <w:rsid w:val="004573D7"/>
    <w:rsid w:val="00457BAE"/>
    <w:rsid w:val="00457D2E"/>
    <w:rsid w:val="004605DD"/>
    <w:rsid w:val="004619BF"/>
    <w:rsid w:val="00461D95"/>
    <w:rsid w:val="004620B8"/>
    <w:rsid w:val="0046259B"/>
    <w:rsid w:val="0046297E"/>
    <w:rsid w:val="00462E4C"/>
    <w:rsid w:val="004639D9"/>
    <w:rsid w:val="00463B9A"/>
    <w:rsid w:val="004643D8"/>
    <w:rsid w:val="00464F4F"/>
    <w:rsid w:val="00465527"/>
    <w:rsid w:val="004655DD"/>
    <w:rsid w:val="00465ED1"/>
    <w:rsid w:val="00466196"/>
    <w:rsid w:val="00466276"/>
    <w:rsid w:val="00466792"/>
    <w:rsid w:val="00466837"/>
    <w:rsid w:val="00466882"/>
    <w:rsid w:val="00466B52"/>
    <w:rsid w:val="00467199"/>
    <w:rsid w:val="00467416"/>
    <w:rsid w:val="004674AD"/>
    <w:rsid w:val="004678B7"/>
    <w:rsid w:val="004678FD"/>
    <w:rsid w:val="00470154"/>
    <w:rsid w:val="00470322"/>
    <w:rsid w:val="004705F5"/>
    <w:rsid w:val="00470CBB"/>
    <w:rsid w:val="004717E8"/>
    <w:rsid w:val="004721B2"/>
    <w:rsid w:val="0047231A"/>
    <w:rsid w:val="004724CB"/>
    <w:rsid w:val="00473099"/>
    <w:rsid w:val="004734F6"/>
    <w:rsid w:val="00473506"/>
    <w:rsid w:val="00473730"/>
    <w:rsid w:val="0047378E"/>
    <w:rsid w:val="0047396A"/>
    <w:rsid w:val="00473C1F"/>
    <w:rsid w:val="00473C45"/>
    <w:rsid w:val="00473E62"/>
    <w:rsid w:val="00474455"/>
    <w:rsid w:val="00474874"/>
    <w:rsid w:val="00474881"/>
    <w:rsid w:val="00474B11"/>
    <w:rsid w:val="00475324"/>
    <w:rsid w:val="004754BE"/>
    <w:rsid w:val="00476588"/>
    <w:rsid w:val="00476AE8"/>
    <w:rsid w:val="00476E7E"/>
    <w:rsid w:val="004776F6"/>
    <w:rsid w:val="00477BF0"/>
    <w:rsid w:val="00477DA7"/>
    <w:rsid w:val="004803F3"/>
    <w:rsid w:val="004804FE"/>
    <w:rsid w:val="00480949"/>
    <w:rsid w:val="004819BE"/>
    <w:rsid w:val="00481ABA"/>
    <w:rsid w:val="00481CD6"/>
    <w:rsid w:val="00482E82"/>
    <w:rsid w:val="00483CF7"/>
    <w:rsid w:val="0048434E"/>
    <w:rsid w:val="004843B7"/>
    <w:rsid w:val="00484DD6"/>
    <w:rsid w:val="00485892"/>
    <w:rsid w:val="004858C2"/>
    <w:rsid w:val="00485D1B"/>
    <w:rsid w:val="00485D1C"/>
    <w:rsid w:val="00485FBF"/>
    <w:rsid w:val="00486C28"/>
    <w:rsid w:val="004874BB"/>
    <w:rsid w:val="00487A1C"/>
    <w:rsid w:val="00487B06"/>
    <w:rsid w:val="00487CD0"/>
    <w:rsid w:val="00490788"/>
    <w:rsid w:val="00491715"/>
    <w:rsid w:val="00491D04"/>
    <w:rsid w:val="00491D98"/>
    <w:rsid w:val="00491E98"/>
    <w:rsid w:val="0049205B"/>
    <w:rsid w:val="004922D0"/>
    <w:rsid w:val="00492395"/>
    <w:rsid w:val="00492ADC"/>
    <w:rsid w:val="0049308B"/>
    <w:rsid w:val="00493410"/>
    <w:rsid w:val="00493BB3"/>
    <w:rsid w:val="0049405A"/>
    <w:rsid w:val="004942B7"/>
    <w:rsid w:val="004943A4"/>
    <w:rsid w:val="00494574"/>
    <w:rsid w:val="00494AF9"/>
    <w:rsid w:val="00494B12"/>
    <w:rsid w:val="00494BFF"/>
    <w:rsid w:val="00494E0C"/>
    <w:rsid w:val="0049586B"/>
    <w:rsid w:val="004958A3"/>
    <w:rsid w:val="00495945"/>
    <w:rsid w:val="00495DE1"/>
    <w:rsid w:val="004962C5"/>
    <w:rsid w:val="00496BC4"/>
    <w:rsid w:val="00496DC8"/>
    <w:rsid w:val="00497705"/>
    <w:rsid w:val="00497CCB"/>
    <w:rsid w:val="00497DE6"/>
    <w:rsid w:val="004A0246"/>
    <w:rsid w:val="004A0812"/>
    <w:rsid w:val="004A0C9D"/>
    <w:rsid w:val="004A0F5C"/>
    <w:rsid w:val="004A1E7A"/>
    <w:rsid w:val="004A27B1"/>
    <w:rsid w:val="004A2E47"/>
    <w:rsid w:val="004A3F7A"/>
    <w:rsid w:val="004A3F82"/>
    <w:rsid w:val="004A4264"/>
    <w:rsid w:val="004A4517"/>
    <w:rsid w:val="004A517A"/>
    <w:rsid w:val="004A54C8"/>
    <w:rsid w:val="004A5982"/>
    <w:rsid w:val="004A5DE2"/>
    <w:rsid w:val="004A6217"/>
    <w:rsid w:val="004A6619"/>
    <w:rsid w:val="004A663E"/>
    <w:rsid w:val="004B032A"/>
    <w:rsid w:val="004B062F"/>
    <w:rsid w:val="004B069F"/>
    <w:rsid w:val="004B074D"/>
    <w:rsid w:val="004B0762"/>
    <w:rsid w:val="004B0E17"/>
    <w:rsid w:val="004B20AC"/>
    <w:rsid w:val="004B2523"/>
    <w:rsid w:val="004B2D18"/>
    <w:rsid w:val="004B2F63"/>
    <w:rsid w:val="004B3534"/>
    <w:rsid w:val="004B431E"/>
    <w:rsid w:val="004B4A7F"/>
    <w:rsid w:val="004B4A80"/>
    <w:rsid w:val="004B4C8E"/>
    <w:rsid w:val="004B4F57"/>
    <w:rsid w:val="004B519E"/>
    <w:rsid w:val="004B5699"/>
    <w:rsid w:val="004B5B1D"/>
    <w:rsid w:val="004B61EA"/>
    <w:rsid w:val="004B6543"/>
    <w:rsid w:val="004B6BE1"/>
    <w:rsid w:val="004B6C80"/>
    <w:rsid w:val="004B7652"/>
    <w:rsid w:val="004C04B1"/>
    <w:rsid w:val="004C0C3B"/>
    <w:rsid w:val="004C1094"/>
    <w:rsid w:val="004C1108"/>
    <w:rsid w:val="004C1404"/>
    <w:rsid w:val="004C15A7"/>
    <w:rsid w:val="004C1A23"/>
    <w:rsid w:val="004C1F51"/>
    <w:rsid w:val="004C2046"/>
    <w:rsid w:val="004C2086"/>
    <w:rsid w:val="004C321D"/>
    <w:rsid w:val="004C3A08"/>
    <w:rsid w:val="004C3EE5"/>
    <w:rsid w:val="004C43EA"/>
    <w:rsid w:val="004C460C"/>
    <w:rsid w:val="004C4BC8"/>
    <w:rsid w:val="004C4F9D"/>
    <w:rsid w:val="004C52BF"/>
    <w:rsid w:val="004C55D8"/>
    <w:rsid w:val="004C5665"/>
    <w:rsid w:val="004C5A2A"/>
    <w:rsid w:val="004C5C07"/>
    <w:rsid w:val="004C5E24"/>
    <w:rsid w:val="004C5F12"/>
    <w:rsid w:val="004C6742"/>
    <w:rsid w:val="004C6ED3"/>
    <w:rsid w:val="004C6F37"/>
    <w:rsid w:val="004C74C1"/>
    <w:rsid w:val="004D0480"/>
    <w:rsid w:val="004D095A"/>
    <w:rsid w:val="004D0D58"/>
    <w:rsid w:val="004D0FAA"/>
    <w:rsid w:val="004D14AA"/>
    <w:rsid w:val="004D1629"/>
    <w:rsid w:val="004D162F"/>
    <w:rsid w:val="004D2276"/>
    <w:rsid w:val="004D343D"/>
    <w:rsid w:val="004D3579"/>
    <w:rsid w:val="004D374A"/>
    <w:rsid w:val="004D387C"/>
    <w:rsid w:val="004D3B70"/>
    <w:rsid w:val="004D401E"/>
    <w:rsid w:val="004D4397"/>
    <w:rsid w:val="004D4408"/>
    <w:rsid w:val="004D494B"/>
    <w:rsid w:val="004D4ABE"/>
    <w:rsid w:val="004D4C08"/>
    <w:rsid w:val="004D515A"/>
    <w:rsid w:val="004D53AF"/>
    <w:rsid w:val="004D53F9"/>
    <w:rsid w:val="004D54C4"/>
    <w:rsid w:val="004D588E"/>
    <w:rsid w:val="004D63C9"/>
    <w:rsid w:val="004D6536"/>
    <w:rsid w:val="004D71EF"/>
    <w:rsid w:val="004D7340"/>
    <w:rsid w:val="004D781B"/>
    <w:rsid w:val="004D7AF6"/>
    <w:rsid w:val="004D7CA6"/>
    <w:rsid w:val="004E045C"/>
    <w:rsid w:val="004E0E94"/>
    <w:rsid w:val="004E130B"/>
    <w:rsid w:val="004E13A9"/>
    <w:rsid w:val="004E152C"/>
    <w:rsid w:val="004E160E"/>
    <w:rsid w:val="004E1CA2"/>
    <w:rsid w:val="004E2278"/>
    <w:rsid w:val="004E2304"/>
    <w:rsid w:val="004E30E7"/>
    <w:rsid w:val="004E340A"/>
    <w:rsid w:val="004E3739"/>
    <w:rsid w:val="004E3C34"/>
    <w:rsid w:val="004E43E6"/>
    <w:rsid w:val="004E443F"/>
    <w:rsid w:val="004E48FC"/>
    <w:rsid w:val="004E56CF"/>
    <w:rsid w:val="004E5B09"/>
    <w:rsid w:val="004E5C98"/>
    <w:rsid w:val="004E5E23"/>
    <w:rsid w:val="004E5F53"/>
    <w:rsid w:val="004E61D0"/>
    <w:rsid w:val="004E70E6"/>
    <w:rsid w:val="004E7C20"/>
    <w:rsid w:val="004E7D47"/>
    <w:rsid w:val="004F0205"/>
    <w:rsid w:val="004F0254"/>
    <w:rsid w:val="004F0471"/>
    <w:rsid w:val="004F0EAB"/>
    <w:rsid w:val="004F0FB8"/>
    <w:rsid w:val="004F1E3B"/>
    <w:rsid w:val="004F1FAE"/>
    <w:rsid w:val="004F240E"/>
    <w:rsid w:val="004F291A"/>
    <w:rsid w:val="004F3608"/>
    <w:rsid w:val="004F3AB0"/>
    <w:rsid w:val="004F3E3D"/>
    <w:rsid w:val="004F42D4"/>
    <w:rsid w:val="004F4862"/>
    <w:rsid w:val="004F4AAE"/>
    <w:rsid w:val="004F4CB7"/>
    <w:rsid w:val="004F530F"/>
    <w:rsid w:val="004F5830"/>
    <w:rsid w:val="004F5D5C"/>
    <w:rsid w:val="004F6201"/>
    <w:rsid w:val="004F62DC"/>
    <w:rsid w:val="004F6484"/>
    <w:rsid w:val="004F68FD"/>
    <w:rsid w:val="004F7A1B"/>
    <w:rsid w:val="004F7B05"/>
    <w:rsid w:val="005000B2"/>
    <w:rsid w:val="00500925"/>
    <w:rsid w:val="00500DA6"/>
    <w:rsid w:val="0050112E"/>
    <w:rsid w:val="005015BB"/>
    <w:rsid w:val="005020C3"/>
    <w:rsid w:val="00502258"/>
    <w:rsid w:val="005038FA"/>
    <w:rsid w:val="00504462"/>
    <w:rsid w:val="00504C09"/>
    <w:rsid w:val="00505069"/>
    <w:rsid w:val="005059DF"/>
    <w:rsid w:val="00505AED"/>
    <w:rsid w:val="00505F9D"/>
    <w:rsid w:val="005062D1"/>
    <w:rsid w:val="00506450"/>
    <w:rsid w:val="005069BC"/>
    <w:rsid w:val="00506D18"/>
    <w:rsid w:val="00506D7C"/>
    <w:rsid w:val="005070C7"/>
    <w:rsid w:val="00507314"/>
    <w:rsid w:val="005073E9"/>
    <w:rsid w:val="005075E0"/>
    <w:rsid w:val="005079E8"/>
    <w:rsid w:val="00507A1D"/>
    <w:rsid w:val="00507CB5"/>
    <w:rsid w:val="00507D8A"/>
    <w:rsid w:val="005102D8"/>
    <w:rsid w:val="00511103"/>
    <w:rsid w:val="00511305"/>
    <w:rsid w:val="00511728"/>
    <w:rsid w:val="00511893"/>
    <w:rsid w:val="005120D2"/>
    <w:rsid w:val="005120EE"/>
    <w:rsid w:val="0051215D"/>
    <w:rsid w:val="00512C5D"/>
    <w:rsid w:val="00512E41"/>
    <w:rsid w:val="0051302F"/>
    <w:rsid w:val="005131CE"/>
    <w:rsid w:val="00513449"/>
    <w:rsid w:val="00513810"/>
    <w:rsid w:val="005138CF"/>
    <w:rsid w:val="00513F91"/>
    <w:rsid w:val="0051446A"/>
    <w:rsid w:val="00514553"/>
    <w:rsid w:val="00515B19"/>
    <w:rsid w:val="00515B44"/>
    <w:rsid w:val="00515BD3"/>
    <w:rsid w:val="00515E7D"/>
    <w:rsid w:val="00516309"/>
    <w:rsid w:val="00516422"/>
    <w:rsid w:val="005174A4"/>
    <w:rsid w:val="00517518"/>
    <w:rsid w:val="00520252"/>
    <w:rsid w:val="0052071A"/>
    <w:rsid w:val="00520C69"/>
    <w:rsid w:val="00520C72"/>
    <w:rsid w:val="005216AD"/>
    <w:rsid w:val="00521D95"/>
    <w:rsid w:val="0052284D"/>
    <w:rsid w:val="00522A20"/>
    <w:rsid w:val="00522AED"/>
    <w:rsid w:val="00522B1A"/>
    <w:rsid w:val="00522DA6"/>
    <w:rsid w:val="005235B3"/>
    <w:rsid w:val="00523EAB"/>
    <w:rsid w:val="0052412D"/>
    <w:rsid w:val="00524655"/>
    <w:rsid w:val="00524B67"/>
    <w:rsid w:val="00525279"/>
    <w:rsid w:val="0052529A"/>
    <w:rsid w:val="0052552E"/>
    <w:rsid w:val="005256B8"/>
    <w:rsid w:val="00525D86"/>
    <w:rsid w:val="00525E9F"/>
    <w:rsid w:val="005274F6"/>
    <w:rsid w:val="00527828"/>
    <w:rsid w:val="00527A5B"/>
    <w:rsid w:val="00530477"/>
    <w:rsid w:val="005304F8"/>
    <w:rsid w:val="0053051C"/>
    <w:rsid w:val="005307EE"/>
    <w:rsid w:val="00530A69"/>
    <w:rsid w:val="00531067"/>
    <w:rsid w:val="005313E4"/>
    <w:rsid w:val="005317C5"/>
    <w:rsid w:val="00531B9A"/>
    <w:rsid w:val="00531DF7"/>
    <w:rsid w:val="00532474"/>
    <w:rsid w:val="0053263B"/>
    <w:rsid w:val="0053269E"/>
    <w:rsid w:val="00532D81"/>
    <w:rsid w:val="005332C1"/>
    <w:rsid w:val="005335DD"/>
    <w:rsid w:val="005336EC"/>
    <w:rsid w:val="00533FB1"/>
    <w:rsid w:val="0053454F"/>
    <w:rsid w:val="0053457D"/>
    <w:rsid w:val="0053501A"/>
    <w:rsid w:val="005351D4"/>
    <w:rsid w:val="0053532A"/>
    <w:rsid w:val="00535777"/>
    <w:rsid w:val="00535CBD"/>
    <w:rsid w:val="00535DFE"/>
    <w:rsid w:val="005362ED"/>
    <w:rsid w:val="00536521"/>
    <w:rsid w:val="00536F51"/>
    <w:rsid w:val="00536F91"/>
    <w:rsid w:val="00536FC6"/>
    <w:rsid w:val="00537248"/>
    <w:rsid w:val="00537285"/>
    <w:rsid w:val="00540251"/>
    <w:rsid w:val="00540679"/>
    <w:rsid w:val="00540731"/>
    <w:rsid w:val="0054075A"/>
    <w:rsid w:val="00540767"/>
    <w:rsid w:val="00540892"/>
    <w:rsid w:val="00540BC4"/>
    <w:rsid w:val="00540E4F"/>
    <w:rsid w:val="005418E4"/>
    <w:rsid w:val="005423DF"/>
    <w:rsid w:val="00542653"/>
    <w:rsid w:val="00542803"/>
    <w:rsid w:val="00542891"/>
    <w:rsid w:val="0054289A"/>
    <w:rsid w:val="00542EC8"/>
    <w:rsid w:val="00543606"/>
    <w:rsid w:val="00543B9E"/>
    <w:rsid w:val="00543F98"/>
    <w:rsid w:val="00544971"/>
    <w:rsid w:val="005449C3"/>
    <w:rsid w:val="00545B5C"/>
    <w:rsid w:val="00545B91"/>
    <w:rsid w:val="00545F29"/>
    <w:rsid w:val="005465B4"/>
    <w:rsid w:val="00546BA9"/>
    <w:rsid w:val="00546E69"/>
    <w:rsid w:val="005471D7"/>
    <w:rsid w:val="005477CE"/>
    <w:rsid w:val="00547C77"/>
    <w:rsid w:val="00547E7C"/>
    <w:rsid w:val="00547E9A"/>
    <w:rsid w:val="005505DE"/>
    <w:rsid w:val="00550633"/>
    <w:rsid w:val="00550821"/>
    <w:rsid w:val="00550837"/>
    <w:rsid w:val="005508E9"/>
    <w:rsid w:val="00550A6B"/>
    <w:rsid w:val="0055116F"/>
    <w:rsid w:val="005514CA"/>
    <w:rsid w:val="005517FF"/>
    <w:rsid w:val="005519A7"/>
    <w:rsid w:val="0055301B"/>
    <w:rsid w:val="00553091"/>
    <w:rsid w:val="005530C9"/>
    <w:rsid w:val="005530CA"/>
    <w:rsid w:val="00553374"/>
    <w:rsid w:val="005533FC"/>
    <w:rsid w:val="00553484"/>
    <w:rsid w:val="00553A5F"/>
    <w:rsid w:val="00553FAB"/>
    <w:rsid w:val="00554B6F"/>
    <w:rsid w:val="00554C0A"/>
    <w:rsid w:val="00554C5B"/>
    <w:rsid w:val="00554C7D"/>
    <w:rsid w:val="00554CCB"/>
    <w:rsid w:val="0055516C"/>
    <w:rsid w:val="005556DE"/>
    <w:rsid w:val="00555BCF"/>
    <w:rsid w:val="00555BDA"/>
    <w:rsid w:val="0055614A"/>
    <w:rsid w:val="005569FB"/>
    <w:rsid w:val="00556A2C"/>
    <w:rsid w:val="00556DA2"/>
    <w:rsid w:val="00557A02"/>
    <w:rsid w:val="00557D1D"/>
    <w:rsid w:val="00557DC3"/>
    <w:rsid w:val="0056008B"/>
    <w:rsid w:val="0056079F"/>
    <w:rsid w:val="00560C7F"/>
    <w:rsid w:val="00561032"/>
    <w:rsid w:val="00561352"/>
    <w:rsid w:val="0056169F"/>
    <w:rsid w:val="005617D4"/>
    <w:rsid w:val="0056195A"/>
    <w:rsid w:val="00561BEA"/>
    <w:rsid w:val="00561DB1"/>
    <w:rsid w:val="0056205E"/>
    <w:rsid w:val="00562461"/>
    <w:rsid w:val="005624AE"/>
    <w:rsid w:val="00562869"/>
    <w:rsid w:val="005629E9"/>
    <w:rsid w:val="00562AD4"/>
    <w:rsid w:val="00563AD6"/>
    <w:rsid w:val="0056465E"/>
    <w:rsid w:val="00565002"/>
    <w:rsid w:val="00565161"/>
    <w:rsid w:val="005654FC"/>
    <w:rsid w:val="0056578F"/>
    <w:rsid w:val="005658EC"/>
    <w:rsid w:val="00565B38"/>
    <w:rsid w:val="00565C95"/>
    <w:rsid w:val="00565D9F"/>
    <w:rsid w:val="00566145"/>
    <w:rsid w:val="005663F3"/>
    <w:rsid w:val="0056696F"/>
    <w:rsid w:val="00566AD9"/>
    <w:rsid w:val="00566B61"/>
    <w:rsid w:val="00566BE1"/>
    <w:rsid w:val="00566D69"/>
    <w:rsid w:val="00567687"/>
    <w:rsid w:val="005676BA"/>
    <w:rsid w:val="005676F4"/>
    <w:rsid w:val="00570446"/>
    <w:rsid w:val="00571E49"/>
    <w:rsid w:val="00572095"/>
    <w:rsid w:val="00572A86"/>
    <w:rsid w:val="005738D2"/>
    <w:rsid w:val="00574A2E"/>
    <w:rsid w:val="00574DBA"/>
    <w:rsid w:val="005754D4"/>
    <w:rsid w:val="005757E6"/>
    <w:rsid w:val="00576ADD"/>
    <w:rsid w:val="00576D68"/>
    <w:rsid w:val="005776DD"/>
    <w:rsid w:val="00577F2F"/>
    <w:rsid w:val="005801FA"/>
    <w:rsid w:val="00580471"/>
    <w:rsid w:val="00580604"/>
    <w:rsid w:val="0058066F"/>
    <w:rsid w:val="00580959"/>
    <w:rsid w:val="005811A2"/>
    <w:rsid w:val="005811FB"/>
    <w:rsid w:val="00581639"/>
    <w:rsid w:val="00582070"/>
    <w:rsid w:val="00582B1D"/>
    <w:rsid w:val="00582C57"/>
    <w:rsid w:val="00582E20"/>
    <w:rsid w:val="00582FF5"/>
    <w:rsid w:val="00583914"/>
    <w:rsid w:val="005839AE"/>
    <w:rsid w:val="00583A08"/>
    <w:rsid w:val="00583A21"/>
    <w:rsid w:val="00583F3B"/>
    <w:rsid w:val="00583FE3"/>
    <w:rsid w:val="005840EC"/>
    <w:rsid w:val="005843F4"/>
    <w:rsid w:val="0058525A"/>
    <w:rsid w:val="0058579F"/>
    <w:rsid w:val="005859D6"/>
    <w:rsid w:val="00585F00"/>
    <w:rsid w:val="00586756"/>
    <w:rsid w:val="005867EB"/>
    <w:rsid w:val="00586B84"/>
    <w:rsid w:val="005872B9"/>
    <w:rsid w:val="005873F9"/>
    <w:rsid w:val="0058746D"/>
    <w:rsid w:val="00587D76"/>
    <w:rsid w:val="00587EE7"/>
    <w:rsid w:val="0059045A"/>
    <w:rsid w:val="0059055E"/>
    <w:rsid w:val="00591109"/>
    <w:rsid w:val="00591236"/>
    <w:rsid w:val="00591514"/>
    <w:rsid w:val="0059293F"/>
    <w:rsid w:val="00592A58"/>
    <w:rsid w:val="00592C1F"/>
    <w:rsid w:val="00592FC9"/>
    <w:rsid w:val="005931C9"/>
    <w:rsid w:val="00593247"/>
    <w:rsid w:val="0059358A"/>
    <w:rsid w:val="0059389D"/>
    <w:rsid w:val="0059405F"/>
    <w:rsid w:val="0059435A"/>
    <w:rsid w:val="00594817"/>
    <w:rsid w:val="005949C9"/>
    <w:rsid w:val="005949DE"/>
    <w:rsid w:val="00594FC7"/>
    <w:rsid w:val="005951F8"/>
    <w:rsid w:val="00595261"/>
    <w:rsid w:val="00595CD3"/>
    <w:rsid w:val="00596493"/>
    <w:rsid w:val="005968F3"/>
    <w:rsid w:val="00596A43"/>
    <w:rsid w:val="00596D04"/>
    <w:rsid w:val="00596E45"/>
    <w:rsid w:val="005977A9"/>
    <w:rsid w:val="00597B13"/>
    <w:rsid w:val="00597F52"/>
    <w:rsid w:val="005A0813"/>
    <w:rsid w:val="005A088B"/>
    <w:rsid w:val="005A0D1B"/>
    <w:rsid w:val="005A0E84"/>
    <w:rsid w:val="005A106A"/>
    <w:rsid w:val="005A11EC"/>
    <w:rsid w:val="005A1B80"/>
    <w:rsid w:val="005A1E15"/>
    <w:rsid w:val="005A1F43"/>
    <w:rsid w:val="005A2192"/>
    <w:rsid w:val="005A246E"/>
    <w:rsid w:val="005A260D"/>
    <w:rsid w:val="005A26C8"/>
    <w:rsid w:val="005A27BA"/>
    <w:rsid w:val="005A3119"/>
    <w:rsid w:val="005A357C"/>
    <w:rsid w:val="005A3A78"/>
    <w:rsid w:val="005A3AE4"/>
    <w:rsid w:val="005A3B82"/>
    <w:rsid w:val="005A3D74"/>
    <w:rsid w:val="005A421C"/>
    <w:rsid w:val="005A4462"/>
    <w:rsid w:val="005A462E"/>
    <w:rsid w:val="005A4840"/>
    <w:rsid w:val="005A4BA7"/>
    <w:rsid w:val="005A4CC3"/>
    <w:rsid w:val="005A54F9"/>
    <w:rsid w:val="005A57AB"/>
    <w:rsid w:val="005A607F"/>
    <w:rsid w:val="005A64B4"/>
    <w:rsid w:val="005A64BD"/>
    <w:rsid w:val="005A6720"/>
    <w:rsid w:val="005A6A3C"/>
    <w:rsid w:val="005A7193"/>
    <w:rsid w:val="005A7271"/>
    <w:rsid w:val="005A7CE8"/>
    <w:rsid w:val="005A7D16"/>
    <w:rsid w:val="005B01FB"/>
    <w:rsid w:val="005B0460"/>
    <w:rsid w:val="005B0C80"/>
    <w:rsid w:val="005B106C"/>
    <w:rsid w:val="005B1354"/>
    <w:rsid w:val="005B207F"/>
    <w:rsid w:val="005B20CC"/>
    <w:rsid w:val="005B217B"/>
    <w:rsid w:val="005B2A0E"/>
    <w:rsid w:val="005B2A25"/>
    <w:rsid w:val="005B2A2C"/>
    <w:rsid w:val="005B309C"/>
    <w:rsid w:val="005B33AF"/>
    <w:rsid w:val="005B3A9C"/>
    <w:rsid w:val="005B3CE2"/>
    <w:rsid w:val="005B4026"/>
    <w:rsid w:val="005B41E0"/>
    <w:rsid w:val="005B42E3"/>
    <w:rsid w:val="005B45D8"/>
    <w:rsid w:val="005B4867"/>
    <w:rsid w:val="005B4AE6"/>
    <w:rsid w:val="005B4D04"/>
    <w:rsid w:val="005B53CC"/>
    <w:rsid w:val="005B5B44"/>
    <w:rsid w:val="005B5BFA"/>
    <w:rsid w:val="005B6040"/>
    <w:rsid w:val="005B6096"/>
    <w:rsid w:val="005B6C49"/>
    <w:rsid w:val="005B6DE5"/>
    <w:rsid w:val="005B6F1A"/>
    <w:rsid w:val="005B73C6"/>
    <w:rsid w:val="005B74D3"/>
    <w:rsid w:val="005B7551"/>
    <w:rsid w:val="005B7E6E"/>
    <w:rsid w:val="005C0090"/>
    <w:rsid w:val="005C02F2"/>
    <w:rsid w:val="005C0428"/>
    <w:rsid w:val="005C08AA"/>
    <w:rsid w:val="005C0E7D"/>
    <w:rsid w:val="005C10F1"/>
    <w:rsid w:val="005C1A29"/>
    <w:rsid w:val="005C1BAD"/>
    <w:rsid w:val="005C1C7D"/>
    <w:rsid w:val="005C212A"/>
    <w:rsid w:val="005C217D"/>
    <w:rsid w:val="005C2312"/>
    <w:rsid w:val="005C275D"/>
    <w:rsid w:val="005C2BEA"/>
    <w:rsid w:val="005C382D"/>
    <w:rsid w:val="005C3936"/>
    <w:rsid w:val="005C3DF2"/>
    <w:rsid w:val="005C3FB1"/>
    <w:rsid w:val="005C4397"/>
    <w:rsid w:val="005C46D2"/>
    <w:rsid w:val="005C4D43"/>
    <w:rsid w:val="005C531E"/>
    <w:rsid w:val="005C55E3"/>
    <w:rsid w:val="005C643C"/>
    <w:rsid w:val="005C6730"/>
    <w:rsid w:val="005C69AD"/>
    <w:rsid w:val="005C6BEB"/>
    <w:rsid w:val="005C6DA2"/>
    <w:rsid w:val="005C6EED"/>
    <w:rsid w:val="005C729E"/>
    <w:rsid w:val="005C73F8"/>
    <w:rsid w:val="005D0085"/>
    <w:rsid w:val="005D0393"/>
    <w:rsid w:val="005D0B29"/>
    <w:rsid w:val="005D0D69"/>
    <w:rsid w:val="005D17B8"/>
    <w:rsid w:val="005D1B33"/>
    <w:rsid w:val="005D21F4"/>
    <w:rsid w:val="005D3229"/>
    <w:rsid w:val="005D3349"/>
    <w:rsid w:val="005D39B8"/>
    <w:rsid w:val="005D3B16"/>
    <w:rsid w:val="005D4A1E"/>
    <w:rsid w:val="005D4F0B"/>
    <w:rsid w:val="005D51CF"/>
    <w:rsid w:val="005D54D9"/>
    <w:rsid w:val="005D55D7"/>
    <w:rsid w:val="005D583D"/>
    <w:rsid w:val="005D6522"/>
    <w:rsid w:val="005D6DC9"/>
    <w:rsid w:val="005D6DEE"/>
    <w:rsid w:val="005D7314"/>
    <w:rsid w:val="005D733B"/>
    <w:rsid w:val="005D7AD4"/>
    <w:rsid w:val="005E0053"/>
    <w:rsid w:val="005E04FD"/>
    <w:rsid w:val="005E076E"/>
    <w:rsid w:val="005E0805"/>
    <w:rsid w:val="005E1B05"/>
    <w:rsid w:val="005E1B44"/>
    <w:rsid w:val="005E1C47"/>
    <w:rsid w:val="005E204D"/>
    <w:rsid w:val="005E2109"/>
    <w:rsid w:val="005E2194"/>
    <w:rsid w:val="005E2402"/>
    <w:rsid w:val="005E251F"/>
    <w:rsid w:val="005E2774"/>
    <w:rsid w:val="005E2C54"/>
    <w:rsid w:val="005E2D48"/>
    <w:rsid w:val="005E3AA8"/>
    <w:rsid w:val="005E3AD2"/>
    <w:rsid w:val="005E4118"/>
    <w:rsid w:val="005E419A"/>
    <w:rsid w:val="005E4249"/>
    <w:rsid w:val="005E45E7"/>
    <w:rsid w:val="005E4B4C"/>
    <w:rsid w:val="005E4CB9"/>
    <w:rsid w:val="005E61A8"/>
    <w:rsid w:val="005E63DE"/>
    <w:rsid w:val="005E6586"/>
    <w:rsid w:val="005E6672"/>
    <w:rsid w:val="005F02D6"/>
    <w:rsid w:val="005F05B2"/>
    <w:rsid w:val="005F0F0B"/>
    <w:rsid w:val="005F127D"/>
    <w:rsid w:val="005F1ED3"/>
    <w:rsid w:val="005F1F9D"/>
    <w:rsid w:val="005F2073"/>
    <w:rsid w:val="005F2293"/>
    <w:rsid w:val="005F22C5"/>
    <w:rsid w:val="005F34AD"/>
    <w:rsid w:val="005F3D5F"/>
    <w:rsid w:val="005F3DFE"/>
    <w:rsid w:val="005F4131"/>
    <w:rsid w:val="005F415B"/>
    <w:rsid w:val="005F4C05"/>
    <w:rsid w:val="005F4D9B"/>
    <w:rsid w:val="005F5130"/>
    <w:rsid w:val="005F54D3"/>
    <w:rsid w:val="005F5D1B"/>
    <w:rsid w:val="005F5D1E"/>
    <w:rsid w:val="005F6ADD"/>
    <w:rsid w:val="005F6F68"/>
    <w:rsid w:val="005F6FF6"/>
    <w:rsid w:val="005F70C7"/>
    <w:rsid w:val="005F7226"/>
    <w:rsid w:val="005F726F"/>
    <w:rsid w:val="005F791A"/>
    <w:rsid w:val="005F7FA0"/>
    <w:rsid w:val="006001FC"/>
    <w:rsid w:val="006004A9"/>
    <w:rsid w:val="00600846"/>
    <w:rsid w:val="006008D3"/>
    <w:rsid w:val="00600950"/>
    <w:rsid w:val="00601082"/>
    <w:rsid w:val="0060142B"/>
    <w:rsid w:val="00601905"/>
    <w:rsid w:val="00601AFA"/>
    <w:rsid w:val="00601E1D"/>
    <w:rsid w:val="006022AB"/>
    <w:rsid w:val="006028AB"/>
    <w:rsid w:val="00602B9D"/>
    <w:rsid w:val="00603288"/>
    <w:rsid w:val="00603D11"/>
    <w:rsid w:val="00603FD6"/>
    <w:rsid w:val="0060428D"/>
    <w:rsid w:val="006045B7"/>
    <w:rsid w:val="0060493D"/>
    <w:rsid w:val="00604B45"/>
    <w:rsid w:val="00604B68"/>
    <w:rsid w:val="006051D3"/>
    <w:rsid w:val="006052B1"/>
    <w:rsid w:val="00605AC0"/>
    <w:rsid w:val="00606123"/>
    <w:rsid w:val="00606666"/>
    <w:rsid w:val="00606F7C"/>
    <w:rsid w:val="00607666"/>
    <w:rsid w:val="00607A5D"/>
    <w:rsid w:val="00607AA6"/>
    <w:rsid w:val="00607F26"/>
    <w:rsid w:val="00610229"/>
    <w:rsid w:val="0061032B"/>
    <w:rsid w:val="00610835"/>
    <w:rsid w:val="00610A6D"/>
    <w:rsid w:val="00610FAF"/>
    <w:rsid w:val="00610FEA"/>
    <w:rsid w:val="00611279"/>
    <w:rsid w:val="006123D2"/>
    <w:rsid w:val="00612744"/>
    <w:rsid w:val="0061360C"/>
    <w:rsid w:val="00613D82"/>
    <w:rsid w:val="006145D5"/>
    <w:rsid w:val="00614635"/>
    <w:rsid w:val="00614F3F"/>
    <w:rsid w:val="00614FEE"/>
    <w:rsid w:val="00615279"/>
    <w:rsid w:val="00615281"/>
    <w:rsid w:val="006152FD"/>
    <w:rsid w:val="00615CD8"/>
    <w:rsid w:val="006161F4"/>
    <w:rsid w:val="00616646"/>
    <w:rsid w:val="00616A22"/>
    <w:rsid w:val="00616B0C"/>
    <w:rsid w:val="0061736D"/>
    <w:rsid w:val="00617544"/>
    <w:rsid w:val="006179C9"/>
    <w:rsid w:val="00620284"/>
    <w:rsid w:val="0062051D"/>
    <w:rsid w:val="00620756"/>
    <w:rsid w:val="00622526"/>
    <w:rsid w:val="0062253E"/>
    <w:rsid w:val="00622912"/>
    <w:rsid w:val="00622A43"/>
    <w:rsid w:val="006233EF"/>
    <w:rsid w:val="006237A2"/>
    <w:rsid w:val="00623801"/>
    <w:rsid w:val="006239E0"/>
    <w:rsid w:val="0062460A"/>
    <w:rsid w:val="006246FD"/>
    <w:rsid w:val="00624DB6"/>
    <w:rsid w:val="006251A2"/>
    <w:rsid w:val="0062532A"/>
    <w:rsid w:val="00625458"/>
    <w:rsid w:val="00625525"/>
    <w:rsid w:val="0062599D"/>
    <w:rsid w:val="0062674A"/>
    <w:rsid w:val="00626786"/>
    <w:rsid w:val="00626903"/>
    <w:rsid w:val="00626B32"/>
    <w:rsid w:val="00626EF5"/>
    <w:rsid w:val="006274E2"/>
    <w:rsid w:val="006276D4"/>
    <w:rsid w:val="00627BA6"/>
    <w:rsid w:val="0063105F"/>
    <w:rsid w:val="0063106B"/>
    <w:rsid w:val="00631605"/>
    <w:rsid w:val="006319DB"/>
    <w:rsid w:val="006323DB"/>
    <w:rsid w:val="00632648"/>
    <w:rsid w:val="00632BB0"/>
    <w:rsid w:val="00632C66"/>
    <w:rsid w:val="0063305C"/>
    <w:rsid w:val="00633149"/>
    <w:rsid w:val="006331BD"/>
    <w:rsid w:val="00633288"/>
    <w:rsid w:val="00633FE6"/>
    <w:rsid w:val="006344C5"/>
    <w:rsid w:val="0063455F"/>
    <w:rsid w:val="0063517C"/>
    <w:rsid w:val="006351A1"/>
    <w:rsid w:val="00635389"/>
    <w:rsid w:val="006356C9"/>
    <w:rsid w:val="0063592D"/>
    <w:rsid w:val="00635AB3"/>
    <w:rsid w:val="006360E1"/>
    <w:rsid w:val="00636453"/>
    <w:rsid w:val="00636950"/>
    <w:rsid w:val="00636C0B"/>
    <w:rsid w:val="0063724F"/>
    <w:rsid w:val="006373CB"/>
    <w:rsid w:val="00637596"/>
    <w:rsid w:val="00640616"/>
    <w:rsid w:val="00640AF1"/>
    <w:rsid w:val="00640BC5"/>
    <w:rsid w:val="00641F02"/>
    <w:rsid w:val="00642040"/>
    <w:rsid w:val="006425C6"/>
    <w:rsid w:val="00642AAB"/>
    <w:rsid w:val="00643192"/>
    <w:rsid w:val="00643404"/>
    <w:rsid w:val="0064342C"/>
    <w:rsid w:val="006435E2"/>
    <w:rsid w:val="00644033"/>
    <w:rsid w:val="006451A6"/>
    <w:rsid w:val="00645632"/>
    <w:rsid w:val="00645667"/>
    <w:rsid w:val="006457B2"/>
    <w:rsid w:val="00646077"/>
    <w:rsid w:val="006465CF"/>
    <w:rsid w:val="00646888"/>
    <w:rsid w:val="00646B6C"/>
    <w:rsid w:val="006477BC"/>
    <w:rsid w:val="00647D33"/>
    <w:rsid w:val="00650097"/>
    <w:rsid w:val="00650131"/>
    <w:rsid w:val="006502B0"/>
    <w:rsid w:val="00650773"/>
    <w:rsid w:val="00650C40"/>
    <w:rsid w:val="00651245"/>
    <w:rsid w:val="006512F4"/>
    <w:rsid w:val="00651F34"/>
    <w:rsid w:val="00651F79"/>
    <w:rsid w:val="006522FB"/>
    <w:rsid w:val="006527E5"/>
    <w:rsid w:val="00652E15"/>
    <w:rsid w:val="00653097"/>
    <w:rsid w:val="006535BF"/>
    <w:rsid w:val="00653BFF"/>
    <w:rsid w:val="00653CA6"/>
    <w:rsid w:val="00653E0F"/>
    <w:rsid w:val="00654104"/>
    <w:rsid w:val="00654B86"/>
    <w:rsid w:val="00654E34"/>
    <w:rsid w:val="006550C1"/>
    <w:rsid w:val="00655542"/>
    <w:rsid w:val="00655579"/>
    <w:rsid w:val="0065572D"/>
    <w:rsid w:val="00655817"/>
    <w:rsid w:val="00655967"/>
    <w:rsid w:val="00655A44"/>
    <w:rsid w:val="00655C24"/>
    <w:rsid w:val="006571AE"/>
    <w:rsid w:val="00660476"/>
    <w:rsid w:val="00660533"/>
    <w:rsid w:val="00660723"/>
    <w:rsid w:val="00660746"/>
    <w:rsid w:val="0066085E"/>
    <w:rsid w:val="00660878"/>
    <w:rsid w:val="006610DB"/>
    <w:rsid w:val="00661143"/>
    <w:rsid w:val="006614A3"/>
    <w:rsid w:val="00661845"/>
    <w:rsid w:val="0066278E"/>
    <w:rsid w:val="00662E5C"/>
    <w:rsid w:val="006637C0"/>
    <w:rsid w:val="0066402C"/>
    <w:rsid w:val="00664167"/>
    <w:rsid w:val="00664ACD"/>
    <w:rsid w:val="00664B2A"/>
    <w:rsid w:val="00664BD2"/>
    <w:rsid w:val="00664D14"/>
    <w:rsid w:val="00665939"/>
    <w:rsid w:val="00665C55"/>
    <w:rsid w:val="0066600C"/>
    <w:rsid w:val="006660DC"/>
    <w:rsid w:val="00667144"/>
    <w:rsid w:val="00667399"/>
    <w:rsid w:val="006674D4"/>
    <w:rsid w:val="00667554"/>
    <w:rsid w:val="00670268"/>
    <w:rsid w:val="00670535"/>
    <w:rsid w:val="00671248"/>
    <w:rsid w:val="00671564"/>
    <w:rsid w:val="00671A4F"/>
    <w:rsid w:val="00671D1F"/>
    <w:rsid w:val="006735A3"/>
    <w:rsid w:val="00673690"/>
    <w:rsid w:val="00673B03"/>
    <w:rsid w:val="0067406A"/>
    <w:rsid w:val="00674440"/>
    <w:rsid w:val="006745C9"/>
    <w:rsid w:val="006756C8"/>
    <w:rsid w:val="006759BF"/>
    <w:rsid w:val="00675D0B"/>
    <w:rsid w:val="00675D75"/>
    <w:rsid w:val="00676056"/>
    <w:rsid w:val="006760DE"/>
    <w:rsid w:val="006766F8"/>
    <w:rsid w:val="00676D27"/>
    <w:rsid w:val="00677023"/>
    <w:rsid w:val="00677453"/>
    <w:rsid w:val="00677AA9"/>
    <w:rsid w:val="00680799"/>
    <w:rsid w:val="0068131C"/>
    <w:rsid w:val="00681906"/>
    <w:rsid w:val="006819E7"/>
    <w:rsid w:val="00682176"/>
    <w:rsid w:val="006822D4"/>
    <w:rsid w:val="006825B0"/>
    <w:rsid w:val="00682629"/>
    <w:rsid w:val="006826E4"/>
    <w:rsid w:val="00682C86"/>
    <w:rsid w:val="00682DD4"/>
    <w:rsid w:val="006833B1"/>
    <w:rsid w:val="00684097"/>
    <w:rsid w:val="006842B5"/>
    <w:rsid w:val="006847C6"/>
    <w:rsid w:val="0068498C"/>
    <w:rsid w:val="006849DD"/>
    <w:rsid w:val="00685061"/>
    <w:rsid w:val="00685097"/>
    <w:rsid w:val="00685330"/>
    <w:rsid w:val="0068616B"/>
    <w:rsid w:val="006863A3"/>
    <w:rsid w:val="006865B4"/>
    <w:rsid w:val="006868E5"/>
    <w:rsid w:val="00686A15"/>
    <w:rsid w:val="00686BC2"/>
    <w:rsid w:val="00687447"/>
    <w:rsid w:val="00687449"/>
    <w:rsid w:val="006879AB"/>
    <w:rsid w:val="00687A01"/>
    <w:rsid w:val="006900DF"/>
    <w:rsid w:val="006900E0"/>
    <w:rsid w:val="0069021D"/>
    <w:rsid w:val="006903E4"/>
    <w:rsid w:val="006903FF"/>
    <w:rsid w:val="0069055C"/>
    <w:rsid w:val="006906DF"/>
    <w:rsid w:val="00690EA7"/>
    <w:rsid w:val="006911B6"/>
    <w:rsid w:val="00691796"/>
    <w:rsid w:val="006931EA"/>
    <w:rsid w:val="00693399"/>
    <w:rsid w:val="006934F2"/>
    <w:rsid w:val="0069366F"/>
    <w:rsid w:val="00693880"/>
    <w:rsid w:val="006939A9"/>
    <w:rsid w:val="00693F33"/>
    <w:rsid w:val="00693F49"/>
    <w:rsid w:val="00694B50"/>
    <w:rsid w:val="00694F1F"/>
    <w:rsid w:val="00695347"/>
    <w:rsid w:val="00695B0F"/>
    <w:rsid w:val="00695F98"/>
    <w:rsid w:val="0069656D"/>
    <w:rsid w:val="00697188"/>
    <w:rsid w:val="00697285"/>
    <w:rsid w:val="006978ED"/>
    <w:rsid w:val="00697E7C"/>
    <w:rsid w:val="006A0074"/>
    <w:rsid w:val="006A0836"/>
    <w:rsid w:val="006A115A"/>
    <w:rsid w:val="006A1CB5"/>
    <w:rsid w:val="006A1E0C"/>
    <w:rsid w:val="006A2731"/>
    <w:rsid w:val="006A2A0E"/>
    <w:rsid w:val="006A2B3E"/>
    <w:rsid w:val="006A2D4B"/>
    <w:rsid w:val="006A2EC2"/>
    <w:rsid w:val="006A3D14"/>
    <w:rsid w:val="006A405C"/>
    <w:rsid w:val="006A4206"/>
    <w:rsid w:val="006A471F"/>
    <w:rsid w:val="006A4E81"/>
    <w:rsid w:val="006A5470"/>
    <w:rsid w:val="006A591E"/>
    <w:rsid w:val="006A688C"/>
    <w:rsid w:val="006A7ADC"/>
    <w:rsid w:val="006A7B33"/>
    <w:rsid w:val="006A7CE4"/>
    <w:rsid w:val="006A7E48"/>
    <w:rsid w:val="006B02AB"/>
    <w:rsid w:val="006B0A37"/>
    <w:rsid w:val="006B14EF"/>
    <w:rsid w:val="006B1844"/>
    <w:rsid w:val="006B1B2F"/>
    <w:rsid w:val="006B211C"/>
    <w:rsid w:val="006B213E"/>
    <w:rsid w:val="006B2521"/>
    <w:rsid w:val="006B29EE"/>
    <w:rsid w:val="006B2C31"/>
    <w:rsid w:val="006B30A1"/>
    <w:rsid w:val="006B3314"/>
    <w:rsid w:val="006B360B"/>
    <w:rsid w:val="006B3F08"/>
    <w:rsid w:val="006B422C"/>
    <w:rsid w:val="006B4481"/>
    <w:rsid w:val="006B44FA"/>
    <w:rsid w:val="006B46BE"/>
    <w:rsid w:val="006B494B"/>
    <w:rsid w:val="006B49B8"/>
    <w:rsid w:val="006B4E7B"/>
    <w:rsid w:val="006B4EB8"/>
    <w:rsid w:val="006B52CB"/>
    <w:rsid w:val="006B5556"/>
    <w:rsid w:val="006B572B"/>
    <w:rsid w:val="006B67A7"/>
    <w:rsid w:val="006B7F3A"/>
    <w:rsid w:val="006C067E"/>
    <w:rsid w:val="006C08F8"/>
    <w:rsid w:val="006C0D62"/>
    <w:rsid w:val="006C1591"/>
    <w:rsid w:val="006C17A5"/>
    <w:rsid w:val="006C199D"/>
    <w:rsid w:val="006C21AA"/>
    <w:rsid w:val="006C22A5"/>
    <w:rsid w:val="006C24B7"/>
    <w:rsid w:val="006C2627"/>
    <w:rsid w:val="006C2633"/>
    <w:rsid w:val="006C270D"/>
    <w:rsid w:val="006C2712"/>
    <w:rsid w:val="006C2E02"/>
    <w:rsid w:val="006C3430"/>
    <w:rsid w:val="006C35FD"/>
    <w:rsid w:val="006C3875"/>
    <w:rsid w:val="006C3D1D"/>
    <w:rsid w:val="006C3F14"/>
    <w:rsid w:val="006C424E"/>
    <w:rsid w:val="006C435D"/>
    <w:rsid w:val="006C44EB"/>
    <w:rsid w:val="006C59DE"/>
    <w:rsid w:val="006C6484"/>
    <w:rsid w:val="006C6849"/>
    <w:rsid w:val="006C6AE9"/>
    <w:rsid w:val="006C7B1B"/>
    <w:rsid w:val="006C7C0B"/>
    <w:rsid w:val="006C7F96"/>
    <w:rsid w:val="006D00D6"/>
    <w:rsid w:val="006D0263"/>
    <w:rsid w:val="006D0DF9"/>
    <w:rsid w:val="006D101F"/>
    <w:rsid w:val="006D112B"/>
    <w:rsid w:val="006D120E"/>
    <w:rsid w:val="006D1432"/>
    <w:rsid w:val="006D157A"/>
    <w:rsid w:val="006D1CE1"/>
    <w:rsid w:val="006D1DD7"/>
    <w:rsid w:val="006D217E"/>
    <w:rsid w:val="006D29BA"/>
    <w:rsid w:val="006D30ED"/>
    <w:rsid w:val="006D384A"/>
    <w:rsid w:val="006D398E"/>
    <w:rsid w:val="006D4258"/>
    <w:rsid w:val="006D4631"/>
    <w:rsid w:val="006D4C8B"/>
    <w:rsid w:val="006D4F0C"/>
    <w:rsid w:val="006D5249"/>
    <w:rsid w:val="006D568C"/>
    <w:rsid w:val="006D5934"/>
    <w:rsid w:val="006D6173"/>
    <w:rsid w:val="006D66D7"/>
    <w:rsid w:val="006D69D2"/>
    <w:rsid w:val="006D6A30"/>
    <w:rsid w:val="006D6BA9"/>
    <w:rsid w:val="006D6E4D"/>
    <w:rsid w:val="006D6FE6"/>
    <w:rsid w:val="006D7060"/>
    <w:rsid w:val="006D710A"/>
    <w:rsid w:val="006D768A"/>
    <w:rsid w:val="006D79CB"/>
    <w:rsid w:val="006D79D0"/>
    <w:rsid w:val="006E02C1"/>
    <w:rsid w:val="006E067E"/>
    <w:rsid w:val="006E070F"/>
    <w:rsid w:val="006E1139"/>
    <w:rsid w:val="006E206A"/>
    <w:rsid w:val="006E21F9"/>
    <w:rsid w:val="006E24FC"/>
    <w:rsid w:val="006E271C"/>
    <w:rsid w:val="006E34E6"/>
    <w:rsid w:val="006E3C82"/>
    <w:rsid w:val="006E3E35"/>
    <w:rsid w:val="006E3EE8"/>
    <w:rsid w:val="006E47D1"/>
    <w:rsid w:val="006E4A33"/>
    <w:rsid w:val="006E4DCF"/>
    <w:rsid w:val="006E4EC0"/>
    <w:rsid w:val="006E4EDF"/>
    <w:rsid w:val="006E4F24"/>
    <w:rsid w:val="006E4FCF"/>
    <w:rsid w:val="006E5987"/>
    <w:rsid w:val="006E5A7F"/>
    <w:rsid w:val="006E5CF7"/>
    <w:rsid w:val="006E631A"/>
    <w:rsid w:val="006E65B7"/>
    <w:rsid w:val="006E6F4D"/>
    <w:rsid w:val="006E703E"/>
    <w:rsid w:val="006E7E4E"/>
    <w:rsid w:val="006E7E56"/>
    <w:rsid w:val="006F0186"/>
    <w:rsid w:val="006F01A3"/>
    <w:rsid w:val="006F0C06"/>
    <w:rsid w:val="006F0E45"/>
    <w:rsid w:val="006F0F85"/>
    <w:rsid w:val="006F1920"/>
    <w:rsid w:val="006F1962"/>
    <w:rsid w:val="006F1C89"/>
    <w:rsid w:val="006F1DE7"/>
    <w:rsid w:val="006F2028"/>
    <w:rsid w:val="006F20F2"/>
    <w:rsid w:val="006F2EC9"/>
    <w:rsid w:val="006F3293"/>
    <w:rsid w:val="006F36E1"/>
    <w:rsid w:val="006F3960"/>
    <w:rsid w:val="006F4E8C"/>
    <w:rsid w:val="006F5081"/>
    <w:rsid w:val="006F5408"/>
    <w:rsid w:val="006F594F"/>
    <w:rsid w:val="006F5A8E"/>
    <w:rsid w:val="006F5A99"/>
    <w:rsid w:val="006F5B66"/>
    <w:rsid w:val="006F61DB"/>
    <w:rsid w:val="006F6AAA"/>
    <w:rsid w:val="006F6B9A"/>
    <w:rsid w:val="006F6DB3"/>
    <w:rsid w:val="006F6EA3"/>
    <w:rsid w:val="006F6FB8"/>
    <w:rsid w:val="006F71CD"/>
    <w:rsid w:val="006F763B"/>
    <w:rsid w:val="006F7AE3"/>
    <w:rsid w:val="006F7BDA"/>
    <w:rsid w:val="006F7C1C"/>
    <w:rsid w:val="0070085B"/>
    <w:rsid w:val="00700C88"/>
    <w:rsid w:val="007013A8"/>
    <w:rsid w:val="007018CE"/>
    <w:rsid w:val="00701971"/>
    <w:rsid w:val="0070252D"/>
    <w:rsid w:val="00702932"/>
    <w:rsid w:val="00702BDF"/>
    <w:rsid w:val="00702F21"/>
    <w:rsid w:val="007033F2"/>
    <w:rsid w:val="00703AB9"/>
    <w:rsid w:val="00703E0E"/>
    <w:rsid w:val="007040AA"/>
    <w:rsid w:val="00704C29"/>
    <w:rsid w:val="00704D0D"/>
    <w:rsid w:val="00705031"/>
    <w:rsid w:val="00705648"/>
    <w:rsid w:val="00705952"/>
    <w:rsid w:val="007059E0"/>
    <w:rsid w:val="00705B88"/>
    <w:rsid w:val="00705CFA"/>
    <w:rsid w:val="00705D77"/>
    <w:rsid w:val="00705F4A"/>
    <w:rsid w:val="00706106"/>
    <w:rsid w:val="00706214"/>
    <w:rsid w:val="0070655A"/>
    <w:rsid w:val="00707389"/>
    <w:rsid w:val="007073F4"/>
    <w:rsid w:val="00707B0A"/>
    <w:rsid w:val="00707F83"/>
    <w:rsid w:val="007102FB"/>
    <w:rsid w:val="00710493"/>
    <w:rsid w:val="007104BF"/>
    <w:rsid w:val="00711512"/>
    <w:rsid w:val="007115DC"/>
    <w:rsid w:val="00711689"/>
    <w:rsid w:val="007116AA"/>
    <w:rsid w:val="007121B3"/>
    <w:rsid w:val="007122EE"/>
    <w:rsid w:val="0071256E"/>
    <w:rsid w:val="007125B3"/>
    <w:rsid w:val="007125CA"/>
    <w:rsid w:val="00712D8C"/>
    <w:rsid w:val="0071321F"/>
    <w:rsid w:val="00713FA8"/>
    <w:rsid w:val="00714200"/>
    <w:rsid w:val="00714E1B"/>
    <w:rsid w:val="00714E84"/>
    <w:rsid w:val="00715928"/>
    <w:rsid w:val="00716855"/>
    <w:rsid w:val="007169A9"/>
    <w:rsid w:val="00716C6D"/>
    <w:rsid w:val="00716C9C"/>
    <w:rsid w:val="007176CA"/>
    <w:rsid w:val="007177C1"/>
    <w:rsid w:val="007177E5"/>
    <w:rsid w:val="00717CE5"/>
    <w:rsid w:val="0072029D"/>
    <w:rsid w:val="00720459"/>
    <w:rsid w:val="007210B0"/>
    <w:rsid w:val="007213BD"/>
    <w:rsid w:val="00721BA1"/>
    <w:rsid w:val="007222D4"/>
    <w:rsid w:val="0072233F"/>
    <w:rsid w:val="00722AA3"/>
    <w:rsid w:val="00722FCA"/>
    <w:rsid w:val="007231B0"/>
    <w:rsid w:val="007236EF"/>
    <w:rsid w:val="00723AFE"/>
    <w:rsid w:val="00723DA8"/>
    <w:rsid w:val="007240F0"/>
    <w:rsid w:val="007243B9"/>
    <w:rsid w:val="00724B90"/>
    <w:rsid w:val="00724BA8"/>
    <w:rsid w:val="007256E9"/>
    <w:rsid w:val="007257FC"/>
    <w:rsid w:val="00726632"/>
    <w:rsid w:val="00726E74"/>
    <w:rsid w:val="00727104"/>
    <w:rsid w:val="0072781C"/>
    <w:rsid w:val="00727A28"/>
    <w:rsid w:val="007306BF"/>
    <w:rsid w:val="007309A1"/>
    <w:rsid w:val="00730D60"/>
    <w:rsid w:val="0073178E"/>
    <w:rsid w:val="0073189A"/>
    <w:rsid w:val="00731C9B"/>
    <w:rsid w:val="00731C9C"/>
    <w:rsid w:val="00732323"/>
    <w:rsid w:val="00732789"/>
    <w:rsid w:val="00733357"/>
    <w:rsid w:val="007336A2"/>
    <w:rsid w:val="00733805"/>
    <w:rsid w:val="00733935"/>
    <w:rsid w:val="00733C1D"/>
    <w:rsid w:val="00733C43"/>
    <w:rsid w:val="00733ED1"/>
    <w:rsid w:val="00734039"/>
    <w:rsid w:val="00734852"/>
    <w:rsid w:val="0073485C"/>
    <w:rsid w:val="00734BBA"/>
    <w:rsid w:val="00734C98"/>
    <w:rsid w:val="00734CE0"/>
    <w:rsid w:val="007350E4"/>
    <w:rsid w:val="00735302"/>
    <w:rsid w:val="00735850"/>
    <w:rsid w:val="00735C5B"/>
    <w:rsid w:val="007366D3"/>
    <w:rsid w:val="00736756"/>
    <w:rsid w:val="00736C3B"/>
    <w:rsid w:val="00737171"/>
    <w:rsid w:val="007373B5"/>
    <w:rsid w:val="007375AA"/>
    <w:rsid w:val="00737D27"/>
    <w:rsid w:val="00737D6F"/>
    <w:rsid w:val="00737FAE"/>
    <w:rsid w:val="00741905"/>
    <w:rsid w:val="00741CB8"/>
    <w:rsid w:val="0074299B"/>
    <w:rsid w:val="00742AB5"/>
    <w:rsid w:val="00743360"/>
    <w:rsid w:val="00743C4C"/>
    <w:rsid w:val="00744C73"/>
    <w:rsid w:val="0074502B"/>
    <w:rsid w:val="00745327"/>
    <w:rsid w:val="00745413"/>
    <w:rsid w:val="007454EF"/>
    <w:rsid w:val="00745800"/>
    <w:rsid w:val="00745A93"/>
    <w:rsid w:val="00745D4E"/>
    <w:rsid w:val="00745DD7"/>
    <w:rsid w:val="00745EF9"/>
    <w:rsid w:val="0074601E"/>
    <w:rsid w:val="00746D3C"/>
    <w:rsid w:val="007470ED"/>
    <w:rsid w:val="0074726E"/>
    <w:rsid w:val="00747388"/>
    <w:rsid w:val="0074748E"/>
    <w:rsid w:val="007476BF"/>
    <w:rsid w:val="00747C1F"/>
    <w:rsid w:val="00747E14"/>
    <w:rsid w:val="00747FAF"/>
    <w:rsid w:val="00751644"/>
    <w:rsid w:val="00752324"/>
    <w:rsid w:val="007529C7"/>
    <w:rsid w:val="00752C92"/>
    <w:rsid w:val="00752DF5"/>
    <w:rsid w:val="007533B3"/>
    <w:rsid w:val="00753D7F"/>
    <w:rsid w:val="007542A2"/>
    <w:rsid w:val="00755308"/>
    <w:rsid w:val="00755A9D"/>
    <w:rsid w:val="00755A9E"/>
    <w:rsid w:val="00755D36"/>
    <w:rsid w:val="00755FD5"/>
    <w:rsid w:val="00756453"/>
    <w:rsid w:val="00756762"/>
    <w:rsid w:val="007569E9"/>
    <w:rsid w:val="00756ACB"/>
    <w:rsid w:val="00756C0F"/>
    <w:rsid w:val="00756D01"/>
    <w:rsid w:val="00756E17"/>
    <w:rsid w:val="0075739B"/>
    <w:rsid w:val="007577A6"/>
    <w:rsid w:val="00757C41"/>
    <w:rsid w:val="007600C6"/>
    <w:rsid w:val="0076038A"/>
    <w:rsid w:val="0076059C"/>
    <w:rsid w:val="007609C5"/>
    <w:rsid w:val="00760D5F"/>
    <w:rsid w:val="00760F1E"/>
    <w:rsid w:val="00761004"/>
    <w:rsid w:val="00761585"/>
    <w:rsid w:val="007617CC"/>
    <w:rsid w:val="00761D35"/>
    <w:rsid w:val="00762206"/>
    <w:rsid w:val="00762257"/>
    <w:rsid w:val="00762396"/>
    <w:rsid w:val="00762960"/>
    <w:rsid w:val="00762E12"/>
    <w:rsid w:val="00763098"/>
    <w:rsid w:val="007630E5"/>
    <w:rsid w:val="0076357A"/>
    <w:rsid w:val="007636D0"/>
    <w:rsid w:val="00764018"/>
    <w:rsid w:val="00764024"/>
    <w:rsid w:val="007649ED"/>
    <w:rsid w:val="007651A9"/>
    <w:rsid w:val="007654A1"/>
    <w:rsid w:val="0076550C"/>
    <w:rsid w:val="00765835"/>
    <w:rsid w:val="00765A94"/>
    <w:rsid w:val="00765F37"/>
    <w:rsid w:val="00766763"/>
    <w:rsid w:val="00766D31"/>
    <w:rsid w:val="0076736E"/>
    <w:rsid w:val="0076761F"/>
    <w:rsid w:val="007679C7"/>
    <w:rsid w:val="00767AC5"/>
    <w:rsid w:val="00771713"/>
    <w:rsid w:val="00771A5C"/>
    <w:rsid w:val="00771A6C"/>
    <w:rsid w:val="00771FCD"/>
    <w:rsid w:val="0077279A"/>
    <w:rsid w:val="007727F1"/>
    <w:rsid w:val="00773202"/>
    <w:rsid w:val="0077330A"/>
    <w:rsid w:val="00773E35"/>
    <w:rsid w:val="00773FAB"/>
    <w:rsid w:val="007744AE"/>
    <w:rsid w:val="007745D4"/>
    <w:rsid w:val="00774A00"/>
    <w:rsid w:val="00774CB8"/>
    <w:rsid w:val="00775607"/>
    <w:rsid w:val="007764D6"/>
    <w:rsid w:val="007768D6"/>
    <w:rsid w:val="00776F74"/>
    <w:rsid w:val="007773AF"/>
    <w:rsid w:val="00780170"/>
    <w:rsid w:val="0078042F"/>
    <w:rsid w:val="00780841"/>
    <w:rsid w:val="00780AFB"/>
    <w:rsid w:val="00780BD4"/>
    <w:rsid w:val="00780F96"/>
    <w:rsid w:val="0078127F"/>
    <w:rsid w:val="00781449"/>
    <w:rsid w:val="00781583"/>
    <w:rsid w:val="00781782"/>
    <w:rsid w:val="007820B6"/>
    <w:rsid w:val="007824EA"/>
    <w:rsid w:val="0078251F"/>
    <w:rsid w:val="00782E27"/>
    <w:rsid w:val="00783467"/>
    <w:rsid w:val="00783701"/>
    <w:rsid w:val="007844C8"/>
    <w:rsid w:val="00784C28"/>
    <w:rsid w:val="00784D0C"/>
    <w:rsid w:val="00785312"/>
    <w:rsid w:val="00785FDF"/>
    <w:rsid w:val="00786C34"/>
    <w:rsid w:val="00786E23"/>
    <w:rsid w:val="00786F81"/>
    <w:rsid w:val="00790517"/>
    <w:rsid w:val="00790632"/>
    <w:rsid w:val="00790633"/>
    <w:rsid w:val="007907F5"/>
    <w:rsid w:val="007908E2"/>
    <w:rsid w:val="00790CA4"/>
    <w:rsid w:val="00790CAD"/>
    <w:rsid w:val="007912B0"/>
    <w:rsid w:val="007916BD"/>
    <w:rsid w:val="00791778"/>
    <w:rsid w:val="0079179F"/>
    <w:rsid w:val="007918C4"/>
    <w:rsid w:val="007919C5"/>
    <w:rsid w:val="00791B8E"/>
    <w:rsid w:val="00791D11"/>
    <w:rsid w:val="00792071"/>
    <w:rsid w:val="007929B0"/>
    <w:rsid w:val="00792F95"/>
    <w:rsid w:val="0079326D"/>
    <w:rsid w:val="007932C2"/>
    <w:rsid w:val="007937C5"/>
    <w:rsid w:val="00793D81"/>
    <w:rsid w:val="0079458D"/>
    <w:rsid w:val="0079463B"/>
    <w:rsid w:val="007946FE"/>
    <w:rsid w:val="00794BFD"/>
    <w:rsid w:val="00794D50"/>
    <w:rsid w:val="00795370"/>
    <w:rsid w:val="007953E6"/>
    <w:rsid w:val="00795718"/>
    <w:rsid w:val="007961D6"/>
    <w:rsid w:val="00796467"/>
    <w:rsid w:val="0079648D"/>
    <w:rsid w:val="00796B1F"/>
    <w:rsid w:val="00797E48"/>
    <w:rsid w:val="007A054B"/>
    <w:rsid w:val="007A05AD"/>
    <w:rsid w:val="007A076A"/>
    <w:rsid w:val="007A0E14"/>
    <w:rsid w:val="007A1BC3"/>
    <w:rsid w:val="007A1C31"/>
    <w:rsid w:val="007A3135"/>
    <w:rsid w:val="007A3274"/>
    <w:rsid w:val="007A32E5"/>
    <w:rsid w:val="007A3545"/>
    <w:rsid w:val="007A3D06"/>
    <w:rsid w:val="007A40A2"/>
    <w:rsid w:val="007A474A"/>
    <w:rsid w:val="007A52A6"/>
    <w:rsid w:val="007A545D"/>
    <w:rsid w:val="007A5B92"/>
    <w:rsid w:val="007A668A"/>
    <w:rsid w:val="007A6A8F"/>
    <w:rsid w:val="007A6AC5"/>
    <w:rsid w:val="007A6D7F"/>
    <w:rsid w:val="007A6DA0"/>
    <w:rsid w:val="007A72C6"/>
    <w:rsid w:val="007A7729"/>
    <w:rsid w:val="007A7A0F"/>
    <w:rsid w:val="007A7B72"/>
    <w:rsid w:val="007A7D78"/>
    <w:rsid w:val="007B022E"/>
    <w:rsid w:val="007B048C"/>
    <w:rsid w:val="007B0835"/>
    <w:rsid w:val="007B09E6"/>
    <w:rsid w:val="007B0C01"/>
    <w:rsid w:val="007B17E3"/>
    <w:rsid w:val="007B1AA3"/>
    <w:rsid w:val="007B1F53"/>
    <w:rsid w:val="007B2BA7"/>
    <w:rsid w:val="007B2C8D"/>
    <w:rsid w:val="007B32D1"/>
    <w:rsid w:val="007B33EE"/>
    <w:rsid w:val="007B34E8"/>
    <w:rsid w:val="007B39F3"/>
    <w:rsid w:val="007B3D72"/>
    <w:rsid w:val="007B4038"/>
    <w:rsid w:val="007B4490"/>
    <w:rsid w:val="007B4874"/>
    <w:rsid w:val="007B48CA"/>
    <w:rsid w:val="007B493B"/>
    <w:rsid w:val="007B510C"/>
    <w:rsid w:val="007B550B"/>
    <w:rsid w:val="007B5892"/>
    <w:rsid w:val="007B5904"/>
    <w:rsid w:val="007B5EFE"/>
    <w:rsid w:val="007B5F57"/>
    <w:rsid w:val="007B649C"/>
    <w:rsid w:val="007B6B9F"/>
    <w:rsid w:val="007B71C2"/>
    <w:rsid w:val="007B7BDB"/>
    <w:rsid w:val="007B7CF0"/>
    <w:rsid w:val="007C0063"/>
    <w:rsid w:val="007C014F"/>
    <w:rsid w:val="007C0BE1"/>
    <w:rsid w:val="007C0BFB"/>
    <w:rsid w:val="007C1A57"/>
    <w:rsid w:val="007C1D5F"/>
    <w:rsid w:val="007C1DE7"/>
    <w:rsid w:val="007C3576"/>
    <w:rsid w:val="007C35AE"/>
    <w:rsid w:val="007C390A"/>
    <w:rsid w:val="007C47B1"/>
    <w:rsid w:val="007C4965"/>
    <w:rsid w:val="007C4B45"/>
    <w:rsid w:val="007C4BB5"/>
    <w:rsid w:val="007C4F1E"/>
    <w:rsid w:val="007C5166"/>
    <w:rsid w:val="007C55F8"/>
    <w:rsid w:val="007C5820"/>
    <w:rsid w:val="007C6235"/>
    <w:rsid w:val="007C64D7"/>
    <w:rsid w:val="007C67F3"/>
    <w:rsid w:val="007C6B5C"/>
    <w:rsid w:val="007C6B95"/>
    <w:rsid w:val="007C7419"/>
    <w:rsid w:val="007C782D"/>
    <w:rsid w:val="007C7A60"/>
    <w:rsid w:val="007C7EE4"/>
    <w:rsid w:val="007D0403"/>
    <w:rsid w:val="007D0645"/>
    <w:rsid w:val="007D1579"/>
    <w:rsid w:val="007D1899"/>
    <w:rsid w:val="007D2388"/>
    <w:rsid w:val="007D289C"/>
    <w:rsid w:val="007D2AE3"/>
    <w:rsid w:val="007D2BF7"/>
    <w:rsid w:val="007D2D34"/>
    <w:rsid w:val="007D32EC"/>
    <w:rsid w:val="007D3762"/>
    <w:rsid w:val="007D40E6"/>
    <w:rsid w:val="007D4614"/>
    <w:rsid w:val="007D4A25"/>
    <w:rsid w:val="007D5434"/>
    <w:rsid w:val="007D62B3"/>
    <w:rsid w:val="007D662E"/>
    <w:rsid w:val="007D6986"/>
    <w:rsid w:val="007D72C3"/>
    <w:rsid w:val="007D7DB5"/>
    <w:rsid w:val="007E0D45"/>
    <w:rsid w:val="007E11AD"/>
    <w:rsid w:val="007E177B"/>
    <w:rsid w:val="007E17D9"/>
    <w:rsid w:val="007E18EC"/>
    <w:rsid w:val="007E2598"/>
    <w:rsid w:val="007E2FA8"/>
    <w:rsid w:val="007E33DA"/>
    <w:rsid w:val="007E33DC"/>
    <w:rsid w:val="007E3544"/>
    <w:rsid w:val="007E3EF3"/>
    <w:rsid w:val="007E40C1"/>
    <w:rsid w:val="007E42DB"/>
    <w:rsid w:val="007E4522"/>
    <w:rsid w:val="007E4D3B"/>
    <w:rsid w:val="007E4F64"/>
    <w:rsid w:val="007E5350"/>
    <w:rsid w:val="007E5457"/>
    <w:rsid w:val="007E54E0"/>
    <w:rsid w:val="007E5C8D"/>
    <w:rsid w:val="007E5DA9"/>
    <w:rsid w:val="007E61B4"/>
    <w:rsid w:val="007E6739"/>
    <w:rsid w:val="007E677C"/>
    <w:rsid w:val="007E6B46"/>
    <w:rsid w:val="007E6F13"/>
    <w:rsid w:val="007E714B"/>
    <w:rsid w:val="007E72DC"/>
    <w:rsid w:val="007E7387"/>
    <w:rsid w:val="007E73D8"/>
    <w:rsid w:val="007F00FD"/>
    <w:rsid w:val="007F036F"/>
    <w:rsid w:val="007F10A1"/>
    <w:rsid w:val="007F15A1"/>
    <w:rsid w:val="007F1B3C"/>
    <w:rsid w:val="007F1DF1"/>
    <w:rsid w:val="007F22B8"/>
    <w:rsid w:val="007F2412"/>
    <w:rsid w:val="007F25BC"/>
    <w:rsid w:val="007F2C5E"/>
    <w:rsid w:val="007F40C1"/>
    <w:rsid w:val="007F4662"/>
    <w:rsid w:val="007F46E2"/>
    <w:rsid w:val="007F578E"/>
    <w:rsid w:val="007F5999"/>
    <w:rsid w:val="007F5CC0"/>
    <w:rsid w:val="007F5E78"/>
    <w:rsid w:val="007F5F28"/>
    <w:rsid w:val="007F5FFA"/>
    <w:rsid w:val="007F64C5"/>
    <w:rsid w:val="007F7487"/>
    <w:rsid w:val="007F75E4"/>
    <w:rsid w:val="007F78AE"/>
    <w:rsid w:val="0080010B"/>
    <w:rsid w:val="00802C71"/>
    <w:rsid w:val="008032C8"/>
    <w:rsid w:val="00803697"/>
    <w:rsid w:val="008036C7"/>
    <w:rsid w:val="00803F5B"/>
    <w:rsid w:val="008042D5"/>
    <w:rsid w:val="00804B83"/>
    <w:rsid w:val="00804C1F"/>
    <w:rsid w:val="0080500C"/>
    <w:rsid w:val="00805773"/>
    <w:rsid w:val="00805B15"/>
    <w:rsid w:val="00805B43"/>
    <w:rsid w:val="00805D4D"/>
    <w:rsid w:val="00805D94"/>
    <w:rsid w:val="0080620B"/>
    <w:rsid w:val="008067F6"/>
    <w:rsid w:val="00806DE6"/>
    <w:rsid w:val="00806EDB"/>
    <w:rsid w:val="00807206"/>
    <w:rsid w:val="00807966"/>
    <w:rsid w:val="008113F9"/>
    <w:rsid w:val="00811649"/>
    <w:rsid w:val="00811A5D"/>
    <w:rsid w:val="00811B1C"/>
    <w:rsid w:val="00811E8B"/>
    <w:rsid w:val="00812199"/>
    <w:rsid w:val="0081224D"/>
    <w:rsid w:val="008128E4"/>
    <w:rsid w:val="00812DD2"/>
    <w:rsid w:val="008133F8"/>
    <w:rsid w:val="008138C8"/>
    <w:rsid w:val="00813D88"/>
    <w:rsid w:val="00813EBE"/>
    <w:rsid w:val="0081438B"/>
    <w:rsid w:val="008154C0"/>
    <w:rsid w:val="00815A4A"/>
    <w:rsid w:val="0081634F"/>
    <w:rsid w:val="00816488"/>
    <w:rsid w:val="00816B16"/>
    <w:rsid w:val="00816BFE"/>
    <w:rsid w:val="0081704B"/>
    <w:rsid w:val="00817827"/>
    <w:rsid w:val="00820023"/>
    <w:rsid w:val="008203C1"/>
    <w:rsid w:val="00820791"/>
    <w:rsid w:val="008209AE"/>
    <w:rsid w:val="00820A7B"/>
    <w:rsid w:val="00820AB9"/>
    <w:rsid w:val="00820CE0"/>
    <w:rsid w:val="0082115D"/>
    <w:rsid w:val="008214C6"/>
    <w:rsid w:val="00821927"/>
    <w:rsid w:val="008220E8"/>
    <w:rsid w:val="00822848"/>
    <w:rsid w:val="00822AC1"/>
    <w:rsid w:val="00822F68"/>
    <w:rsid w:val="00822FB1"/>
    <w:rsid w:val="00823112"/>
    <w:rsid w:val="0082336F"/>
    <w:rsid w:val="00823B8B"/>
    <w:rsid w:val="008250B6"/>
    <w:rsid w:val="00825F83"/>
    <w:rsid w:val="008260A8"/>
    <w:rsid w:val="00826531"/>
    <w:rsid w:val="00826965"/>
    <w:rsid w:val="00827004"/>
    <w:rsid w:val="00827295"/>
    <w:rsid w:val="00827689"/>
    <w:rsid w:val="0083022D"/>
    <w:rsid w:val="00830563"/>
    <w:rsid w:val="00830E7D"/>
    <w:rsid w:val="00830EFF"/>
    <w:rsid w:val="00830FF5"/>
    <w:rsid w:val="0083108D"/>
    <w:rsid w:val="00831193"/>
    <w:rsid w:val="008317BD"/>
    <w:rsid w:val="00831AC6"/>
    <w:rsid w:val="00832841"/>
    <w:rsid w:val="00832FCD"/>
    <w:rsid w:val="00833647"/>
    <w:rsid w:val="00833901"/>
    <w:rsid w:val="00834AE8"/>
    <w:rsid w:val="00835725"/>
    <w:rsid w:val="00835AEF"/>
    <w:rsid w:val="00835D45"/>
    <w:rsid w:val="00836F9E"/>
    <w:rsid w:val="00836FB1"/>
    <w:rsid w:val="0083771E"/>
    <w:rsid w:val="00837D3C"/>
    <w:rsid w:val="00837DC3"/>
    <w:rsid w:val="00837DFB"/>
    <w:rsid w:val="00837FBF"/>
    <w:rsid w:val="0084040C"/>
    <w:rsid w:val="00840748"/>
    <w:rsid w:val="00840F45"/>
    <w:rsid w:val="0084132D"/>
    <w:rsid w:val="008418F2"/>
    <w:rsid w:val="00841CE8"/>
    <w:rsid w:val="00841F3A"/>
    <w:rsid w:val="008422AF"/>
    <w:rsid w:val="00842A2F"/>
    <w:rsid w:val="00842E46"/>
    <w:rsid w:val="0084334C"/>
    <w:rsid w:val="00843488"/>
    <w:rsid w:val="0084385C"/>
    <w:rsid w:val="00843BBF"/>
    <w:rsid w:val="00843C7D"/>
    <w:rsid w:val="00845110"/>
    <w:rsid w:val="00845158"/>
    <w:rsid w:val="008468EE"/>
    <w:rsid w:val="00846A74"/>
    <w:rsid w:val="00846AE5"/>
    <w:rsid w:val="00846D45"/>
    <w:rsid w:val="00846F2A"/>
    <w:rsid w:val="00846F31"/>
    <w:rsid w:val="00847676"/>
    <w:rsid w:val="00847B67"/>
    <w:rsid w:val="008501B2"/>
    <w:rsid w:val="0085046B"/>
    <w:rsid w:val="008507F9"/>
    <w:rsid w:val="0085094A"/>
    <w:rsid w:val="00850B88"/>
    <w:rsid w:val="00850BF6"/>
    <w:rsid w:val="00850C65"/>
    <w:rsid w:val="00850F0D"/>
    <w:rsid w:val="0085145A"/>
    <w:rsid w:val="008515C2"/>
    <w:rsid w:val="00851790"/>
    <w:rsid w:val="00851D6F"/>
    <w:rsid w:val="00852057"/>
    <w:rsid w:val="008523BB"/>
    <w:rsid w:val="00852553"/>
    <w:rsid w:val="008527B0"/>
    <w:rsid w:val="0085281E"/>
    <w:rsid w:val="00852CEC"/>
    <w:rsid w:val="00852DAF"/>
    <w:rsid w:val="00853F11"/>
    <w:rsid w:val="00854199"/>
    <w:rsid w:val="008541AD"/>
    <w:rsid w:val="00854775"/>
    <w:rsid w:val="00854A8E"/>
    <w:rsid w:val="00855882"/>
    <w:rsid w:val="008562D8"/>
    <w:rsid w:val="00856358"/>
    <w:rsid w:val="00856DBC"/>
    <w:rsid w:val="00857788"/>
    <w:rsid w:val="00857EE6"/>
    <w:rsid w:val="00860937"/>
    <w:rsid w:val="00860B40"/>
    <w:rsid w:val="00860BAD"/>
    <w:rsid w:val="0086127F"/>
    <w:rsid w:val="008616B7"/>
    <w:rsid w:val="008617EC"/>
    <w:rsid w:val="00861A95"/>
    <w:rsid w:val="00861C98"/>
    <w:rsid w:val="00861EE9"/>
    <w:rsid w:val="00862386"/>
    <w:rsid w:val="0086275F"/>
    <w:rsid w:val="00862DF6"/>
    <w:rsid w:val="00862FE3"/>
    <w:rsid w:val="008630A5"/>
    <w:rsid w:val="00863D46"/>
    <w:rsid w:val="008647F7"/>
    <w:rsid w:val="00864ABD"/>
    <w:rsid w:val="00864BE5"/>
    <w:rsid w:val="0086597F"/>
    <w:rsid w:val="00865B31"/>
    <w:rsid w:val="00866368"/>
    <w:rsid w:val="00866AF3"/>
    <w:rsid w:val="00866B08"/>
    <w:rsid w:val="008679DD"/>
    <w:rsid w:val="008701A1"/>
    <w:rsid w:val="00870555"/>
    <w:rsid w:val="00870717"/>
    <w:rsid w:val="00870913"/>
    <w:rsid w:val="00871264"/>
    <w:rsid w:val="008715BB"/>
    <w:rsid w:val="008716ED"/>
    <w:rsid w:val="008718B0"/>
    <w:rsid w:val="00871A03"/>
    <w:rsid w:val="008720A2"/>
    <w:rsid w:val="0087224A"/>
    <w:rsid w:val="008728DD"/>
    <w:rsid w:val="0087381F"/>
    <w:rsid w:val="00873CD7"/>
    <w:rsid w:val="00874043"/>
    <w:rsid w:val="0087478D"/>
    <w:rsid w:val="00874EB6"/>
    <w:rsid w:val="00874F74"/>
    <w:rsid w:val="00875027"/>
    <w:rsid w:val="008750A3"/>
    <w:rsid w:val="0087532A"/>
    <w:rsid w:val="008754DB"/>
    <w:rsid w:val="00875507"/>
    <w:rsid w:val="0087614A"/>
    <w:rsid w:val="00876414"/>
    <w:rsid w:val="00876FE3"/>
    <w:rsid w:val="008771D6"/>
    <w:rsid w:val="00877220"/>
    <w:rsid w:val="008778F3"/>
    <w:rsid w:val="00877995"/>
    <w:rsid w:val="00877AA0"/>
    <w:rsid w:val="00877BA1"/>
    <w:rsid w:val="00880133"/>
    <w:rsid w:val="008804E6"/>
    <w:rsid w:val="00880928"/>
    <w:rsid w:val="00880C36"/>
    <w:rsid w:val="00880C8B"/>
    <w:rsid w:val="00880D24"/>
    <w:rsid w:val="00880FA6"/>
    <w:rsid w:val="008810D8"/>
    <w:rsid w:val="00882013"/>
    <w:rsid w:val="00882326"/>
    <w:rsid w:val="0088283B"/>
    <w:rsid w:val="00882E40"/>
    <w:rsid w:val="008833A1"/>
    <w:rsid w:val="008836CB"/>
    <w:rsid w:val="008839A8"/>
    <w:rsid w:val="00884406"/>
    <w:rsid w:val="00884605"/>
    <w:rsid w:val="008848F6"/>
    <w:rsid w:val="00885749"/>
    <w:rsid w:val="00885E38"/>
    <w:rsid w:val="00886E50"/>
    <w:rsid w:val="00886FBF"/>
    <w:rsid w:val="00887368"/>
    <w:rsid w:val="00887526"/>
    <w:rsid w:val="00887CB8"/>
    <w:rsid w:val="00890007"/>
    <w:rsid w:val="008904D9"/>
    <w:rsid w:val="00890F9E"/>
    <w:rsid w:val="00891505"/>
    <w:rsid w:val="008917FB"/>
    <w:rsid w:val="008922F7"/>
    <w:rsid w:val="0089265E"/>
    <w:rsid w:val="00892A28"/>
    <w:rsid w:val="00892AD4"/>
    <w:rsid w:val="00892F9C"/>
    <w:rsid w:val="00893019"/>
    <w:rsid w:val="0089302E"/>
    <w:rsid w:val="00893133"/>
    <w:rsid w:val="00893335"/>
    <w:rsid w:val="008935CB"/>
    <w:rsid w:val="00893BED"/>
    <w:rsid w:val="00893EBD"/>
    <w:rsid w:val="00893F04"/>
    <w:rsid w:val="00894124"/>
    <w:rsid w:val="00894A64"/>
    <w:rsid w:val="00895065"/>
    <w:rsid w:val="00895084"/>
    <w:rsid w:val="008950B1"/>
    <w:rsid w:val="008956C4"/>
    <w:rsid w:val="00895745"/>
    <w:rsid w:val="00895752"/>
    <w:rsid w:val="0089589D"/>
    <w:rsid w:val="00895C98"/>
    <w:rsid w:val="00896404"/>
    <w:rsid w:val="00896A5F"/>
    <w:rsid w:val="00896C80"/>
    <w:rsid w:val="0089784C"/>
    <w:rsid w:val="00897CD3"/>
    <w:rsid w:val="00897CEE"/>
    <w:rsid w:val="008A0525"/>
    <w:rsid w:val="008A06FD"/>
    <w:rsid w:val="008A083B"/>
    <w:rsid w:val="008A1411"/>
    <w:rsid w:val="008A14C3"/>
    <w:rsid w:val="008A1706"/>
    <w:rsid w:val="008A2593"/>
    <w:rsid w:val="008A3199"/>
    <w:rsid w:val="008A365C"/>
    <w:rsid w:val="008A3AEC"/>
    <w:rsid w:val="008A4042"/>
    <w:rsid w:val="008A40C4"/>
    <w:rsid w:val="008A432F"/>
    <w:rsid w:val="008A47D6"/>
    <w:rsid w:val="008A4A30"/>
    <w:rsid w:val="008A4EB8"/>
    <w:rsid w:val="008A50B4"/>
    <w:rsid w:val="008A5135"/>
    <w:rsid w:val="008A5276"/>
    <w:rsid w:val="008A536F"/>
    <w:rsid w:val="008A59D0"/>
    <w:rsid w:val="008A60AB"/>
    <w:rsid w:val="008A61B0"/>
    <w:rsid w:val="008A638A"/>
    <w:rsid w:val="008A658A"/>
    <w:rsid w:val="008A6B52"/>
    <w:rsid w:val="008A6EFE"/>
    <w:rsid w:val="008A76CF"/>
    <w:rsid w:val="008A7700"/>
    <w:rsid w:val="008A7795"/>
    <w:rsid w:val="008A7881"/>
    <w:rsid w:val="008A7B10"/>
    <w:rsid w:val="008B0A97"/>
    <w:rsid w:val="008B0D81"/>
    <w:rsid w:val="008B10BB"/>
    <w:rsid w:val="008B17D9"/>
    <w:rsid w:val="008B1DC5"/>
    <w:rsid w:val="008B23C2"/>
    <w:rsid w:val="008B2D46"/>
    <w:rsid w:val="008B3804"/>
    <w:rsid w:val="008B3F90"/>
    <w:rsid w:val="008B4063"/>
    <w:rsid w:val="008B4A42"/>
    <w:rsid w:val="008B520C"/>
    <w:rsid w:val="008B58A7"/>
    <w:rsid w:val="008B5B72"/>
    <w:rsid w:val="008B5D2E"/>
    <w:rsid w:val="008B5E59"/>
    <w:rsid w:val="008B5E97"/>
    <w:rsid w:val="008B5EDC"/>
    <w:rsid w:val="008B6038"/>
    <w:rsid w:val="008B64D6"/>
    <w:rsid w:val="008B6785"/>
    <w:rsid w:val="008B6C4E"/>
    <w:rsid w:val="008B6F65"/>
    <w:rsid w:val="008B721C"/>
    <w:rsid w:val="008B729A"/>
    <w:rsid w:val="008B7517"/>
    <w:rsid w:val="008B75A0"/>
    <w:rsid w:val="008B7A17"/>
    <w:rsid w:val="008B7AB2"/>
    <w:rsid w:val="008C05C9"/>
    <w:rsid w:val="008C06A8"/>
    <w:rsid w:val="008C0C41"/>
    <w:rsid w:val="008C0DC2"/>
    <w:rsid w:val="008C1135"/>
    <w:rsid w:val="008C198F"/>
    <w:rsid w:val="008C1B79"/>
    <w:rsid w:val="008C256C"/>
    <w:rsid w:val="008C2A63"/>
    <w:rsid w:val="008C2BE0"/>
    <w:rsid w:val="008C323F"/>
    <w:rsid w:val="008C36A7"/>
    <w:rsid w:val="008C3982"/>
    <w:rsid w:val="008C4302"/>
    <w:rsid w:val="008C4588"/>
    <w:rsid w:val="008C5E3E"/>
    <w:rsid w:val="008C63E1"/>
    <w:rsid w:val="008C6549"/>
    <w:rsid w:val="008C66FE"/>
    <w:rsid w:val="008C67CA"/>
    <w:rsid w:val="008C6982"/>
    <w:rsid w:val="008C6B05"/>
    <w:rsid w:val="008C6B12"/>
    <w:rsid w:val="008C6B5E"/>
    <w:rsid w:val="008C6CD9"/>
    <w:rsid w:val="008C7670"/>
    <w:rsid w:val="008D0539"/>
    <w:rsid w:val="008D0604"/>
    <w:rsid w:val="008D09AA"/>
    <w:rsid w:val="008D0C6B"/>
    <w:rsid w:val="008D111D"/>
    <w:rsid w:val="008D11E4"/>
    <w:rsid w:val="008D13B8"/>
    <w:rsid w:val="008D1497"/>
    <w:rsid w:val="008D1879"/>
    <w:rsid w:val="008D22D5"/>
    <w:rsid w:val="008D27F0"/>
    <w:rsid w:val="008D2963"/>
    <w:rsid w:val="008D3D0F"/>
    <w:rsid w:val="008D3E46"/>
    <w:rsid w:val="008D47F5"/>
    <w:rsid w:val="008D4A7B"/>
    <w:rsid w:val="008D4DC9"/>
    <w:rsid w:val="008D4F08"/>
    <w:rsid w:val="008D4F17"/>
    <w:rsid w:val="008D517A"/>
    <w:rsid w:val="008D52B9"/>
    <w:rsid w:val="008D5407"/>
    <w:rsid w:val="008D6038"/>
    <w:rsid w:val="008D6BA3"/>
    <w:rsid w:val="008D70A5"/>
    <w:rsid w:val="008D7271"/>
    <w:rsid w:val="008D7336"/>
    <w:rsid w:val="008D76A2"/>
    <w:rsid w:val="008D77FB"/>
    <w:rsid w:val="008D7B14"/>
    <w:rsid w:val="008D7D5C"/>
    <w:rsid w:val="008D7E4B"/>
    <w:rsid w:val="008E095A"/>
    <w:rsid w:val="008E09D0"/>
    <w:rsid w:val="008E0E21"/>
    <w:rsid w:val="008E1218"/>
    <w:rsid w:val="008E1BE8"/>
    <w:rsid w:val="008E26F2"/>
    <w:rsid w:val="008E2F26"/>
    <w:rsid w:val="008E3192"/>
    <w:rsid w:val="008E3349"/>
    <w:rsid w:val="008E382E"/>
    <w:rsid w:val="008E417F"/>
    <w:rsid w:val="008E456D"/>
    <w:rsid w:val="008E4C73"/>
    <w:rsid w:val="008E4DFE"/>
    <w:rsid w:val="008E5589"/>
    <w:rsid w:val="008E5BD6"/>
    <w:rsid w:val="008E64D0"/>
    <w:rsid w:val="008E681F"/>
    <w:rsid w:val="008E6C18"/>
    <w:rsid w:val="008E72CE"/>
    <w:rsid w:val="008E7410"/>
    <w:rsid w:val="008E766A"/>
    <w:rsid w:val="008E7962"/>
    <w:rsid w:val="008E7B52"/>
    <w:rsid w:val="008E7EEF"/>
    <w:rsid w:val="008E7F96"/>
    <w:rsid w:val="008F0254"/>
    <w:rsid w:val="008F197F"/>
    <w:rsid w:val="008F2522"/>
    <w:rsid w:val="008F2740"/>
    <w:rsid w:val="008F29A7"/>
    <w:rsid w:val="008F2C16"/>
    <w:rsid w:val="008F2D81"/>
    <w:rsid w:val="008F2D9C"/>
    <w:rsid w:val="008F2F30"/>
    <w:rsid w:val="008F3418"/>
    <w:rsid w:val="008F3958"/>
    <w:rsid w:val="008F3E21"/>
    <w:rsid w:val="008F4337"/>
    <w:rsid w:val="008F4BF1"/>
    <w:rsid w:val="008F4EE7"/>
    <w:rsid w:val="008F5AF2"/>
    <w:rsid w:val="008F5B74"/>
    <w:rsid w:val="008F5DBD"/>
    <w:rsid w:val="008F63FE"/>
    <w:rsid w:val="008F6581"/>
    <w:rsid w:val="008F65BE"/>
    <w:rsid w:val="008F6DC7"/>
    <w:rsid w:val="008F7288"/>
    <w:rsid w:val="008F7A9F"/>
    <w:rsid w:val="009006D6"/>
    <w:rsid w:val="00900D24"/>
    <w:rsid w:val="00900F72"/>
    <w:rsid w:val="009018CA"/>
    <w:rsid w:val="00902162"/>
    <w:rsid w:val="0090245C"/>
    <w:rsid w:val="00902D83"/>
    <w:rsid w:val="00902FE8"/>
    <w:rsid w:val="00903142"/>
    <w:rsid w:val="009032A8"/>
    <w:rsid w:val="009032BD"/>
    <w:rsid w:val="00903313"/>
    <w:rsid w:val="009037C2"/>
    <w:rsid w:val="00903886"/>
    <w:rsid w:val="00903C2F"/>
    <w:rsid w:val="00903D36"/>
    <w:rsid w:val="00904216"/>
    <w:rsid w:val="00905376"/>
    <w:rsid w:val="009061A0"/>
    <w:rsid w:val="0090642E"/>
    <w:rsid w:val="009067B5"/>
    <w:rsid w:val="00906818"/>
    <w:rsid w:val="00906F41"/>
    <w:rsid w:val="00907145"/>
    <w:rsid w:val="009072EF"/>
    <w:rsid w:val="00907471"/>
    <w:rsid w:val="009078FB"/>
    <w:rsid w:val="00907EB8"/>
    <w:rsid w:val="00907F28"/>
    <w:rsid w:val="0091014F"/>
    <w:rsid w:val="00910315"/>
    <w:rsid w:val="00910552"/>
    <w:rsid w:val="0091084A"/>
    <w:rsid w:val="00910A41"/>
    <w:rsid w:val="00910C40"/>
    <w:rsid w:val="00910D72"/>
    <w:rsid w:val="009110F1"/>
    <w:rsid w:val="009113BD"/>
    <w:rsid w:val="00911642"/>
    <w:rsid w:val="00911DBF"/>
    <w:rsid w:val="009132F2"/>
    <w:rsid w:val="00913567"/>
    <w:rsid w:val="009135B7"/>
    <w:rsid w:val="00913B36"/>
    <w:rsid w:val="00913D71"/>
    <w:rsid w:val="00913F65"/>
    <w:rsid w:val="0091413D"/>
    <w:rsid w:val="00914196"/>
    <w:rsid w:val="0091448D"/>
    <w:rsid w:val="00914574"/>
    <w:rsid w:val="00914B5B"/>
    <w:rsid w:val="009150E1"/>
    <w:rsid w:val="0091629E"/>
    <w:rsid w:val="00916704"/>
    <w:rsid w:val="00916CF0"/>
    <w:rsid w:val="00916E87"/>
    <w:rsid w:val="009178C0"/>
    <w:rsid w:val="0091793A"/>
    <w:rsid w:val="00917D2C"/>
    <w:rsid w:val="009201DF"/>
    <w:rsid w:val="0092027A"/>
    <w:rsid w:val="00920464"/>
    <w:rsid w:val="0092056D"/>
    <w:rsid w:val="0092071F"/>
    <w:rsid w:val="00920EE4"/>
    <w:rsid w:val="009211D6"/>
    <w:rsid w:val="00921215"/>
    <w:rsid w:val="00921A55"/>
    <w:rsid w:val="009229CA"/>
    <w:rsid w:val="00922DA8"/>
    <w:rsid w:val="009238D7"/>
    <w:rsid w:val="00923EAD"/>
    <w:rsid w:val="0092405F"/>
    <w:rsid w:val="0092452A"/>
    <w:rsid w:val="00926C1D"/>
    <w:rsid w:val="00926CBB"/>
    <w:rsid w:val="00926E10"/>
    <w:rsid w:val="009276F0"/>
    <w:rsid w:val="009279D6"/>
    <w:rsid w:val="00927FFD"/>
    <w:rsid w:val="0093029E"/>
    <w:rsid w:val="00930331"/>
    <w:rsid w:val="0093096B"/>
    <w:rsid w:val="009315CB"/>
    <w:rsid w:val="00931BFB"/>
    <w:rsid w:val="00931E40"/>
    <w:rsid w:val="009322E9"/>
    <w:rsid w:val="00932B41"/>
    <w:rsid w:val="00932E2D"/>
    <w:rsid w:val="0093326B"/>
    <w:rsid w:val="009337C2"/>
    <w:rsid w:val="00933C4A"/>
    <w:rsid w:val="0093417D"/>
    <w:rsid w:val="00934290"/>
    <w:rsid w:val="009347B2"/>
    <w:rsid w:val="009349DC"/>
    <w:rsid w:val="00934EFE"/>
    <w:rsid w:val="0093564B"/>
    <w:rsid w:val="00935872"/>
    <w:rsid w:val="00935A4B"/>
    <w:rsid w:val="00936084"/>
    <w:rsid w:val="009361EE"/>
    <w:rsid w:val="00936564"/>
    <w:rsid w:val="00936636"/>
    <w:rsid w:val="009367FE"/>
    <w:rsid w:val="00936DEA"/>
    <w:rsid w:val="00936DF6"/>
    <w:rsid w:val="00936E7D"/>
    <w:rsid w:val="0093756B"/>
    <w:rsid w:val="009377D6"/>
    <w:rsid w:val="00937A82"/>
    <w:rsid w:val="00937BB3"/>
    <w:rsid w:val="00937EAD"/>
    <w:rsid w:val="0094062E"/>
    <w:rsid w:val="00940B27"/>
    <w:rsid w:val="00940C6D"/>
    <w:rsid w:val="009411E7"/>
    <w:rsid w:val="0094148B"/>
    <w:rsid w:val="009414FE"/>
    <w:rsid w:val="00941A85"/>
    <w:rsid w:val="00941D53"/>
    <w:rsid w:val="00941EC1"/>
    <w:rsid w:val="00941F7B"/>
    <w:rsid w:val="009420B3"/>
    <w:rsid w:val="0094231A"/>
    <w:rsid w:val="009423D8"/>
    <w:rsid w:val="00943006"/>
    <w:rsid w:val="0094369A"/>
    <w:rsid w:val="0094374D"/>
    <w:rsid w:val="009437A5"/>
    <w:rsid w:val="00943AEC"/>
    <w:rsid w:val="0094523B"/>
    <w:rsid w:val="00945641"/>
    <w:rsid w:val="0094574C"/>
    <w:rsid w:val="009457EA"/>
    <w:rsid w:val="009458B7"/>
    <w:rsid w:val="00945DEF"/>
    <w:rsid w:val="00945F83"/>
    <w:rsid w:val="00946BB7"/>
    <w:rsid w:val="00947363"/>
    <w:rsid w:val="0094794A"/>
    <w:rsid w:val="00947E39"/>
    <w:rsid w:val="00947EF5"/>
    <w:rsid w:val="00947FDD"/>
    <w:rsid w:val="009502F2"/>
    <w:rsid w:val="0095153F"/>
    <w:rsid w:val="009518C5"/>
    <w:rsid w:val="00951AEC"/>
    <w:rsid w:val="00952445"/>
    <w:rsid w:val="00952796"/>
    <w:rsid w:val="00952C64"/>
    <w:rsid w:val="00953738"/>
    <w:rsid w:val="00953B03"/>
    <w:rsid w:val="009544C9"/>
    <w:rsid w:val="009546D5"/>
    <w:rsid w:val="00955353"/>
    <w:rsid w:val="0095564F"/>
    <w:rsid w:val="0095674F"/>
    <w:rsid w:val="0095702F"/>
    <w:rsid w:val="0095796A"/>
    <w:rsid w:val="009579BE"/>
    <w:rsid w:val="009579ED"/>
    <w:rsid w:val="00957ABA"/>
    <w:rsid w:val="00957F08"/>
    <w:rsid w:val="00960072"/>
    <w:rsid w:val="009606DB"/>
    <w:rsid w:val="0096085D"/>
    <w:rsid w:val="009608FB"/>
    <w:rsid w:val="00960A33"/>
    <w:rsid w:val="0096137D"/>
    <w:rsid w:val="009613A8"/>
    <w:rsid w:val="0096148B"/>
    <w:rsid w:val="00961CC6"/>
    <w:rsid w:val="00961E8F"/>
    <w:rsid w:val="00962792"/>
    <w:rsid w:val="00962CBC"/>
    <w:rsid w:val="00963013"/>
    <w:rsid w:val="00963093"/>
    <w:rsid w:val="00963617"/>
    <w:rsid w:val="0096399D"/>
    <w:rsid w:val="00963DA4"/>
    <w:rsid w:val="009643B8"/>
    <w:rsid w:val="00964B43"/>
    <w:rsid w:val="0096575A"/>
    <w:rsid w:val="00965BB0"/>
    <w:rsid w:val="00965C14"/>
    <w:rsid w:val="00965C59"/>
    <w:rsid w:val="00966AF1"/>
    <w:rsid w:val="00966DB2"/>
    <w:rsid w:val="00966F9C"/>
    <w:rsid w:val="00967014"/>
    <w:rsid w:val="009673AD"/>
    <w:rsid w:val="009678F7"/>
    <w:rsid w:val="009703C0"/>
    <w:rsid w:val="0097046D"/>
    <w:rsid w:val="009704E5"/>
    <w:rsid w:val="00971729"/>
    <w:rsid w:val="0097190F"/>
    <w:rsid w:val="00971944"/>
    <w:rsid w:val="00971B41"/>
    <w:rsid w:val="009722F2"/>
    <w:rsid w:val="00972D62"/>
    <w:rsid w:val="00973093"/>
    <w:rsid w:val="0097309E"/>
    <w:rsid w:val="0097359B"/>
    <w:rsid w:val="00973C9E"/>
    <w:rsid w:val="00973D59"/>
    <w:rsid w:val="0097441C"/>
    <w:rsid w:val="00974617"/>
    <w:rsid w:val="00974F13"/>
    <w:rsid w:val="0097509F"/>
    <w:rsid w:val="009753F0"/>
    <w:rsid w:val="00975679"/>
    <w:rsid w:val="009761D7"/>
    <w:rsid w:val="009763AF"/>
    <w:rsid w:val="00976688"/>
    <w:rsid w:val="00976810"/>
    <w:rsid w:val="009768EF"/>
    <w:rsid w:val="00976928"/>
    <w:rsid w:val="00976D9C"/>
    <w:rsid w:val="009773F1"/>
    <w:rsid w:val="00977516"/>
    <w:rsid w:val="00980011"/>
    <w:rsid w:val="009807DB"/>
    <w:rsid w:val="009808AA"/>
    <w:rsid w:val="009808C6"/>
    <w:rsid w:val="00980D43"/>
    <w:rsid w:val="00980D78"/>
    <w:rsid w:val="00982356"/>
    <w:rsid w:val="00982FE1"/>
    <w:rsid w:val="00983003"/>
    <w:rsid w:val="00983276"/>
    <w:rsid w:val="009835E5"/>
    <w:rsid w:val="009837B7"/>
    <w:rsid w:val="00983E2D"/>
    <w:rsid w:val="00983EF9"/>
    <w:rsid w:val="00984057"/>
    <w:rsid w:val="00984421"/>
    <w:rsid w:val="00985062"/>
    <w:rsid w:val="009850DB"/>
    <w:rsid w:val="009850F4"/>
    <w:rsid w:val="00985268"/>
    <w:rsid w:val="00985680"/>
    <w:rsid w:val="00985B04"/>
    <w:rsid w:val="00985B10"/>
    <w:rsid w:val="009863E1"/>
    <w:rsid w:val="009867D5"/>
    <w:rsid w:val="00986803"/>
    <w:rsid w:val="009868C4"/>
    <w:rsid w:val="00986CA2"/>
    <w:rsid w:val="00986D92"/>
    <w:rsid w:val="00986E76"/>
    <w:rsid w:val="00987217"/>
    <w:rsid w:val="00987396"/>
    <w:rsid w:val="00987A0F"/>
    <w:rsid w:val="00987E29"/>
    <w:rsid w:val="009904AC"/>
    <w:rsid w:val="0099085C"/>
    <w:rsid w:val="0099209F"/>
    <w:rsid w:val="0099242F"/>
    <w:rsid w:val="0099244E"/>
    <w:rsid w:val="00992467"/>
    <w:rsid w:val="00992AB1"/>
    <w:rsid w:val="00993154"/>
    <w:rsid w:val="009933B7"/>
    <w:rsid w:val="0099384F"/>
    <w:rsid w:val="00993DD5"/>
    <w:rsid w:val="0099404E"/>
    <w:rsid w:val="009946C6"/>
    <w:rsid w:val="009946DB"/>
    <w:rsid w:val="00994A60"/>
    <w:rsid w:val="00994DF6"/>
    <w:rsid w:val="009951A3"/>
    <w:rsid w:val="0099532D"/>
    <w:rsid w:val="009958A5"/>
    <w:rsid w:val="00995ECF"/>
    <w:rsid w:val="009966B3"/>
    <w:rsid w:val="00996721"/>
    <w:rsid w:val="009967AC"/>
    <w:rsid w:val="00996AE5"/>
    <w:rsid w:val="00996CDE"/>
    <w:rsid w:val="009971A2"/>
    <w:rsid w:val="009974BD"/>
    <w:rsid w:val="00997E62"/>
    <w:rsid w:val="009A06BD"/>
    <w:rsid w:val="009A09CD"/>
    <w:rsid w:val="009A0A3F"/>
    <w:rsid w:val="009A0BD9"/>
    <w:rsid w:val="009A0F98"/>
    <w:rsid w:val="009A1C47"/>
    <w:rsid w:val="009A2BD6"/>
    <w:rsid w:val="009A3442"/>
    <w:rsid w:val="009A3621"/>
    <w:rsid w:val="009A38B5"/>
    <w:rsid w:val="009A3942"/>
    <w:rsid w:val="009A39A8"/>
    <w:rsid w:val="009A3A70"/>
    <w:rsid w:val="009A3D47"/>
    <w:rsid w:val="009A3D75"/>
    <w:rsid w:val="009A415B"/>
    <w:rsid w:val="009A433E"/>
    <w:rsid w:val="009A4CE0"/>
    <w:rsid w:val="009A4D17"/>
    <w:rsid w:val="009A549E"/>
    <w:rsid w:val="009A55CB"/>
    <w:rsid w:val="009A5B7F"/>
    <w:rsid w:val="009A5C33"/>
    <w:rsid w:val="009A6841"/>
    <w:rsid w:val="009A6EC2"/>
    <w:rsid w:val="009A70E0"/>
    <w:rsid w:val="009A7DAC"/>
    <w:rsid w:val="009A7FB9"/>
    <w:rsid w:val="009B0100"/>
    <w:rsid w:val="009B01A8"/>
    <w:rsid w:val="009B090B"/>
    <w:rsid w:val="009B0985"/>
    <w:rsid w:val="009B0D1D"/>
    <w:rsid w:val="009B12F6"/>
    <w:rsid w:val="009B1436"/>
    <w:rsid w:val="009B170B"/>
    <w:rsid w:val="009B1D07"/>
    <w:rsid w:val="009B1D3B"/>
    <w:rsid w:val="009B22FE"/>
    <w:rsid w:val="009B26D9"/>
    <w:rsid w:val="009B2C68"/>
    <w:rsid w:val="009B36A0"/>
    <w:rsid w:val="009B3B5D"/>
    <w:rsid w:val="009B3DE3"/>
    <w:rsid w:val="009B40C6"/>
    <w:rsid w:val="009B453A"/>
    <w:rsid w:val="009B45A2"/>
    <w:rsid w:val="009B4B07"/>
    <w:rsid w:val="009B4BBB"/>
    <w:rsid w:val="009B4CB3"/>
    <w:rsid w:val="009B4EE6"/>
    <w:rsid w:val="009B54E5"/>
    <w:rsid w:val="009B58D1"/>
    <w:rsid w:val="009B5D5C"/>
    <w:rsid w:val="009B6043"/>
    <w:rsid w:val="009B6080"/>
    <w:rsid w:val="009B69E6"/>
    <w:rsid w:val="009B6B6E"/>
    <w:rsid w:val="009B6C09"/>
    <w:rsid w:val="009B6F82"/>
    <w:rsid w:val="009B7250"/>
    <w:rsid w:val="009B72D9"/>
    <w:rsid w:val="009B75BB"/>
    <w:rsid w:val="009B7E3C"/>
    <w:rsid w:val="009C0071"/>
    <w:rsid w:val="009C0987"/>
    <w:rsid w:val="009C137D"/>
    <w:rsid w:val="009C2118"/>
    <w:rsid w:val="009C21BE"/>
    <w:rsid w:val="009C23A4"/>
    <w:rsid w:val="009C3924"/>
    <w:rsid w:val="009C3F9B"/>
    <w:rsid w:val="009C431A"/>
    <w:rsid w:val="009C49FC"/>
    <w:rsid w:val="009C4BD4"/>
    <w:rsid w:val="009C4C66"/>
    <w:rsid w:val="009C548E"/>
    <w:rsid w:val="009C5D04"/>
    <w:rsid w:val="009C5F33"/>
    <w:rsid w:val="009C6022"/>
    <w:rsid w:val="009C6280"/>
    <w:rsid w:val="009C6FC8"/>
    <w:rsid w:val="009C70CC"/>
    <w:rsid w:val="009C7595"/>
    <w:rsid w:val="009C75A5"/>
    <w:rsid w:val="009C7637"/>
    <w:rsid w:val="009C7D0A"/>
    <w:rsid w:val="009C7EEA"/>
    <w:rsid w:val="009D009E"/>
    <w:rsid w:val="009D03C5"/>
    <w:rsid w:val="009D0EE3"/>
    <w:rsid w:val="009D1BDC"/>
    <w:rsid w:val="009D206F"/>
    <w:rsid w:val="009D235E"/>
    <w:rsid w:val="009D28AC"/>
    <w:rsid w:val="009D29EE"/>
    <w:rsid w:val="009D3276"/>
    <w:rsid w:val="009D33A6"/>
    <w:rsid w:val="009D38B7"/>
    <w:rsid w:val="009D38EF"/>
    <w:rsid w:val="009D472A"/>
    <w:rsid w:val="009D4BF2"/>
    <w:rsid w:val="009D4E46"/>
    <w:rsid w:val="009D517D"/>
    <w:rsid w:val="009D5952"/>
    <w:rsid w:val="009D59B2"/>
    <w:rsid w:val="009D63D7"/>
    <w:rsid w:val="009D7139"/>
    <w:rsid w:val="009D7D91"/>
    <w:rsid w:val="009E04FC"/>
    <w:rsid w:val="009E0CEC"/>
    <w:rsid w:val="009E20E6"/>
    <w:rsid w:val="009E21A4"/>
    <w:rsid w:val="009E2E2E"/>
    <w:rsid w:val="009E39EC"/>
    <w:rsid w:val="009E3C5D"/>
    <w:rsid w:val="009E3F17"/>
    <w:rsid w:val="009E41AD"/>
    <w:rsid w:val="009E44E1"/>
    <w:rsid w:val="009E45D3"/>
    <w:rsid w:val="009E4DE7"/>
    <w:rsid w:val="009E506A"/>
    <w:rsid w:val="009E5253"/>
    <w:rsid w:val="009E56B5"/>
    <w:rsid w:val="009E5A6F"/>
    <w:rsid w:val="009E6093"/>
    <w:rsid w:val="009E62F9"/>
    <w:rsid w:val="009E6AEF"/>
    <w:rsid w:val="009E6BA4"/>
    <w:rsid w:val="009E7101"/>
    <w:rsid w:val="009E7EDE"/>
    <w:rsid w:val="009F02AA"/>
    <w:rsid w:val="009F038B"/>
    <w:rsid w:val="009F04BB"/>
    <w:rsid w:val="009F09E3"/>
    <w:rsid w:val="009F0CBF"/>
    <w:rsid w:val="009F0F28"/>
    <w:rsid w:val="009F196E"/>
    <w:rsid w:val="009F1C12"/>
    <w:rsid w:val="009F1FF2"/>
    <w:rsid w:val="009F231B"/>
    <w:rsid w:val="009F28BF"/>
    <w:rsid w:val="009F322C"/>
    <w:rsid w:val="009F3568"/>
    <w:rsid w:val="009F3C23"/>
    <w:rsid w:val="009F3C84"/>
    <w:rsid w:val="009F4622"/>
    <w:rsid w:val="009F4E51"/>
    <w:rsid w:val="009F5290"/>
    <w:rsid w:val="009F55EC"/>
    <w:rsid w:val="009F58ED"/>
    <w:rsid w:val="009F5AB6"/>
    <w:rsid w:val="009F5D6A"/>
    <w:rsid w:val="009F5FB3"/>
    <w:rsid w:val="009F6608"/>
    <w:rsid w:val="009F6E11"/>
    <w:rsid w:val="009F6F08"/>
    <w:rsid w:val="009F7867"/>
    <w:rsid w:val="009F78F1"/>
    <w:rsid w:val="009F7C4F"/>
    <w:rsid w:val="009F7E89"/>
    <w:rsid w:val="00A00024"/>
    <w:rsid w:val="00A00036"/>
    <w:rsid w:val="00A005A2"/>
    <w:rsid w:val="00A007B8"/>
    <w:rsid w:val="00A00B1A"/>
    <w:rsid w:val="00A00D7F"/>
    <w:rsid w:val="00A014F7"/>
    <w:rsid w:val="00A0154B"/>
    <w:rsid w:val="00A01A71"/>
    <w:rsid w:val="00A02766"/>
    <w:rsid w:val="00A02895"/>
    <w:rsid w:val="00A02D47"/>
    <w:rsid w:val="00A034A5"/>
    <w:rsid w:val="00A041EB"/>
    <w:rsid w:val="00A04571"/>
    <w:rsid w:val="00A04611"/>
    <w:rsid w:val="00A04B03"/>
    <w:rsid w:val="00A04CC3"/>
    <w:rsid w:val="00A05A34"/>
    <w:rsid w:val="00A05BD2"/>
    <w:rsid w:val="00A05D99"/>
    <w:rsid w:val="00A05F6C"/>
    <w:rsid w:val="00A0602B"/>
    <w:rsid w:val="00A06140"/>
    <w:rsid w:val="00A061A6"/>
    <w:rsid w:val="00A066AE"/>
    <w:rsid w:val="00A06915"/>
    <w:rsid w:val="00A0692B"/>
    <w:rsid w:val="00A07319"/>
    <w:rsid w:val="00A073BF"/>
    <w:rsid w:val="00A07C12"/>
    <w:rsid w:val="00A07F5D"/>
    <w:rsid w:val="00A1043D"/>
    <w:rsid w:val="00A105D8"/>
    <w:rsid w:val="00A10602"/>
    <w:rsid w:val="00A10769"/>
    <w:rsid w:val="00A10A63"/>
    <w:rsid w:val="00A10CB2"/>
    <w:rsid w:val="00A111EC"/>
    <w:rsid w:val="00A11413"/>
    <w:rsid w:val="00A118AA"/>
    <w:rsid w:val="00A11AB2"/>
    <w:rsid w:val="00A12115"/>
    <w:rsid w:val="00A12635"/>
    <w:rsid w:val="00A127E6"/>
    <w:rsid w:val="00A1289C"/>
    <w:rsid w:val="00A12F08"/>
    <w:rsid w:val="00A13071"/>
    <w:rsid w:val="00A13142"/>
    <w:rsid w:val="00A13152"/>
    <w:rsid w:val="00A13398"/>
    <w:rsid w:val="00A1341B"/>
    <w:rsid w:val="00A13FD8"/>
    <w:rsid w:val="00A14342"/>
    <w:rsid w:val="00A14D70"/>
    <w:rsid w:val="00A15154"/>
    <w:rsid w:val="00A152E5"/>
    <w:rsid w:val="00A1567F"/>
    <w:rsid w:val="00A1575C"/>
    <w:rsid w:val="00A159B4"/>
    <w:rsid w:val="00A15B8F"/>
    <w:rsid w:val="00A164B2"/>
    <w:rsid w:val="00A16E9F"/>
    <w:rsid w:val="00A175C9"/>
    <w:rsid w:val="00A17A29"/>
    <w:rsid w:val="00A20A6D"/>
    <w:rsid w:val="00A21173"/>
    <w:rsid w:val="00A217F8"/>
    <w:rsid w:val="00A21B1E"/>
    <w:rsid w:val="00A227C1"/>
    <w:rsid w:val="00A229C5"/>
    <w:rsid w:val="00A22BA5"/>
    <w:rsid w:val="00A22D89"/>
    <w:rsid w:val="00A22E42"/>
    <w:rsid w:val="00A23379"/>
    <w:rsid w:val="00A23656"/>
    <w:rsid w:val="00A23818"/>
    <w:rsid w:val="00A23B80"/>
    <w:rsid w:val="00A243DA"/>
    <w:rsid w:val="00A24A5F"/>
    <w:rsid w:val="00A24BBC"/>
    <w:rsid w:val="00A24F38"/>
    <w:rsid w:val="00A24FF7"/>
    <w:rsid w:val="00A25123"/>
    <w:rsid w:val="00A258DA"/>
    <w:rsid w:val="00A2595D"/>
    <w:rsid w:val="00A260D2"/>
    <w:rsid w:val="00A26956"/>
    <w:rsid w:val="00A2717B"/>
    <w:rsid w:val="00A27226"/>
    <w:rsid w:val="00A27519"/>
    <w:rsid w:val="00A30120"/>
    <w:rsid w:val="00A30370"/>
    <w:rsid w:val="00A303F8"/>
    <w:rsid w:val="00A30B92"/>
    <w:rsid w:val="00A30DF6"/>
    <w:rsid w:val="00A312E3"/>
    <w:rsid w:val="00A31EA8"/>
    <w:rsid w:val="00A3239D"/>
    <w:rsid w:val="00A324BB"/>
    <w:rsid w:val="00A3304F"/>
    <w:rsid w:val="00A336FD"/>
    <w:rsid w:val="00A34065"/>
    <w:rsid w:val="00A34308"/>
    <w:rsid w:val="00A344C5"/>
    <w:rsid w:val="00A34B51"/>
    <w:rsid w:val="00A34B75"/>
    <w:rsid w:val="00A34C46"/>
    <w:rsid w:val="00A35F8A"/>
    <w:rsid w:val="00A366E8"/>
    <w:rsid w:val="00A36703"/>
    <w:rsid w:val="00A36B88"/>
    <w:rsid w:val="00A3732B"/>
    <w:rsid w:val="00A37967"/>
    <w:rsid w:val="00A40082"/>
    <w:rsid w:val="00A40979"/>
    <w:rsid w:val="00A40A21"/>
    <w:rsid w:val="00A40B4B"/>
    <w:rsid w:val="00A40B6C"/>
    <w:rsid w:val="00A40E6B"/>
    <w:rsid w:val="00A40F28"/>
    <w:rsid w:val="00A41219"/>
    <w:rsid w:val="00A412BF"/>
    <w:rsid w:val="00A41F8B"/>
    <w:rsid w:val="00A42B6F"/>
    <w:rsid w:val="00A42B96"/>
    <w:rsid w:val="00A42EA6"/>
    <w:rsid w:val="00A42EE8"/>
    <w:rsid w:val="00A43169"/>
    <w:rsid w:val="00A434CD"/>
    <w:rsid w:val="00A442F0"/>
    <w:rsid w:val="00A452AC"/>
    <w:rsid w:val="00A453FC"/>
    <w:rsid w:val="00A45613"/>
    <w:rsid w:val="00A45CF3"/>
    <w:rsid w:val="00A45D1C"/>
    <w:rsid w:val="00A470E9"/>
    <w:rsid w:val="00A472C0"/>
    <w:rsid w:val="00A47542"/>
    <w:rsid w:val="00A4762B"/>
    <w:rsid w:val="00A506BD"/>
    <w:rsid w:val="00A50A4B"/>
    <w:rsid w:val="00A50AAB"/>
    <w:rsid w:val="00A51400"/>
    <w:rsid w:val="00A51558"/>
    <w:rsid w:val="00A5191E"/>
    <w:rsid w:val="00A519A0"/>
    <w:rsid w:val="00A52CFB"/>
    <w:rsid w:val="00A52DE1"/>
    <w:rsid w:val="00A5354A"/>
    <w:rsid w:val="00A53F66"/>
    <w:rsid w:val="00A540AD"/>
    <w:rsid w:val="00A543C7"/>
    <w:rsid w:val="00A54790"/>
    <w:rsid w:val="00A54C5F"/>
    <w:rsid w:val="00A54C6F"/>
    <w:rsid w:val="00A54CBD"/>
    <w:rsid w:val="00A55293"/>
    <w:rsid w:val="00A5567E"/>
    <w:rsid w:val="00A559A5"/>
    <w:rsid w:val="00A55BBE"/>
    <w:rsid w:val="00A55CD3"/>
    <w:rsid w:val="00A567A6"/>
    <w:rsid w:val="00A56CF5"/>
    <w:rsid w:val="00A57629"/>
    <w:rsid w:val="00A57C90"/>
    <w:rsid w:val="00A57F76"/>
    <w:rsid w:val="00A60A94"/>
    <w:rsid w:val="00A60BDE"/>
    <w:rsid w:val="00A60CB3"/>
    <w:rsid w:val="00A61683"/>
    <w:rsid w:val="00A620F0"/>
    <w:rsid w:val="00A624E1"/>
    <w:rsid w:val="00A625B6"/>
    <w:rsid w:val="00A62D8E"/>
    <w:rsid w:val="00A62E21"/>
    <w:rsid w:val="00A62EC2"/>
    <w:rsid w:val="00A63213"/>
    <w:rsid w:val="00A6382F"/>
    <w:rsid w:val="00A63B88"/>
    <w:rsid w:val="00A63D4E"/>
    <w:rsid w:val="00A63EB9"/>
    <w:rsid w:val="00A64500"/>
    <w:rsid w:val="00A65064"/>
    <w:rsid w:val="00A65412"/>
    <w:rsid w:val="00A655C5"/>
    <w:rsid w:val="00A6566D"/>
    <w:rsid w:val="00A65755"/>
    <w:rsid w:val="00A65CF0"/>
    <w:rsid w:val="00A66245"/>
    <w:rsid w:val="00A66447"/>
    <w:rsid w:val="00A6670F"/>
    <w:rsid w:val="00A66CBF"/>
    <w:rsid w:val="00A6766C"/>
    <w:rsid w:val="00A67EAB"/>
    <w:rsid w:val="00A713BC"/>
    <w:rsid w:val="00A71404"/>
    <w:rsid w:val="00A71679"/>
    <w:rsid w:val="00A72DD8"/>
    <w:rsid w:val="00A733C9"/>
    <w:rsid w:val="00A7372A"/>
    <w:rsid w:val="00A73759"/>
    <w:rsid w:val="00A73B2B"/>
    <w:rsid w:val="00A74102"/>
    <w:rsid w:val="00A7417D"/>
    <w:rsid w:val="00A742F9"/>
    <w:rsid w:val="00A744D6"/>
    <w:rsid w:val="00A74CBD"/>
    <w:rsid w:val="00A75D12"/>
    <w:rsid w:val="00A75FFE"/>
    <w:rsid w:val="00A7639A"/>
    <w:rsid w:val="00A764E0"/>
    <w:rsid w:val="00A7698B"/>
    <w:rsid w:val="00A76B0F"/>
    <w:rsid w:val="00A77325"/>
    <w:rsid w:val="00A77D6C"/>
    <w:rsid w:val="00A80151"/>
    <w:rsid w:val="00A80D65"/>
    <w:rsid w:val="00A80DD8"/>
    <w:rsid w:val="00A80E19"/>
    <w:rsid w:val="00A813B8"/>
    <w:rsid w:val="00A815E7"/>
    <w:rsid w:val="00A816CA"/>
    <w:rsid w:val="00A81DA1"/>
    <w:rsid w:val="00A82051"/>
    <w:rsid w:val="00A82700"/>
    <w:rsid w:val="00A83371"/>
    <w:rsid w:val="00A836F7"/>
    <w:rsid w:val="00A83E31"/>
    <w:rsid w:val="00A83EA2"/>
    <w:rsid w:val="00A841E5"/>
    <w:rsid w:val="00A8462F"/>
    <w:rsid w:val="00A84732"/>
    <w:rsid w:val="00A85491"/>
    <w:rsid w:val="00A854C2"/>
    <w:rsid w:val="00A85517"/>
    <w:rsid w:val="00A8559D"/>
    <w:rsid w:val="00A857B0"/>
    <w:rsid w:val="00A857F4"/>
    <w:rsid w:val="00A8580A"/>
    <w:rsid w:val="00A85A7F"/>
    <w:rsid w:val="00A85B07"/>
    <w:rsid w:val="00A85E5B"/>
    <w:rsid w:val="00A86226"/>
    <w:rsid w:val="00A8627B"/>
    <w:rsid w:val="00A86AC5"/>
    <w:rsid w:val="00A86B8F"/>
    <w:rsid w:val="00A87307"/>
    <w:rsid w:val="00A87948"/>
    <w:rsid w:val="00A87BF2"/>
    <w:rsid w:val="00A902CF"/>
    <w:rsid w:val="00A90365"/>
    <w:rsid w:val="00A906F8"/>
    <w:rsid w:val="00A909B7"/>
    <w:rsid w:val="00A90C1A"/>
    <w:rsid w:val="00A90FFF"/>
    <w:rsid w:val="00A910F5"/>
    <w:rsid w:val="00A9133B"/>
    <w:rsid w:val="00A9153C"/>
    <w:rsid w:val="00A91CCD"/>
    <w:rsid w:val="00A91DFA"/>
    <w:rsid w:val="00A92213"/>
    <w:rsid w:val="00A92396"/>
    <w:rsid w:val="00A93CF3"/>
    <w:rsid w:val="00A93D9A"/>
    <w:rsid w:val="00A941E1"/>
    <w:rsid w:val="00A94800"/>
    <w:rsid w:val="00A94D41"/>
    <w:rsid w:val="00A956F3"/>
    <w:rsid w:val="00A9576B"/>
    <w:rsid w:val="00A95895"/>
    <w:rsid w:val="00A95C03"/>
    <w:rsid w:val="00A95DE4"/>
    <w:rsid w:val="00A969F5"/>
    <w:rsid w:val="00A96C6B"/>
    <w:rsid w:val="00A96F4B"/>
    <w:rsid w:val="00A970D4"/>
    <w:rsid w:val="00A97721"/>
    <w:rsid w:val="00A978D8"/>
    <w:rsid w:val="00A97CB2"/>
    <w:rsid w:val="00AA0BA5"/>
    <w:rsid w:val="00AA0D5D"/>
    <w:rsid w:val="00AA126C"/>
    <w:rsid w:val="00AA19A6"/>
    <w:rsid w:val="00AA1BCA"/>
    <w:rsid w:val="00AA2291"/>
    <w:rsid w:val="00AA24E2"/>
    <w:rsid w:val="00AA2EB6"/>
    <w:rsid w:val="00AA3865"/>
    <w:rsid w:val="00AA3F2E"/>
    <w:rsid w:val="00AA409E"/>
    <w:rsid w:val="00AA4EDA"/>
    <w:rsid w:val="00AA5728"/>
    <w:rsid w:val="00AA57A6"/>
    <w:rsid w:val="00AA5AA0"/>
    <w:rsid w:val="00AA5FFC"/>
    <w:rsid w:val="00AA66FB"/>
    <w:rsid w:val="00AA67A1"/>
    <w:rsid w:val="00AA6810"/>
    <w:rsid w:val="00AA6AB3"/>
    <w:rsid w:val="00AA6C22"/>
    <w:rsid w:val="00AA6C95"/>
    <w:rsid w:val="00AA6E3C"/>
    <w:rsid w:val="00AA73E3"/>
    <w:rsid w:val="00AA7417"/>
    <w:rsid w:val="00AA7668"/>
    <w:rsid w:val="00AA7C48"/>
    <w:rsid w:val="00AA7EB1"/>
    <w:rsid w:val="00AA7FF4"/>
    <w:rsid w:val="00AB0380"/>
    <w:rsid w:val="00AB04D0"/>
    <w:rsid w:val="00AB053E"/>
    <w:rsid w:val="00AB0748"/>
    <w:rsid w:val="00AB07A7"/>
    <w:rsid w:val="00AB1079"/>
    <w:rsid w:val="00AB16B7"/>
    <w:rsid w:val="00AB186F"/>
    <w:rsid w:val="00AB19AD"/>
    <w:rsid w:val="00AB20D1"/>
    <w:rsid w:val="00AB35FE"/>
    <w:rsid w:val="00AB394B"/>
    <w:rsid w:val="00AB42A5"/>
    <w:rsid w:val="00AB4729"/>
    <w:rsid w:val="00AB4A7C"/>
    <w:rsid w:val="00AB4F5C"/>
    <w:rsid w:val="00AB52DB"/>
    <w:rsid w:val="00AB59CC"/>
    <w:rsid w:val="00AB619A"/>
    <w:rsid w:val="00AB62E1"/>
    <w:rsid w:val="00AB6347"/>
    <w:rsid w:val="00AB6692"/>
    <w:rsid w:val="00AB76CC"/>
    <w:rsid w:val="00AB7EEA"/>
    <w:rsid w:val="00AC0335"/>
    <w:rsid w:val="00AC05F9"/>
    <w:rsid w:val="00AC0C71"/>
    <w:rsid w:val="00AC11A3"/>
    <w:rsid w:val="00AC1630"/>
    <w:rsid w:val="00AC1678"/>
    <w:rsid w:val="00AC1955"/>
    <w:rsid w:val="00AC1BE9"/>
    <w:rsid w:val="00AC1C31"/>
    <w:rsid w:val="00AC2094"/>
    <w:rsid w:val="00AC3732"/>
    <w:rsid w:val="00AC37C8"/>
    <w:rsid w:val="00AC4189"/>
    <w:rsid w:val="00AC4344"/>
    <w:rsid w:val="00AC43B9"/>
    <w:rsid w:val="00AC44A1"/>
    <w:rsid w:val="00AC49A6"/>
    <w:rsid w:val="00AC4AC8"/>
    <w:rsid w:val="00AC4F0B"/>
    <w:rsid w:val="00AC53B5"/>
    <w:rsid w:val="00AC544B"/>
    <w:rsid w:val="00AC5A6F"/>
    <w:rsid w:val="00AC5BE1"/>
    <w:rsid w:val="00AC5E0C"/>
    <w:rsid w:val="00AC5F53"/>
    <w:rsid w:val="00AC6019"/>
    <w:rsid w:val="00AC6652"/>
    <w:rsid w:val="00AC6EA2"/>
    <w:rsid w:val="00AC7191"/>
    <w:rsid w:val="00AC7636"/>
    <w:rsid w:val="00AC7C22"/>
    <w:rsid w:val="00AD0330"/>
    <w:rsid w:val="00AD0950"/>
    <w:rsid w:val="00AD0975"/>
    <w:rsid w:val="00AD09CA"/>
    <w:rsid w:val="00AD0CB6"/>
    <w:rsid w:val="00AD1339"/>
    <w:rsid w:val="00AD1975"/>
    <w:rsid w:val="00AD1A1E"/>
    <w:rsid w:val="00AD1B66"/>
    <w:rsid w:val="00AD21AF"/>
    <w:rsid w:val="00AD24C1"/>
    <w:rsid w:val="00AD3081"/>
    <w:rsid w:val="00AD3180"/>
    <w:rsid w:val="00AD326A"/>
    <w:rsid w:val="00AD35C2"/>
    <w:rsid w:val="00AD37A1"/>
    <w:rsid w:val="00AD392F"/>
    <w:rsid w:val="00AD3A4B"/>
    <w:rsid w:val="00AD3B92"/>
    <w:rsid w:val="00AD5039"/>
    <w:rsid w:val="00AD5169"/>
    <w:rsid w:val="00AD6569"/>
    <w:rsid w:val="00AD6830"/>
    <w:rsid w:val="00AD69F5"/>
    <w:rsid w:val="00AD69FA"/>
    <w:rsid w:val="00AD6D03"/>
    <w:rsid w:val="00AD70C4"/>
    <w:rsid w:val="00AD735D"/>
    <w:rsid w:val="00AD74F9"/>
    <w:rsid w:val="00AD7BF9"/>
    <w:rsid w:val="00AD7C4C"/>
    <w:rsid w:val="00AD7DBE"/>
    <w:rsid w:val="00AE0388"/>
    <w:rsid w:val="00AE044B"/>
    <w:rsid w:val="00AE04A0"/>
    <w:rsid w:val="00AE075B"/>
    <w:rsid w:val="00AE0BB0"/>
    <w:rsid w:val="00AE2112"/>
    <w:rsid w:val="00AE22E2"/>
    <w:rsid w:val="00AE26F9"/>
    <w:rsid w:val="00AE271A"/>
    <w:rsid w:val="00AE2BDD"/>
    <w:rsid w:val="00AE30FB"/>
    <w:rsid w:val="00AE3263"/>
    <w:rsid w:val="00AE333B"/>
    <w:rsid w:val="00AE34E8"/>
    <w:rsid w:val="00AE4164"/>
    <w:rsid w:val="00AE4484"/>
    <w:rsid w:val="00AE45E0"/>
    <w:rsid w:val="00AE4738"/>
    <w:rsid w:val="00AE4AB4"/>
    <w:rsid w:val="00AE4CA7"/>
    <w:rsid w:val="00AE5418"/>
    <w:rsid w:val="00AE5440"/>
    <w:rsid w:val="00AE5516"/>
    <w:rsid w:val="00AE77CB"/>
    <w:rsid w:val="00AF0825"/>
    <w:rsid w:val="00AF0B6B"/>
    <w:rsid w:val="00AF138E"/>
    <w:rsid w:val="00AF1AA4"/>
    <w:rsid w:val="00AF1C62"/>
    <w:rsid w:val="00AF2D00"/>
    <w:rsid w:val="00AF3001"/>
    <w:rsid w:val="00AF340D"/>
    <w:rsid w:val="00AF36E4"/>
    <w:rsid w:val="00AF3C9B"/>
    <w:rsid w:val="00AF3EBA"/>
    <w:rsid w:val="00AF432A"/>
    <w:rsid w:val="00AF4461"/>
    <w:rsid w:val="00AF4C0F"/>
    <w:rsid w:val="00AF4C5E"/>
    <w:rsid w:val="00AF51E7"/>
    <w:rsid w:val="00AF544B"/>
    <w:rsid w:val="00AF5DE1"/>
    <w:rsid w:val="00AF5E97"/>
    <w:rsid w:val="00AF640A"/>
    <w:rsid w:val="00AF6665"/>
    <w:rsid w:val="00AF66B5"/>
    <w:rsid w:val="00AF67B1"/>
    <w:rsid w:val="00AF6DBD"/>
    <w:rsid w:val="00AF6F46"/>
    <w:rsid w:val="00AF71F6"/>
    <w:rsid w:val="00AF79C8"/>
    <w:rsid w:val="00AF7C43"/>
    <w:rsid w:val="00AF7E7E"/>
    <w:rsid w:val="00B0066C"/>
    <w:rsid w:val="00B00761"/>
    <w:rsid w:val="00B00BCC"/>
    <w:rsid w:val="00B0114D"/>
    <w:rsid w:val="00B0156B"/>
    <w:rsid w:val="00B01938"/>
    <w:rsid w:val="00B01CB9"/>
    <w:rsid w:val="00B01CC3"/>
    <w:rsid w:val="00B01D77"/>
    <w:rsid w:val="00B01F63"/>
    <w:rsid w:val="00B0229E"/>
    <w:rsid w:val="00B0230F"/>
    <w:rsid w:val="00B028FF"/>
    <w:rsid w:val="00B03976"/>
    <w:rsid w:val="00B04039"/>
    <w:rsid w:val="00B041BC"/>
    <w:rsid w:val="00B04285"/>
    <w:rsid w:val="00B04531"/>
    <w:rsid w:val="00B05118"/>
    <w:rsid w:val="00B0512F"/>
    <w:rsid w:val="00B053F4"/>
    <w:rsid w:val="00B06400"/>
    <w:rsid w:val="00B068D5"/>
    <w:rsid w:val="00B06D59"/>
    <w:rsid w:val="00B0708C"/>
    <w:rsid w:val="00B07096"/>
    <w:rsid w:val="00B07411"/>
    <w:rsid w:val="00B076C4"/>
    <w:rsid w:val="00B11145"/>
    <w:rsid w:val="00B11487"/>
    <w:rsid w:val="00B114A3"/>
    <w:rsid w:val="00B11628"/>
    <w:rsid w:val="00B11C57"/>
    <w:rsid w:val="00B12D18"/>
    <w:rsid w:val="00B13369"/>
    <w:rsid w:val="00B134CC"/>
    <w:rsid w:val="00B13509"/>
    <w:rsid w:val="00B13B87"/>
    <w:rsid w:val="00B149FD"/>
    <w:rsid w:val="00B14B4E"/>
    <w:rsid w:val="00B14BEA"/>
    <w:rsid w:val="00B14F4B"/>
    <w:rsid w:val="00B1561D"/>
    <w:rsid w:val="00B15BD3"/>
    <w:rsid w:val="00B1624B"/>
    <w:rsid w:val="00B16E95"/>
    <w:rsid w:val="00B16EEE"/>
    <w:rsid w:val="00B17219"/>
    <w:rsid w:val="00B1726A"/>
    <w:rsid w:val="00B17F19"/>
    <w:rsid w:val="00B201B8"/>
    <w:rsid w:val="00B20332"/>
    <w:rsid w:val="00B2077F"/>
    <w:rsid w:val="00B208C2"/>
    <w:rsid w:val="00B20BA2"/>
    <w:rsid w:val="00B20C1F"/>
    <w:rsid w:val="00B20E44"/>
    <w:rsid w:val="00B21F2E"/>
    <w:rsid w:val="00B22066"/>
    <w:rsid w:val="00B23093"/>
    <w:rsid w:val="00B232F7"/>
    <w:rsid w:val="00B23630"/>
    <w:rsid w:val="00B2387C"/>
    <w:rsid w:val="00B23A45"/>
    <w:rsid w:val="00B23BA8"/>
    <w:rsid w:val="00B23EFB"/>
    <w:rsid w:val="00B24012"/>
    <w:rsid w:val="00B246F4"/>
    <w:rsid w:val="00B250BA"/>
    <w:rsid w:val="00B252EF"/>
    <w:rsid w:val="00B25B6E"/>
    <w:rsid w:val="00B25E20"/>
    <w:rsid w:val="00B26019"/>
    <w:rsid w:val="00B26554"/>
    <w:rsid w:val="00B266CA"/>
    <w:rsid w:val="00B26A13"/>
    <w:rsid w:val="00B26B51"/>
    <w:rsid w:val="00B276A2"/>
    <w:rsid w:val="00B277FD"/>
    <w:rsid w:val="00B27CEA"/>
    <w:rsid w:val="00B27FE7"/>
    <w:rsid w:val="00B300DA"/>
    <w:rsid w:val="00B30570"/>
    <w:rsid w:val="00B3077A"/>
    <w:rsid w:val="00B308A2"/>
    <w:rsid w:val="00B30CAB"/>
    <w:rsid w:val="00B30D91"/>
    <w:rsid w:val="00B311EE"/>
    <w:rsid w:val="00B31453"/>
    <w:rsid w:val="00B31C9D"/>
    <w:rsid w:val="00B32172"/>
    <w:rsid w:val="00B32341"/>
    <w:rsid w:val="00B32EC4"/>
    <w:rsid w:val="00B330B8"/>
    <w:rsid w:val="00B336BD"/>
    <w:rsid w:val="00B33EB3"/>
    <w:rsid w:val="00B340B2"/>
    <w:rsid w:val="00B34564"/>
    <w:rsid w:val="00B34653"/>
    <w:rsid w:val="00B347C0"/>
    <w:rsid w:val="00B34FD2"/>
    <w:rsid w:val="00B35181"/>
    <w:rsid w:val="00B35324"/>
    <w:rsid w:val="00B35BBD"/>
    <w:rsid w:val="00B367D1"/>
    <w:rsid w:val="00B3774E"/>
    <w:rsid w:val="00B37B96"/>
    <w:rsid w:val="00B37E4D"/>
    <w:rsid w:val="00B4069A"/>
    <w:rsid w:val="00B4073A"/>
    <w:rsid w:val="00B40D00"/>
    <w:rsid w:val="00B41291"/>
    <w:rsid w:val="00B41584"/>
    <w:rsid w:val="00B41A0E"/>
    <w:rsid w:val="00B41C5B"/>
    <w:rsid w:val="00B41E58"/>
    <w:rsid w:val="00B42708"/>
    <w:rsid w:val="00B433D2"/>
    <w:rsid w:val="00B43426"/>
    <w:rsid w:val="00B43501"/>
    <w:rsid w:val="00B4351F"/>
    <w:rsid w:val="00B44357"/>
    <w:rsid w:val="00B44A18"/>
    <w:rsid w:val="00B44A82"/>
    <w:rsid w:val="00B44D02"/>
    <w:rsid w:val="00B45130"/>
    <w:rsid w:val="00B45323"/>
    <w:rsid w:val="00B45346"/>
    <w:rsid w:val="00B45B10"/>
    <w:rsid w:val="00B46738"/>
    <w:rsid w:val="00B46D91"/>
    <w:rsid w:val="00B473BA"/>
    <w:rsid w:val="00B47935"/>
    <w:rsid w:val="00B47B6C"/>
    <w:rsid w:val="00B47E47"/>
    <w:rsid w:val="00B47EFF"/>
    <w:rsid w:val="00B47F7F"/>
    <w:rsid w:val="00B506F7"/>
    <w:rsid w:val="00B50F1E"/>
    <w:rsid w:val="00B511AD"/>
    <w:rsid w:val="00B51682"/>
    <w:rsid w:val="00B51754"/>
    <w:rsid w:val="00B51CD9"/>
    <w:rsid w:val="00B51EBA"/>
    <w:rsid w:val="00B52B7C"/>
    <w:rsid w:val="00B53073"/>
    <w:rsid w:val="00B534D4"/>
    <w:rsid w:val="00B53CDF"/>
    <w:rsid w:val="00B53FC5"/>
    <w:rsid w:val="00B54A9F"/>
    <w:rsid w:val="00B55AD9"/>
    <w:rsid w:val="00B571F9"/>
    <w:rsid w:val="00B57487"/>
    <w:rsid w:val="00B57ECA"/>
    <w:rsid w:val="00B6005B"/>
    <w:rsid w:val="00B60370"/>
    <w:rsid w:val="00B60B39"/>
    <w:rsid w:val="00B60C37"/>
    <w:rsid w:val="00B60E52"/>
    <w:rsid w:val="00B612CF"/>
    <w:rsid w:val="00B61372"/>
    <w:rsid w:val="00B613A9"/>
    <w:rsid w:val="00B61A5F"/>
    <w:rsid w:val="00B6242C"/>
    <w:rsid w:val="00B63A33"/>
    <w:rsid w:val="00B63BCE"/>
    <w:rsid w:val="00B63ECF"/>
    <w:rsid w:val="00B63F35"/>
    <w:rsid w:val="00B63FB2"/>
    <w:rsid w:val="00B640EB"/>
    <w:rsid w:val="00B64194"/>
    <w:rsid w:val="00B6526E"/>
    <w:rsid w:val="00B66216"/>
    <w:rsid w:val="00B66A00"/>
    <w:rsid w:val="00B66DDB"/>
    <w:rsid w:val="00B673AD"/>
    <w:rsid w:val="00B67B86"/>
    <w:rsid w:val="00B701C4"/>
    <w:rsid w:val="00B70241"/>
    <w:rsid w:val="00B702B8"/>
    <w:rsid w:val="00B7065E"/>
    <w:rsid w:val="00B70873"/>
    <w:rsid w:val="00B70B15"/>
    <w:rsid w:val="00B70C31"/>
    <w:rsid w:val="00B71221"/>
    <w:rsid w:val="00B7133C"/>
    <w:rsid w:val="00B715DB"/>
    <w:rsid w:val="00B716FF"/>
    <w:rsid w:val="00B71D79"/>
    <w:rsid w:val="00B71F97"/>
    <w:rsid w:val="00B71F9B"/>
    <w:rsid w:val="00B72A77"/>
    <w:rsid w:val="00B72D67"/>
    <w:rsid w:val="00B740E9"/>
    <w:rsid w:val="00B749FA"/>
    <w:rsid w:val="00B750E6"/>
    <w:rsid w:val="00B755BB"/>
    <w:rsid w:val="00B758FB"/>
    <w:rsid w:val="00B75C40"/>
    <w:rsid w:val="00B7633C"/>
    <w:rsid w:val="00B76437"/>
    <w:rsid w:val="00B77A28"/>
    <w:rsid w:val="00B77DEB"/>
    <w:rsid w:val="00B77F1C"/>
    <w:rsid w:val="00B77F98"/>
    <w:rsid w:val="00B8007B"/>
    <w:rsid w:val="00B808EC"/>
    <w:rsid w:val="00B80B86"/>
    <w:rsid w:val="00B80F5E"/>
    <w:rsid w:val="00B81D12"/>
    <w:rsid w:val="00B82290"/>
    <w:rsid w:val="00B8250E"/>
    <w:rsid w:val="00B826CF"/>
    <w:rsid w:val="00B83625"/>
    <w:rsid w:val="00B83E5A"/>
    <w:rsid w:val="00B83E94"/>
    <w:rsid w:val="00B84A2E"/>
    <w:rsid w:val="00B84C50"/>
    <w:rsid w:val="00B857C5"/>
    <w:rsid w:val="00B865A8"/>
    <w:rsid w:val="00B86F61"/>
    <w:rsid w:val="00B87F39"/>
    <w:rsid w:val="00B87F9F"/>
    <w:rsid w:val="00B90038"/>
    <w:rsid w:val="00B9066B"/>
    <w:rsid w:val="00B9079A"/>
    <w:rsid w:val="00B90887"/>
    <w:rsid w:val="00B908FC"/>
    <w:rsid w:val="00B90E53"/>
    <w:rsid w:val="00B91260"/>
    <w:rsid w:val="00B913DB"/>
    <w:rsid w:val="00B91877"/>
    <w:rsid w:val="00B91BBB"/>
    <w:rsid w:val="00B9239C"/>
    <w:rsid w:val="00B9267D"/>
    <w:rsid w:val="00B927FD"/>
    <w:rsid w:val="00B92AF2"/>
    <w:rsid w:val="00B93434"/>
    <w:rsid w:val="00B93D48"/>
    <w:rsid w:val="00B94038"/>
    <w:rsid w:val="00B94473"/>
    <w:rsid w:val="00B948E1"/>
    <w:rsid w:val="00B94CB0"/>
    <w:rsid w:val="00B958AF"/>
    <w:rsid w:val="00B95B9E"/>
    <w:rsid w:val="00B962AC"/>
    <w:rsid w:val="00B968FD"/>
    <w:rsid w:val="00B96DFC"/>
    <w:rsid w:val="00B96E0C"/>
    <w:rsid w:val="00B97112"/>
    <w:rsid w:val="00B973DA"/>
    <w:rsid w:val="00B9759A"/>
    <w:rsid w:val="00B97B1A"/>
    <w:rsid w:val="00B97E6D"/>
    <w:rsid w:val="00BA04B4"/>
    <w:rsid w:val="00BA0570"/>
    <w:rsid w:val="00BA07C8"/>
    <w:rsid w:val="00BA0B80"/>
    <w:rsid w:val="00BA12C6"/>
    <w:rsid w:val="00BA160B"/>
    <w:rsid w:val="00BA165C"/>
    <w:rsid w:val="00BA172E"/>
    <w:rsid w:val="00BA17C0"/>
    <w:rsid w:val="00BA1CAC"/>
    <w:rsid w:val="00BA2505"/>
    <w:rsid w:val="00BA2C56"/>
    <w:rsid w:val="00BA3131"/>
    <w:rsid w:val="00BA3135"/>
    <w:rsid w:val="00BA3895"/>
    <w:rsid w:val="00BA3F48"/>
    <w:rsid w:val="00BA4BA4"/>
    <w:rsid w:val="00BA4D19"/>
    <w:rsid w:val="00BA5016"/>
    <w:rsid w:val="00BA54D8"/>
    <w:rsid w:val="00BA5876"/>
    <w:rsid w:val="00BA5EB1"/>
    <w:rsid w:val="00BA5EDF"/>
    <w:rsid w:val="00BA61F9"/>
    <w:rsid w:val="00BA688A"/>
    <w:rsid w:val="00BA7196"/>
    <w:rsid w:val="00BA791B"/>
    <w:rsid w:val="00BA7F55"/>
    <w:rsid w:val="00BB0FF0"/>
    <w:rsid w:val="00BB1BD6"/>
    <w:rsid w:val="00BB24BD"/>
    <w:rsid w:val="00BB27BF"/>
    <w:rsid w:val="00BB2C59"/>
    <w:rsid w:val="00BB3913"/>
    <w:rsid w:val="00BB3C8F"/>
    <w:rsid w:val="00BB45D2"/>
    <w:rsid w:val="00BB4A3C"/>
    <w:rsid w:val="00BB5007"/>
    <w:rsid w:val="00BB53AF"/>
    <w:rsid w:val="00BB5593"/>
    <w:rsid w:val="00BB5696"/>
    <w:rsid w:val="00BB56A2"/>
    <w:rsid w:val="00BB5836"/>
    <w:rsid w:val="00BB59E5"/>
    <w:rsid w:val="00BB5A0E"/>
    <w:rsid w:val="00BB6124"/>
    <w:rsid w:val="00BB6650"/>
    <w:rsid w:val="00BB6724"/>
    <w:rsid w:val="00BB67A4"/>
    <w:rsid w:val="00BB6ABC"/>
    <w:rsid w:val="00BB6C3F"/>
    <w:rsid w:val="00BB6E8C"/>
    <w:rsid w:val="00BB6FCF"/>
    <w:rsid w:val="00BB6FEA"/>
    <w:rsid w:val="00BB769E"/>
    <w:rsid w:val="00BB7933"/>
    <w:rsid w:val="00BC035B"/>
    <w:rsid w:val="00BC0769"/>
    <w:rsid w:val="00BC09F5"/>
    <w:rsid w:val="00BC0EA7"/>
    <w:rsid w:val="00BC1780"/>
    <w:rsid w:val="00BC1A13"/>
    <w:rsid w:val="00BC1B27"/>
    <w:rsid w:val="00BC1BDA"/>
    <w:rsid w:val="00BC1F0A"/>
    <w:rsid w:val="00BC2085"/>
    <w:rsid w:val="00BC2F67"/>
    <w:rsid w:val="00BC30E3"/>
    <w:rsid w:val="00BC31E5"/>
    <w:rsid w:val="00BC3F74"/>
    <w:rsid w:val="00BC40EF"/>
    <w:rsid w:val="00BC46AE"/>
    <w:rsid w:val="00BC476A"/>
    <w:rsid w:val="00BC4CD3"/>
    <w:rsid w:val="00BC5299"/>
    <w:rsid w:val="00BC56BF"/>
    <w:rsid w:val="00BC574E"/>
    <w:rsid w:val="00BC600C"/>
    <w:rsid w:val="00BC621E"/>
    <w:rsid w:val="00BC64B9"/>
    <w:rsid w:val="00BC6B6B"/>
    <w:rsid w:val="00BC7362"/>
    <w:rsid w:val="00BC7A1A"/>
    <w:rsid w:val="00BC7AF5"/>
    <w:rsid w:val="00BC7D4D"/>
    <w:rsid w:val="00BC7E31"/>
    <w:rsid w:val="00BD09B4"/>
    <w:rsid w:val="00BD0BC8"/>
    <w:rsid w:val="00BD0E4D"/>
    <w:rsid w:val="00BD153D"/>
    <w:rsid w:val="00BD1687"/>
    <w:rsid w:val="00BD1C98"/>
    <w:rsid w:val="00BD212B"/>
    <w:rsid w:val="00BD23DF"/>
    <w:rsid w:val="00BD27AA"/>
    <w:rsid w:val="00BD27CE"/>
    <w:rsid w:val="00BD312D"/>
    <w:rsid w:val="00BD34EE"/>
    <w:rsid w:val="00BD3503"/>
    <w:rsid w:val="00BD3690"/>
    <w:rsid w:val="00BD3A0B"/>
    <w:rsid w:val="00BD3A7A"/>
    <w:rsid w:val="00BD458A"/>
    <w:rsid w:val="00BD4D1E"/>
    <w:rsid w:val="00BD4D21"/>
    <w:rsid w:val="00BD5159"/>
    <w:rsid w:val="00BD5169"/>
    <w:rsid w:val="00BD54A3"/>
    <w:rsid w:val="00BD589D"/>
    <w:rsid w:val="00BD627F"/>
    <w:rsid w:val="00BD6397"/>
    <w:rsid w:val="00BD66FC"/>
    <w:rsid w:val="00BD6832"/>
    <w:rsid w:val="00BD6C00"/>
    <w:rsid w:val="00BD72EF"/>
    <w:rsid w:val="00BD75A2"/>
    <w:rsid w:val="00BD7C42"/>
    <w:rsid w:val="00BD7DF8"/>
    <w:rsid w:val="00BE0A6F"/>
    <w:rsid w:val="00BE0F25"/>
    <w:rsid w:val="00BE1136"/>
    <w:rsid w:val="00BE17B8"/>
    <w:rsid w:val="00BE1D00"/>
    <w:rsid w:val="00BE1F13"/>
    <w:rsid w:val="00BE2281"/>
    <w:rsid w:val="00BE2616"/>
    <w:rsid w:val="00BE294B"/>
    <w:rsid w:val="00BE2A9F"/>
    <w:rsid w:val="00BE2F7D"/>
    <w:rsid w:val="00BE2FE0"/>
    <w:rsid w:val="00BE303A"/>
    <w:rsid w:val="00BE37D0"/>
    <w:rsid w:val="00BE48AB"/>
    <w:rsid w:val="00BE563B"/>
    <w:rsid w:val="00BE5BCA"/>
    <w:rsid w:val="00BE63DE"/>
    <w:rsid w:val="00BE7AC8"/>
    <w:rsid w:val="00BF03A3"/>
    <w:rsid w:val="00BF0477"/>
    <w:rsid w:val="00BF07D2"/>
    <w:rsid w:val="00BF0C2C"/>
    <w:rsid w:val="00BF135D"/>
    <w:rsid w:val="00BF1912"/>
    <w:rsid w:val="00BF1A8A"/>
    <w:rsid w:val="00BF1CF4"/>
    <w:rsid w:val="00BF1EB9"/>
    <w:rsid w:val="00BF1ECF"/>
    <w:rsid w:val="00BF2041"/>
    <w:rsid w:val="00BF24B6"/>
    <w:rsid w:val="00BF25CF"/>
    <w:rsid w:val="00BF3619"/>
    <w:rsid w:val="00BF3B14"/>
    <w:rsid w:val="00BF3B44"/>
    <w:rsid w:val="00BF3E2D"/>
    <w:rsid w:val="00BF3E88"/>
    <w:rsid w:val="00BF4AF8"/>
    <w:rsid w:val="00BF4EDA"/>
    <w:rsid w:val="00BF5049"/>
    <w:rsid w:val="00BF50E2"/>
    <w:rsid w:val="00BF54D8"/>
    <w:rsid w:val="00BF5D70"/>
    <w:rsid w:val="00BF5DBA"/>
    <w:rsid w:val="00BF614E"/>
    <w:rsid w:val="00BF6312"/>
    <w:rsid w:val="00BF655D"/>
    <w:rsid w:val="00BF671D"/>
    <w:rsid w:val="00BF75DE"/>
    <w:rsid w:val="00C00059"/>
    <w:rsid w:val="00C00100"/>
    <w:rsid w:val="00C0084D"/>
    <w:rsid w:val="00C00C91"/>
    <w:rsid w:val="00C014AB"/>
    <w:rsid w:val="00C015CF"/>
    <w:rsid w:val="00C01727"/>
    <w:rsid w:val="00C01CB1"/>
    <w:rsid w:val="00C02AF1"/>
    <w:rsid w:val="00C02C55"/>
    <w:rsid w:val="00C02DD5"/>
    <w:rsid w:val="00C02EDB"/>
    <w:rsid w:val="00C039EE"/>
    <w:rsid w:val="00C03E34"/>
    <w:rsid w:val="00C03FEB"/>
    <w:rsid w:val="00C04429"/>
    <w:rsid w:val="00C04A6E"/>
    <w:rsid w:val="00C04B7E"/>
    <w:rsid w:val="00C04D3B"/>
    <w:rsid w:val="00C04DD0"/>
    <w:rsid w:val="00C057C8"/>
    <w:rsid w:val="00C05E02"/>
    <w:rsid w:val="00C063EC"/>
    <w:rsid w:val="00C069C5"/>
    <w:rsid w:val="00C072D6"/>
    <w:rsid w:val="00C075B1"/>
    <w:rsid w:val="00C0774F"/>
    <w:rsid w:val="00C101DB"/>
    <w:rsid w:val="00C10371"/>
    <w:rsid w:val="00C105CC"/>
    <w:rsid w:val="00C1079A"/>
    <w:rsid w:val="00C11012"/>
    <w:rsid w:val="00C113E0"/>
    <w:rsid w:val="00C11431"/>
    <w:rsid w:val="00C114C3"/>
    <w:rsid w:val="00C11882"/>
    <w:rsid w:val="00C118A3"/>
    <w:rsid w:val="00C11912"/>
    <w:rsid w:val="00C11A68"/>
    <w:rsid w:val="00C125BE"/>
    <w:rsid w:val="00C1287C"/>
    <w:rsid w:val="00C12E7C"/>
    <w:rsid w:val="00C12EB9"/>
    <w:rsid w:val="00C12F13"/>
    <w:rsid w:val="00C12FEC"/>
    <w:rsid w:val="00C13157"/>
    <w:rsid w:val="00C13256"/>
    <w:rsid w:val="00C1367A"/>
    <w:rsid w:val="00C13A0F"/>
    <w:rsid w:val="00C13F4B"/>
    <w:rsid w:val="00C142AE"/>
    <w:rsid w:val="00C1446A"/>
    <w:rsid w:val="00C147EB"/>
    <w:rsid w:val="00C14849"/>
    <w:rsid w:val="00C15196"/>
    <w:rsid w:val="00C15359"/>
    <w:rsid w:val="00C155E2"/>
    <w:rsid w:val="00C159CD"/>
    <w:rsid w:val="00C15B4C"/>
    <w:rsid w:val="00C15C58"/>
    <w:rsid w:val="00C164BE"/>
    <w:rsid w:val="00C16508"/>
    <w:rsid w:val="00C1673C"/>
    <w:rsid w:val="00C1673F"/>
    <w:rsid w:val="00C16992"/>
    <w:rsid w:val="00C16C5E"/>
    <w:rsid w:val="00C173F6"/>
    <w:rsid w:val="00C17689"/>
    <w:rsid w:val="00C17734"/>
    <w:rsid w:val="00C1777F"/>
    <w:rsid w:val="00C17C15"/>
    <w:rsid w:val="00C17EE8"/>
    <w:rsid w:val="00C17F29"/>
    <w:rsid w:val="00C17F62"/>
    <w:rsid w:val="00C2053C"/>
    <w:rsid w:val="00C2076B"/>
    <w:rsid w:val="00C20961"/>
    <w:rsid w:val="00C20A54"/>
    <w:rsid w:val="00C20E60"/>
    <w:rsid w:val="00C21447"/>
    <w:rsid w:val="00C215A2"/>
    <w:rsid w:val="00C21716"/>
    <w:rsid w:val="00C2171E"/>
    <w:rsid w:val="00C21B83"/>
    <w:rsid w:val="00C21BBE"/>
    <w:rsid w:val="00C22076"/>
    <w:rsid w:val="00C22086"/>
    <w:rsid w:val="00C226B2"/>
    <w:rsid w:val="00C22786"/>
    <w:rsid w:val="00C22D87"/>
    <w:rsid w:val="00C235DF"/>
    <w:rsid w:val="00C23B08"/>
    <w:rsid w:val="00C2427A"/>
    <w:rsid w:val="00C24922"/>
    <w:rsid w:val="00C249DC"/>
    <w:rsid w:val="00C24DA1"/>
    <w:rsid w:val="00C24E33"/>
    <w:rsid w:val="00C259E9"/>
    <w:rsid w:val="00C25A2C"/>
    <w:rsid w:val="00C25D11"/>
    <w:rsid w:val="00C26082"/>
    <w:rsid w:val="00C2685A"/>
    <w:rsid w:val="00C26CD8"/>
    <w:rsid w:val="00C26D58"/>
    <w:rsid w:val="00C27177"/>
    <w:rsid w:val="00C27D97"/>
    <w:rsid w:val="00C3038B"/>
    <w:rsid w:val="00C30508"/>
    <w:rsid w:val="00C30A9A"/>
    <w:rsid w:val="00C30ED5"/>
    <w:rsid w:val="00C31346"/>
    <w:rsid w:val="00C31501"/>
    <w:rsid w:val="00C31A62"/>
    <w:rsid w:val="00C31BB8"/>
    <w:rsid w:val="00C31FCC"/>
    <w:rsid w:val="00C32336"/>
    <w:rsid w:val="00C32432"/>
    <w:rsid w:val="00C3261A"/>
    <w:rsid w:val="00C327BE"/>
    <w:rsid w:val="00C331EE"/>
    <w:rsid w:val="00C33273"/>
    <w:rsid w:val="00C335AE"/>
    <w:rsid w:val="00C34084"/>
    <w:rsid w:val="00C34116"/>
    <w:rsid w:val="00C342E9"/>
    <w:rsid w:val="00C349FD"/>
    <w:rsid w:val="00C34E50"/>
    <w:rsid w:val="00C351D4"/>
    <w:rsid w:val="00C355DC"/>
    <w:rsid w:val="00C355F1"/>
    <w:rsid w:val="00C35971"/>
    <w:rsid w:val="00C35C12"/>
    <w:rsid w:val="00C35E73"/>
    <w:rsid w:val="00C36602"/>
    <w:rsid w:val="00C3681D"/>
    <w:rsid w:val="00C37CE0"/>
    <w:rsid w:val="00C40163"/>
    <w:rsid w:val="00C40267"/>
    <w:rsid w:val="00C40403"/>
    <w:rsid w:val="00C40472"/>
    <w:rsid w:val="00C405AC"/>
    <w:rsid w:val="00C406C0"/>
    <w:rsid w:val="00C4098B"/>
    <w:rsid w:val="00C40BD0"/>
    <w:rsid w:val="00C40BF7"/>
    <w:rsid w:val="00C4183B"/>
    <w:rsid w:val="00C42399"/>
    <w:rsid w:val="00C427F0"/>
    <w:rsid w:val="00C429F6"/>
    <w:rsid w:val="00C42D74"/>
    <w:rsid w:val="00C4381E"/>
    <w:rsid w:val="00C4387D"/>
    <w:rsid w:val="00C4399B"/>
    <w:rsid w:val="00C43AF9"/>
    <w:rsid w:val="00C43C77"/>
    <w:rsid w:val="00C43E21"/>
    <w:rsid w:val="00C44002"/>
    <w:rsid w:val="00C44DA4"/>
    <w:rsid w:val="00C45C8F"/>
    <w:rsid w:val="00C45DD1"/>
    <w:rsid w:val="00C4634D"/>
    <w:rsid w:val="00C46479"/>
    <w:rsid w:val="00C46649"/>
    <w:rsid w:val="00C4775C"/>
    <w:rsid w:val="00C47A24"/>
    <w:rsid w:val="00C503D1"/>
    <w:rsid w:val="00C50C67"/>
    <w:rsid w:val="00C50E58"/>
    <w:rsid w:val="00C51201"/>
    <w:rsid w:val="00C516F3"/>
    <w:rsid w:val="00C51702"/>
    <w:rsid w:val="00C51743"/>
    <w:rsid w:val="00C51BAF"/>
    <w:rsid w:val="00C52A51"/>
    <w:rsid w:val="00C52BF0"/>
    <w:rsid w:val="00C533E9"/>
    <w:rsid w:val="00C53433"/>
    <w:rsid w:val="00C53DBE"/>
    <w:rsid w:val="00C540DF"/>
    <w:rsid w:val="00C549E4"/>
    <w:rsid w:val="00C54DCE"/>
    <w:rsid w:val="00C5505E"/>
    <w:rsid w:val="00C55388"/>
    <w:rsid w:val="00C55873"/>
    <w:rsid w:val="00C55C80"/>
    <w:rsid w:val="00C55D46"/>
    <w:rsid w:val="00C55DED"/>
    <w:rsid w:val="00C55F48"/>
    <w:rsid w:val="00C56067"/>
    <w:rsid w:val="00C56394"/>
    <w:rsid w:val="00C568BB"/>
    <w:rsid w:val="00C56A6C"/>
    <w:rsid w:val="00C56B56"/>
    <w:rsid w:val="00C570AA"/>
    <w:rsid w:val="00C5721B"/>
    <w:rsid w:val="00C575AF"/>
    <w:rsid w:val="00C61029"/>
    <w:rsid w:val="00C6199C"/>
    <w:rsid w:val="00C61AC7"/>
    <w:rsid w:val="00C6207D"/>
    <w:rsid w:val="00C6234C"/>
    <w:rsid w:val="00C62B96"/>
    <w:rsid w:val="00C62C1B"/>
    <w:rsid w:val="00C631E6"/>
    <w:rsid w:val="00C63FF7"/>
    <w:rsid w:val="00C6445D"/>
    <w:rsid w:val="00C64A1B"/>
    <w:rsid w:val="00C64B0C"/>
    <w:rsid w:val="00C64C40"/>
    <w:rsid w:val="00C64D01"/>
    <w:rsid w:val="00C64DB1"/>
    <w:rsid w:val="00C650BD"/>
    <w:rsid w:val="00C65135"/>
    <w:rsid w:val="00C65435"/>
    <w:rsid w:val="00C656E8"/>
    <w:rsid w:val="00C65D21"/>
    <w:rsid w:val="00C65D4F"/>
    <w:rsid w:val="00C65E83"/>
    <w:rsid w:val="00C6639D"/>
    <w:rsid w:val="00C66932"/>
    <w:rsid w:val="00C66ADC"/>
    <w:rsid w:val="00C66B8C"/>
    <w:rsid w:val="00C6723F"/>
    <w:rsid w:val="00C674ED"/>
    <w:rsid w:val="00C67795"/>
    <w:rsid w:val="00C67A96"/>
    <w:rsid w:val="00C716FF"/>
    <w:rsid w:val="00C71939"/>
    <w:rsid w:val="00C71AE2"/>
    <w:rsid w:val="00C7241C"/>
    <w:rsid w:val="00C726F4"/>
    <w:rsid w:val="00C732E7"/>
    <w:rsid w:val="00C732FF"/>
    <w:rsid w:val="00C73D8F"/>
    <w:rsid w:val="00C754E4"/>
    <w:rsid w:val="00C755AE"/>
    <w:rsid w:val="00C75879"/>
    <w:rsid w:val="00C758B0"/>
    <w:rsid w:val="00C75A85"/>
    <w:rsid w:val="00C75D33"/>
    <w:rsid w:val="00C763B1"/>
    <w:rsid w:val="00C76ACD"/>
    <w:rsid w:val="00C76C15"/>
    <w:rsid w:val="00C76CF7"/>
    <w:rsid w:val="00C77017"/>
    <w:rsid w:val="00C77277"/>
    <w:rsid w:val="00C772BD"/>
    <w:rsid w:val="00C772DE"/>
    <w:rsid w:val="00C778D6"/>
    <w:rsid w:val="00C7790B"/>
    <w:rsid w:val="00C77A63"/>
    <w:rsid w:val="00C80175"/>
    <w:rsid w:val="00C803B2"/>
    <w:rsid w:val="00C8068F"/>
    <w:rsid w:val="00C8094C"/>
    <w:rsid w:val="00C80A5C"/>
    <w:rsid w:val="00C815EF"/>
    <w:rsid w:val="00C820EC"/>
    <w:rsid w:val="00C8284E"/>
    <w:rsid w:val="00C83104"/>
    <w:rsid w:val="00C833F1"/>
    <w:rsid w:val="00C838ED"/>
    <w:rsid w:val="00C83CBF"/>
    <w:rsid w:val="00C841E1"/>
    <w:rsid w:val="00C8441F"/>
    <w:rsid w:val="00C846EB"/>
    <w:rsid w:val="00C84C3B"/>
    <w:rsid w:val="00C84DFB"/>
    <w:rsid w:val="00C85041"/>
    <w:rsid w:val="00C8588B"/>
    <w:rsid w:val="00C861A7"/>
    <w:rsid w:val="00C86542"/>
    <w:rsid w:val="00C86596"/>
    <w:rsid w:val="00C86697"/>
    <w:rsid w:val="00C8723D"/>
    <w:rsid w:val="00C87622"/>
    <w:rsid w:val="00C87881"/>
    <w:rsid w:val="00C87AF8"/>
    <w:rsid w:val="00C87B51"/>
    <w:rsid w:val="00C87DA2"/>
    <w:rsid w:val="00C90200"/>
    <w:rsid w:val="00C902C9"/>
    <w:rsid w:val="00C9030C"/>
    <w:rsid w:val="00C903B0"/>
    <w:rsid w:val="00C90C1F"/>
    <w:rsid w:val="00C90DAB"/>
    <w:rsid w:val="00C90ECC"/>
    <w:rsid w:val="00C91043"/>
    <w:rsid w:val="00C917EE"/>
    <w:rsid w:val="00C91A01"/>
    <w:rsid w:val="00C91C10"/>
    <w:rsid w:val="00C921EF"/>
    <w:rsid w:val="00C929A8"/>
    <w:rsid w:val="00C92D25"/>
    <w:rsid w:val="00C92FB5"/>
    <w:rsid w:val="00C93272"/>
    <w:rsid w:val="00C93348"/>
    <w:rsid w:val="00C937E1"/>
    <w:rsid w:val="00C939DA"/>
    <w:rsid w:val="00C93C28"/>
    <w:rsid w:val="00C94008"/>
    <w:rsid w:val="00C94116"/>
    <w:rsid w:val="00C9430E"/>
    <w:rsid w:val="00C943B8"/>
    <w:rsid w:val="00C94B25"/>
    <w:rsid w:val="00C94CAE"/>
    <w:rsid w:val="00C95E48"/>
    <w:rsid w:val="00C95F04"/>
    <w:rsid w:val="00C9623F"/>
    <w:rsid w:val="00C96AEA"/>
    <w:rsid w:val="00C9720C"/>
    <w:rsid w:val="00C97A24"/>
    <w:rsid w:val="00C97CA6"/>
    <w:rsid w:val="00C97EEE"/>
    <w:rsid w:val="00CA0067"/>
    <w:rsid w:val="00CA0B2E"/>
    <w:rsid w:val="00CA0CCA"/>
    <w:rsid w:val="00CA100B"/>
    <w:rsid w:val="00CA155D"/>
    <w:rsid w:val="00CA16AA"/>
    <w:rsid w:val="00CA1727"/>
    <w:rsid w:val="00CA1A82"/>
    <w:rsid w:val="00CA23F4"/>
    <w:rsid w:val="00CA30AB"/>
    <w:rsid w:val="00CA370D"/>
    <w:rsid w:val="00CA3CFA"/>
    <w:rsid w:val="00CA47CD"/>
    <w:rsid w:val="00CA487C"/>
    <w:rsid w:val="00CA492E"/>
    <w:rsid w:val="00CA4AB3"/>
    <w:rsid w:val="00CA509A"/>
    <w:rsid w:val="00CA533B"/>
    <w:rsid w:val="00CA65F9"/>
    <w:rsid w:val="00CA66D5"/>
    <w:rsid w:val="00CA6834"/>
    <w:rsid w:val="00CA76A9"/>
    <w:rsid w:val="00CA7703"/>
    <w:rsid w:val="00CA7757"/>
    <w:rsid w:val="00CA7986"/>
    <w:rsid w:val="00CA7ABB"/>
    <w:rsid w:val="00CB08A4"/>
    <w:rsid w:val="00CB0A08"/>
    <w:rsid w:val="00CB1A96"/>
    <w:rsid w:val="00CB27CD"/>
    <w:rsid w:val="00CB27EC"/>
    <w:rsid w:val="00CB2DEE"/>
    <w:rsid w:val="00CB3620"/>
    <w:rsid w:val="00CB3735"/>
    <w:rsid w:val="00CB38E2"/>
    <w:rsid w:val="00CB3C1E"/>
    <w:rsid w:val="00CB3CBE"/>
    <w:rsid w:val="00CB40BF"/>
    <w:rsid w:val="00CB455D"/>
    <w:rsid w:val="00CB4F25"/>
    <w:rsid w:val="00CB5031"/>
    <w:rsid w:val="00CB547D"/>
    <w:rsid w:val="00CB58AF"/>
    <w:rsid w:val="00CB5F99"/>
    <w:rsid w:val="00CB62C0"/>
    <w:rsid w:val="00CB7011"/>
    <w:rsid w:val="00CB70A4"/>
    <w:rsid w:val="00CB71DA"/>
    <w:rsid w:val="00CB7314"/>
    <w:rsid w:val="00CB73AF"/>
    <w:rsid w:val="00CB7455"/>
    <w:rsid w:val="00CC0067"/>
    <w:rsid w:val="00CC028E"/>
    <w:rsid w:val="00CC0646"/>
    <w:rsid w:val="00CC0705"/>
    <w:rsid w:val="00CC0CD5"/>
    <w:rsid w:val="00CC0E26"/>
    <w:rsid w:val="00CC1177"/>
    <w:rsid w:val="00CC1283"/>
    <w:rsid w:val="00CC13B1"/>
    <w:rsid w:val="00CC1BB7"/>
    <w:rsid w:val="00CC1CCF"/>
    <w:rsid w:val="00CC1D3F"/>
    <w:rsid w:val="00CC210E"/>
    <w:rsid w:val="00CC22CB"/>
    <w:rsid w:val="00CC2330"/>
    <w:rsid w:val="00CC2B0B"/>
    <w:rsid w:val="00CC2BC3"/>
    <w:rsid w:val="00CC35F1"/>
    <w:rsid w:val="00CC3658"/>
    <w:rsid w:val="00CC36D5"/>
    <w:rsid w:val="00CC3B53"/>
    <w:rsid w:val="00CC4281"/>
    <w:rsid w:val="00CC4639"/>
    <w:rsid w:val="00CC49FB"/>
    <w:rsid w:val="00CC4A80"/>
    <w:rsid w:val="00CC4B30"/>
    <w:rsid w:val="00CC4C8B"/>
    <w:rsid w:val="00CC4D3D"/>
    <w:rsid w:val="00CC4F82"/>
    <w:rsid w:val="00CC5E8A"/>
    <w:rsid w:val="00CC609E"/>
    <w:rsid w:val="00CC621B"/>
    <w:rsid w:val="00CC6BA9"/>
    <w:rsid w:val="00CC7357"/>
    <w:rsid w:val="00CC7492"/>
    <w:rsid w:val="00CC767C"/>
    <w:rsid w:val="00CC7A1E"/>
    <w:rsid w:val="00CC7D3D"/>
    <w:rsid w:val="00CD004A"/>
    <w:rsid w:val="00CD060D"/>
    <w:rsid w:val="00CD080C"/>
    <w:rsid w:val="00CD168D"/>
    <w:rsid w:val="00CD1B49"/>
    <w:rsid w:val="00CD1CF1"/>
    <w:rsid w:val="00CD1F1C"/>
    <w:rsid w:val="00CD2518"/>
    <w:rsid w:val="00CD3123"/>
    <w:rsid w:val="00CD32E3"/>
    <w:rsid w:val="00CD36A5"/>
    <w:rsid w:val="00CD3C4D"/>
    <w:rsid w:val="00CD43D5"/>
    <w:rsid w:val="00CD47B5"/>
    <w:rsid w:val="00CD4869"/>
    <w:rsid w:val="00CD50A3"/>
    <w:rsid w:val="00CD5B16"/>
    <w:rsid w:val="00CD5B2E"/>
    <w:rsid w:val="00CD621F"/>
    <w:rsid w:val="00CD645F"/>
    <w:rsid w:val="00CD6F3E"/>
    <w:rsid w:val="00CD772A"/>
    <w:rsid w:val="00CD7933"/>
    <w:rsid w:val="00CD7ABE"/>
    <w:rsid w:val="00CD7DEF"/>
    <w:rsid w:val="00CD7EB6"/>
    <w:rsid w:val="00CD7FC5"/>
    <w:rsid w:val="00CE0016"/>
    <w:rsid w:val="00CE008D"/>
    <w:rsid w:val="00CE0239"/>
    <w:rsid w:val="00CE0CCA"/>
    <w:rsid w:val="00CE13EE"/>
    <w:rsid w:val="00CE19DD"/>
    <w:rsid w:val="00CE239E"/>
    <w:rsid w:val="00CE2860"/>
    <w:rsid w:val="00CE2906"/>
    <w:rsid w:val="00CE2C38"/>
    <w:rsid w:val="00CE31BA"/>
    <w:rsid w:val="00CE35FB"/>
    <w:rsid w:val="00CE3B7C"/>
    <w:rsid w:val="00CE3BB0"/>
    <w:rsid w:val="00CE4302"/>
    <w:rsid w:val="00CE4692"/>
    <w:rsid w:val="00CE55BD"/>
    <w:rsid w:val="00CE5805"/>
    <w:rsid w:val="00CE58FD"/>
    <w:rsid w:val="00CE5BDD"/>
    <w:rsid w:val="00CE63EC"/>
    <w:rsid w:val="00CE705C"/>
    <w:rsid w:val="00CF049D"/>
    <w:rsid w:val="00CF05B3"/>
    <w:rsid w:val="00CF0FAC"/>
    <w:rsid w:val="00CF1233"/>
    <w:rsid w:val="00CF12B5"/>
    <w:rsid w:val="00CF1728"/>
    <w:rsid w:val="00CF175A"/>
    <w:rsid w:val="00CF1BC5"/>
    <w:rsid w:val="00CF1F78"/>
    <w:rsid w:val="00CF21F2"/>
    <w:rsid w:val="00CF2B16"/>
    <w:rsid w:val="00CF2D39"/>
    <w:rsid w:val="00CF36F6"/>
    <w:rsid w:val="00CF3DAB"/>
    <w:rsid w:val="00CF431A"/>
    <w:rsid w:val="00CF4E81"/>
    <w:rsid w:val="00CF50F1"/>
    <w:rsid w:val="00CF52C3"/>
    <w:rsid w:val="00CF55BF"/>
    <w:rsid w:val="00CF5836"/>
    <w:rsid w:val="00CF58E5"/>
    <w:rsid w:val="00CF5B24"/>
    <w:rsid w:val="00CF5D92"/>
    <w:rsid w:val="00CF5E20"/>
    <w:rsid w:val="00CF6025"/>
    <w:rsid w:val="00CF60F3"/>
    <w:rsid w:val="00CF6AE6"/>
    <w:rsid w:val="00CF6AEB"/>
    <w:rsid w:val="00CF6E54"/>
    <w:rsid w:val="00CF745A"/>
    <w:rsid w:val="00CF78A6"/>
    <w:rsid w:val="00CF78FB"/>
    <w:rsid w:val="00CF7D5C"/>
    <w:rsid w:val="00D0014A"/>
    <w:rsid w:val="00D00694"/>
    <w:rsid w:val="00D00898"/>
    <w:rsid w:val="00D009C8"/>
    <w:rsid w:val="00D00A79"/>
    <w:rsid w:val="00D00B65"/>
    <w:rsid w:val="00D00CBB"/>
    <w:rsid w:val="00D00EC0"/>
    <w:rsid w:val="00D00FA2"/>
    <w:rsid w:val="00D01AD0"/>
    <w:rsid w:val="00D01F4A"/>
    <w:rsid w:val="00D021D0"/>
    <w:rsid w:val="00D023E0"/>
    <w:rsid w:val="00D02490"/>
    <w:rsid w:val="00D026CB"/>
    <w:rsid w:val="00D027CF"/>
    <w:rsid w:val="00D02B27"/>
    <w:rsid w:val="00D02EE2"/>
    <w:rsid w:val="00D03B93"/>
    <w:rsid w:val="00D03C7C"/>
    <w:rsid w:val="00D03D81"/>
    <w:rsid w:val="00D03F5A"/>
    <w:rsid w:val="00D04523"/>
    <w:rsid w:val="00D04E6F"/>
    <w:rsid w:val="00D051BC"/>
    <w:rsid w:val="00D05401"/>
    <w:rsid w:val="00D05611"/>
    <w:rsid w:val="00D0583E"/>
    <w:rsid w:val="00D05D9E"/>
    <w:rsid w:val="00D067D2"/>
    <w:rsid w:val="00D06A83"/>
    <w:rsid w:val="00D06BC8"/>
    <w:rsid w:val="00D06CAE"/>
    <w:rsid w:val="00D071A2"/>
    <w:rsid w:val="00D0773A"/>
    <w:rsid w:val="00D07B45"/>
    <w:rsid w:val="00D1037C"/>
    <w:rsid w:val="00D10929"/>
    <w:rsid w:val="00D10BB3"/>
    <w:rsid w:val="00D11269"/>
    <w:rsid w:val="00D112FF"/>
    <w:rsid w:val="00D114DA"/>
    <w:rsid w:val="00D11F00"/>
    <w:rsid w:val="00D11F5E"/>
    <w:rsid w:val="00D120D5"/>
    <w:rsid w:val="00D1266C"/>
    <w:rsid w:val="00D128A2"/>
    <w:rsid w:val="00D12C53"/>
    <w:rsid w:val="00D13010"/>
    <w:rsid w:val="00D1380E"/>
    <w:rsid w:val="00D13A6E"/>
    <w:rsid w:val="00D13DE9"/>
    <w:rsid w:val="00D13F83"/>
    <w:rsid w:val="00D13FA2"/>
    <w:rsid w:val="00D14317"/>
    <w:rsid w:val="00D14423"/>
    <w:rsid w:val="00D1454E"/>
    <w:rsid w:val="00D1462F"/>
    <w:rsid w:val="00D148C6"/>
    <w:rsid w:val="00D1490A"/>
    <w:rsid w:val="00D14C33"/>
    <w:rsid w:val="00D1545D"/>
    <w:rsid w:val="00D15878"/>
    <w:rsid w:val="00D15C05"/>
    <w:rsid w:val="00D16574"/>
    <w:rsid w:val="00D1664C"/>
    <w:rsid w:val="00D17194"/>
    <w:rsid w:val="00D17853"/>
    <w:rsid w:val="00D20115"/>
    <w:rsid w:val="00D20249"/>
    <w:rsid w:val="00D202D5"/>
    <w:rsid w:val="00D2031F"/>
    <w:rsid w:val="00D20969"/>
    <w:rsid w:val="00D20E96"/>
    <w:rsid w:val="00D2111F"/>
    <w:rsid w:val="00D211E7"/>
    <w:rsid w:val="00D2134F"/>
    <w:rsid w:val="00D2176B"/>
    <w:rsid w:val="00D217FA"/>
    <w:rsid w:val="00D21A40"/>
    <w:rsid w:val="00D21B55"/>
    <w:rsid w:val="00D21D2D"/>
    <w:rsid w:val="00D220C1"/>
    <w:rsid w:val="00D220DA"/>
    <w:rsid w:val="00D22159"/>
    <w:rsid w:val="00D2227C"/>
    <w:rsid w:val="00D22504"/>
    <w:rsid w:val="00D229EA"/>
    <w:rsid w:val="00D22EB8"/>
    <w:rsid w:val="00D22F76"/>
    <w:rsid w:val="00D24044"/>
    <w:rsid w:val="00D2428F"/>
    <w:rsid w:val="00D252EB"/>
    <w:rsid w:val="00D2566B"/>
    <w:rsid w:val="00D256D9"/>
    <w:rsid w:val="00D25AEA"/>
    <w:rsid w:val="00D26878"/>
    <w:rsid w:val="00D26A0F"/>
    <w:rsid w:val="00D27753"/>
    <w:rsid w:val="00D27EED"/>
    <w:rsid w:val="00D27F78"/>
    <w:rsid w:val="00D3009A"/>
    <w:rsid w:val="00D300D8"/>
    <w:rsid w:val="00D302D3"/>
    <w:rsid w:val="00D310A0"/>
    <w:rsid w:val="00D310CB"/>
    <w:rsid w:val="00D31325"/>
    <w:rsid w:val="00D313A3"/>
    <w:rsid w:val="00D316F2"/>
    <w:rsid w:val="00D31F6E"/>
    <w:rsid w:val="00D32469"/>
    <w:rsid w:val="00D32C71"/>
    <w:rsid w:val="00D32D4C"/>
    <w:rsid w:val="00D330F6"/>
    <w:rsid w:val="00D33623"/>
    <w:rsid w:val="00D339E2"/>
    <w:rsid w:val="00D33D65"/>
    <w:rsid w:val="00D33E79"/>
    <w:rsid w:val="00D34673"/>
    <w:rsid w:val="00D347D2"/>
    <w:rsid w:val="00D34AD2"/>
    <w:rsid w:val="00D34FD0"/>
    <w:rsid w:val="00D35397"/>
    <w:rsid w:val="00D35B0D"/>
    <w:rsid w:val="00D35E72"/>
    <w:rsid w:val="00D3604D"/>
    <w:rsid w:val="00D3646A"/>
    <w:rsid w:val="00D36627"/>
    <w:rsid w:val="00D370DB"/>
    <w:rsid w:val="00D37260"/>
    <w:rsid w:val="00D3755B"/>
    <w:rsid w:val="00D37C10"/>
    <w:rsid w:val="00D37CDF"/>
    <w:rsid w:val="00D37DF6"/>
    <w:rsid w:val="00D40131"/>
    <w:rsid w:val="00D40699"/>
    <w:rsid w:val="00D4084F"/>
    <w:rsid w:val="00D40AFF"/>
    <w:rsid w:val="00D40CD0"/>
    <w:rsid w:val="00D40CF7"/>
    <w:rsid w:val="00D40E34"/>
    <w:rsid w:val="00D416B1"/>
    <w:rsid w:val="00D41A7E"/>
    <w:rsid w:val="00D41B8D"/>
    <w:rsid w:val="00D432C1"/>
    <w:rsid w:val="00D43526"/>
    <w:rsid w:val="00D43B19"/>
    <w:rsid w:val="00D43B41"/>
    <w:rsid w:val="00D44263"/>
    <w:rsid w:val="00D4432B"/>
    <w:rsid w:val="00D447B1"/>
    <w:rsid w:val="00D4520F"/>
    <w:rsid w:val="00D45A6D"/>
    <w:rsid w:val="00D464EF"/>
    <w:rsid w:val="00D46ACA"/>
    <w:rsid w:val="00D4712F"/>
    <w:rsid w:val="00D47171"/>
    <w:rsid w:val="00D479A5"/>
    <w:rsid w:val="00D47F54"/>
    <w:rsid w:val="00D50E56"/>
    <w:rsid w:val="00D516FB"/>
    <w:rsid w:val="00D51927"/>
    <w:rsid w:val="00D5203E"/>
    <w:rsid w:val="00D52703"/>
    <w:rsid w:val="00D52E31"/>
    <w:rsid w:val="00D54371"/>
    <w:rsid w:val="00D5494F"/>
    <w:rsid w:val="00D54F0D"/>
    <w:rsid w:val="00D55159"/>
    <w:rsid w:val="00D551C3"/>
    <w:rsid w:val="00D56397"/>
    <w:rsid w:val="00D5655F"/>
    <w:rsid w:val="00D57A8A"/>
    <w:rsid w:val="00D57ABB"/>
    <w:rsid w:val="00D57AE1"/>
    <w:rsid w:val="00D60495"/>
    <w:rsid w:val="00D60546"/>
    <w:rsid w:val="00D60842"/>
    <w:rsid w:val="00D61473"/>
    <w:rsid w:val="00D61739"/>
    <w:rsid w:val="00D6177F"/>
    <w:rsid w:val="00D61CE4"/>
    <w:rsid w:val="00D61FD4"/>
    <w:rsid w:val="00D6216F"/>
    <w:rsid w:val="00D62745"/>
    <w:rsid w:val="00D62D49"/>
    <w:rsid w:val="00D63033"/>
    <w:rsid w:val="00D63839"/>
    <w:rsid w:val="00D63C26"/>
    <w:rsid w:val="00D6412B"/>
    <w:rsid w:val="00D64391"/>
    <w:rsid w:val="00D64987"/>
    <w:rsid w:val="00D64D96"/>
    <w:rsid w:val="00D64ECA"/>
    <w:rsid w:val="00D6522D"/>
    <w:rsid w:val="00D65445"/>
    <w:rsid w:val="00D657A5"/>
    <w:rsid w:val="00D66660"/>
    <w:rsid w:val="00D66AEB"/>
    <w:rsid w:val="00D674B9"/>
    <w:rsid w:val="00D676F7"/>
    <w:rsid w:val="00D67C4A"/>
    <w:rsid w:val="00D707FF"/>
    <w:rsid w:val="00D70B9A"/>
    <w:rsid w:val="00D70D10"/>
    <w:rsid w:val="00D71276"/>
    <w:rsid w:val="00D7137A"/>
    <w:rsid w:val="00D7156F"/>
    <w:rsid w:val="00D71A5F"/>
    <w:rsid w:val="00D722CA"/>
    <w:rsid w:val="00D72830"/>
    <w:rsid w:val="00D731A9"/>
    <w:rsid w:val="00D738CD"/>
    <w:rsid w:val="00D73A18"/>
    <w:rsid w:val="00D73B20"/>
    <w:rsid w:val="00D7475A"/>
    <w:rsid w:val="00D748C4"/>
    <w:rsid w:val="00D74D2F"/>
    <w:rsid w:val="00D752EA"/>
    <w:rsid w:val="00D75665"/>
    <w:rsid w:val="00D759A0"/>
    <w:rsid w:val="00D75A99"/>
    <w:rsid w:val="00D75BA3"/>
    <w:rsid w:val="00D75CB1"/>
    <w:rsid w:val="00D763B1"/>
    <w:rsid w:val="00D76590"/>
    <w:rsid w:val="00D766BA"/>
    <w:rsid w:val="00D7693C"/>
    <w:rsid w:val="00D76B94"/>
    <w:rsid w:val="00D770F1"/>
    <w:rsid w:val="00D77252"/>
    <w:rsid w:val="00D779F6"/>
    <w:rsid w:val="00D77DC2"/>
    <w:rsid w:val="00D77F06"/>
    <w:rsid w:val="00D80182"/>
    <w:rsid w:val="00D8056B"/>
    <w:rsid w:val="00D811AB"/>
    <w:rsid w:val="00D820E5"/>
    <w:rsid w:val="00D82DB9"/>
    <w:rsid w:val="00D832A3"/>
    <w:rsid w:val="00D83640"/>
    <w:rsid w:val="00D8368F"/>
    <w:rsid w:val="00D836D9"/>
    <w:rsid w:val="00D83786"/>
    <w:rsid w:val="00D83B56"/>
    <w:rsid w:val="00D83D01"/>
    <w:rsid w:val="00D84304"/>
    <w:rsid w:val="00D8439F"/>
    <w:rsid w:val="00D847E0"/>
    <w:rsid w:val="00D847F1"/>
    <w:rsid w:val="00D85064"/>
    <w:rsid w:val="00D856D6"/>
    <w:rsid w:val="00D85889"/>
    <w:rsid w:val="00D85C2A"/>
    <w:rsid w:val="00D8673F"/>
    <w:rsid w:val="00D86C1E"/>
    <w:rsid w:val="00D872B7"/>
    <w:rsid w:val="00D873DE"/>
    <w:rsid w:val="00D873E5"/>
    <w:rsid w:val="00D87546"/>
    <w:rsid w:val="00D87FB7"/>
    <w:rsid w:val="00D90B50"/>
    <w:rsid w:val="00D90D4A"/>
    <w:rsid w:val="00D90E82"/>
    <w:rsid w:val="00D91228"/>
    <w:rsid w:val="00D92194"/>
    <w:rsid w:val="00D92292"/>
    <w:rsid w:val="00D926D4"/>
    <w:rsid w:val="00D92EE1"/>
    <w:rsid w:val="00D93048"/>
    <w:rsid w:val="00D931FD"/>
    <w:rsid w:val="00D9396D"/>
    <w:rsid w:val="00D93DB0"/>
    <w:rsid w:val="00D93E08"/>
    <w:rsid w:val="00D94087"/>
    <w:rsid w:val="00D94CF0"/>
    <w:rsid w:val="00D94D3F"/>
    <w:rsid w:val="00D9544A"/>
    <w:rsid w:val="00D95503"/>
    <w:rsid w:val="00D95B80"/>
    <w:rsid w:val="00D95D16"/>
    <w:rsid w:val="00D960F4"/>
    <w:rsid w:val="00D96C1D"/>
    <w:rsid w:val="00D96C3A"/>
    <w:rsid w:val="00D96DBB"/>
    <w:rsid w:val="00D96E33"/>
    <w:rsid w:val="00D9758E"/>
    <w:rsid w:val="00D975DC"/>
    <w:rsid w:val="00D9761E"/>
    <w:rsid w:val="00D976B0"/>
    <w:rsid w:val="00DA000B"/>
    <w:rsid w:val="00DA09A9"/>
    <w:rsid w:val="00DA0EF8"/>
    <w:rsid w:val="00DA0F77"/>
    <w:rsid w:val="00DA1294"/>
    <w:rsid w:val="00DA1317"/>
    <w:rsid w:val="00DA152C"/>
    <w:rsid w:val="00DA17CA"/>
    <w:rsid w:val="00DA1907"/>
    <w:rsid w:val="00DA1B33"/>
    <w:rsid w:val="00DA1EED"/>
    <w:rsid w:val="00DA219E"/>
    <w:rsid w:val="00DA25A3"/>
    <w:rsid w:val="00DA2EDF"/>
    <w:rsid w:val="00DA3097"/>
    <w:rsid w:val="00DA3159"/>
    <w:rsid w:val="00DA35B5"/>
    <w:rsid w:val="00DA3939"/>
    <w:rsid w:val="00DA3B72"/>
    <w:rsid w:val="00DA3D97"/>
    <w:rsid w:val="00DA4239"/>
    <w:rsid w:val="00DA42DC"/>
    <w:rsid w:val="00DA447F"/>
    <w:rsid w:val="00DA57EC"/>
    <w:rsid w:val="00DA58C8"/>
    <w:rsid w:val="00DA59F8"/>
    <w:rsid w:val="00DA5B0A"/>
    <w:rsid w:val="00DA6061"/>
    <w:rsid w:val="00DA64F7"/>
    <w:rsid w:val="00DA68A1"/>
    <w:rsid w:val="00DA6A5B"/>
    <w:rsid w:val="00DA6B82"/>
    <w:rsid w:val="00DA722A"/>
    <w:rsid w:val="00DA771D"/>
    <w:rsid w:val="00DA7843"/>
    <w:rsid w:val="00DA78E5"/>
    <w:rsid w:val="00DB0E76"/>
    <w:rsid w:val="00DB1238"/>
    <w:rsid w:val="00DB180F"/>
    <w:rsid w:val="00DB21C3"/>
    <w:rsid w:val="00DB2A12"/>
    <w:rsid w:val="00DB3878"/>
    <w:rsid w:val="00DB39F9"/>
    <w:rsid w:val="00DB3D72"/>
    <w:rsid w:val="00DB3E14"/>
    <w:rsid w:val="00DB423D"/>
    <w:rsid w:val="00DB44C8"/>
    <w:rsid w:val="00DB4658"/>
    <w:rsid w:val="00DB4B39"/>
    <w:rsid w:val="00DB4D9C"/>
    <w:rsid w:val="00DB5201"/>
    <w:rsid w:val="00DB5495"/>
    <w:rsid w:val="00DB54CC"/>
    <w:rsid w:val="00DB5E40"/>
    <w:rsid w:val="00DB65E1"/>
    <w:rsid w:val="00DB6A6C"/>
    <w:rsid w:val="00DB6EDF"/>
    <w:rsid w:val="00DB705D"/>
    <w:rsid w:val="00DB7869"/>
    <w:rsid w:val="00DC015B"/>
    <w:rsid w:val="00DC06DE"/>
    <w:rsid w:val="00DC0CC2"/>
    <w:rsid w:val="00DC0F38"/>
    <w:rsid w:val="00DC0F82"/>
    <w:rsid w:val="00DC13C1"/>
    <w:rsid w:val="00DC146B"/>
    <w:rsid w:val="00DC1B14"/>
    <w:rsid w:val="00DC1BB5"/>
    <w:rsid w:val="00DC21CE"/>
    <w:rsid w:val="00DC26AC"/>
    <w:rsid w:val="00DC2FFE"/>
    <w:rsid w:val="00DC3372"/>
    <w:rsid w:val="00DC368D"/>
    <w:rsid w:val="00DC3CE7"/>
    <w:rsid w:val="00DC423C"/>
    <w:rsid w:val="00DC45E7"/>
    <w:rsid w:val="00DC49A9"/>
    <w:rsid w:val="00DC644D"/>
    <w:rsid w:val="00DC6B1F"/>
    <w:rsid w:val="00DC6DD4"/>
    <w:rsid w:val="00DC7855"/>
    <w:rsid w:val="00DC7C92"/>
    <w:rsid w:val="00DC7F2A"/>
    <w:rsid w:val="00DD00F8"/>
    <w:rsid w:val="00DD0B71"/>
    <w:rsid w:val="00DD0BEC"/>
    <w:rsid w:val="00DD1209"/>
    <w:rsid w:val="00DD1947"/>
    <w:rsid w:val="00DD19F9"/>
    <w:rsid w:val="00DD1D77"/>
    <w:rsid w:val="00DD1F15"/>
    <w:rsid w:val="00DD28A0"/>
    <w:rsid w:val="00DD2E6F"/>
    <w:rsid w:val="00DD369D"/>
    <w:rsid w:val="00DD3895"/>
    <w:rsid w:val="00DD3E8C"/>
    <w:rsid w:val="00DD4005"/>
    <w:rsid w:val="00DD434E"/>
    <w:rsid w:val="00DD4E7F"/>
    <w:rsid w:val="00DD4F8A"/>
    <w:rsid w:val="00DD55B0"/>
    <w:rsid w:val="00DD5D45"/>
    <w:rsid w:val="00DD6174"/>
    <w:rsid w:val="00DD6565"/>
    <w:rsid w:val="00DD67C5"/>
    <w:rsid w:val="00DD6896"/>
    <w:rsid w:val="00DD6F74"/>
    <w:rsid w:val="00DD7178"/>
    <w:rsid w:val="00DD7B92"/>
    <w:rsid w:val="00DD7C5C"/>
    <w:rsid w:val="00DE011F"/>
    <w:rsid w:val="00DE027C"/>
    <w:rsid w:val="00DE069C"/>
    <w:rsid w:val="00DE0924"/>
    <w:rsid w:val="00DE0E19"/>
    <w:rsid w:val="00DE0F2F"/>
    <w:rsid w:val="00DE0FAB"/>
    <w:rsid w:val="00DE158C"/>
    <w:rsid w:val="00DE16CD"/>
    <w:rsid w:val="00DE1A07"/>
    <w:rsid w:val="00DE1D1F"/>
    <w:rsid w:val="00DE22C4"/>
    <w:rsid w:val="00DE2828"/>
    <w:rsid w:val="00DE2C81"/>
    <w:rsid w:val="00DE3038"/>
    <w:rsid w:val="00DE31AF"/>
    <w:rsid w:val="00DE3801"/>
    <w:rsid w:val="00DE437D"/>
    <w:rsid w:val="00DE43BC"/>
    <w:rsid w:val="00DE4E68"/>
    <w:rsid w:val="00DE568E"/>
    <w:rsid w:val="00DE6068"/>
    <w:rsid w:val="00DE6166"/>
    <w:rsid w:val="00DE7108"/>
    <w:rsid w:val="00DE7542"/>
    <w:rsid w:val="00DE77F4"/>
    <w:rsid w:val="00DE7956"/>
    <w:rsid w:val="00DF0245"/>
    <w:rsid w:val="00DF0293"/>
    <w:rsid w:val="00DF0371"/>
    <w:rsid w:val="00DF04D5"/>
    <w:rsid w:val="00DF0886"/>
    <w:rsid w:val="00DF0A50"/>
    <w:rsid w:val="00DF1274"/>
    <w:rsid w:val="00DF131F"/>
    <w:rsid w:val="00DF174C"/>
    <w:rsid w:val="00DF222B"/>
    <w:rsid w:val="00DF251A"/>
    <w:rsid w:val="00DF275F"/>
    <w:rsid w:val="00DF29E3"/>
    <w:rsid w:val="00DF2A71"/>
    <w:rsid w:val="00DF3354"/>
    <w:rsid w:val="00DF3549"/>
    <w:rsid w:val="00DF4693"/>
    <w:rsid w:val="00DF4787"/>
    <w:rsid w:val="00DF480F"/>
    <w:rsid w:val="00DF538B"/>
    <w:rsid w:val="00DF5447"/>
    <w:rsid w:val="00DF5504"/>
    <w:rsid w:val="00DF5A2F"/>
    <w:rsid w:val="00DF5F18"/>
    <w:rsid w:val="00DF5FF4"/>
    <w:rsid w:val="00DF6115"/>
    <w:rsid w:val="00DF6C67"/>
    <w:rsid w:val="00DF6D8F"/>
    <w:rsid w:val="00DF748E"/>
    <w:rsid w:val="00DF7819"/>
    <w:rsid w:val="00DF7865"/>
    <w:rsid w:val="00DF7A3B"/>
    <w:rsid w:val="00DF7AA4"/>
    <w:rsid w:val="00DF7DC4"/>
    <w:rsid w:val="00E00C88"/>
    <w:rsid w:val="00E00EA0"/>
    <w:rsid w:val="00E013BF"/>
    <w:rsid w:val="00E013EB"/>
    <w:rsid w:val="00E017EE"/>
    <w:rsid w:val="00E01A4D"/>
    <w:rsid w:val="00E01D19"/>
    <w:rsid w:val="00E01D45"/>
    <w:rsid w:val="00E01EA4"/>
    <w:rsid w:val="00E021BE"/>
    <w:rsid w:val="00E0233F"/>
    <w:rsid w:val="00E02EEA"/>
    <w:rsid w:val="00E038C7"/>
    <w:rsid w:val="00E03BCA"/>
    <w:rsid w:val="00E05904"/>
    <w:rsid w:val="00E05F1A"/>
    <w:rsid w:val="00E06410"/>
    <w:rsid w:val="00E0662E"/>
    <w:rsid w:val="00E0698D"/>
    <w:rsid w:val="00E06AF8"/>
    <w:rsid w:val="00E06CA0"/>
    <w:rsid w:val="00E071CF"/>
    <w:rsid w:val="00E073E4"/>
    <w:rsid w:val="00E0764C"/>
    <w:rsid w:val="00E07B5B"/>
    <w:rsid w:val="00E07D91"/>
    <w:rsid w:val="00E07E13"/>
    <w:rsid w:val="00E102BC"/>
    <w:rsid w:val="00E10C88"/>
    <w:rsid w:val="00E11475"/>
    <w:rsid w:val="00E1198F"/>
    <w:rsid w:val="00E11AC8"/>
    <w:rsid w:val="00E11D5F"/>
    <w:rsid w:val="00E12826"/>
    <w:rsid w:val="00E12A55"/>
    <w:rsid w:val="00E13017"/>
    <w:rsid w:val="00E131EA"/>
    <w:rsid w:val="00E135AA"/>
    <w:rsid w:val="00E135B3"/>
    <w:rsid w:val="00E136D9"/>
    <w:rsid w:val="00E13B7F"/>
    <w:rsid w:val="00E13D3D"/>
    <w:rsid w:val="00E13E2F"/>
    <w:rsid w:val="00E14582"/>
    <w:rsid w:val="00E14A34"/>
    <w:rsid w:val="00E15110"/>
    <w:rsid w:val="00E1523A"/>
    <w:rsid w:val="00E152E4"/>
    <w:rsid w:val="00E15767"/>
    <w:rsid w:val="00E15798"/>
    <w:rsid w:val="00E15A15"/>
    <w:rsid w:val="00E161C6"/>
    <w:rsid w:val="00E16A41"/>
    <w:rsid w:val="00E172C4"/>
    <w:rsid w:val="00E17CA5"/>
    <w:rsid w:val="00E2129F"/>
    <w:rsid w:val="00E22215"/>
    <w:rsid w:val="00E22306"/>
    <w:rsid w:val="00E22485"/>
    <w:rsid w:val="00E22734"/>
    <w:rsid w:val="00E22BA7"/>
    <w:rsid w:val="00E22DBB"/>
    <w:rsid w:val="00E23591"/>
    <w:rsid w:val="00E23B86"/>
    <w:rsid w:val="00E23FD5"/>
    <w:rsid w:val="00E246D5"/>
    <w:rsid w:val="00E251AD"/>
    <w:rsid w:val="00E264BB"/>
    <w:rsid w:val="00E269CB"/>
    <w:rsid w:val="00E26A85"/>
    <w:rsid w:val="00E27476"/>
    <w:rsid w:val="00E27B21"/>
    <w:rsid w:val="00E30831"/>
    <w:rsid w:val="00E30A63"/>
    <w:rsid w:val="00E30E6A"/>
    <w:rsid w:val="00E30EC4"/>
    <w:rsid w:val="00E3125D"/>
    <w:rsid w:val="00E324EA"/>
    <w:rsid w:val="00E32565"/>
    <w:rsid w:val="00E33512"/>
    <w:rsid w:val="00E33A2A"/>
    <w:rsid w:val="00E33A77"/>
    <w:rsid w:val="00E33AC6"/>
    <w:rsid w:val="00E33AF0"/>
    <w:rsid w:val="00E33D15"/>
    <w:rsid w:val="00E34516"/>
    <w:rsid w:val="00E34940"/>
    <w:rsid w:val="00E34EDB"/>
    <w:rsid w:val="00E34FBB"/>
    <w:rsid w:val="00E35458"/>
    <w:rsid w:val="00E35D60"/>
    <w:rsid w:val="00E36A94"/>
    <w:rsid w:val="00E36E52"/>
    <w:rsid w:val="00E37739"/>
    <w:rsid w:val="00E37845"/>
    <w:rsid w:val="00E37E67"/>
    <w:rsid w:val="00E37F31"/>
    <w:rsid w:val="00E37FF3"/>
    <w:rsid w:val="00E404EC"/>
    <w:rsid w:val="00E40B04"/>
    <w:rsid w:val="00E40E1A"/>
    <w:rsid w:val="00E410BD"/>
    <w:rsid w:val="00E41579"/>
    <w:rsid w:val="00E4187C"/>
    <w:rsid w:val="00E41A27"/>
    <w:rsid w:val="00E41BF9"/>
    <w:rsid w:val="00E4233C"/>
    <w:rsid w:val="00E42EA0"/>
    <w:rsid w:val="00E434F3"/>
    <w:rsid w:val="00E43D54"/>
    <w:rsid w:val="00E441E2"/>
    <w:rsid w:val="00E4435C"/>
    <w:rsid w:val="00E44433"/>
    <w:rsid w:val="00E444C2"/>
    <w:rsid w:val="00E44BDA"/>
    <w:rsid w:val="00E45D94"/>
    <w:rsid w:val="00E466D9"/>
    <w:rsid w:val="00E46A71"/>
    <w:rsid w:val="00E46D6C"/>
    <w:rsid w:val="00E46F57"/>
    <w:rsid w:val="00E47076"/>
    <w:rsid w:val="00E4750C"/>
    <w:rsid w:val="00E47535"/>
    <w:rsid w:val="00E475E2"/>
    <w:rsid w:val="00E476A2"/>
    <w:rsid w:val="00E5001D"/>
    <w:rsid w:val="00E50023"/>
    <w:rsid w:val="00E5018B"/>
    <w:rsid w:val="00E50369"/>
    <w:rsid w:val="00E50653"/>
    <w:rsid w:val="00E508E3"/>
    <w:rsid w:val="00E51A7B"/>
    <w:rsid w:val="00E51EED"/>
    <w:rsid w:val="00E51F5C"/>
    <w:rsid w:val="00E5202F"/>
    <w:rsid w:val="00E52B4E"/>
    <w:rsid w:val="00E533DC"/>
    <w:rsid w:val="00E542B6"/>
    <w:rsid w:val="00E54353"/>
    <w:rsid w:val="00E543CF"/>
    <w:rsid w:val="00E54695"/>
    <w:rsid w:val="00E54C43"/>
    <w:rsid w:val="00E54FF1"/>
    <w:rsid w:val="00E55761"/>
    <w:rsid w:val="00E55C18"/>
    <w:rsid w:val="00E55DB4"/>
    <w:rsid w:val="00E55DE3"/>
    <w:rsid w:val="00E55F5F"/>
    <w:rsid w:val="00E560F2"/>
    <w:rsid w:val="00E56887"/>
    <w:rsid w:val="00E568C0"/>
    <w:rsid w:val="00E56C4F"/>
    <w:rsid w:val="00E56CE9"/>
    <w:rsid w:val="00E56DFF"/>
    <w:rsid w:val="00E5729F"/>
    <w:rsid w:val="00E57DB1"/>
    <w:rsid w:val="00E60CB2"/>
    <w:rsid w:val="00E616DD"/>
    <w:rsid w:val="00E619EA"/>
    <w:rsid w:val="00E620FF"/>
    <w:rsid w:val="00E6260B"/>
    <w:rsid w:val="00E626B3"/>
    <w:rsid w:val="00E6275F"/>
    <w:rsid w:val="00E62A81"/>
    <w:rsid w:val="00E635ED"/>
    <w:rsid w:val="00E639A2"/>
    <w:rsid w:val="00E63C59"/>
    <w:rsid w:val="00E65011"/>
    <w:rsid w:val="00E65480"/>
    <w:rsid w:val="00E65734"/>
    <w:rsid w:val="00E660BC"/>
    <w:rsid w:val="00E66A78"/>
    <w:rsid w:val="00E67176"/>
    <w:rsid w:val="00E70384"/>
    <w:rsid w:val="00E703D3"/>
    <w:rsid w:val="00E7079A"/>
    <w:rsid w:val="00E7087E"/>
    <w:rsid w:val="00E7108A"/>
    <w:rsid w:val="00E71278"/>
    <w:rsid w:val="00E71FFB"/>
    <w:rsid w:val="00E72F5B"/>
    <w:rsid w:val="00E7308C"/>
    <w:rsid w:val="00E733B5"/>
    <w:rsid w:val="00E7370A"/>
    <w:rsid w:val="00E73C58"/>
    <w:rsid w:val="00E73FB6"/>
    <w:rsid w:val="00E74146"/>
    <w:rsid w:val="00E741FF"/>
    <w:rsid w:val="00E742F4"/>
    <w:rsid w:val="00E7437B"/>
    <w:rsid w:val="00E744FA"/>
    <w:rsid w:val="00E74613"/>
    <w:rsid w:val="00E74B31"/>
    <w:rsid w:val="00E75131"/>
    <w:rsid w:val="00E7532A"/>
    <w:rsid w:val="00E75620"/>
    <w:rsid w:val="00E75828"/>
    <w:rsid w:val="00E758F4"/>
    <w:rsid w:val="00E7597A"/>
    <w:rsid w:val="00E75C75"/>
    <w:rsid w:val="00E76E05"/>
    <w:rsid w:val="00E76EA8"/>
    <w:rsid w:val="00E77320"/>
    <w:rsid w:val="00E77353"/>
    <w:rsid w:val="00E773E2"/>
    <w:rsid w:val="00E77D2B"/>
    <w:rsid w:val="00E77EE7"/>
    <w:rsid w:val="00E77F42"/>
    <w:rsid w:val="00E8086E"/>
    <w:rsid w:val="00E808DD"/>
    <w:rsid w:val="00E80A83"/>
    <w:rsid w:val="00E813FF"/>
    <w:rsid w:val="00E815F2"/>
    <w:rsid w:val="00E81CDE"/>
    <w:rsid w:val="00E82132"/>
    <w:rsid w:val="00E822A2"/>
    <w:rsid w:val="00E82A86"/>
    <w:rsid w:val="00E82AAD"/>
    <w:rsid w:val="00E82EEC"/>
    <w:rsid w:val="00E83117"/>
    <w:rsid w:val="00E83589"/>
    <w:rsid w:val="00E83A06"/>
    <w:rsid w:val="00E83A49"/>
    <w:rsid w:val="00E8438A"/>
    <w:rsid w:val="00E84EDB"/>
    <w:rsid w:val="00E8575A"/>
    <w:rsid w:val="00E85773"/>
    <w:rsid w:val="00E85828"/>
    <w:rsid w:val="00E85C1A"/>
    <w:rsid w:val="00E85D1E"/>
    <w:rsid w:val="00E85E72"/>
    <w:rsid w:val="00E85F16"/>
    <w:rsid w:val="00E85F27"/>
    <w:rsid w:val="00E8622E"/>
    <w:rsid w:val="00E86265"/>
    <w:rsid w:val="00E86931"/>
    <w:rsid w:val="00E86E5D"/>
    <w:rsid w:val="00E86F80"/>
    <w:rsid w:val="00E871EF"/>
    <w:rsid w:val="00E874E6"/>
    <w:rsid w:val="00E87D67"/>
    <w:rsid w:val="00E87E25"/>
    <w:rsid w:val="00E901BF"/>
    <w:rsid w:val="00E90395"/>
    <w:rsid w:val="00E90871"/>
    <w:rsid w:val="00E90AFB"/>
    <w:rsid w:val="00E90EEC"/>
    <w:rsid w:val="00E91E64"/>
    <w:rsid w:val="00E92384"/>
    <w:rsid w:val="00E92F34"/>
    <w:rsid w:val="00E93BA8"/>
    <w:rsid w:val="00E94378"/>
    <w:rsid w:val="00E9451F"/>
    <w:rsid w:val="00E948EF"/>
    <w:rsid w:val="00E94954"/>
    <w:rsid w:val="00E94D74"/>
    <w:rsid w:val="00E951EA"/>
    <w:rsid w:val="00E95921"/>
    <w:rsid w:val="00E95960"/>
    <w:rsid w:val="00E95AA6"/>
    <w:rsid w:val="00E9615C"/>
    <w:rsid w:val="00E96221"/>
    <w:rsid w:val="00E96704"/>
    <w:rsid w:val="00E96AC8"/>
    <w:rsid w:val="00E96C71"/>
    <w:rsid w:val="00E96CA3"/>
    <w:rsid w:val="00E96CF2"/>
    <w:rsid w:val="00E96ED0"/>
    <w:rsid w:val="00E9722B"/>
    <w:rsid w:val="00E97F5A"/>
    <w:rsid w:val="00EA011B"/>
    <w:rsid w:val="00EA016F"/>
    <w:rsid w:val="00EA035C"/>
    <w:rsid w:val="00EA0564"/>
    <w:rsid w:val="00EA0947"/>
    <w:rsid w:val="00EA0DB8"/>
    <w:rsid w:val="00EA0EBE"/>
    <w:rsid w:val="00EA1802"/>
    <w:rsid w:val="00EA1C30"/>
    <w:rsid w:val="00EA1E93"/>
    <w:rsid w:val="00EA215C"/>
    <w:rsid w:val="00EA2713"/>
    <w:rsid w:val="00EA2831"/>
    <w:rsid w:val="00EA2961"/>
    <w:rsid w:val="00EA29D6"/>
    <w:rsid w:val="00EA3239"/>
    <w:rsid w:val="00EA35F8"/>
    <w:rsid w:val="00EA3654"/>
    <w:rsid w:val="00EA37A5"/>
    <w:rsid w:val="00EA3CB8"/>
    <w:rsid w:val="00EA3D42"/>
    <w:rsid w:val="00EA3DF4"/>
    <w:rsid w:val="00EA40ED"/>
    <w:rsid w:val="00EA41F1"/>
    <w:rsid w:val="00EA4401"/>
    <w:rsid w:val="00EA4CA5"/>
    <w:rsid w:val="00EA5BAA"/>
    <w:rsid w:val="00EA6039"/>
    <w:rsid w:val="00EA6347"/>
    <w:rsid w:val="00EA6538"/>
    <w:rsid w:val="00EA6BA8"/>
    <w:rsid w:val="00EA6D24"/>
    <w:rsid w:val="00EA7ABC"/>
    <w:rsid w:val="00EA7ABF"/>
    <w:rsid w:val="00EA7B9C"/>
    <w:rsid w:val="00EB00DF"/>
    <w:rsid w:val="00EB01FB"/>
    <w:rsid w:val="00EB06D1"/>
    <w:rsid w:val="00EB0918"/>
    <w:rsid w:val="00EB09A6"/>
    <w:rsid w:val="00EB09E6"/>
    <w:rsid w:val="00EB102D"/>
    <w:rsid w:val="00EB130E"/>
    <w:rsid w:val="00EB15A9"/>
    <w:rsid w:val="00EB1885"/>
    <w:rsid w:val="00EB1AB4"/>
    <w:rsid w:val="00EB1CD9"/>
    <w:rsid w:val="00EB1CE9"/>
    <w:rsid w:val="00EB1F99"/>
    <w:rsid w:val="00EB2507"/>
    <w:rsid w:val="00EB288C"/>
    <w:rsid w:val="00EB2A4F"/>
    <w:rsid w:val="00EB2A6C"/>
    <w:rsid w:val="00EB3362"/>
    <w:rsid w:val="00EB37F4"/>
    <w:rsid w:val="00EB3ECC"/>
    <w:rsid w:val="00EB48CA"/>
    <w:rsid w:val="00EB4B37"/>
    <w:rsid w:val="00EB5035"/>
    <w:rsid w:val="00EB5B41"/>
    <w:rsid w:val="00EB5CD1"/>
    <w:rsid w:val="00EB5FB5"/>
    <w:rsid w:val="00EB6117"/>
    <w:rsid w:val="00EB612F"/>
    <w:rsid w:val="00EB6FD2"/>
    <w:rsid w:val="00EB7510"/>
    <w:rsid w:val="00EB791F"/>
    <w:rsid w:val="00EB796E"/>
    <w:rsid w:val="00EB7BD8"/>
    <w:rsid w:val="00EC003E"/>
    <w:rsid w:val="00EC01E8"/>
    <w:rsid w:val="00EC053F"/>
    <w:rsid w:val="00EC07F6"/>
    <w:rsid w:val="00EC0A28"/>
    <w:rsid w:val="00EC1929"/>
    <w:rsid w:val="00EC1EA8"/>
    <w:rsid w:val="00EC2BFD"/>
    <w:rsid w:val="00EC313B"/>
    <w:rsid w:val="00EC32C2"/>
    <w:rsid w:val="00EC3470"/>
    <w:rsid w:val="00EC360C"/>
    <w:rsid w:val="00EC3774"/>
    <w:rsid w:val="00EC3951"/>
    <w:rsid w:val="00EC39FC"/>
    <w:rsid w:val="00EC3B64"/>
    <w:rsid w:val="00EC3EF9"/>
    <w:rsid w:val="00EC4125"/>
    <w:rsid w:val="00EC45BE"/>
    <w:rsid w:val="00EC5315"/>
    <w:rsid w:val="00EC558B"/>
    <w:rsid w:val="00EC5650"/>
    <w:rsid w:val="00EC6493"/>
    <w:rsid w:val="00EC671F"/>
    <w:rsid w:val="00EC6AC6"/>
    <w:rsid w:val="00EC6B73"/>
    <w:rsid w:val="00EC76FE"/>
    <w:rsid w:val="00EC7C9A"/>
    <w:rsid w:val="00ED0E71"/>
    <w:rsid w:val="00ED123C"/>
    <w:rsid w:val="00ED13C0"/>
    <w:rsid w:val="00ED14B2"/>
    <w:rsid w:val="00ED1520"/>
    <w:rsid w:val="00ED18A1"/>
    <w:rsid w:val="00ED22DE"/>
    <w:rsid w:val="00ED29E4"/>
    <w:rsid w:val="00ED355D"/>
    <w:rsid w:val="00ED39ED"/>
    <w:rsid w:val="00ED462D"/>
    <w:rsid w:val="00ED4B80"/>
    <w:rsid w:val="00ED4CB6"/>
    <w:rsid w:val="00ED5106"/>
    <w:rsid w:val="00ED59B5"/>
    <w:rsid w:val="00ED5B83"/>
    <w:rsid w:val="00ED6153"/>
    <w:rsid w:val="00ED66A2"/>
    <w:rsid w:val="00ED69C4"/>
    <w:rsid w:val="00ED7457"/>
    <w:rsid w:val="00ED76DC"/>
    <w:rsid w:val="00ED774E"/>
    <w:rsid w:val="00ED7888"/>
    <w:rsid w:val="00ED79C0"/>
    <w:rsid w:val="00ED7AD3"/>
    <w:rsid w:val="00ED7BD1"/>
    <w:rsid w:val="00ED7EAE"/>
    <w:rsid w:val="00ED7FF7"/>
    <w:rsid w:val="00EE02EB"/>
    <w:rsid w:val="00EE054F"/>
    <w:rsid w:val="00EE0843"/>
    <w:rsid w:val="00EE0A00"/>
    <w:rsid w:val="00EE0DA8"/>
    <w:rsid w:val="00EE0E28"/>
    <w:rsid w:val="00EE1034"/>
    <w:rsid w:val="00EE12A0"/>
    <w:rsid w:val="00EE1859"/>
    <w:rsid w:val="00EE1CB9"/>
    <w:rsid w:val="00EE216A"/>
    <w:rsid w:val="00EE25DF"/>
    <w:rsid w:val="00EE2782"/>
    <w:rsid w:val="00EE2C6D"/>
    <w:rsid w:val="00EE2D2B"/>
    <w:rsid w:val="00EE2E0D"/>
    <w:rsid w:val="00EE376D"/>
    <w:rsid w:val="00EE37E3"/>
    <w:rsid w:val="00EE38FA"/>
    <w:rsid w:val="00EE395E"/>
    <w:rsid w:val="00EE3BF6"/>
    <w:rsid w:val="00EE3C1A"/>
    <w:rsid w:val="00EE3CC7"/>
    <w:rsid w:val="00EE4001"/>
    <w:rsid w:val="00EE4560"/>
    <w:rsid w:val="00EE4A06"/>
    <w:rsid w:val="00EE593C"/>
    <w:rsid w:val="00EE59AE"/>
    <w:rsid w:val="00EE5DBF"/>
    <w:rsid w:val="00EE62F0"/>
    <w:rsid w:val="00EE6414"/>
    <w:rsid w:val="00EE6702"/>
    <w:rsid w:val="00EE681C"/>
    <w:rsid w:val="00EE68CB"/>
    <w:rsid w:val="00EE6F42"/>
    <w:rsid w:val="00EE7E9B"/>
    <w:rsid w:val="00EE7F59"/>
    <w:rsid w:val="00EF03C4"/>
    <w:rsid w:val="00EF08E7"/>
    <w:rsid w:val="00EF0D20"/>
    <w:rsid w:val="00EF0FB6"/>
    <w:rsid w:val="00EF1676"/>
    <w:rsid w:val="00EF16C1"/>
    <w:rsid w:val="00EF17CA"/>
    <w:rsid w:val="00EF1D5F"/>
    <w:rsid w:val="00EF20BA"/>
    <w:rsid w:val="00EF25B8"/>
    <w:rsid w:val="00EF25CB"/>
    <w:rsid w:val="00EF282A"/>
    <w:rsid w:val="00EF2D84"/>
    <w:rsid w:val="00EF2EE7"/>
    <w:rsid w:val="00EF3D40"/>
    <w:rsid w:val="00EF41EB"/>
    <w:rsid w:val="00EF445F"/>
    <w:rsid w:val="00EF44A5"/>
    <w:rsid w:val="00EF4576"/>
    <w:rsid w:val="00EF4A67"/>
    <w:rsid w:val="00EF531E"/>
    <w:rsid w:val="00EF53F3"/>
    <w:rsid w:val="00EF5837"/>
    <w:rsid w:val="00EF5964"/>
    <w:rsid w:val="00EF5E9C"/>
    <w:rsid w:val="00EF6025"/>
    <w:rsid w:val="00EF6510"/>
    <w:rsid w:val="00EF6AB4"/>
    <w:rsid w:val="00EF6C3C"/>
    <w:rsid w:val="00EF705E"/>
    <w:rsid w:val="00EF711C"/>
    <w:rsid w:val="00EF7472"/>
    <w:rsid w:val="00EF7950"/>
    <w:rsid w:val="00EF798C"/>
    <w:rsid w:val="00F00514"/>
    <w:rsid w:val="00F00723"/>
    <w:rsid w:val="00F0139B"/>
    <w:rsid w:val="00F013AC"/>
    <w:rsid w:val="00F01613"/>
    <w:rsid w:val="00F01660"/>
    <w:rsid w:val="00F01D01"/>
    <w:rsid w:val="00F0252C"/>
    <w:rsid w:val="00F02606"/>
    <w:rsid w:val="00F02693"/>
    <w:rsid w:val="00F02B09"/>
    <w:rsid w:val="00F030BE"/>
    <w:rsid w:val="00F03C69"/>
    <w:rsid w:val="00F03C77"/>
    <w:rsid w:val="00F03CAA"/>
    <w:rsid w:val="00F04613"/>
    <w:rsid w:val="00F04D05"/>
    <w:rsid w:val="00F04DA8"/>
    <w:rsid w:val="00F053EA"/>
    <w:rsid w:val="00F054E8"/>
    <w:rsid w:val="00F05782"/>
    <w:rsid w:val="00F0589D"/>
    <w:rsid w:val="00F05A12"/>
    <w:rsid w:val="00F05DD5"/>
    <w:rsid w:val="00F0610A"/>
    <w:rsid w:val="00F06150"/>
    <w:rsid w:val="00F068FE"/>
    <w:rsid w:val="00F069AE"/>
    <w:rsid w:val="00F06FB7"/>
    <w:rsid w:val="00F07268"/>
    <w:rsid w:val="00F07632"/>
    <w:rsid w:val="00F07692"/>
    <w:rsid w:val="00F0771C"/>
    <w:rsid w:val="00F07777"/>
    <w:rsid w:val="00F07B9C"/>
    <w:rsid w:val="00F07EA7"/>
    <w:rsid w:val="00F11124"/>
    <w:rsid w:val="00F11C15"/>
    <w:rsid w:val="00F120B9"/>
    <w:rsid w:val="00F121ED"/>
    <w:rsid w:val="00F12250"/>
    <w:rsid w:val="00F12D81"/>
    <w:rsid w:val="00F1311C"/>
    <w:rsid w:val="00F1386B"/>
    <w:rsid w:val="00F139B7"/>
    <w:rsid w:val="00F13D90"/>
    <w:rsid w:val="00F1418D"/>
    <w:rsid w:val="00F14353"/>
    <w:rsid w:val="00F1486C"/>
    <w:rsid w:val="00F15B75"/>
    <w:rsid w:val="00F16230"/>
    <w:rsid w:val="00F1629B"/>
    <w:rsid w:val="00F17071"/>
    <w:rsid w:val="00F17874"/>
    <w:rsid w:val="00F17C07"/>
    <w:rsid w:val="00F17C97"/>
    <w:rsid w:val="00F17DC1"/>
    <w:rsid w:val="00F20D11"/>
    <w:rsid w:val="00F20FDB"/>
    <w:rsid w:val="00F2126E"/>
    <w:rsid w:val="00F216FF"/>
    <w:rsid w:val="00F223D1"/>
    <w:rsid w:val="00F224C7"/>
    <w:rsid w:val="00F225B7"/>
    <w:rsid w:val="00F22611"/>
    <w:rsid w:val="00F22A5F"/>
    <w:rsid w:val="00F231D2"/>
    <w:rsid w:val="00F23609"/>
    <w:rsid w:val="00F2363D"/>
    <w:rsid w:val="00F23851"/>
    <w:rsid w:val="00F23CAB"/>
    <w:rsid w:val="00F2476D"/>
    <w:rsid w:val="00F24E2A"/>
    <w:rsid w:val="00F25279"/>
    <w:rsid w:val="00F2551C"/>
    <w:rsid w:val="00F262E5"/>
    <w:rsid w:val="00F277C7"/>
    <w:rsid w:val="00F27C82"/>
    <w:rsid w:val="00F27DA8"/>
    <w:rsid w:val="00F310BE"/>
    <w:rsid w:val="00F31178"/>
    <w:rsid w:val="00F312A7"/>
    <w:rsid w:val="00F312C6"/>
    <w:rsid w:val="00F314FD"/>
    <w:rsid w:val="00F315E5"/>
    <w:rsid w:val="00F3161C"/>
    <w:rsid w:val="00F31676"/>
    <w:rsid w:val="00F31A24"/>
    <w:rsid w:val="00F32639"/>
    <w:rsid w:val="00F326E8"/>
    <w:rsid w:val="00F32EF5"/>
    <w:rsid w:val="00F3328D"/>
    <w:rsid w:val="00F334BD"/>
    <w:rsid w:val="00F33AB9"/>
    <w:rsid w:val="00F345FB"/>
    <w:rsid w:val="00F346C2"/>
    <w:rsid w:val="00F347A1"/>
    <w:rsid w:val="00F34E52"/>
    <w:rsid w:val="00F35706"/>
    <w:rsid w:val="00F35723"/>
    <w:rsid w:val="00F3599B"/>
    <w:rsid w:val="00F35AC1"/>
    <w:rsid w:val="00F366D3"/>
    <w:rsid w:val="00F36993"/>
    <w:rsid w:val="00F36D06"/>
    <w:rsid w:val="00F36F25"/>
    <w:rsid w:val="00F37AE8"/>
    <w:rsid w:val="00F409F1"/>
    <w:rsid w:val="00F4158E"/>
    <w:rsid w:val="00F41ED7"/>
    <w:rsid w:val="00F42391"/>
    <w:rsid w:val="00F423C8"/>
    <w:rsid w:val="00F42841"/>
    <w:rsid w:val="00F42C27"/>
    <w:rsid w:val="00F42C65"/>
    <w:rsid w:val="00F4329A"/>
    <w:rsid w:val="00F437BE"/>
    <w:rsid w:val="00F44212"/>
    <w:rsid w:val="00F44334"/>
    <w:rsid w:val="00F4470B"/>
    <w:rsid w:val="00F44A05"/>
    <w:rsid w:val="00F44AD2"/>
    <w:rsid w:val="00F44EAF"/>
    <w:rsid w:val="00F44EFA"/>
    <w:rsid w:val="00F450A7"/>
    <w:rsid w:val="00F450A8"/>
    <w:rsid w:val="00F450EE"/>
    <w:rsid w:val="00F4521F"/>
    <w:rsid w:val="00F453E7"/>
    <w:rsid w:val="00F4606F"/>
    <w:rsid w:val="00F464FC"/>
    <w:rsid w:val="00F469B5"/>
    <w:rsid w:val="00F46D10"/>
    <w:rsid w:val="00F4704C"/>
    <w:rsid w:val="00F472BD"/>
    <w:rsid w:val="00F47380"/>
    <w:rsid w:val="00F474EC"/>
    <w:rsid w:val="00F475C1"/>
    <w:rsid w:val="00F476EE"/>
    <w:rsid w:val="00F50778"/>
    <w:rsid w:val="00F518B8"/>
    <w:rsid w:val="00F51B5D"/>
    <w:rsid w:val="00F51FA0"/>
    <w:rsid w:val="00F52086"/>
    <w:rsid w:val="00F5273F"/>
    <w:rsid w:val="00F52DB1"/>
    <w:rsid w:val="00F52DEB"/>
    <w:rsid w:val="00F52F51"/>
    <w:rsid w:val="00F52F57"/>
    <w:rsid w:val="00F52FDB"/>
    <w:rsid w:val="00F530F1"/>
    <w:rsid w:val="00F53817"/>
    <w:rsid w:val="00F53CE3"/>
    <w:rsid w:val="00F54C62"/>
    <w:rsid w:val="00F54EB4"/>
    <w:rsid w:val="00F55147"/>
    <w:rsid w:val="00F563E1"/>
    <w:rsid w:val="00F5662D"/>
    <w:rsid w:val="00F56E1B"/>
    <w:rsid w:val="00F56EC1"/>
    <w:rsid w:val="00F57559"/>
    <w:rsid w:val="00F57AFF"/>
    <w:rsid w:val="00F60152"/>
    <w:rsid w:val="00F60257"/>
    <w:rsid w:val="00F602F0"/>
    <w:rsid w:val="00F60368"/>
    <w:rsid w:val="00F6054A"/>
    <w:rsid w:val="00F60D50"/>
    <w:rsid w:val="00F60F6F"/>
    <w:rsid w:val="00F61227"/>
    <w:rsid w:val="00F619C7"/>
    <w:rsid w:val="00F61AA6"/>
    <w:rsid w:val="00F61BE6"/>
    <w:rsid w:val="00F624EA"/>
    <w:rsid w:val="00F6261E"/>
    <w:rsid w:val="00F63982"/>
    <w:rsid w:val="00F63EE1"/>
    <w:rsid w:val="00F64460"/>
    <w:rsid w:val="00F64467"/>
    <w:rsid w:val="00F64534"/>
    <w:rsid w:val="00F64CA9"/>
    <w:rsid w:val="00F654B3"/>
    <w:rsid w:val="00F6575C"/>
    <w:rsid w:val="00F65AE2"/>
    <w:rsid w:val="00F65ECB"/>
    <w:rsid w:val="00F65FDD"/>
    <w:rsid w:val="00F6619A"/>
    <w:rsid w:val="00F6657B"/>
    <w:rsid w:val="00F679AA"/>
    <w:rsid w:val="00F67A45"/>
    <w:rsid w:val="00F67C1B"/>
    <w:rsid w:val="00F70033"/>
    <w:rsid w:val="00F708FF"/>
    <w:rsid w:val="00F71088"/>
    <w:rsid w:val="00F717C9"/>
    <w:rsid w:val="00F71F7A"/>
    <w:rsid w:val="00F72066"/>
    <w:rsid w:val="00F72112"/>
    <w:rsid w:val="00F725C4"/>
    <w:rsid w:val="00F72C49"/>
    <w:rsid w:val="00F733E0"/>
    <w:rsid w:val="00F7340E"/>
    <w:rsid w:val="00F739A8"/>
    <w:rsid w:val="00F73B0A"/>
    <w:rsid w:val="00F73BB6"/>
    <w:rsid w:val="00F73E5E"/>
    <w:rsid w:val="00F748DE"/>
    <w:rsid w:val="00F74954"/>
    <w:rsid w:val="00F74B92"/>
    <w:rsid w:val="00F7540E"/>
    <w:rsid w:val="00F7574A"/>
    <w:rsid w:val="00F757C9"/>
    <w:rsid w:val="00F75F8C"/>
    <w:rsid w:val="00F7618A"/>
    <w:rsid w:val="00F761E0"/>
    <w:rsid w:val="00F76428"/>
    <w:rsid w:val="00F7655A"/>
    <w:rsid w:val="00F765D0"/>
    <w:rsid w:val="00F76E22"/>
    <w:rsid w:val="00F7775D"/>
    <w:rsid w:val="00F77A10"/>
    <w:rsid w:val="00F80349"/>
    <w:rsid w:val="00F80483"/>
    <w:rsid w:val="00F80802"/>
    <w:rsid w:val="00F8081B"/>
    <w:rsid w:val="00F809AC"/>
    <w:rsid w:val="00F80DD0"/>
    <w:rsid w:val="00F812E3"/>
    <w:rsid w:val="00F814C8"/>
    <w:rsid w:val="00F81C58"/>
    <w:rsid w:val="00F8206E"/>
    <w:rsid w:val="00F8241F"/>
    <w:rsid w:val="00F82AAF"/>
    <w:rsid w:val="00F838CB"/>
    <w:rsid w:val="00F83A42"/>
    <w:rsid w:val="00F849F4"/>
    <w:rsid w:val="00F852E9"/>
    <w:rsid w:val="00F862D5"/>
    <w:rsid w:val="00F86499"/>
    <w:rsid w:val="00F872CE"/>
    <w:rsid w:val="00F87A5C"/>
    <w:rsid w:val="00F90CF5"/>
    <w:rsid w:val="00F90DF5"/>
    <w:rsid w:val="00F92495"/>
    <w:rsid w:val="00F930FC"/>
    <w:rsid w:val="00F9317A"/>
    <w:rsid w:val="00F93526"/>
    <w:rsid w:val="00F93966"/>
    <w:rsid w:val="00F942CC"/>
    <w:rsid w:val="00F9438A"/>
    <w:rsid w:val="00F946E2"/>
    <w:rsid w:val="00F950BD"/>
    <w:rsid w:val="00F95743"/>
    <w:rsid w:val="00F95CA7"/>
    <w:rsid w:val="00F964FC"/>
    <w:rsid w:val="00F96715"/>
    <w:rsid w:val="00F9744E"/>
    <w:rsid w:val="00FA00EE"/>
    <w:rsid w:val="00FA1318"/>
    <w:rsid w:val="00FA1977"/>
    <w:rsid w:val="00FA1C59"/>
    <w:rsid w:val="00FA1C5D"/>
    <w:rsid w:val="00FA1CA3"/>
    <w:rsid w:val="00FA28B2"/>
    <w:rsid w:val="00FA2936"/>
    <w:rsid w:val="00FA2E2D"/>
    <w:rsid w:val="00FA2E8F"/>
    <w:rsid w:val="00FA34BC"/>
    <w:rsid w:val="00FA3574"/>
    <w:rsid w:val="00FA3FC3"/>
    <w:rsid w:val="00FA42C9"/>
    <w:rsid w:val="00FA4416"/>
    <w:rsid w:val="00FA496F"/>
    <w:rsid w:val="00FA4977"/>
    <w:rsid w:val="00FA4DA0"/>
    <w:rsid w:val="00FA501F"/>
    <w:rsid w:val="00FA507C"/>
    <w:rsid w:val="00FA53FE"/>
    <w:rsid w:val="00FA5A5B"/>
    <w:rsid w:val="00FA6232"/>
    <w:rsid w:val="00FA6499"/>
    <w:rsid w:val="00FA6BCB"/>
    <w:rsid w:val="00FA6F6E"/>
    <w:rsid w:val="00FA70E9"/>
    <w:rsid w:val="00FB03A4"/>
    <w:rsid w:val="00FB045F"/>
    <w:rsid w:val="00FB16BF"/>
    <w:rsid w:val="00FB1A8D"/>
    <w:rsid w:val="00FB2732"/>
    <w:rsid w:val="00FB2E27"/>
    <w:rsid w:val="00FB2FB7"/>
    <w:rsid w:val="00FB34B1"/>
    <w:rsid w:val="00FB373C"/>
    <w:rsid w:val="00FB3ECC"/>
    <w:rsid w:val="00FB4046"/>
    <w:rsid w:val="00FB479F"/>
    <w:rsid w:val="00FB49DD"/>
    <w:rsid w:val="00FB4A30"/>
    <w:rsid w:val="00FB5A80"/>
    <w:rsid w:val="00FB5D44"/>
    <w:rsid w:val="00FB63B5"/>
    <w:rsid w:val="00FB6E62"/>
    <w:rsid w:val="00FB70DD"/>
    <w:rsid w:val="00FB7AE1"/>
    <w:rsid w:val="00FB7BAB"/>
    <w:rsid w:val="00FB7E68"/>
    <w:rsid w:val="00FB7F4C"/>
    <w:rsid w:val="00FC0041"/>
    <w:rsid w:val="00FC007C"/>
    <w:rsid w:val="00FC0134"/>
    <w:rsid w:val="00FC0965"/>
    <w:rsid w:val="00FC0BE8"/>
    <w:rsid w:val="00FC0E44"/>
    <w:rsid w:val="00FC0EEE"/>
    <w:rsid w:val="00FC156A"/>
    <w:rsid w:val="00FC16F6"/>
    <w:rsid w:val="00FC1729"/>
    <w:rsid w:val="00FC179A"/>
    <w:rsid w:val="00FC1E19"/>
    <w:rsid w:val="00FC24FE"/>
    <w:rsid w:val="00FC29C7"/>
    <w:rsid w:val="00FC2A58"/>
    <w:rsid w:val="00FC3261"/>
    <w:rsid w:val="00FC3415"/>
    <w:rsid w:val="00FC353E"/>
    <w:rsid w:val="00FC36F8"/>
    <w:rsid w:val="00FC3F14"/>
    <w:rsid w:val="00FC4056"/>
    <w:rsid w:val="00FC4473"/>
    <w:rsid w:val="00FC470A"/>
    <w:rsid w:val="00FC4C9D"/>
    <w:rsid w:val="00FC50D6"/>
    <w:rsid w:val="00FC54B9"/>
    <w:rsid w:val="00FC5A7A"/>
    <w:rsid w:val="00FC6BA3"/>
    <w:rsid w:val="00FC6DA0"/>
    <w:rsid w:val="00FC6FE2"/>
    <w:rsid w:val="00FC73C1"/>
    <w:rsid w:val="00FC7484"/>
    <w:rsid w:val="00FC77F6"/>
    <w:rsid w:val="00FC7B18"/>
    <w:rsid w:val="00FC7E64"/>
    <w:rsid w:val="00FC7F7E"/>
    <w:rsid w:val="00FD1117"/>
    <w:rsid w:val="00FD12C3"/>
    <w:rsid w:val="00FD1AB1"/>
    <w:rsid w:val="00FD1CD0"/>
    <w:rsid w:val="00FD1F33"/>
    <w:rsid w:val="00FD20D2"/>
    <w:rsid w:val="00FD2115"/>
    <w:rsid w:val="00FD2EBA"/>
    <w:rsid w:val="00FD37F1"/>
    <w:rsid w:val="00FD3B04"/>
    <w:rsid w:val="00FD3F01"/>
    <w:rsid w:val="00FD4185"/>
    <w:rsid w:val="00FD461B"/>
    <w:rsid w:val="00FD4A55"/>
    <w:rsid w:val="00FD4AB5"/>
    <w:rsid w:val="00FD4CD1"/>
    <w:rsid w:val="00FD5C56"/>
    <w:rsid w:val="00FD63C0"/>
    <w:rsid w:val="00FD65B9"/>
    <w:rsid w:val="00FD67C4"/>
    <w:rsid w:val="00FD6B4F"/>
    <w:rsid w:val="00FD6BFB"/>
    <w:rsid w:val="00FD6D2C"/>
    <w:rsid w:val="00FD6F0A"/>
    <w:rsid w:val="00FD71AB"/>
    <w:rsid w:val="00FD76FB"/>
    <w:rsid w:val="00FD7C24"/>
    <w:rsid w:val="00FD7D86"/>
    <w:rsid w:val="00FD7E2B"/>
    <w:rsid w:val="00FD7FBC"/>
    <w:rsid w:val="00FE0AC8"/>
    <w:rsid w:val="00FE0D66"/>
    <w:rsid w:val="00FE112D"/>
    <w:rsid w:val="00FE14B8"/>
    <w:rsid w:val="00FE15EC"/>
    <w:rsid w:val="00FE1B46"/>
    <w:rsid w:val="00FE1C4F"/>
    <w:rsid w:val="00FE1D75"/>
    <w:rsid w:val="00FE2310"/>
    <w:rsid w:val="00FE2400"/>
    <w:rsid w:val="00FE25EC"/>
    <w:rsid w:val="00FE2E1A"/>
    <w:rsid w:val="00FE2FF8"/>
    <w:rsid w:val="00FE3FE2"/>
    <w:rsid w:val="00FE40C4"/>
    <w:rsid w:val="00FE416F"/>
    <w:rsid w:val="00FE4975"/>
    <w:rsid w:val="00FE5228"/>
    <w:rsid w:val="00FE588C"/>
    <w:rsid w:val="00FE628A"/>
    <w:rsid w:val="00FE648B"/>
    <w:rsid w:val="00FE6F3D"/>
    <w:rsid w:val="00FE7404"/>
    <w:rsid w:val="00FE76A6"/>
    <w:rsid w:val="00FE7E22"/>
    <w:rsid w:val="00FE7FB2"/>
    <w:rsid w:val="00FE7FE1"/>
    <w:rsid w:val="00FF0411"/>
    <w:rsid w:val="00FF0644"/>
    <w:rsid w:val="00FF0852"/>
    <w:rsid w:val="00FF17AB"/>
    <w:rsid w:val="00FF17D7"/>
    <w:rsid w:val="00FF19CC"/>
    <w:rsid w:val="00FF222C"/>
    <w:rsid w:val="00FF2A37"/>
    <w:rsid w:val="00FF37A7"/>
    <w:rsid w:val="00FF3E6F"/>
    <w:rsid w:val="00FF4081"/>
    <w:rsid w:val="00FF40B6"/>
    <w:rsid w:val="00FF423A"/>
    <w:rsid w:val="00FF4B0E"/>
    <w:rsid w:val="00FF5370"/>
    <w:rsid w:val="00FF5F19"/>
    <w:rsid w:val="00FF612C"/>
    <w:rsid w:val="00FF6BAA"/>
    <w:rsid w:val="00FF6D7E"/>
    <w:rsid w:val="00FF6EF3"/>
    <w:rsid w:val="00FF703E"/>
    <w:rsid w:val="00FF71D1"/>
    <w:rsid w:val="00FF739C"/>
    <w:rsid w:val="00FF788D"/>
    <w:rsid w:val="00FF7A04"/>
    <w:rsid w:val="00FF7F6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92F60C"/>
  <w15:docId w15:val="{2990CEC5-2E74-F54A-A432-AB5985B48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5D5C"/>
    <w:pPr>
      <w:spacing w:line="480" w:lineRule="auto"/>
    </w:pPr>
    <w:rPr>
      <w:rFonts w:ascii="Times" w:eastAsia="Times New Roman" w:hAnsi="Times"/>
      <w:sz w:val="22"/>
    </w:rPr>
  </w:style>
  <w:style w:type="paragraph" w:styleId="Heading1">
    <w:name w:val="heading 1"/>
    <w:basedOn w:val="Normal"/>
    <w:next w:val="Normal"/>
    <w:link w:val="Heading1Char"/>
    <w:uiPriority w:val="9"/>
    <w:qFormat/>
    <w:rsid w:val="009B5D5C"/>
    <w:pPr>
      <w:keepNext/>
      <w:spacing w:before="240" w:after="60"/>
      <w:outlineLvl w:val="0"/>
    </w:pPr>
    <w:rPr>
      <w:b/>
      <w:kern w:val="32"/>
      <w:sz w:val="24"/>
      <w:szCs w:val="32"/>
    </w:rPr>
  </w:style>
  <w:style w:type="paragraph" w:styleId="Heading2">
    <w:name w:val="heading 2"/>
    <w:basedOn w:val="Normal"/>
    <w:next w:val="Normal"/>
    <w:link w:val="Heading2Char"/>
    <w:uiPriority w:val="9"/>
    <w:unhideWhenUsed/>
    <w:qFormat/>
    <w:rsid w:val="00C235DF"/>
    <w:pPr>
      <w:keepNext/>
      <w:keepLines/>
      <w:spacing w:before="200"/>
      <w:outlineLvl w:val="1"/>
    </w:pPr>
    <w:rPr>
      <w:rFonts w:ascii="Times New Roman" w:eastAsia="MS Gothic" w:hAnsi="Times New Roman"/>
      <w:bCs/>
      <w:sz w:val="24"/>
      <w:szCs w:val="26"/>
      <w:u w:val="single"/>
    </w:rPr>
  </w:style>
  <w:style w:type="paragraph" w:styleId="Heading3">
    <w:name w:val="heading 3"/>
    <w:basedOn w:val="Normal"/>
    <w:next w:val="Normal"/>
    <w:link w:val="Heading3Char"/>
    <w:uiPriority w:val="9"/>
    <w:unhideWhenUsed/>
    <w:qFormat/>
    <w:rsid w:val="0063724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D5C"/>
    <w:rPr>
      <w:rFonts w:ascii="Times" w:eastAsia="Times New Roman" w:hAnsi="Times" w:cs="Times New Roman"/>
      <w:b/>
      <w:kern w:val="32"/>
      <w:szCs w:val="32"/>
    </w:rPr>
  </w:style>
  <w:style w:type="paragraph" w:styleId="BodyTextIndent">
    <w:name w:val="Body Text Indent"/>
    <w:basedOn w:val="Normal"/>
    <w:link w:val="BodyTextIndentChar"/>
    <w:qFormat/>
    <w:rsid w:val="009B5D5C"/>
    <w:pPr>
      <w:ind w:firstLine="720"/>
    </w:pPr>
  </w:style>
  <w:style w:type="character" w:customStyle="1" w:styleId="BodyTextIndentChar">
    <w:name w:val="Body Text Indent Char"/>
    <w:link w:val="BodyTextIndent"/>
    <w:rsid w:val="009B5D5C"/>
    <w:rPr>
      <w:rFonts w:ascii="Times" w:eastAsia="Times New Roman" w:hAnsi="Times" w:cs="Times New Roman"/>
      <w:sz w:val="22"/>
    </w:rPr>
  </w:style>
  <w:style w:type="paragraph" w:styleId="FootnoteText">
    <w:name w:val="footnote text"/>
    <w:basedOn w:val="Normal"/>
    <w:link w:val="FootnoteTextChar"/>
    <w:uiPriority w:val="99"/>
    <w:rsid w:val="00E75C75"/>
    <w:pPr>
      <w:spacing w:line="240" w:lineRule="auto"/>
    </w:pPr>
  </w:style>
  <w:style w:type="character" w:customStyle="1" w:styleId="FootnoteTextChar">
    <w:name w:val="Footnote Text Char"/>
    <w:link w:val="FootnoteText"/>
    <w:uiPriority w:val="99"/>
    <w:rsid w:val="00E75C75"/>
    <w:rPr>
      <w:rFonts w:ascii="Times" w:eastAsia="Times New Roman" w:hAnsi="Times" w:cs="Times New Roman"/>
      <w:sz w:val="22"/>
    </w:rPr>
  </w:style>
  <w:style w:type="character" w:styleId="FootnoteReference">
    <w:name w:val="footnote reference"/>
    <w:uiPriority w:val="99"/>
    <w:rsid w:val="00E75C75"/>
    <w:rPr>
      <w:rFonts w:cs="Times New Roman"/>
      <w:vertAlign w:val="superscript"/>
    </w:rPr>
  </w:style>
  <w:style w:type="character" w:styleId="Hyperlink">
    <w:name w:val="Hyperlink"/>
    <w:uiPriority w:val="99"/>
    <w:unhideWhenUsed/>
    <w:rsid w:val="00C61AC7"/>
    <w:rPr>
      <w:color w:val="0000FF"/>
      <w:u w:val="single"/>
    </w:rPr>
  </w:style>
  <w:style w:type="paragraph" w:styleId="Footer">
    <w:name w:val="footer"/>
    <w:basedOn w:val="Normal"/>
    <w:link w:val="FooterChar"/>
    <w:uiPriority w:val="99"/>
    <w:unhideWhenUsed/>
    <w:rsid w:val="00813EBE"/>
    <w:pPr>
      <w:tabs>
        <w:tab w:val="center" w:pos="4320"/>
        <w:tab w:val="right" w:pos="8640"/>
      </w:tabs>
      <w:spacing w:line="240" w:lineRule="auto"/>
    </w:pPr>
  </w:style>
  <w:style w:type="character" w:customStyle="1" w:styleId="FooterChar">
    <w:name w:val="Footer Char"/>
    <w:link w:val="Footer"/>
    <w:uiPriority w:val="99"/>
    <w:rsid w:val="00813EBE"/>
    <w:rPr>
      <w:rFonts w:ascii="Times" w:eastAsia="Times New Roman" w:hAnsi="Times" w:cs="Times New Roman"/>
      <w:sz w:val="22"/>
    </w:rPr>
  </w:style>
  <w:style w:type="character" w:styleId="PageNumber">
    <w:name w:val="page number"/>
    <w:basedOn w:val="DefaultParagraphFont"/>
    <w:uiPriority w:val="99"/>
    <w:semiHidden/>
    <w:unhideWhenUsed/>
    <w:rsid w:val="00813EBE"/>
  </w:style>
  <w:style w:type="character" w:customStyle="1" w:styleId="Heading2Char">
    <w:name w:val="Heading 2 Char"/>
    <w:link w:val="Heading2"/>
    <w:uiPriority w:val="9"/>
    <w:rsid w:val="00C235DF"/>
    <w:rPr>
      <w:rFonts w:ascii="Times New Roman" w:eastAsia="MS Gothic" w:hAnsi="Times New Roman" w:cs="Times New Roman"/>
      <w:bCs/>
      <w:szCs w:val="26"/>
      <w:u w:val="single"/>
    </w:rPr>
  </w:style>
  <w:style w:type="paragraph" w:styleId="DocumentMap">
    <w:name w:val="Document Map"/>
    <w:basedOn w:val="Normal"/>
    <w:link w:val="DocumentMapChar"/>
    <w:uiPriority w:val="99"/>
    <w:semiHidden/>
    <w:unhideWhenUsed/>
    <w:rsid w:val="00C12E7C"/>
    <w:pPr>
      <w:spacing w:line="240" w:lineRule="auto"/>
    </w:pPr>
    <w:rPr>
      <w:rFonts w:ascii="Lucida Grande" w:hAnsi="Lucida Grande" w:cs="Lucida Grande"/>
      <w:sz w:val="24"/>
    </w:rPr>
  </w:style>
  <w:style w:type="character" w:customStyle="1" w:styleId="DocumentMapChar">
    <w:name w:val="Document Map Char"/>
    <w:link w:val="DocumentMap"/>
    <w:uiPriority w:val="99"/>
    <w:semiHidden/>
    <w:rsid w:val="00C12E7C"/>
    <w:rPr>
      <w:rFonts w:ascii="Lucida Grande" w:eastAsia="Times New Roman" w:hAnsi="Lucida Grande" w:cs="Lucida Grande"/>
    </w:rPr>
  </w:style>
  <w:style w:type="paragraph" w:customStyle="1" w:styleId="t">
    <w:name w:val="t"/>
    <w:basedOn w:val="Normal"/>
    <w:rsid w:val="003B11D1"/>
    <w:pPr>
      <w:spacing w:line="240" w:lineRule="auto"/>
    </w:pPr>
    <w:rPr>
      <w:rFonts w:ascii="Courier" w:eastAsia="MS Mincho" w:hAnsi="Courier"/>
      <w:sz w:val="21"/>
      <w:szCs w:val="21"/>
    </w:rPr>
  </w:style>
  <w:style w:type="paragraph" w:customStyle="1" w:styleId="Timessingle">
    <w:name w:val="Times single"/>
    <w:basedOn w:val="Normal"/>
    <w:qFormat/>
    <w:rsid w:val="003B11D1"/>
    <w:pPr>
      <w:spacing w:line="240" w:lineRule="auto"/>
    </w:pPr>
  </w:style>
  <w:style w:type="paragraph" w:styleId="ListParagraph">
    <w:name w:val="List Paragraph"/>
    <w:basedOn w:val="Normal"/>
    <w:uiPriority w:val="34"/>
    <w:qFormat/>
    <w:rsid w:val="00712D8C"/>
    <w:pPr>
      <w:spacing w:line="240" w:lineRule="auto"/>
      <w:ind w:left="720"/>
      <w:contextualSpacing/>
    </w:pPr>
    <w:rPr>
      <w:rFonts w:ascii="Cambria" w:eastAsia="MS Mincho" w:hAnsi="Cambria"/>
      <w:sz w:val="24"/>
    </w:rPr>
  </w:style>
  <w:style w:type="paragraph" w:customStyle="1" w:styleId="Default">
    <w:name w:val="Default"/>
    <w:rsid w:val="00B16EEE"/>
    <w:pPr>
      <w:widowControl w:val="0"/>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A95C03"/>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95C03"/>
    <w:rPr>
      <w:rFonts w:ascii="Lucida Grande" w:eastAsia="Times New Roman" w:hAnsi="Lucida Grande" w:cs="Lucida Grande"/>
      <w:sz w:val="18"/>
      <w:szCs w:val="18"/>
    </w:rPr>
  </w:style>
  <w:style w:type="paragraph" w:styleId="PlainText">
    <w:name w:val="Plain Text"/>
    <w:basedOn w:val="Normal"/>
    <w:link w:val="PlainTextChar"/>
    <w:rsid w:val="004D588E"/>
    <w:rPr>
      <w:rFonts w:ascii="Courier" w:hAnsi="Courier"/>
    </w:rPr>
  </w:style>
  <w:style w:type="character" w:customStyle="1" w:styleId="PlainTextChar">
    <w:name w:val="Plain Text Char"/>
    <w:link w:val="PlainText"/>
    <w:rsid w:val="004D588E"/>
    <w:rPr>
      <w:rFonts w:ascii="Courier" w:eastAsia="Times New Roman" w:hAnsi="Courier" w:cs="Times New Roman"/>
      <w:sz w:val="22"/>
    </w:rPr>
  </w:style>
  <w:style w:type="character" w:styleId="CommentReference">
    <w:name w:val="annotation reference"/>
    <w:uiPriority w:val="99"/>
    <w:semiHidden/>
    <w:unhideWhenUsed/>
    <w:rsid w:val="00E82AAD"/>
    <w:rPr>
      <w:sz w:val="18"/>
      <w:szCs w:val="18"/>
    </w:rPr>
  </w:style>
  <w:style w:type="paragraph" w:styleId="CommentText">
    <w:name w:val="annotation text"/>
    <w:basedOn w:val="Normal"/>
    <w:link w:val="CommentTextChar"/>
    <w:uiPriority w:val="99"/>
    <w:semiHidden/>
    <w:unhideWhenUsed/>
    <w:rsid w:val="00E82AAD"/>
    <w:pPr>
      <w:spacing w:line="240" w:lineRule="auto"/>
    </w:pPr>
    <w:rPr>
      <w:sz w:val="24"/>
    </w:rPr>
  </w:style>
  <w:style w:type="character" w:customStyle="1" w:styleId="CommentTextChar">
    <w:name w:val="Comment Text Char"/>
    <w:link w:val="CommentText"/>
    <w:uiPriority w:val="99"/>
    <w:semiHidden/>
    <w:rsid w:val="00E82AAD"/>
    <w:rPr>
      <w:rFonts w:ascii="Times" w:eastAsia="Times New Roman" w:hAnsi="Times" w:cs="Times New Roman"/>
    </w:rPr>
  </w:style>
  <w:style w:type="paragraph" w:styleId="CommentSubject">
    <w:name w:val="annotation subject"/>
    <w:basedOn w:val="CommentText"/>
    <w:next w:val="CommentText"/>
    <w:link w:val="CommentSubjectChar"/>
    <w:uiPriority w:val="99"/>
    <w:semiHidden/>
    <w:unhideWhenUsed/>
    <w:rsid w:val="00E82AAD"/>
    <w:rPr>
      <w:b/>
      <w:bCs/>
      <w:sz w:val="20"/>
      <w:szCs w:val="20"/>
    </w:rPr>
  </w:style>
  <w:style w:type="character" w:customStyle="1" w:styleId="CommentSubjectChar">
    <w:name w:val="Comment Subject Char"/>
    <w:link w:val="CommentSubject"/>
    <w:uiPriority w:val="99"/>
    <w:semiHidden/>
    <w:rsid w:val="00E82AAD"/>
    <w:rPr>
      <w:rFonts w:ascii="Times" w:eastAsia="Times New Roman" w:hAnsi="Times" w:cs="Times New Roman"/>
      <w:b/>
      <w:bCs/>
      <w:sz w:val="20"/>
      <w:szCs w:val="20"/>
    </w:rPr>
  </w:style>
  <w:style w:type="paragraph" w:styleId="Revision">
    <w:name w:val="Revision"/>
    <w:hidden/>
    <w:uiPriority w:val="99"/>
    <w:semiHidden/>
    <w:rsid w:val="00E82AAD"/>
    <w:rPr>
      <w:rFonts w:ascii="Times" w:eastAsia="Times New Roman" w:hAnsi="Times"/>
      <w:sz w:val="22"/>
    </w:rPr>
  </w:style>
  <w:style w:type="table" w:styleId="TableGrid">
    <w:name w:val="Table Grid"/>
    <w:basedOn w:val="TableNormal"/>
    <w:uiPriority w:val="59"/>
    <w:rsid w:val="00BA3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AC4344"/>
    <w:pPr>
      <w:spacing w:line="240" w:lineRule="auto"/>
    </w:pPr>
    <w:rPr>
      <w:sz w:val="24"/>
    </w:rPr>
  </w:style>
  <w:style w:type="character" w:customStyle="1" w:styleId="EndnoteTextChar">
    <w:name w:val="Endnote Text Char"/>
    <w:link w:val="EndnoteText"/>
    <w:uiPriority w:val="99"/>
    <w:rsid w:val="00AC4344"/>
    <w:rPr>
      <w:rFonts w:ascii="Times" w:eastAsia="Times New Roman" w:hAnsi="Times" w:cs="Times New Roman"/>
    </w:rPr>
  </w:style>
  <w:style w:type="character" w:styleId="EndnoteReference">
    <w:name w:val="endnote reference"/>
    <w:uiPriority w:val="99"/>
    <w:unhideWhenUsed/>
    <w:rsid w:val="00AC4344"/>
    <w:rPr>
      <w:vertAlign w:val="superscript"/>
    </w:rPr>
  </w:style>
  <w:style w:type="character" w:customStyle="1" w:styleId="apple-converted-space">
    <w:name w:val="apple-converted-space"/>
    <w:rsid w:val="00880C36"/>
  </w:style>
  <w:style w:type="paragraph" w:styleId="NormalWeb">
    <w:name w:val="Normal (Web)"/>
    <w:basedOn w:val="Normal"/>
    <w:uiPriority w:val="99"/>
    <w:semiHidden/>
    <w:unhideWhenUsed/>
    <w:rsid w:val="00116A77"/>
    <w:pPr>
      <w:spacing w:before="100" w:beforeAutospacing="1" w:after="100" w:afterAutospacing="1" w:line="240" w:lineRule="auto"/>
    </w:pPr>
    <w:rPr>
      <w:rFonts w:eastAsia="MS Mincho"/>
      <w:sz w:val="20"/>
      <w:szCs w:val="20"/>
    </w:rPr>
  </w:style>
  <w:style w:type="paragraph" w:styleId="Header">
    <w:name w:val="header"/>
    <w:basedOn w:val="Normal"/>
    <w:link w:val="HeaderChar"/>
    <w:uiPriority w:val="99"/>
    <w:unhideWhenUsed/>
    <w:rsid w:val="00E11AC8"/>
    <w:pPr>
      <w:tabs>
        <w:tab w:val="center" w:pos="4320"/>
        <w:tab w:val="right" w:pos="8640"/>
      </w:tabs>
      <w:spacing w:line="240" w:lineRule="auto"/>
    </w:pPr>
  </w:style>
  <w:style w:type="character" w:customStyle="1" w:styleId="HeaderChar">
    <w:name w:val="Header Char"/>
    <w:basedOn w:val="DefaultParagraphFont"/>
    <w:link w:val="Header"/>
    <w:uiPriority w:val="99"/>
    <w:rsid w:val="00E11AC8"/>
    <w:rPr>
      <w:rFonts w:ascii="Times" w:eastAsia="Times New Roman" w:hAnsi="Times"/>
      <w:sz w:val="22"/>
    </w:rPr>
  </w:style>
  <w:style w:type="paragraph" w:customStyle="1" w:styleId="EndNoteBibliographyTitle">
    <w:name w:val="EndNote Bibliography Title"/>
    <w:basedOn w:val="Normal"/>
    <w:rsid w:val="002E31D7"/>
    <w:pPr>
      <w:jc w:val="center"/>
    </w:pPr>
    <w:rPr>
      <w:rFonts w:ascii="Times New Roman" w:hAnsi="Times New Roman"/>
      <w:sz w:val="24"/>
    </w:rPr>
  </w:style>
  <w:style w:type="paragraph" w:customStyle="1" w:styleId="EndNoteBibliography">
    <w:name w:val="EndNote Bibliography"/>
    <w:basedOn w:val="Normal"/>
    <w:rsid w:val="002E31D7"/>
    <w:rPr>
      <w:rFonts w:ascii="Times New Roman" w:hAnsi="Times New Roman"/>
      <w:sz w:val="24"/>
    </w:rPr>
  </w:style>
  <w:style w:type="character" w:customStyle="1" w:styleId="Heading3Char">
    <w:name w:val="Heading 3 Char"/>
    <w:basedOn w:val="DefaultParagraphFont"/>
    <w:link w:val="Heading3"/>
    <w:uiPriority w:val="9"/>
    <w:rsid w:val="0063724F"/>
    <w:rPr>
      <w:rFonts w:asciiTheme="majorHAnsi" w:eastAsiaTheme="majorEastAsia" w:hAnsiTheme="majorHAnsi" w:cstheme="majorBidi"/>
      <w:b/>
      <w:b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61444">
      <w:bodyDiv w:val="1"/>
      <w:marLeft w:val="0"/>
      <w:marRight w:val="0"/>
      <w:marTop w:val="0"/>
      <w:marBottom w:val="0"/>
      <w:divBdr>
        <w:top w:val="none" w:sz="0" w:space="0" w:color="auto"/>
        <w:left w:val="none" w:sz="0" w:space="0" w:color="auto"/>
        <w:bottom w:val="none" w:sz="0" w:space="0" w:color="auto"/>
        <w:right w:val="none" w:sz="0" w:space="0" w:color="auto"/>
      </w:divBdr>
    </w:div>
    <w:div w:id="177811835">
      <w:bodyDiv w:val="1"/>
      <w:marLeft w:val="0"/>
      <w:marRight w:val="0"/>
      <w:marTop w:val="0"/>
      <w:marBottom w:val="0"/>
      <w:divBdr>
        <w:top w:val="none" w:sz="0" w:space="0" w:color="auto"/>
        <w:left w:val="none" w:sz="0" w:space="0" w:color="auto"/>
        <w:bottom w:val="none" w:sz="0" w:space="0" w:color="auto"/>
        <w:right w:val="none" w:sz="0" w:space="0" w:color="auto"/>
      </w:divBdr>
    </w:div>
    <w:div w:id="407777191">
      <w:bodyDiv w:val="1"/>
      <w:marLeft w:val="0"/>
      <w:marRight w:val="0"/>
      <w:marTop w:val="0"/>
      <w:marBottom w:val="0"/>
      <w:divBdr>
        <w:top w:val="none" w:sz="0" w:space="0" w:color="auto"/>
        <w:left w:val="none" w:sz="0" w:space="0" w:color="auto"/>
        <w:bottom w:val="none" w:sz="0" w:space="0" w:color="auto"/>
        <w:right w:val="none" w:sz="0" w:space="0" w:color="auto"/>
      </w:divBdr>
      <w:divsChild>
        <w:div w:id="710804164">
          <w:marLeft w:val="0"/>
          <w:marRight w:val="0"/>
          <w:marTop w:val="0"/>
          <w:marBottom w:val="0"/>
          <w:divBdr>
            <w:top w:val="none" w:sz="0" w:space="0" w:color="auto"/>
            <w:left w:val="none" w:sz="0" w:space="0" w:color="auto"/>
            <w:bottom w:val="none" w:sz="0" w:space="0" w:color="auto"/>
            <w:right w:val="none" w:sz="0" w:space="0" w:color="auto"/>
          </w:divBdr>
          <w:divsChild>
            <w:div w:id="375786771">
              <w:marLeft w:val="0"/>
              <w:marRight w:val="0"/>
              <w:marTop w:val="0"/>
              <w:marBottom w:val="0"/>
              <w:divBdr>
                <w:top w:val="none" w:sz="0" w:space="0" w:color="auto"/>
                <w:left w:val="none" w:sz="0" w:space="0" w:color="auto"/>
                <w:bottom w:val="none" w:sz="0" w:space="0" w:color="auto"/>
                <w:right w:val="none" w:sz="0" w:space="0" w:color="auto"/>
              </w:divBdr>
              <w:divsChild>
                <w:div w:id="185893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940085">
      <w:bodyDiv w:val="1"/>
      <w:marLeft w:val="0"/>
      <w:marRight w:val="0"/>
      <w:marTop w:val="0"/>
      <w:marBottom w:val="0"/>
      <w:divBdr>
        <w:top w:val="none" w:sz="0" w:space="0" w:color="auto"/>
        <w:left w:val="none" w:sz="0" w:space="0" w:color="auto"/>
        <w:bottom w:val="none" w:sz="0" w:space="0" w:color="auto"/>
        <w:right w:val="none" w:sz="0" w:space="0" w:color="auto"/>
      </w:divBdr>
      <w:divsChild>
        <w:div w:id="1163815674">
          <w:marLeft w:val="0"/>
          <w:marRight w:val="0"/>
          <w:marTop w:val="0"/>
          <w:marBottom w:val="0"/>
          <w:divBdr>
            <w:top w:val="none" w:sz="0" w:space="0" w:color="auto"/>
            <w:left w:val="none" w:sz="0" w:space="0" w:color="auto"/>
            <w:bottom w:val="none" w:sz="0" w:space="0" w:color="auto"/>
            <w:right w:val="none" w:sz="0" w:space="0" w:color="auto"/>
          </w:divBdr>
          <w:divsChild>
            <w:div w:id="1177689175">
              <w:marLeft w:val="0"/>
              <w:marRight w:val="0"/>
              <w:marTop w:val="0"/>
              <w:marBottom w:val="0"/>
              <w:divBdr>
                <w:top w:val="none" w:sz="0" w:space="0" w:color="auto"/>
                <w:left w:val="none" w:sz="0" w:space="0" w:color="auto"/>
                <w:bottom w:val="none" w:sz="0" w:space="0" w:color="auto"/>
                <w:right w:val="none" w:sz="0" w:space="0" w:color="auto"/>
              </w:divBdr>
              <w:divsChild>
                <w:div w:id="195482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77955">
      <w:bodyDiv w:val="1"/>
      <w:marLeft w:val="0"/>
      <w:marRight w:val="0"/>
      <w:marTop w:val="0"/>
      <w:marBottom w:val="0"/>
      <w:divBdr>
        <w:top w:val="none" w:sz="0" w:space="0" w:color="auto"/>
        <w:left w:val="none" w:sz="0" w:space="0" w:color="auto"/>
        <w:bottom w:val="none" w:sz="0" w:space="0" w:color="auto"/>
        <w:right w:val="none" w:sz="0" w:space="0" w:color="auto"/>
      </w:divBdr>
      <w:divsChild>
        <w:div w:id="1450777072">
          <w:marLeft w:val="0"/>
          <w:marRight w:val="0"/>
          <w:marTop w:val="0"/>
          <w:marBottom w:val="0"/>
          <w:divBdr>
            <w:top w:val="none" w:sz="0" w:space="0" w:color="auto"/>
            <w:left w:val="none" w:sz="0" w:space="0" w:color="auto"/>
            <w:bottom w:val="none" w:sz="0" w:space="0" w:color="auto"/>
            <w:right w:val="none" w:sz="0" w:space="0" w:color="auto"/>
          </w:divBdr>
          <w:divsChild>
            <w:div w:id="725226506">
              <w:marLeft w:val="0"/>
              <w:marRight w:val="0"/>
              <w:marTop w:val="0"/>
              <w:marBottom w:val="0"/>
              <w:divBdr>
                <w:top w:val="none" w:sz="0" w:space="0" w:color="auto"/>
                <w:left w:val="none" w:sz="0" w:space="0" w:color="auto"/>
                <w:bottom w:val="none" w:sz="0" w:space="0" w:color="auto"/>
                <w:right w:val="none" w:sz="0" w:space="0" w:color="auto"/>
              </w:divBdr>
              <w:divsChild>
                <w:div w:id="196557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778252">
      <w:bodyDiv w:val="1"/>
      <w:marLeft w:val="0"/>
      <w:marRight w:val="0"/>
      <w:marTop w:val="0"/>
      <w:marBottom w:val="0"/>
      <w:divBdr>
        <w:top w:val="none" w:sz="0" w:space="0" w:color="auto"/>
        <w:left w:val="none" w:sz="0" w:space="0" w:color="auto"/>
        <w:bottom w:val="none" w:sz="0" w:space="0" w:color="auto"/>
        <w:right w:val="none" w:sz="0" w:space="0" w:color="auto"/>
      </w:divBdr>
    </w:div>
    <w:div w:id="1329097589">
      <w:bodyDiv w:val="1"/>
      <w:marLeft w:val="0"/>
      <w:marRight w:val="0"/>
      <w:marTop w:val="0"/>
      <w:marBottom w:val="0"/>
      <w:divBdr>
        <w:top w:val="none" w:sz="0" w:space="0" w:color="auto"/>
        <w:left w:val="none" w:sz="0" w:space="0" w:color="auto"/>
        <w:bottom w:val="none" w:sz="0" w:space="0" w:color="auto"/>
        <w:right w:val="none" w:sz="0" w:space="0" w:color="auto"/>
      </w:divBdr>
    </w:div>
    <w:div w:id="2010675359">
      <w:bodyDiv w:val="1"/>
      <w:marLeft w:val="0"/>
      <w:marRight w:val="0"/>
      <w:marTop w:val="0"/>
      <w:marBottom w:val="0"/>
      <w:divBdr>
        <w:top w:val="none" w:sz="0" w:space="0" w:color="auto"/>
        <w:left w:val="none" w:sz="0" w:space="0" w:color="auto"/>
        <w:bottom w:val="none" w:sz="0" w:space="0" w:color="auto"/>
        <w:right w:val="none" w:sz="0" w:space="0" w:color="auto"/>
      </w:divBdr>
      <w:divsChild>
        <w:div w:id="2145000463">
          <w:marLeft w:val="0"/>
          <w:marRight w:val="0"/>
          <w:marTop w:val="0"/>
          <w:marBottom w:val="0"/>
          <w:divBdr>
            <w:top w:val="none" w:sz="0" w:space="0" w:color="auto"/>
            <w:left w:val="none" w:sz="0" w:space="0" w:color="auto"/>
            <w:bottom w:val="none" w:sz="0" w:space="0" w:color="auto"/>
            <w:right w:val="none" w:sz="0" w:space="0" w:color="auto"/>
          </w:divBdr>
          <w:divsChild>
            <w:div w:id="1765179291">
              <w:marLeft w:val="0"/>
              <w:marRight w:val="0"/>
              <w:marTop w:val="0"/>
              <w:marBottom w:val="0"/>
              <w:divBdr>
                <w:top w:val="none" w:sz="0" w:space="0" w:color="auto"/>
                <w:left w:val="none" w:sz="0" w:space="0" w:color="auto"/>
                <w:bottom w:val="none" w:sz="0" w:space="0" w:color="auto"/>
                <w:right w:val="none" w:sz="0" w:space="0" w:color="auto"/>
              </w:divBdr>
              <w:divsChild>
                <w:div w:id="168008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11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nowledgenetworks.com/ganp/docs/KN-Within-Panel-Survey-Sampling-Methodology.pdf" TargetMode="Externa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hyperlink" Target="https://www.statmodel.com/download/Bayes3.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13701-C7DC-4943-8BC6-971871677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45</Pages>
  <Words>18605</Words>
  <Characters>106055</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Queens College, CUNY</Company>
  <LinksUpToDate>false</LinksUpToDate>
  <CharactersWithSpaces>124412</CharactersWithSpaces>
  <SharedDoc>false</SharedDoc>
  <HLinks>
    <vt:vector size="18" baseType="variant">
      <vt:variant>
        <vt:i4>7733296</vt:i4>
      </vt:variant>
      <vt:variant>
        <vt:i4>6</vt:i4>
      </vt:variant>
      <vt:variant>
        <vt:i4>0</vt:i4>
      </vt:variant>
      <vt:variant>
        <vt:i4>5</vt:i4>
      </vt:variant>
      <vt:variant>
        <vt:lpwstr>mailto:baruch@cmu.edu</vt:lpwstr>
      </vt:variant>
      <vt:variant>
        <vt:lpwstr/>
      </vt:variant>
      <vt:variant>
        <vt:i4>4390977</vt:i4>
      </vt:variant>
      <vt:variant>
        <vt:i4>3</vt:i4>
      </vt:variant>
      <vt:variant>
        <vt:i4>0</vt:i4>
      </vt:variant>
      <vt:variant>
        <vt:i4>5</vt:i4>
      </vt:variant>
      <vt:variant>
        <vt:lpwstr>mailto:Jennifer_lerner@harvard.edu</vt:lpwstr>
      </vt:variant>
      <vt:variant>
        <vt:lpwstr/>
      </vt:variant>
      <vt:variant>
        <vt:i4>7733336</vt:i4>
      </vt:variant>
      <vt:variant>
        <vt:i4>0</vt:i4>
      </vt:variant>
      <vt:variant>
        <vt:i4>0</vt:i4>
      </vt:variant>
      <vt:variant>
        <vt:i4>5</vt:i4>
      </vt:variant>
      <vt:variant>
        <vt:lpwstr>mailto:lskitka@ui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iberman</dc:creator>
  <cp:keywords/>
  <dc:description/>
  <cp:lastModifiedBy>Microsoft Office User</cp:lastModifiedBy>
  <cp:revision>19</cp:revision>
  <cp:lastPrinted>2018-04-02T23:29:00Z</cp:lastPrinted>
  <dcterms:created xsi:type="dcterms:W3CDTF">2018-04-02T15:34:00Z</dcterms:created>
  <dcterms:modified xsi:type="dcterms:W3CDTF">2018-07-11T11:20:00Z</dcterms:modified>
</cp:coreProperties>
</file>